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1B03F0" w14:textId="77777777" w:rsidR="00770382" w:rsidRPr="00770382" w:rsidRDefault="00770382" w:rsidP="00BB637E">
      <w:pPr>
        <w:rPr>
          <w:rFonts w:ascii="Helvetica" w:hAnsi="Helvetica"/>
        </w:rPr>
      </w:pPr>
    </w:p>
    <w:p w14:paraId="4EF9B676" w14:textId="77777777" w:rsidR="005D3D39" w:rsidRDefault="005D3D39" w:rsidP="00BB637E">
      <w:pPr>
        <w:rPr>
          <w:rStyle w:val="BookTitle"/>
        </w:rPr>
      </w:pPr>
    </w:p>
    <w:p w14:paraId="264126E7" w14:textId="77777777" w:rsidR="005D3D39" w:rsidRDefault="005D3D39" w:rsidP="005D3D39">
      <w:pPr>
        <w:jc w:val="center"/>
        <w:rPr>
          <w:rStyle w:val="BookTitle"/>
          <w:b/>
          <w:bCs w:val="0"/>
          <w:smallCaps w:val="0"/>
          <w:sz w:val="32"/>
          <w:szCs w:val="32"/>
        </w:rPr>
      </w:pPr>
    </w:p>
    <w:p w14:paraId="2213CDB5" w14:textId="3F88F85D" w:rsidR="005D3D39" w:rsidRDefault="005D3D39" w:rsidP="005D3D39">
      <w:pPr>
        <w:jc w:val="center"/>
        <w:rPr>
          <w:rStyle w:val="BookTitle"/>
          <w:b/>
          <w:bCs w:val="0"/>
          <w:smallCaps w:val="0"/>
          <w:sz w:val="32"/>
          <w:szCs w:val="32"/>
        </w:rPr>
      </w:pPr>
      <w:r w:rsidRPr="005D3D39">
        <w:rPr>
          <w:rStyle w:val="BookTitle"/>
          <w:b/>
          <w:bCs w:val="0"/>
          <w:smallCaps w:val="0"/>
          <w:sz w:val="32"/>
          <w:szCs w:val="32"/>
        </w:rPr>
        <w:t>Per</w:t>
      </w:r>
      <w:r>
        <w:rPr>
          <w:rStyle w:val="BookTitle"/>
          <w:b/>
          <w:bCs w:val="0"/>
          <w:smallCaps w:val="0"/>
          <w:sz w:val="32"/>
          <w:szCs w:val="32"/>
        </w:rPr>
        <w:t>ipheral factors affecting human</w:t>
      </w:r>
      <w:r>
        <w:rPr>
          <w:rStyle w:val="BookTitle"/>
          <w:b/>
          <w:bCs w:val="0"/>
          <w:smallCaps w:val="0"/>
          <w:sz w:val="32"/>
          <w:szCs w:val="32"/>
        </w:rPr>
        <w:br/>
      </w:r>
      <w:r w:rsidRPr="005D3D39">
        <w:rPr>
          <w:rStyle w:val="BookTitle"/>
          <w:b/>
          <w:bCs w:val="0"/>
          <w:smallCaps w:val="0"/>
          <w:sz w:val="32"/>
          <w:szCs w:val="32"/>
        </w:rPr>
        <w:t>colour perception</w:t>
      </w:r>
    </w:p>
    <w:p w14:paraId="04ACEF1D" w14:textId="77777777" w:rsidR="005D3D39" w:rsidRPr="005D3D39" w:rsidRDefault="005D3D39" w:rsidP="005D3D39">
      <w:pPr>
        <w:jc w:val="center"/>
        <w:rPr>
          <w:rStyle w:val="BookTitle"/>
          <w:b/>
          <w:bCs w:val="0"/>
          <w:smallCaps w:val="0"/>
          <w:sz w:val="32"/>
          <w:szCs w:val="32"/>
        </w:rPr>
      </w:pPr>
    </w:p>
    <w:p w14:paraId="3D24944D" w14:textId="38EBEC42" w:rsidR="005D3D39" w:rsidRDefault="005D3D39" w:rsidP="005D3D39">
      <w:pPr>
        <w:jc w:val="center"/>
        <w:rPr>
          <w:rStyle w:val="BookTitle"/>
          <w:bCs w:val="0"/>
          <w:smallCaps w:val="0"/>
          <w:szCs w:val="28"/>
        </w:rPr>
      </w:pPr>
      <w:r>
        <w:rPr>
          <w:rStyle w:val="BookTitle"/>
          <w:bCs w:val="0"/>
          <w:smallCaps w:val="0"/>
          <w:szCs w:val="28"/>
        </w:rPr>
        <w:t>Lauren Elizabeth Welbourne</w:t>
      </w:r>
    </w:p>
    <w:p w14:paraId="4DD37A1D" w14:textId="77777777" w:rsidR="005D3D39" w:rsidRDefault="005D3D39" w:rsidP="005D3D39">
      <w:pPr>
        <w:jc w:val="center"/>
        <w:rPr>
          <w:rStyle w:val="BookTitle"/>
          <w:bCs w:val="0"/>
          <w:smallCaps w:val="0"/>
          <w:szCs w:val="28"/>
        </w:rPr>
      </w:pPr>
    </w:p>
    <w:p w14:paraId="495627CE" w14:textId="77777777" w:rsidR="005D3D39" w:rsidRDefault="005D3D39" w:rsidP="005D3D39">
      <w:pPr>
        <w:jc w:val="center"/>
        <w:rPr>
          <w:rStyle w:val="BookTitle"/>
          <w:bCs w:val="0"/>
          <w:smallCaps w:val="0"/>
          <w:szCs w:val="28"/>
        </w:rPr>
      </w:pPr>
    </w:p>
    <w:p w14:paraId="0941E208" w14:textId="77777777" w:rsidR="005D3D39" w:rsidRDefault="005D3D39" w:rsidP="005D3D39">
      <w:pPr>
        <w:jc w:val="center"/>
        <w:rPr>
          <w:rStyle w:val="BookTitle"/>
          <w:bCs w:val="0"/>
          <w:smallCaps w:val="0"/>
          <w:szCs w:val="28"/>
        </w:rPr>
      </w:pPr>
    </w:p>
    <w:p w14:paraId="45009815" w14:textId="52EE257E" w:rsidR="005D3D39" w:rsidRDefault="005D3D39" w:rsidP="005D3D39">
      <w:pPr>
        <w:jc w:val="center"/>
        <w:rPr>
          <w:rStyle w:val="BookTitle"/>
          <w:bCs w:val="0"/>
          <w:smallCaps w:val="0"/>
          <w:szCs w:val="28"/>
        </w:rPr>
      </w:pPr>
      <w:r>
        <w:rPr>
          <w:rStyle w:val="BookTitle"/>
          <w:bCs w:val="0"/>
          <w:smallCaps w:val="0"/>
          <w:szCs w:val="28"/>
        </w:rPr>
        <w:t>Submitted for the degree of PhD</w:t>
      </w:r>
    </w:p>
    <w:p w14:paraId="42D72689" w14:textId="77777777" w:rsidR="005D3D39" w:rsidRDefault="005D3D39" w:rsidP="005D3D39">
      <w:pPr>
        <w:jc w:val="center"/>
        <w:rPr>
          <w:rStyle w:val="BookTitle"/>
          <w:bCs w:val="0"/>
          <w:smallCaps w:val="0"/>
          <w:szCs w:val="28"/>
        </w:rPr>
      </w:pPr>
    </w:p>
    <w:p w14:paraId="02585FE3" w14:textId="77777777" w:rsidR="005D3D39" w:rsidRDefault="005D3D39" w:rsidP="005D3D39">
      <w:pPr>
        <w:jc w:val="center"/>
        <w:rPr>
          <w:rStyle w:val="BookTitle"/>
          <w:bCs w:val="0"/>
          <w:smallCaps w:val="0"/>
          <w:szCs w:val="28"/>
        </w:rPr>
      </w:pPr>
    </w:p>
    <w:p w14:paraId="13633746" w14:textId="77777777" w:rsidR="005D3D39" w:rsidRDefault="005D3D39" w:rsidP="005D3D39">
      <w:pPr>
        <w:jc w:val="center"/>
        <w:rPr>
          <w:rStyle w:val="BookTitle"/>
          <w:bCs w:val="0"/>
          <w:smallCaps w:val="0"/>
          <w:szCs w:val="28"/>
        </w:rPr>
      </w:pPr>
    </w:p>
    <w:p w14:paraId="152136CE" w14:textId="3640431F" w:rsidR="005D3D39" w:rsidRDefault="005D3D39" w:rsidP="005D3D39">
      <w:pPr>
        <w:jc w:val="center"/>
        <w:rPr>
          <w:rStyle w:val="BookTitle"/>
          <w:bCs w:val="0"/>
          <w:smallCaps w:val="0"/>
          <w:szCs w:val="28"/>
        </w:rPr>
      </w:pPr>
      <w:r>
        <w:rPr>
          <w:rStyle w:val="BookTitle"/>
          <w:bCs w:val="0"/>
          <w:smallCaps w:val="0"/>
          <w:szCs w:val="28"/>
        </w:rPr>
        <w:t>University of York</w:t>
      </w:r>
    </w:p>
    <w:p w14:paraId="5A5BBE46" w14:textId="0C9F5E3F" w:rsidR="005D3D39" w:rsidRDefault="005D3D39" w:rsidP="005D3D39">
      <w:pPr>
        <w:jc w:val="center"/>
        <w:rPr>
          <w:rStyle w:val="BookTitle"/>
          <w:bCs w:val="0"/>
          <w:smallCaps w:val="0"/>
          <w:szCs w:val="28"/>
        </w:rPr>
      </w:pPr>
      <w:r>
        <w:rPr>
          <w:rStyle w:val="BookTitle"/>
          <w:bCs w:val="0"/>
          <w:smallCaps w:val="0"/>
          <w:szCs w:val="28"/>
        </w:rPr>
        <w:t>Psychology</w:t>
      </w:r>
    </w:p>
    <w:p w14:paraId="01E3FAA9" w14:textId="77777777" w:rsidR="005D3D39" w:rsidRDefault="005D3D39" w:rsidP="005D3D39">
      <w:pPr>
        <w:jc w:val="center"/>
        <w:rPr>
          <w:rStyle w:val="BookTitle"/>
          <w:bCs w:val="0"/>
          <w:smallCaps w:val="0"/>
          <w:szCs w:val="28"/>
        </w:rPr>
      </w:pPr>
    </w:p>
    <w:p w14:paraId="604C278F" w14:textId="7FA3C8AA" w:rsidR="005D3D39" w:rsidRPr="005D3D39" w:rsidRDefault="005D3D39" w:rsidP="005D3D39">
      <w:pPr>
        <w:jc w:val="center"/>
        <w:rPr>
          <w:rStyle w:val="BookTitle"/>
          <w:bCs w:val="0"/>
          <w:smallCaps w:val="0"/>
          <w:szCs w:val="28"/>
        </w:rPr>
      </w:pPr>
      <w:r w:rsidRPr="005D3D39">
        <w:rPr>
          <w:rStyle w:val="BookTitle"/>
          <w:bCs w:val="0"/>
          <w:smallCaps w:val="0"/>
          <w:szCs w:val="28"/>
          <w:highlight w:val="yellow"/>
        </w:rPr>
        <w:t xml:space="preserve">Month </w:t>
      </w:r>
      <w:r>
        <w:rPr>
          <w:rStyle w:val="BookTitle"/>
          <w:bCs w:val="0"/>
          <w:smallCaps w:val="0"/>
          <w:szCs w:val="28"/>
          <w:highlight w:val="yellow"/>
        </w:rPr>
        <w:t xml:space="preserve">&amp; </w:t>
      </w:r>
      <w:r w:rsidRPr="005D3D39">
        <w:rPr>
          <w:rStyle w:val="BookTitle"/>
          <w:bCs w:val="0"/>
          <w:smallCaps w:val="0"/>
          <w:szCs w:val="28"/>
          <w:highlight w:val="yellow"/>
        </w:rPr>
        <w:t>Year</w:t>
      </w:r>
    </w:p>
    <w:p w14:paraId="0B1B394A" w14:textId="0EF662D7" w:rsidR="00770382" w:rsidRDefault="00770382" w:rsidP="00BB637E">
      <w:pPr>
        <w:rPr>
          <w:rStyle w:val="BookTitle"/>
        </w:rPr>
      </w:pPr>
      <w:r>
        <w:rPr>
          <w:rStyle w:val="BookTitle"/>
        </w:rPr>
        <w:br w:type="column"/>
      </w:r>
      <w:r w:rsidRPr="00770382">
        <w:rPr>
          <w:rStyle w:val="BookTitle"/>
        </w:rPr>
        <w:lastRenderedPageBreak/>
        <w:t>Abstract</w:t>
      </w:r>
    </w:p>
    <w:p w14:paraId="7D9C3421" w14:textId="2E375148" w:rsidR="00770382" w:rsidRPr="005D3D39" w:rsidRDefault="00770382" w:rsidP="00770382">
      <w:pPr>
        <w:rPr>
          <w:rStyle w:val="BookTitle"/>
        </w:rPr>
      </w:pPr>
      <w:r>
        <w:rPr>
          <w:rStyle w:val="BookTitle"/>
        </w:rPr>
        <w:br w:type="column"/>
      </w:r>
      <w:r w:rsidRPr="005D3D39">
        <w:rPr>
          <w:rStyle w:val="BookTitle"/>
        </w:rPr>
        <w:t>Table of contents</w:t>
      </w:r>
    </w:p>
    <w:p w14:paraId="2D42CD34" w14:textId="77777777" w:rsidR="00D34A6B" w:rsidRPr="005D3D39" w:rsidRDefault="00BC63F2">
      <w:pPr>
        <w:pStyle w:val="TOC1"/>
        <w:tabs>
          <w:tab w:val="right" w:pos="8290"/>
        </w:tabs>
        <w:rPr>
          <w:rFonts w:ascii="Helvetica" w:hAnsi="Helvetica"/>
          <w:b w:val="0"/>
          <w:noProof/>
          <w:lang w:eastAsia="ja-JP"/>
        </w:rPr>
      </w:pPr>
      <w:r w:rsidRPr="005D3D39">
        <w:rPr>
          <w:rStyle w:val="BookTitle"/>
          <w:b w:val="0"/>
        </w:rPr>
        <w:fldChar w:fldCharType="begin"/>
      </w:r>
      <w:r w:rsidRPr="005D3D39">
        <w:rPr>
          <w:rStyle w:val="BookTitle"/>
          <w:b w:val="0"/>
        </w:rPr>
        <w:instrText xml:space="preserve"> TOC \o "1-4" </w:instrText>
      </w:r>
      <w:r w:rsidRPr="005D3D39">
        <w:rPr>
          <w:rStyle w:val="BookTitle"/>
          <w:b w:val="0"/>
        </w:rPr>
        <w:fldChar w:fldCharType="separate"/>
      </w:r>
      <w:r w:rsidR="00D34A6B" w:rsidRPr="005D3D39">
        <w:rPr>
          <w:rFonts w:ascii="Helvetica" w:hAnsi="Helvetica"/>
          <w:noProof/>
        </w:rPr>
        <w:t>Chapter 1</w:t>
      </w:r>
      <w:r w:rsidR="00D34A6B" w:rsidRPr="005D3D39">
        <w:rPr>
          <w:rFonts w:ascii="Helvetica" w:hAnsi="Helvetica"/>
          <w:noProof/>
        </w:rPr>
        <w:tab/>
      </w:r>
      <w:r w:rsidR="00D34A6B" w:rsidRPr="005D3D39">
        <w:rPr>
          <w:rFonts w:ascii="Helvetica" w:hAnsi="Helvetica"/>
          <w:noProof/>
        </w:rPr>
        <w:fldChar w:fldCharType="begin"/>
      </w:r>
      <w:r w:rsidR="00D34A6B" w:rsidRPr="005D3D39">
        <w:rPr>
          <w:rFonts w:ascii="Helvetica" w:hAnsi="Helvetica"/>
          <w:noProof/>
        </w:rPr>
        <w:instrText xml:space="preserve"> PAGEREF _Toc311120720 \h </w:instrText>
      </w:r>
      <w:r w:rsidR="00D34A6B" w:rsidRPr="005D3D39">
        <w:rPr>
          <w:rFonts w:ascii="Helvetica" w:hAnsi="Helvetica"/>
          <w:noProof/>
        </w:rPr>
      </w:r>
      <w:r w:rsidR="00D34A6B" w:rsidRPr="005D3D39">
        <w:rPr>
          <w:rFonts w:ascii="Helvetica" w:hAnsi="Helvetica"/>
          <w:noProof/>
        </w:rPr>
        <w:fldChar w:fldCharType="separate"/>
      </w:r>
      <w:r w:rsidR="00567AA8">
        <w:rPr>
          <w:rFonts w:ascii="Helvetica" w:hAnsi="Helvetica"/>
          <w:noProof/>
        </w:rPr>
        <w:t>15</w:t>
      </w:r>
      <w:r w:rsidR="00D34A6B" w:rsidRPr="005D3D39">
        <w:rPr>
          <w:rFonts w:ascii="Helvetica" w:hAnsi="Helvetica"/>
          <w:noProof/>
        </w:rPr>
        <w:fldChar w:fldCharType="end"/>
      </w:r>
    </w:p>
    <w:p w14:paraId="76C7091F"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1.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15</w:t>
      </w:r>
      <w:r w:rsidRPr="005D3D39">
        <w:rPr>
          <w:rFonts w:ascii="Helvetica" w:hAnsi="Helvetica"/>
          <w:noProof/>
        </w:rPr>
        <w:fldChar w:fldCharType="end"/>
      </w:r>
    </w:p>
    <w:p w14:paraId="4CB5E42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1.2</w:t>
      </w:r>
      <w:r w:rsidRPr="005D3D39">
        <w:rPr>
          <w:rFonts w:ascii="Helvetica" w:hAnsi="Helvetica"/>
          <w:b w:val="0"/>
          <w:noProof/>
          <w:sz w:val="24"/>
          <w:szCs w:val="24"/>
          <w:lang w:eastAsia="ja-JP"/>
        </w:rPr>
        <w:tab/>
      </w:r>
      <w:r w:rsidRPr="005D3D39">
        <w:rPr>
          <w:rFonts w:ascii="Helvetica" w:hAnsi="Helvetica"/>
          <w:noProof/>
        </w:rPr>
        <w:t>Unique gree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16</w:t>
      </w:r>
      <w:r w:rsidRPr="005D3D39">
        <w:rPr>
          <w:rFonts w:ascii="Helvetica" w:hAnsi="Helvetica"/>
          <w:noProof/>
        </w:rPr>
        <w:fldChar w:fldCharType="end"/>
      </w:r>
    </w:p>
    <w:p w14:paraId="78FF33D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2.1</w:t>
      </w:r>
      <w:r w:rsidRPr="005D3D39">
        <w:rPr>
          <w:rFonts w:ascii="Helvetica" w:hAnsi="Helvetica"/>
          <w:noProof/>
          <w:sz w:val="24"/>
          <w:szCs w:val="24"/>
          <w:lang w:eastAsia="ja-JP"/>
        </w:rPr>
        <w:tab/>
      </w:r>
      <w:r w:rsidRPr="005D3D39">
        <w:rPr>
          <w:rFonts w:ascii="Helvetica" w:hAnsi="Helvetica"/>
          <w:noProof/>
        </w:rPr>
        <w:t>MPOD and unique gree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19</w:t>
      </w:r>
      <w:r w:rsidRPr="005D3D39">
        <w:rPr>
          <w:rFonts w:ascii="Helvetica" w:hAnsi="Helvetica"/>
          <w:noProof/>
        </w:rPr>
        <w:fldChar w:fldCharType="end"/>
      </w:r>
    </w:p>
    <w:p w14:paraId="7174A05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2.2</w:t>
      </w:r>
      <w:r w:rsidRPr="005D3D39">
        <w:rPr>
          <w:rFonts w:ascii="Helvetica" w:hAnsi="Helvetica"/>
          <w:noProof/>
          <w:sz w:val="24"/>
          <w:szCs w:val="24"/>
          <w:lang w:eastAsia="ja-JP"/>
        </w:rPr>
        <w:tab/>
      </w:r>
      <w:r w:rsidRPr="005D3D39">
        <w:rPr>
          <w:rFonts w:ascii="Helvetica" w:hAnsi="Helvetica"/>
          <w:noProof/>
        </w:rPr>
        <w:t>Environmental adapta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22</w:t>
      </w:r>
      <w:r w:rsidRPr="005D3D39">
        <w:rPr>
          <w:rFonts w:ascii="Helvetica" w:hAnsi="Helvetica"/>
          <w:noProof/>
        </w:rPr>
        <w:fldChar w:fldCharType="end"/>
      </w:r>
    </w:p>
    <w:p w14:paraId="2238E0EF"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1.3</w:t>
      </w:r>
      <w:r w:rsidRPr="005D3D39">
        <w:rPr>
          <w:rFonts w:ascii="Helvetica" w:hAnsi="Helvetica"/>
          <w:b w:val="0"/>
          <w:noProof/>
          <w:sz w:val="24"/>
          <w:szCs w:val="24"/>
          <w:lang w:eastAsia="ja-JP"/>
        </w:rPr>
        <w:tab/>
      </w:r>
      <w:r w:rsidRPr="005D3D39">
        <w:rPr>
          <w:rFonts w:ascii="Helvetica" w:hAnsi="Helvetica"/>
          <w:noProof/>
        </w:rPr>
        <w:t>A dichromatic advantage – remapping neuronal tun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28</w:t>
      </w:r>
      <w:r w:rsidRPr="005D3D39">
        <w:rPr>
          <w:rFonts w:ascii="Helvetica" w:hAnsi="Helvetica"/>
          <w:noProof/>
        </w:rPr>
        <w:fldChar w:fldCharType="end"/>
      </w:r>
    </w:p>
    <w:p w14:paraId="7B19FFDF"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3.1</w:t>
      </w:r>
      <w:r w:rsidRPr="005D3D39">
        <w:rPr>
          <w:rFonts w:ascii="Helvetica" w:hAnsi="Helvetica"/>
          <w:noProof/>
          <w:sz w:val="24"/>
          <w:szCs w:val="24"/>
          <w:lang w:eastAsia="ja-JP"/>
        </w:rPr>
        <w:tab/>
      </w:r>
      <w:r w:rsidRPr="005D3D39">
        <w:rPr>
          <w:rFonts w:ascii="Helvetica" w:hAnsi="Helvetica"/>
          <w:noProof/>
        </w:rPr>
        <w:t>Genetics and physiological of human colour vi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29</w:t>
      </w:r>
      <w:r w:rsidRPr="005D3D39">
        <w:rPr>
          <w:rFonts w:ascii="Helvetica" w:hAnsi="Helvetica"/>
          <w:noProof/>
        </w:rPr>
        <w:fldChar w:fldCharType="end"/>
      </w:r>
    </w:p>
    <w:p w14:paraId="2F7A000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3.2</w:t>
      </w:r>
      <w:r w:rsidRPr="005D3D39">
        <w:rPr>
          <w:rFonts w:ascii="Helvetica" w:hAnsi="Helvetica"/>
          <w:noProof/>
          <w:sz w:val="24"/>
          <w:szCs w:val="24"/>
          <w:lang w:eastAsia="ja-JP"/>
        </w:rPr>
        <w:tab/>
      </w:r>
      <w:r w:rsidRPr="005D3D39">
        <w:rPr>
          <w:rFonts w:ascii="Helvetica" w:hAnsi="Helvetica"/>
          <w:noProof/>
        </w:rPr>
        <w:t>Camouflage task advantag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37</w:t>
      </w:r>
      <w:r w:rsidRPr="005D3D39">
        <w:rPr>
          <w:rFonts w:ascii="Helvetica" w:hAnsi="Helvetica"/>
          <w:noProof/>
        </w:rPr>
        <w:fldChar w:fldCharType="end"/>
      </w:r>
    </w:p>
    <w:p w14:paraId="7660DE3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3.3</w:t>
      </w:r>
      <w:r w:rsidRPr="005D3D39">
        <w:rPr>
          <w:rFonts w:ascii="Helvetica" w:hAnsi="Helvetica"/>
          <w:noProof/>
          <w:sz w:val="24"/>
          <w:szCs w:val="24"/>
          <w:lang w:eastAsia="ja-JP"/>
        </w:rPr>
        <w:tab/>
      </w:r>
      <w:r w:rsidRPr="005D3D39">
        <w:rPr>
          <w:rFonts w:ascii="Helvetica" w:hAnsi="Helvetica"/>
          <w:noProof/>
        </w:rPr>
        <w:t>Visual “pop-out”: Salien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40</w:t>
      </w:r>
      <w:r w:rsidRPr="005D3D39">
        <w:rPr>
          <w:rFonts w:ascii="Helvetica" w:hAnsi="Helvetica"/>
          <w:noProof/>
        </w:rPr>
        <w:fldChar w:fldCharType="end"/>
      </w:r>
    </w:p>
    <w:p w14:paraId="7D3AE37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3.4</w:t>
      </w:r>
      <w:r w:rsidRPr="005D3D39">
        <w:rPr>
          <w:rFonts w:ascii="Helvetica" w:hAnsi="Helvetica"/>
          <w:noProof/>
          <w:sz w:val="24"/>
          <w:szCs w:val="24"/>
          <w:lang w:eastAsia="ja-JP"/>
        </w:rPr>
        <w:tab/>
      </w:r>
      <w:r w:rsidRPr="005D3D39">
        <w:rPr>
          <w:rFonts w:ascii="Helvetica" w:hAnsi="Helvetica"/>
          <w:noProof/>
        </w:rPr>
        <w:t>Neuronal tuning and population Receptive Fields (pRF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2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44</w:t>
      </w:r>
      <w:r w:rsidRPr="005D3D39">
        <w:rPr>
          <w:rFonts w:ascii="Helvetica" w:hAnsi="Helvetica"/>
          <w:noProof/>
        </w:rPr>
        <w:fldChar w:fldCharType="end"/>
      </w:r>
    </w:p>
    <w:p w14:paraId="5735184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1.4</w:t>
      </w:r>
      <w:r w:rsidRPr="005D3D39">
        <w:rPr>
          <w:rFonts w:ascii="Helvetica" w:hAnsi="Helvetica"/>
          <w:b w:val="0"/>
          <w:noProof/>
          <w:sz w:val="24"/>
          <w:szCs w:val="24"/>
          <w:lang w:eastAsia="ja-JP"/>
        </w:rPr>
        <w:tab/>
      </w:r>
      <w:r w:rsidRPr="005D3D39">
        <w:rPr>
          <w:rFonts w:ascii="Helvetica" w:hAnsi="Helvetica"/>
          <w:noProof/>
        </w:rPr>
        <w:t>Tetrachroma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48</w:t>
      </w:r>
      <w:r w:rsidRPr="005D3D39">
        <w:rPr>
          <w:rFonts w:ascii="Helvetica" w:hAnsi="Helvetica"/>
          <w:noProof/>
        </w:rPr>
        <w:fldChar w:fldCharType="end"/>
      </w:r>
    </w:p>
    <w:p w14:paraId="2AF16A15"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1.4.1</w:t>
      </w:r>
      <w:r w:rsidRPr="005D3D39">
        <w:rPr>
          <w:rFonts w:ascii="Helvetica" w:hAnsi="Helvetica"/>
          <w:noProof/>
          <w:sz w:val="24"/>
          <w:szCs w:val="24"/>
          <w:lang w:eastAsia="ja-JP"/>
        </w:rPr>
        <w:tab/>
      </w:r>
      <w:r w:rsidRPr="005D3D39">
        <w:rPr>
          <w:rFonts w:ascii="Helvetica" w:hAnsi="Helvetica"/>
          <w:noProof/>
        </w:rPr>
        <w:t>Genetic and physiological aspects of tetrachroma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49</w:t>
      </w:r>
      <w:r w:rsidRPr="005D3D39">
        <w:rPr>
          <w:rFonts w:ascii="Helvetica" w:hAnsi="Helvetica"/>
          <w:noProof/>
        </w:rPr>
        <w:fldChar w:fldCharType="end"/>
      </w:r>
    </w:p>
    <w:p w14:paraId="0A7F7F00"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2</w:t>
      </w:r>
      <w:r w:rsidRPr="005D3D39">
        <w:rPr>
          <w:rFonts w:ascii="Helvetica" w:hAnsi="Helvetica"/>
          <w:b w:val="0"/>
          <w:noProof/>
          <w:lang w:eastAsia="ja-JP"/>
        </w:rPr>
        <w:tab/>
      </w:r>
      <w:r w:rsidRPr="005D3D39">
        <w:rPr>
          <w:rFonts w:ascii="Helvetica" w:hAnsi="Helvetica"/>
          <w:noProof/>
        </w:rPr>
        <w:t>Unique hues – a longitudinal experi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6</w:t>
      </w:r>
      <w:r w:rsidRPr="005D3D39">
        <w:rPr>
          <w:rFonts w:ascii="Helvetica" w:hAnsi="Helvetica"/>
          <w:noProof/>
        </w:rPr>
        <w:fldChar w:fldCharType="end"/>
      </w:r>
    </w:p>
    <w:p w14:paraId="5837CE8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6</w:t>
      </w:r>
      <w:r w:rsidRPr="005D3D39">
        <w:rPr>
          <w:rFonts w:ascii="Helvetica" w:hAnsi="Helvetica"/>
          <w:noProof/>
        </w:rPr>
        <w:fldChar w:fldCharType="end"/>
      </w:r>
    </w:p>
    <w:p w14:paraId="6FFB25B3"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2</w:t>
      </w:r>
      <w:r w:rsidRPr="005D3D39">
        <w:rPr>
          <w:rFonts w:ascii="Helvetica" w:hAnsi="Helvetica"/>
          <w:b w:val="0"/>
          <w:noProof/>
          <w:sz w:val="24"/>
          <w:szCs w:val="24"/>
          <w:lang w:eastAsia="ja-JP"/>
        </w:rPr>
        <w:tab/>
      </w:r>
      <w:r w:rsidRPr="005D3D39">
        <w:rPr>
          <w:rFonts w:ascii="Helvetica" w:hAnsi="Helvetica"/>
          <w:noProof/>
        </w:rPr>
        <w:t>Unique Gree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7</w:t>
      </w:r>
      <w:r w:rsidRPr="005D3D39">
        <w:rPr>
          <w:rFonts w:ascii="Helvetica" w:hAnsi="Helvetica"/>
          <w:noProof/>
        </w:rPr>
        <w:fldChar w:fldCharType="end"/>
      </w:r>
    </w:p>
    <w:p w14:paraId="10E22C41"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3</w:t>
      </w:r>
      <w:r w:rsidRPr="005D3D39">
        <w:rPr>
          <w:rFonts w:ascii="Helvetica" w:hAnsi="Helvetica"/>
          <w:b w:val="0"/>
          <w:noProof/>
          <w:sz w:val="24"/>
          <w:szCs w:val="24"/>
          <w:lang w:eastAsia="ja-JP"/>
        </w:rPr>
        <w:tab/>
      </w:r>
      <w:r w:rsidRPr="005D3D39">
        <w:rPr>
          <w:rFonts w:ascii="Helvetica" w:hAnsi="Helvetica"/>
          <w:noProof/>
        </w:rPr>
        <w:t>Unique Yello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7</w:t>
      </w:r>
      <w:r w:rsidRPr="005D3D39">
        <w:rPr>
          <w:rFonts w:ascii="Helvetica" w:hAnsi="Helvetica"/>
          <w:noProof/>
        </w:rPr>
        <w:fldChar w:fldCharType="end"/>
      </w:r>
    </w:p>
    <w:p w14:paraId="4FC88690"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4</w:t>
      </w:r>
      <w:r w:rsidRPr="005D3D39">
        <w:rPr>
          <w:rFonts w:ascii="Helvetica" w:hAnsi="Helvetica"/>
          <w:b w:val="0"/>
          <w:noProof/>
          <w:sz w:val="24"/>
          <w:szCs w:val="24"/>
          <w:lang w:eastAsia="ja-JP"/>
        </w:rPr>
        <w:tab/>
      </w:r>
      <w:r w:rsidRPr="005D3D39">
        <w:rPr>
          <w:rFonts w:ascii="Helvetica" w:hAnsi="Helvetica"/>
          <w:noProof/>
        </w:rPr>
        <w:t>Aims &amp; hypothes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7</w:t>
      </w:r>
      <w:r w:rsidRPr="005D3D39">
        <w:rPr>
          <w:rFonts w:ascii="Helvetica" w:hAnsi="Helvetica"/>
          <w:noProof/>
        </w:rPr>
        <w:fldChar w:fldCharType="end"/>
      </w:r>
    </w:p>
    <w:p w14:paraId="5ADF310E"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5</w:t>
      </w:r>
      <w:r w:rsidRPr="005D3D39">
        <w:rPr>
          <w:rFonts w:ascii="Helvetica" w:hAnsi="Helvetica"/>
          <w:b w:val="0"/>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8</w:t>
      </w:r>
      <w:r w:rsidRPr="005D3D39">
        <w:rPr>
          <w:rFonts w:ascii="Helvetica" w:hAnsi="Helvetica"/>
          <w:noProof/>
        </w:rPr>
        <w:fldChar w:fldCharType="end"/>
      </w:r>
    </w:p>
    <w:p w14:paraId="3F69D1C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5.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8</w:t>
      </w:r>
      <w:r w:rsidRPr="005D3D39">
        <w:rPr>
          <w:rFonts w:ascii="Helvetica" w:hAnsi="Helvetica"/>
          <w:noProof/>
        </w:rPr>
        <w:fldChar w:fldCharType="end"/>
      </w:r>
    </w:p>
    <w:p w14:paraId="59A0D9F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5.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3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58</w:t>
      </w:r>
      <w:r w:rsidRPr="005D3D39">
        <w:rPr>
          <w:rFonts w:ascii="Helvetica" w:hAnsi="Helvetica"/>
          <w:noProof/>
        </w:rPr>
        <w:fldChar w:fldCharType="end"/>
      </w:r>
    </w:p>
    <w:p w14:paraId="0AD7A8F0"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5.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1</w:t>
      </w:r>
      <w:r w:rsidRPr="005D3D39">
        <w:rPr>
          <w:rFonts w:ascii="Helvetica" w:hAnsi="Helvetica"/>
          <w:noProof/>
        </w:rPr>
        <w:fldChar w:fldCharType="end"/>
      </w:r>
    </w:p>
    <w:p w14:paraId="0E78B37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5.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1</w:t>
      </w:r>
      <w:r w:rsidRPr="005D3D39">
        <w:rPr>
          <w:rFonts w:ascii="Helvetica" w:hAnsi="Helvetica"/>
          <w:noProof/>
        </w:rPr>
        <w:fldChar w:fldCharType="end"/>
      </w:r>
    </w:p>
    <w:p w14:paraId="478A9402"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6</w:t>
      </w:r>
      <w:r w:rsidRPr="005D3D39">
        <w:rPr>
          <w:rFonts w:ascii="Helvetica" w:hAnsi="Helvetica"/>
          <w:b w:val="0"/>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5</w:t>
      </w:r>
      <w:r w:rsidRPr="005D3D39">
        <w:rPr>
          <w:rFonts w:ascii="Helvetica" w:hAnsi="Helvetica"/>
          <w:noProof/>
        </w:rPr>
        <w:fldChar w:fldCharType="end"/>
      </w:r>
    </w:p>
    <w:p w14:paraId="2A5CE32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6.1</w:t>
      </w:r>
      <w:r w:rsidRPr="005D3D39">
        <w:rPr>
          <w:rFonts w:ascii="Helvetica" w:hAnsi="Helvetica"/>
          <w:noProof/>
          <w:sz w:val="24"/>
          <w:szCs w:val="24"/>
          <w:lang w:eastAsia="ja-JP"/>
        </w:rPr>
        <w:tab/>
      </w:r>
      <w:r w:rsidRPr="005D3D39">
        <w:rPr>
          <w:rFonts w:ascii="Helvetica" w:hAnsi="Helvetica"/>
          <w:noProof/>
        </w:rPr>
        <w:t>Rayleigh match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6</w:t>
      </w:r>
      <w:r w:rsidRPr="005D3D39">
        <w:rPr>
          <w:rFonts w:ascii="Helvetica" w:hAnsi="Helvetica"/>
          <w:noProof/>
        </w:rPr>
        <w:fldChar w:fldCharType="end"/>
      </w:r>
    </w:p>
    <w:p w14:paraId="4882FB27"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6.2</w:t>
      </w:r>
      <w:r w:rsidRPr="005D3D39">
        <w:rPr>
          <w:rFonts w:ascii="Helvetica" w:hAnsi="Helvetica"/>
          <w:noProof/>
          <w:sz w:val="24"/>
          <w:szCs w:val="24"/>
          <w:lang w:eastAsia="ja-JP"/>
        </w:rPr>
        <w:tab/>
      </w:r>
      <w:r w:rsidRPr="005D3D39">
        <w:rPr>
          <w:rFonts w:ascii="Helvetica" w:hAnsi="Helvetica"/>
          <w:noProof/>
        </w:rPr>
        <w:t>Unique Gree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6</w:t>
      </w:r>
      <w:r w:rsidRPr="005D3D39">
        <w:rPr>
          <w:rFonts w:ascii="Helvetica" w:hAnsi="Helvetica"/>
          <w:noProof/>
        </w:rPr>
        <w:fldChar w:fldCharType="end"/>
      </w:r>
    </w:p>
    <w:p w14:paraId="63E9D28B"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6.3</w:t>
      </w:r>
      <w:r w:rsidRPr="005D3D39">
        <w:rPr>
          <w:rFonts w:ascii="Helvetica" w:hAnsi="Helvetica"/>
          <w:noProof/>
          <w:sz w:val="24"/>
          <w:szCs w:val="24"/>
          <w:lang w:eastAsia="ja-JP"/>
        </w:rPr>
        <w:tab/>
      </w:r>
      <w:r w:rsidRPr="005D3D39">
        <w:rPr>
          <w:rFonts w:ascii="Helvetica" w:hAnsi="Helvetica"/>
          <w:noProof/>
        </w:rPr>
        <w:t>Unique Yello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6</w:t>
      </w:r>
      <w:r w:rsidRPr="005D3D39">
        <w:rPr>
          <w:rFonts w:ascii="Helvetica" w:hAnsi="Helvetica"/>
          <w:noProof/>
        </w:rPr>
        <w:fldChar w:fldCharType="end"/>
      </w:r>
    </w:p>
    <w:p w14:paraId="1C3F145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6.4</w:t>
      </w:r>
      <w:r w:rsidRPr="005D3D39">
        <w:rPr>
          <w:rFonts w:ascii="Helvetica" w:hAnsi="Helvetica"/>
          <w:noProof/>
          <w:sz w:val="24"/>
          <w:szCs w:val="24"/>
          <w:lang w:eastAsia="ja-JP"/>
        </w:rPr>
        <w:tab/>
      </w:r>
      <w:r w:rsidRPr="005D3D39">
        <w:rPr>
          <w:rFonts w:ascii="Helvetica" w:hAnsi="Helvetica"/>
          <w:noProof/>
        </w:rPr>
        <w:t>Spectral measuremen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7</w:t>
      </w:r>
      <w:r w:rsidRPr="005D3D39">
        <w:rPr>
          <w:rFonts w:ascii="Helvetica" w:hAnsi="Helvetica"/>
          <w:noProof/>
        </w:rPr>
        <w:fldChar w:fldCharType="end"/>
      </w:r>
    </w:p>
    <w:p w14:paraId="3AFCDC8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6.5</w:t>
      </w:r>
      <w:r w:rsidRPr="005D3D39">
        <w:rPr>
          <w:rFonts w:ascii="Helvetica" w:hAnsi="Helvetica"/>
          <w:noProof/>
          <w:sz w:val="24"/>
          <w:szCs w:val="24"/>
          <w:lang w:eastAsia="ja-JP"/>
        </w:rPr>
        <w:tab/>
      </w:r>
      <w:r w:rsidRPr="005D3D39">
        <w:rPr>
          <w:rFonts w:ascii="Helvetica" w:hAnsi="Helvetica"/>
          <w:noProof/>
        </w:rPr>
        <w:t>Lab temperature between seas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8</w:t>
      </w:r>
      <w:r w:rsidRPr="005D3D39">
        <w:rPr>
          <w:rFonts w:ascii="Helvetica" w:hAnsi="Helvetica"/>
          <w:noProof/>
        </w:rPr>
        <w:fldChar w:fldCharType="end"/>
      </w:r>
    </w:p>
    <w:p w14:paraId="11A5B982"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7</w:t>
      </w:r>
      <w:r w:rsidRPr="005D3D39">
        <w:rPr>
          <w:rFonts w:ascii="Helvetica" w:hAnsi="Helvetica"/>
          <w:b w:val="0"/>
          <w:noProof/>
          <w:sz w:val="24"/>
          <w:szCs w:val="24"/>
          <w:lang w:eastAsia="ja-JP"/>
        </w:rPr>
        <w:tab/>
      </w:r>
      <w:r w:rsidRPr="005D3D39">
        <w:rPr>
          <w:rFonts w:ascii="Helvetica" w:hAnsi="Helvetica"/>
          <w:noProof/>
        </w:rPr>
        <w:t>Discus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1DCA711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1</w:t>
      </w:r>
      <w:r w:rsidRPr="005D3D39">
        <w:rPr>
          <w:rFonts w:ascii="Helvetica" w:hAnsi="Helvetica"/>
          <w:noProof/>
          <w:sz w:val="24"/>
          <w:szCs w:val="24"/>
          <w:lang w:eastAsia="ja-JP"/>
        </w:rPr>
        <w:tab/>
      </w:r>
      <w:r w:rsidRPr="005D3D39">
        <w:rPr>
          <w:rFonts w:ascii="Helvetica" w:hAnsi="Helvetica"/>
          <w:noProof/>
        </w:rPr>
        <w:t>Controls and considerat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4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7A624AE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2</w:t>
      </w:r>
      <w:r w:rsidRPr="005D3D39">
        <w:rPr>
          <w:rFonts w:ascii="Helvetica" w:hAnsi="Helvetica"/>
          <w:noProof/>
          <w:sz w:val="24"/>
          <w:szCs w:val="24"/>
          <w:lang w:eastAsia="ja-JP"/>
        </w:rPr>
        <w:tab/>
      </w:r>
      <w:r w:rsidRPr="005D3D39">
        <w:rPr>
          <w:rFonts w:ascii="Helvetica" w:hAnsi="Helvetica"/>
          <w:noProof/>
        </w:rPr>
        <w:t>Unique yellow settings shift between seas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27E0C3A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2.7.2.1</w:t>
      </w:r>
      <w:r w:rsidRPr="005D3D39">
        <w:rPr>
          <w:rFonts w:ascii="Helvetica" w:hAnsi="Helvetica"/>
          <w:noProof/>
          <w:sz w:val="24"/>
          <w:szCs w:val="24"/>
          <w:lang w:eastAsia="ja-JP"/>
        </w:rPr>
        <w:tab/>
      </w:r>
      <w:r w:rsidRPr="005D3D39">
        <w:rPr>
          <w:rFonts w:ascii="Helvetica" w:hAnsi="Helvetica"/>
          <w:noProof/>
        </w:rPr>
        <w:t>Modell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74BDE26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3</w:t>
      </w:r>
      <w:r w:rsidRPr="005D3D39">
        <w:rPr>
          <w:rFonts w:ascii="Helvetica" w:hAnsi="Helvetica"/>
          <w:noProof/>
          <w:sz w:val="24"/>
          <w:szCs w:val="24"/>
          <w:lang w:eastAsia="ja-JP"/>
        </w:rPr>
        <w:tab/>
      </w:r>
      <w:r w:rsidRPr="005D3D39">
        <w:rPr>
          <w:rFonts w:ascii="Helvetica" w:hAnsi="Helvetica"/>
          <w:noProof/>
        </w:rPr>
        <w:t>Unique green modell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33A3B7B4"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4</w:t>
      </w:r>
      <w:r w:rsidRPr="005D3D39">
        <w:rPr>
          <w:rFonts w:ascii="Helvetica" w:hAnsi="Helvetica"/>
          <w:noProof/>
          <w:sz w:val="24"/>
          <w:szCs w:val="24"/>
          <w:lang w:eastAsia="ja-JP"/>
        </w:rPr>
        <w:tab/>
      </w:r>
      <w:r w:rsidRPr="005D3D39">
        <w:rPr>
          <w:rFonts w:ascii="Helvetica" w:hAnsi="Helvetica"/>
          <w:noProof/>
        </w:rPr>
        <w:t>Modelled shift using spectral measuremen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2ACB3B0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2.7.5</w:t>
      </w:r>
      <w:r w:rsidRPr="005D3D39">
        <w:rPr>
          <w:rFonts w:ascii="Helvetica" w:hAnsi="Helvetica"/>
          <w:noProof/>
          <w:sz w:val="24"/>
          <w:szCs w:val="24"/>
          <w:lang w:eastAsia="ja-JP"/>
        </w:rPr>
        <w:tab/>
      </w:r>
      <w:r w:rsidRPr="005D3D39">
        <w:rPr>
          <w:rFonts w:ascii="Helvetica" w:hAnsi="Helvetica"/>
          <w:noProof/>
        </w:rPr>
        <w:t>Implications for 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51A52036"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8</w:t>
      </w:r>
      <w:r w:rsidRPr="005D3D39">
        <w:rPr>
          <w:rFonts w:ascii="Helvetica" w:hAnsi="Helvetica"/>
          <w:b w:val="0"/>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46D1A430"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2.9</w:t>
      </w:r>
      <w:r w:rsidRPr="005D3D39">
        <w:rPr>
          <w:rFonts w:ascii="Helvetica" w:hAnsi="Helvetica"/>
          <w:b w:val="0"/>
          <w:noProof/>
          <w:sz w:val="24"/>
          <w:szCs w:val="24"/>
          <w:lang w:eastAsia="ja-JP"/>
        </w:rPr>
        <w:tab/>
      </w:r>
      <w:r w:rsidRPr="005D3D39">
        <w:rPr>
          <w:rFonts w:ascii="Helvetica" w:hAnsi="Helvetica"/>
          <w:noProof/>
        </w:rPr>
        <w:t>Summar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69</w:t>
      </w:r>
      <w:r w:rsidRPr="005D3D39">
        <w:rPr>
          <w:rFonts w:ascii="Helvetica" w:hAnsi="Helvetica"/>
          <w:noProof/>
        </w:rPr>
        <w:fldChar w:fldCharType="end"/>
      </w:r>
    </w:p>
    <w:p w14:paraId="7394A6D7"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3</w:t>
      </w:r>
      <w:r w:rsidRPr="005D3D39">
        <w:rPr>
          <w:rFonts w:ascii="Helvetica" w:hAnsi="Helvetica"/>
          <w:b w:val="0"/>
          <w:noProof/>
          <w:lang w:eastAsia="ja-JP"/>
        </w:rPr>
        <w:tab/>
      </w:r>
      <w:r w:rsidRPr="005D3D39">
        <w:rPr>
          <w:rFonts w:ascii="Helvetica" w:hAnsi="Helvetica"/>
          <w:noProof/>
        </w:rPr>
        <w:t>Saliency – a preliminary investiga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28D18B6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09DDCDA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2</w:t>
      </w:r>
      <w:r w:rsidRPr="005D3D39">
        <w:rPr>
          <w:rFonts w:ascii="Helvetica" w:hAnsi="Helvetica"/>
          <w:b w:val="0"/>
          <w:noProof/>
          <w:sz w:val="24"/>
          <w:szCs w:val="24"/>
          <w:lang w:eastAsia="ja-JP"/>
        </w:rPr>
        <w:tab/>
      </w:r>
      <w:r w:rsidRPr="005D3D39">
        <w:rPr>
          <w:rFonts w:ascii="Helvetica" w:hAnsi="Helvetica"/>
          <w:noProof/>
        </w:rPr>
        <w:t>Experiment 1: saliency and camouflag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5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1D275457"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2.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08DB4AD3"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2.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5FD2437D"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2073ED27"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1A5DA35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155141D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69569B4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2.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3A90076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3.1</w:t>
      </w:r>
      <w:r w:rsidRPr="005D3D39">
        <w:rPr>
          <w:rFonts w:ascii="Helvetica" w:hAnsi="Helvetica"/>
          <w:noProof/>
          <w:sz w:val="24"/>
          <w:szCs w:val="24"/>
          <w:lang w:eastAsia="ja-JP"/>
        </w:rPr>
        <w:tab/>
      </w:r>
      <w:r w:rsidRPr="005D3D39">
        <w:rPr>
          <w:rFonts w:ascii="Helvetica" w:hAnsi="Helvetica"/>
          <w:noProof/>
        </w:rPr>
        <w:t>Colour vision test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0</w:t>
      </w:r>
      <w:r w:rsidRPr="005D3D39">
        <w:rPr>
          <w:rFonts w:ascii="Helvetica" w:hAnsi="Helvetica"/>
          <w:noProof/>
        </w:rPr>
        <w:fldChar w:fldCharType="end"/>
      </w:r>
    </w:p>
    <w:p w14:paraId="4277CF2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3.2</w:t>
      </w:r>
      <w:r w:rsidRPr="005D3D39">
        <w:rPr>
          <w:rFonts w:ascii="Helvetica" w:hAnsi="Helvetica"/>
          <w:noProof/>
          <w:sz w:val="24"/>
          <w:szCs w:val="24"/>
          <w:lang w:eastAsia="ja-JP"/>
        </w:rPr>
        <w:tab/>
      </w:r>
      <w:r w:rsidRPr="005D3D39">
        <w:rPr>
          <w:rFonts w:ascii="Helvetica" w:hAnsi="Helvetica"/>
          <w:noProof/>
        </w:rPr>
        <w:t>Reaction time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09521C5A"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3.3</w:t>
      </w:r>
      <w:r w:rsidRPr="005D3D39">
        <w:rPr>
          <w:rFonts w:ascii="Helvetica" w:hAnsi="Helvetica"/>
          <w:noProof/>
          <w:sz w:val="24"/>
          <w:szCs w:val="24"/>
          <w:lang w:eastAsia="ja-JP"/>
        </w:rPr>
        <w:tab/>
      </w:r>
      <w:r w:rsidRPr="005D3D39">
        <w:rPr>
          <w:rFonts w:ascii="Helvetica" w:hAnsi="Helvetica"/>
          <w:noProof/>
        </w:rPr>
        <w:t>Accuracy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6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2E1669B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2.4</w:t>
      </w:r>
      <w:r w:rsidRPr="005D3D39">
        <w:rPr>
          <w:rFonts w:ascii="Helvetica" w:hAnsi="Helvetica"/>
          <w:noProof/>
          <w:sz w:val="24"/>
          <w:szCs w:val="24"/>
          <w:lang w:eastAsia="ja-JP"/>
        </w:rPr>
        <w:tab/>
      </w:r>
      <w:r w:rsidRPr="005D3D39">
        <w:rPr>
          <w:rFonts w:ascii="Helvetica" w:hAnsi="Helvetica"/>
          <w:noProof/>
        </w:rPr>
        <w:t>Discussion of Experiment 1</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2CE31E4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4.1</w:t>
      </w:r>
      <w:r w:rsidRPr="005D3D39">
        <w:rPr>
          <w:rFonts w:ascii="Helvetica" w:hAnsi="Helvetica"/>
          <w:noProof/>
          <w:sz w:val="24"/>
          <w:szCs w:val="24"/>
          <w:lang w:eastAsia="ja-JP"/>
        </w:rPr>
        <w:tab/>
      </w:r>
      <w:r w:rsidRPr="005D3D39">
        <w:rPr>
          <w:rFonts w:ascii="Helvetica" w:hAnsi="Helvetica"/>
          <w:noProof/>
        </w:rPr>
        <w:t>No difference between group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200C45A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2.4.2</w:t>
      </w:r>
      <w:r w:rsidRPr="005D3D39">
        <w:rPr>
          <w:rFonts w:ascii="Helvetica" w:hAnsi="Helvetica"/>
          <w:noProof/>
          <w:sz w:val="24"/>
          <w:szCs w:val="24"/>
          <w:lang w:eastAsia="ja-JP"/>
        </w:rPr>
        <w:tab/>
      </w:r>
      <w:r w:rsidRPr="005D3D39">
        <w:rPr>
          <w:rFonts w:ascii="Helvetica" w:hAnsi="Helvetica"/>
          <w:noProof/>
        </w:rPr>
        <w:t>Limitations of the stimulu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11D81D2A"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3</w:t>
      </w:r>
      <w:r w:rsidRPr="005D3D39">
        <w:rPr>
          <w:rFonts w:ascii="Helvetica" w:hAnsi="Helvetica"/>
          <w:b w:val="0"/>
          <w:noProof/>
          <w:sz w:val="24"/>
          <w:szCs w:val="24"/>
          <w:lang w:eastAsia="ja-JP"/>
        </w:rPr>
        <w:tab/>
      </w:r>
      <w:r w:rsidRPr="005D3D39">
        <w:rPr>
          <w:rFonts w:ascii="Helvetica" w:hAnsi="Helvetica"/>
          <w:noProof/>
        </w:rPr>
        <w:t>Experiment 2 – fMRI and salien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2AE3886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3.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75F4E7C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3.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4F6DA48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3C4C943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60E0153E"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3</w:t>
      </w:r>
      <w:r w:rsidRPr="005D3D39">
        <w:rPr>
          <w:rFonts w:ascii="Helvetica" w:hAnsi="Helvetica"/>
          <w:noProof/>
          <w:sz w:val="24"/>
          <w:szCs w:val="24"/>
          <w:lang w:eastAsia="ja-JP"/>
        </w:rPr>
        <w:tab/>
      </w:r>
      <w:r w:rsidRPr="005D3D39">
        <w:rPr>
          <w:rFonts w:ascii="Helvetica" w:hAnsi="Helvetica"/>
          <w:noProof/>
        </w:rPr>
        <w:t>fMRI protocol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0F9BDBFE"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4</w:t>
      </w:r>
      <w:r w:rsidRPr="005D3D39">
        <w:rPr>
          <w:rFonts w:ascii="Helvetica" w:hAnsi="Helvetica"/>
          <w:noProof/>
          <w:sz w:val="24"/>
          <w:szCs w:val="24"/>
          <w:lang w:eastAsia="ja-JP"/>
        </w:rPr>
        <w:tab/>
      </w:r>
      <w:r w:rsidRPr="005D3D39">
        <w:rPr>
          <w:rFonts w:ascii="Helvetica" w:hAnsi="Helvetica"/>
          <w:noProof/>
        </w:rPr>
        <w:t>Experiment 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7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69536B6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2.5</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404C16E0"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3.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42165BA7"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3.1</w:t>
      </w:r>
      <w:r w:rsidRPr="005D3D39">
        <w:rPr>
          <w:rFonts w:ascii="Helvetica" w:hAnsi="Helvetica"/>
          <w:noProof/>
          <w:sz w:val="24"/>
          <w:szCs w:val="24"/>
          <w:lang w:eastAsia="ja-JP"/>
        </w:rPr>
        <w:tab/>
      </w:r>
      <w:r w:rsidRPr="005D3D39">
        <w:rPr>
          <w:rFonts w:ascii="Helvetica" w:hAnsi="Helvetica"/>
          <w:noProof/>
        </w:rPr>
        <w:t>Identifying RO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1</w:t>
      </w:r>
      <w:r w:rsidRPr="005D3D39">
        <w:rPr>
          <w:rFonts w:ascii="Helvetica" w:hAnsi="Helvetica"/>
          <w:noProof/>
        </w:rPr>
        <w:fldChar w:fldCharType="end"/>
      </w:r>
    </w:p>
    <w:p w14:paraId="6EC6EC0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3.2</w:t>
      </w:r>
      <w:r w:rsidRPr="005D3D39">
        <w:rPr>
          <w:rFonts w:ascii="Helvetica" w:hAnsi="Helvetica"/>
          <w:noProof/>
          <w:sz w:val="24"/>
          <w:szCs w:val="24"/>
          <w:lang w:eastAsia="ja-JP"/>
        </w:rPr>
        <w:tab/>
      </w:r>
      <w:r w:rsidRPr="005D3D39">
        <w:rPr>
          <w:rFonts w:ascii="Helvetica" w:hAnsi="Helvetica"/>
          <w:noProof/>
        </w:rPr>
        <w:t>Activity differences between condit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605AE5D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3.3.4</w:t>
      </w:r>
      <w:r w:rsidRPr="005D3D39">
        <w:rPr>
          <w:rFonts w:ascii="Helvetica" w:hAnsi="Helvetica"/>
          <w:noProof/>
          <w:sz w:val="24"/>
          <w:szCs w:val="24"/>
          <w:lang w:eastAsia="ja-JP"/>
        </w:rPr>
        <w:tab/>
      </w:r>
      <w:r w:rsidRPr="005D3D39">
        <w:rPr>
          <w:rFonts w:ascii="Helvetica" w:hAnsi="Helvetica"/>
          <w:noProof/>
        </w:rPr>
        <w:t>Discussion of Experiment 2</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1A308CFA"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4.1</w:t>
      </w:r>
      <w:r w:rsidRPr="005D3D39">
        <w:rPr>
          <w:rFonts w:ascii="Helvetica" w:hAnsi="Helvetica"/>
          <w:noProof/>
          <w:sz w:val="24"/>
          <w:szCs w:val="24"/>
          <w:lang w:eastAsia="ja-JP"/>
        </w:rPr>
        <w:tab/>
      </w:r>
      <w:r w:rsidRPr="005D3D39">
        <w:rPr>
          <w:rFonts w:ascii="Helvetica" w:hAnsi="Helvetica"/>
          <w:noProof/>
        </w:rPr>
        <w:t>V1 saliency hypo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539D0FD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3.3.4.2</w:t>
      </w:r>
      <w:r w:rsidRPr="005D3D39">
        <w:rPr>
          <w:rFonts w:ascii="Helvetica" w:hAnsi="Helvetica"/>
          <w:noProof/>
          <w:sz w:val="24"/>
          <w:szCs w:val="24"/>
          <w:lang w:eastAsia="ja-JP"/>
        </w:rPr>
        <w:tab/>
      </w:r>
      <w:r w:rsidRPr="005D3D39">
        <w:rPr>
          <w:rFonts w:ascii="Helvetica" w:hAnsi="Helvetica"/>
          <w:noProof/>
        </w:rPr>
        <w:t>Implications for the 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4B7472D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4</w:t>
      </w:r>
      <w:r w:rsidRPr="005D3D39">
        <w:rPr>
          <w:rFonts w:ascii="Helvetica" w:hAnsi="Helvetica"/>
          <w:b w:val="0"/>
          <w:noProof/>
          <w:sz w:val="24"/>
          <w:szCs w:val="24"/>
          <w:lang w:eastAsia="ja-JP"/>
        </w:rPr>
        <w:tab/>
      </w:r>
      <w:r w:rsidRPr="005D3D39">
        <w:rPr>
          <w:rFonts w:ascii="Helvetica" w:hAnsi="Helvetica"/>
          <w:noProof/>
        </w:rPr>
        <w:t>Summary of 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4D6722A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5</w:t>
      </w:r>
      <w:r w:rsidRPr="005D3D39">
        <w:rPr>
          <w:rFonts w:ascii="Helvetica" w:hAnsi="Helvetica"/>
          <w:b w:val="0"/>
          <w:noProof/>
          <w:sz w:val="24"/>
          <w:szCs w:val="24"/>
          <w:lang w:eastAsia="ja-JP"/>
        </w:rPr>
        <w:tab/>
      </w:r>
      <w:r w:rsidRPr="005D3D39">
        <w:rPr>
          <w:rFonts w:ascii="Helvetica" w:hAnsi="Helvetica"/>
          <w:noProof/>
        </w:rPr>
        <w:t>Discus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08A984D7"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6</w:t>
      </w:r>
      <w:r w:rsidRPr="005D3D39">
        <w:rPr>
          <w:rFonts w:ascii="Helvetica" w:hAnsi="Helvetica"/>
          <w:b w:val="0"/>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8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6A59DE9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3.7</w:t>
      </w:r>
      <w:r w:rsidRPr="005D3D39">
        <w:rPr>
          <w:rFonts w:ascii="Helvetica" w:hAnsi="Helvetica"/>
          <w:b w:val="0"/>
          <w:noProof/>
          <w:sz w:val="24"/>
          <w:szCs w:val="24"/>
          <w:lang w:eastAsia="ja-JP"/>
        </w:rPr>
        <w:tab/>
      </w:r>
      <w:r w:rsidRPr="005D3D39">
        <w:rPr>
          <w:rFonts w:ascii="Helvetica" w:hAnsi="Helvetica"/>
          <w:noProof/>
        </w:rPr>
        <w:t>Summar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2</w:t>
      </w:r>
      <w:r w:rsidRPr="005D3D39">
        <w:rPr>
          <w:rFonts w:ascii="Helvetica" w:hAnsi="Helvetica"/>
          <w:noProof/>
        </w:rPr>
        <w:fldChar w:fldCharType="end"/>
      </w:r>
    </w:p>
    <w:p w14:paraId="14BDCA7C"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4</w:t>
      </w:r>
      <w:r w:rsidRPr="005D3D39">
        <w:rPr>
          <w:rFonts w:ascii="Helvetica" w:hAnsi="Helvetica"/>
          <w:b w:val="0"/>
          <w:noProof/>
          <w:lang w:eastAsia="ja-JP"/>
        </w:rPr>
        <w:tab/>
      </w:r>
      <w:r w:rsidRPr="005D3D39">
        <w:rPr>
          <w:rFonts w:ascii="Helvetica" w:hAnsi="Helvetica"/>
          <w:noProof/>
        </w:rPr>
        <w:t>Visual Processing in Dichroma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500DB94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3989EEE0"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2</w:t>
      </w:r>
      <w:r w:rsidRPr="005D3D39">
        <w:rPr>
          <w:rFonts w:ascii="Helvetica" w:hAnsi="Helvetica"/>
          <w:b w:val="0"/>
          <w:noProof/>
          <w:sz w:val="24"/>
          <w:szCs w:val="24"/>
          <w:lang w:eastAsia="ja-JP"/>
        </w:rPr>
        <w:tab/>
      </w:r>
      <w:r w:rsidRPr="005D3D39">
        <w:rPr>
          <w:rFonts w:ascii="Helvetica" w:hAnsi="Helvetica"/>
          <w:noProof/>
        </w:rPr>
        <w:t>Aims and Hypothes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7B9DDA8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3</w:t>
      </w:r>
      <w:r w:rsidRPr="005D3D39">
        <w:rPr>
          <w:rFonts w:ascii="Helvetica" w:hAnsi="Helvetica"/>
          <w:b w:val="0"/>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71D5F82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3.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389E2BD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3.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27059793"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3.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1C94B78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3.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3</w:t>
      </w:r>
      <w:r w:rsidRPr="005D3D39">
        <w:rPr>
          <w:rFonts w:ascii="Helvetica" w:hAnsi="Helvetica"/>
          <w:noProof/>
        </w:rPr>
        <w:fldChar w:fldCharType="end"/>
      </w:r>
    </w:p>
    <w:p w14:paraId="1051505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4</w:t>
      </w:r>
      <w:r w:rsidRPr="005D3D39">
        <w:rPr>
          <w:rFonts w:ascii="Helvetica" w:hAnsi="Helvetica"/>
          <w:b w:val="0"/>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79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1A84107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4.1</w:t>
      </w:r>
      <w:r w:rsidRPr="005D3D39">
        <w:rPr>
          <w:rFonts w:ascii="Helvetica" w:hAnsi="Helvetica"/>
          <w:noProof/>
          <w:sz w:val="24"/>
          <w:szCs w:val="24"/>
          <w:lang w:eastAsia="ja-JP"/>
        </w:rPr>
        <w:tab/>
      </w:r>
      <w:r w:rsidRPr="005D3D39">
        <w:rPr>
          <w:rFonts w:ascii="Helvetica" w:hAnsi="Helvetica"/>
          <w:noProof/>
        </w:rPr>
        <w:t>Diagnosis of colour vision deficienc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57779C0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4.2</w:t>
      </w:r>
      <w:r w:rsidRPr="005D3D39">
        <w:rPr>
          <w:rFonts w:ascii="Helvetica" w:hAnsi="Helvetica"/>
          <w:noProof/>
          <w:sz w:val="24"/>
          <w:szCs w:val="24"/>
          <w:lang w:eastAsia="ja-JP"/>
        </w:rPr>
        <w:tab/>
      </w:r>
      <w:r w:rsidRPr="005D3D39">
        <w:rPr>
          <w:rFonts w:ascii="Helvetica" w:hAnsi="Helvetica"/>
          <w:noProof/>
        </w:rPr>
        <w:t>Fitting psychometric funct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22A9EF1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4.3</w:t>
      </w:r>
      <w:r w:rsidRPr="005D3D39">
        <w:rPr>
          <w:rFonts w:ascii="Helvetica" w:hAnsi="Helvetica"/>
          <w:noProof/>
          <w:sz w:val="24"/>
          <w:szCs w:val="24"/>
          <w:lang w:eastAsia="ja-JP"/>
        </w:rPr>
        <w:tab/>
      </w:r>
      <w:r w:rsidRPr="005D3D39">
        <w:rPr>
          <w:rFonts w:ascii="Helvetica" w:hAnsi="Helvetica"/>
          <w:noProof/>
        </w:rPr>
        <w:t>Bootstrapping the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6C454B4C"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5</w:t>
      </w:r>
      <w:r w:rsidRPr="005D3D39">
        <w:rPr>
          <w:rFonts w:ascii="Helvetica" w:hAnsi="Helvetica"/>
          <w:b w:val="0"/>
          <w:noProof/>
          <w:sz w:val="24"/>
          <w:szCs w:val="24"/>
          <w:lang w:eastAsia="ja-JP"/>
        </w:rPr>
        <w:tab/>
      </w:r>
      <w:r w:rsidRPr="005D3D39">
        <w:rPr>
          <w:rFonts w:ascii="Helvetica" w:hAnsi="Helvetica"/>
          <w:noProof/>
        </w:rPr>
        <w:t>Discus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3966809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5.1</w:t>
      </w:r>
      <w:r w:rsidRPr="005D3D39">
        <w:rPr>
          <w:rFonts w:ascii="Helvetica" w:hAnsi="Helvetica"/>
          <w:noProof/>
          <w:sz w:val="24"/>
          <w:szCs w:val="24"/>
          <w:lang w:eastAsia="ja-JP"/>
        </w:rPr>
        <w:tab/>
      </w:r>
      <w:r w:rsidRPr="005D3D39">
        <w:rPr>
          <w:rFonts w:ascii="Helvetica" w:hAnsi="Helvetica"/>
          <w:noProof/>
        </w:rPr>
        <w:t>Analysing group differenc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2C5F327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4.5.2</w:t>
      </w:r>
      <w:r w:rsidRPr="005D3D39">
        <w:rPr>
          <w:rFonts w:ascii="Helvetica" w:hAnsi="Helvetica"/>
          <w:noProof/>
          <w:sz w:val="24"/>
          <w:szCs w:val="24"/>
          <w:lang w:eastAsia="ja-JP"/>
        </w:rPr>
        <w:tab/>
      </w:r>
      <w:r w:rsidRPr="005D3D39">
        <w:rPr>
          <w:rFonts w:ascii="Helvetica" w:hAnsi="Helvetica"/>
          <w:noProof/>
        </w:rPr>
        <w:t>Implications of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5B20A9E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4.5.2.1</w:t>
      </w:r>
      <w:r w:rsidRPr="005D3D39">
        <w:rPr>
          <w:rFonts w:ascii="Helvetica" w:hAnsi="Helvetica"/>
          <w:noProof/>
          <w:sz w:val="24"/>
          <w:szCs w:val="24"/>
          <w:lang w:eastAsia="ja-JP"/>
        </w:rPr>
        <w:tab/>
      </w:r>
      <w:r w:rsidRPr="005D3D39">
        <w:rPr>
          <w:rFonts w:ascii="Helvetica" w:hAnsi="Helvetica"/>
          <w:noProof/>
        </w:rPr>
        <w:t>Support of reallocation hypo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4</w:t>
      </w:r>
      <w:r w:rsidRPr="005D3D39">
        <w:rPr>
          <w:rFonts w:ascii="Helvetica" w:hAnsi="Helvetica"/>
          <w:noProof/>
        </w:rPr>
        <w:fldChar w:fldCharType="end"/>
      </w:r>
    </w:p>
    <w:p w14:paraId="0F2290C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6</w:t>
      </w:r>
      <w:r w:rsidRPr="005D3D39">
        <w:rPr>
          <w:rFonts w:ascii="Helvetica" w:hAnsi="Helvetica"/>
          <w:b w:val="0"/>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5</w:t>
      </w:r>
      <w:r w:rsidRPr="005D3D39">
        <w:rPr>
          <w:rFonts w:ascii="Helvetica" w:hAnsi="Helvetica"/>
          <w:noProof/>
        </w:rPr>
        <w:fldChar w:fldCharType="end"/>
      </w:r>
    </w:p>
    <w:p w14:paraId="3C19134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4.7</w:t>
      </w:r>
      <w:r w:rsidRPr="005D3D39">
        <w:rPr>
          <w:rFonts w:ascii="Helvetica" w:hAnsi="Helvetica"/>
          <w:b w:val="0"/>
          <w:noProof/>
          <w:sz w:val="24"/>
          <w:szCs w:val="24"/>
          <w:lang w:eastAsia="ja-JP"/>
        </w:rPr>
        <w:tab/>
      </w:r>
      <w:r w:rsidRPr="005D3D39">
        <w:rPr>
          <w:rFonts w:ascii="Helvetica" w:hAnsi="Helvetica"/>
          <w:noProof/>
        </w:rPr>
        <w:t>Summar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5</w:t>
      </w:r>
      <w:r w:rsidRPr="005D3D39">
        <w:rPr>
          <w:rFonts w:ascii="Helvetica" w:hAnsi="Helvetica"/>
          <w:noProof/>
        </w:rPr>
        <w:fldChar w:fldCharType="end"/>
      </w:r>
    </w:p>
    <w:p w14:paraId="2905AE10"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5</w:t>
      </w:r>
      <w:r w:rsidRPr="005D3D39">
        <w:rPr>
          <w:rFonts w:ascii="Helvetica" w:hAnsi="Helvetica"/>
          <w:b w:val="0"/>
          <w:noProof/>
          <w:lang w:eastAsia="ja-JP"/>
        </w:rPr>
        <w:tab/>
      </w:r>
      <w:r w:rsidRPr="005D3D39">
        <w:rPr>
          <w:rFonts w:ascii="Helvetica" w:hAnsi="Helvetica"/>
          <w:noProof/>
        </w:rPr>
        <w:t>pRF mapp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0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59F36DC8"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6AC786E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2</w:t>
      </w:r>
      <w:r w:rsidRPr="005D3D39">
        <w:rPr>
          <w:rFonts w:ascii="Helvetica" w:hAnsi="Helvetica"/>
          <w:b w:val="0"/>
          <w:noProof/>
          <w:sz w:val="24"/>
          <w:szCs w:val="24"/>
          <w:lang w:eastAsia="ja-JP"/>
        </w:rPr>
        <w:tab/>
      </w:r>
      <w:r w:rsidRPr="005D3D39">
        <w:rPr>
          <w:rFonts w:ascii="Helvetica" w:hAnsi="Helvetica"/>
          <w:noProof/>
        </w:rPr>
        <w:t>Aims and hypothes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038FC97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3</w:t>
      </w:r>
      <w:r w:rsidRPr="005D3D39">
        <w:rPr>
          <w:rFonts w:ascii="Helvetica" w:hAnsi="Helvetica"/>
          <w:b w:val="0"/>
          <w:noProof/>
          <w:sz w:val="24"/>
          <w:szCs w:val="24"/>
          <w:lang w:eastAsia="ja-JP"/>
        </w:rPr>
        <w:tab/>
      </w:r>
      <w:r w:rsidRPr="005D3D39">
        <w:rPr>
          <w:rFonts w:ascii="Helvetica" w:hAnsi="Helvetica"/>
          <w:noProof/>
        </w:rPr>
        <w:t>Experiment 1: pilot chromatic pRF mapp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3E311A9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3.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7CD5374A"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3.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1AB71370"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7C716568"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2.2</w:t>
      </w:r>
      <w:r w:rsidRPr="005D3D39">
        <w:rPr>
          <w:rFonts w:ascii="Helvetica" w:hAnsi="Helvetica"/>
          <w:noProof/>
          <w:sz w:val="24"/>
          <w:szCs w:val="24"/>
          <w:lang w:eastAsia="ja-JP"/>
        </w:rPr>
        <w:tab/>
      </w:r>
      <w:r w:rsidRPr="005D3D39">
        <w:rPr>
          <w:rFonts w:ascii="Helvetica" w:hAnsi="Helvetica"/>
          <w:noProof/>
        </w:rPr>
        <w:t>fMRI 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254C500D"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2.3</w:t>
      </w:r>
      <w:r w:rsidRPr="005D3D39">
        <w:rPr>
          <w:rFonts w:ascii="Helvetica" w:hAnsi="Helvetica"/>
          <w:noProof/>
          <w:sz w:val="24"/>
          <w:szCs w:val="24"/>
          <w:lang w:eastAsia="ja-JP"/>
        </w:rPr>
        <w:tab/>
      </w:r>
      <w:r w:rsidRPr="005D3D39">
        <w:rPr>
          <w:rFonts w:ascii="Helvetica" w:hAnsi="Helvetica"/>
          <w:noProof/>
        </w:rPr>
        <w:t>Experiment and stimulus 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7BA7D39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2.4</w:t>
      </w:r>
      <w:r w:rsidRPr="005D3D39">
        <w:rPr>
          <w:rFonts w:ascii="Helvetica" w:hAnsi="Helvetica"/>
          <w:noProof/>
          <w:sz w:val="24"/>
          <w:szCs w:val="24"/>
          <w:lang w:eastAsia="ja-JP"/>
        </w:rPr>
        <w:tab/>
      </w:r>
      <w:r w:rsidRPr="005D3D39">
        <w:rPr>
          <w:rFonts w:ascii="Helvetica" w:hAnsi="Helvetica"/>
          <w:noProof/>
        </w:rPr>
        <w:t>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6</w:t>
      </w:r>
      <w:r w:rsidRPr="005D3D39">
        <w:rPr>
          <w:rFonts w:ascii="Helvetica" w:hAnsi="Helvetica"/>
          <w:noProof/>
        </w:rPr>
        <w:fldChar w:fldCharType="end"/>
      </w:r>
    </w:p>
    <w:p w14:paraId="706C6180"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3.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1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08E5673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3.1</w:t>
      </w:r>
      <w:r w:rsidRPr="005D3D39">
        <w:rPr>
          <w:rFonts w:ascii="Helvetica" w:hAnsi="Helvetica"/>
          <w:noProof/>
          <w:sz w:val="24"/>
          <w:szCs w:val="24"/>
          <w:lang w:eastAsia="ja-JP"/>
        </w:rPr>
        <w:tab/>
      </w:r>
      <w:r w:rsidRPr="005D3D39">
        <w:rPr>
          <w:rFonts w:ascii="Helvetica" w:hAnsi="Helvetica"/>
          <w:noProof/>
        </w:rPr>
        <w:t>Retinotopic maps and RO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63B531E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3.2</w:t>
      </w:r>
      <w:r w:rsidRPr="005D3D39">
        <w:rPr>
          <w:rFonts w:ascii="Helvetica" w:hAnsi="Helvetica"/>
          <w:noProof/>
          <w:sz w:val="24"/>
          <w:szCs w:val="24"/>
          <w:lang w:eastAsia="ja-JP"/>
        </w:rPr>
        <w:tab/>
      </w:r>
      <w:r w:rsidRPr="005D3D39">
        <w:rPr>
          <w:rFonts w:ascii="Helvetica" w:hAnsi="Helvetica"/>
          <w:noProof/>
        </w:rPr>
        <w:t>Size of visual area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39480FA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3.3</w:t>
      </w:r>
      <w:r w:rsidRPr="005D3D39">
        <w:rPr>
          <w:rFonts w:ascii="Helvetica" w:hAnsi="Helvetica"/>
          <w:noProof/>
          <w:sz w:val="24"/>
          <w:szCs w:val="24"/>
          <w:lang w:eastAsia="ja-JP"/>
        </w:rPr>
        <w:tab/>
      </w:r>
      <w:r w:rsidRPr="005D3D39">
        <w:rPr>
          <w:rFonts w:ascii="Helvetica" w:hAnsi="Helvetica"/>
          <w:noProof/>
        </w:rPr>
        <w:t>pRF size versus eccentricit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1C8C93D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3.4</w:t>
      </w:r>
      <w:r w:rsidRPr="005D3D39">
        <w:rPr>
          <w:rFonts w:ascii="Helvetica" w:hAnsi="Helvetica"/>
          <w:noProof/>
          <w:sz w:val="24"/>
          <w:szCs w:val="24"/>
          <w:lang w:eastAsia="ja-JP"/>
        </w:rPr>
        <w:tab/>
      </w:r>
      <w:r w:rsidRPr="005D3D39">
        <w:rPr>
          <w:rFonts w:ascii="Helvetica" w:hAnsi="Helvetica"/>
          <w:noProof/>
        </w:rPr>
        <w:t>Discussion of Experiment 1</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58107EB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4.1</w:t>
      </w:r>
      <w:r w:rsidRPr="005D3D39">
        <w:rPr>
          <w:rFonts w:ascii="Helvetica" w:hAnsi="Helvetica"/>
          <w:noProof/>
          <w:sz w:val="24"/>
          <w:szCs w:val="24"/>
          <w:lang w:eastAsia="ja-JP"/>
        </w:rPr>
        <w:tab/>
      </w:r>
      <w:r w:rsidRPr="005D3D39">
        <w:rPr>
          <w:rFonts w:ascii="Helvetica" w:hAnsi="Helvetica"/>
          <w:noProof/>
        </w:rPr>
        <w:t>Pink noise vs drifting checkerboar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0BDA03A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3.4.2</w:t>
      </w:r>
      <w:r w:rsidRPr="005D3D39">
        <w:rPr>
          <w:rFonts w:ascii="Helvetica" w:hAnsi="Helvetica"/>
          <w:noProof/>
          <w:sz w:val="24"/>
          <w:szCs w:val="24"/>
          <w:lang w:eastAsia="ja-JP"/>
        </w:rPr>
        <w:tab/>
      </w:r>
      <w:r w:rsidRPr="005D3D39">
        <w:rPr>
          <w:rFonts w:ascii="Helvetica" w:hAnsi="Helvetica"/>
          <w:noProof/>
        </w:rPr>
        <w:t>Consequence of bar width</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45CA0676"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4</w:t>
      </w:r>
      <w:r w:rsidRPr="005D3D39">
        <w:rPr>
          <w:rFonts w:ascii="Helvetica" w:hAnsi="Helvetica"/>
          <w:b w:val="0"/>
          <w:noProof/>
          <w:sz w:val="24"/>
          <w:szCs w:val="24"/>
          <w:lang w:eastAsia="ja-JP"/>
        </w:rPr>
        <w:tab/>
      </w:r>
      <w:r w:rsidRPr="005D3D39">
        <w:rPr>
          <w:rFonts w:ascii="Helvetica" w:hAnsi="Helvetica"/>
          <w:noProof/>
        </w:rPr>
        <w:t>Experiment 2: chromatic pRF mapping in trichroma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7266C7F0"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4.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6C1131A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4.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6AABC4D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2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5AAB43D8"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2.2</w:t>
      </w:r>
      <w:r w:rsidRPr="005D3D39">
        <w:rPr>
          <w:rFonts w:ascii="Helvetica" w:hAnsi="Helvetica"/>
          <w:noProof/>
          <w:sz w:val="24"/>
          <w:szCs w:val="24"/>
          <w:lang w:eastAsia="ja-JP"/>
        </w:rPr>
        <w:tab/>
      </w:r>
      <w:r w:rsidRPr="005D3D39">
        <w:rPr>
          <w:rFonts w:ascii="Helvetica" w:hAnsi="Helvetica"/>
          <w:noProof/>
        </w:rPr>
        <w:t>fMRI 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7</w:t>
      </w:r>
      <w:r w:rsidRPr="005D3D39">
        <w:rPr>
          <w:rFonts w:ascii="Helvetica" w:hAnsi="Helvetica"/>
          <w:noProof/>
        </w:rPr>
        <w:fldChar w:fldCharType="end"/>
      </w:r>
    </w:p>
    <w:p w14:paraId="7756AA34"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2.3</w:t>
      </w:r>
      <w:r w:rsidRPr="005D3D39">
        <w:rPr>
          <w:rFonts w:ascii="Helvetica" w:hAnsi="Helvetica"/>
          <w:noProof/>
          <w:sz w:val="24"/>
          <w:szCs w:val="24"/>
          <w:lang w:eastAsia="ja-JP"/>
        </w:rPr>
        <w:tab/>
      </w:r>
      <w:r w:rsidRPr="005D3D39">
        <w:rPr>
          <w:rFonts w:ascii="Helvetica" w:hAnsi="Helvetica"/>
          <w:noProof/>
        </w:rPr>
        <w:t>Experiment and stimulus 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52CC8CF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2.4</w:t>
      </w:r>
      <w:r w:rsidRPr="005D3D39">
        <w:rPr>
          <w:rFonts w:ascii="Helvetica" w:hAnsi="Helvetica"/>
          <w:noProof/>
          <w:sz w:val="24"/>
          <w:szCs w:val="24"/>
          <w:lang w:eastAsia="ja-JP"/>
        </w:rPr>
        <w:tab/>
      </w:r>
      <w:r w:rsidRPr="005D3D39">
        <w:rPr>
          <w:rFonts w:ascii="Helvetica" w:hAnsi="Helvetica"/>
          <w:noProof/>
        </w:rPr>
        <w:t>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0C47E3BA"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4.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3CF818C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3.1</w:t>
      </w:r>
      <w:r w:rsidRPr="005D3D39">
        <w:rPr>
          <w:rFonts w:ascii="Helvetica" w:hAnsi="Helvetica"/>
          <w:noProof/>
          <w:sz w:val="24"/>
          <w:szCs w:val="24"/>
          <w:lang w:eastAsia="ja-JP"/>
        </w:rPr>
        <w:tab/>
      </w:r>
      <w:r w:rsidRPr="005D3D39">
        <w:rPr>
          <w:rFonts w:ascii="Helvetica" w:hAnsi="Helvetica"/>
          <w:noProof/>
        </w:rPr>
        <w:t>Retinotopic maps and RO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14DC868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3.2</w:t>
      </w:r>
      <w:r w:rsidRPr="005D3D39">
        <w:rPr>
          <w:rFonts w:ascii="Helvetica" w:hAnsi="Helvetica"/>
          <w:noProof/>
          <w:sz w:val="24"/>
          <w:szCs w:val="24"/>
          <w:lang w:eastAsia="ja-JP"/>
        </w:rPr>
        <w:tab/>
      </w:r>
      <w:r w:rsidRPr="005D3D39">
        <w:rPr>
          <w:rFonts w:ascii="Helvetica" w:hAnsi="Helvetica"/>
          <w:noProof/>
        </w:rPr>
        <w:t>Size of visual area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6B22C8C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3.3</w:t>
      </w:r>
      <w:r w:rsidRPr="005D3D39">
        <w:rPr>
          <w:rFonts w:ascii="Helvetica" w:hAnsi="Helvetica"/>
          <w:noProof/>
          <w:sz w:val="24"/>
          <w:szCs w:val="24"/>
          <w:lang w:eastAsia="ja-JP"/>
        </w:rPr>
        <w:tab/>
      </w:r>
      <w:r w:rsidRPr="005D3D39">
        <w:rPr>
          <w:rFonts w:ascii="Helvetica" w:hAnsi="Helvetica"/>
          <w:noProof/>
        </w:rPr>
        <w:t>pRF size versus eccentricit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307C85C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4.4</w:t>
      </w:r>
      <w:r w:rsidRPr="005D3D39">
        <w:rPr>
          <w:rFonts w:ascii="Helvetica" w:hAnsi="Helvetica"/>
          <w:noProof/>
          <w:sz w:val="24"/>
          <w:szCs w:val="24"/>
          <w:lang w:eastAsia="ja-JP"/>
        </w:rPr>
        <w:tab/>
      </w:r>
      <w:r w:rsidRPr="005D3D39">
        <w:rPr>
          <w:rFonts w:ascii="Helvetica" w:hAnsi="Helvetica"/>
          <w:noProof/>
        </w:rPr>
        <w:t>Discussion of Experiment 2</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34251243"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4.1</w:t>
      </w:r>
      <w:r w:rsidRPr="005D3D39">
        <w:rPr>
          <w:rFonts w:ascii="Helvetica" w:hAnsi="Helvetica"/>
          <w:noProof/>
          <w:sz w:val="24"/>
          <w:szCs w:val="24"/>
          <w:lang w:eastAsia="ja-JP"/>
        </w:rPr>
        <w:tab/>
      </w:r>
      <w:r w:rsidRPr="005D3D39">
        <w:rPr>
          <w:rFonts w:ascii="Helvetica" w:hAnsi="Helvetica"/>
          <w:noProof/>
        </w:rPr>
        <w:t>Effect of narrower bars on pRF siz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0D3A6E8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4.4.2</w:t>
      </w:r>
      <w:r w:rsidRPr="005D3D39">
        <w:rPr>
          <w:rFonts w:ascii="Helvetica" w:hAnsi="Helvetica"/>
          <w:noProof/>
          <w:sz w:val="24"/>
          <w:szCs w:val="24"/>
          <w:lang w:eastAsia="ja-JP"/>
        </w:rPr>
        <w:tab/>
      </w:r>
      <w:r w:rsidRPr="005D3D39">
        <w:rPr>
          <w:rFonts w:ascii="Helvetica" w:hAnsi="Helvetica"/>
          <w:noProof/>
        </w:rPr>
        <w:t>Differences between chromatic pRF data/why doesn’t it work</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3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15B00BBD"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5</w:t>
      </w:r>
      <w:r w:rsidRPr="005D3D39">
        <w:rPr>
          <w:rFonts w:ascii="Helvetica" w:hAnsi="Helvetica"/>
          <w:b w:val="0"/>
          <w:noProof/>
          <w:sz w:val="24"/>
          <w:szCs w:val="24"/>
          <w:lang w:eastAsia="ja-JP"/>
        </w:rPr>
        <w:tab/>
      </w:r>
      <w:r w:rsidRPr="005D3D39">
        <w:rPr>
          <w:rFonts w:ascii="Helvetica" w:hAnsi="Helvetica"/>
          <w:noProof/>
        </w:rPr>
        <w:t>Experiment 3: chromatic pRF mapping in dichroma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1DBF1672"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5.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8</w:t>
      </w:r>
      <w:r w:rsidRPr="005D3D39">
        <w:rPr>
          <w:rFonts w:ascii="Helvetica" w:hAnsi="Helvetica"/>
          <w:noProof/>
        </w:rPr>
        <w:fldChar w:fldCharType="end"/>
      </w:r>
    </w:p>
    <w:p w14:paraId="46CCE383"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5.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3D40F919"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00A10C21"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2.2</w:t>
      </w:r>
      <w:r w:rsidRPr="005D3D39">
        <w:rPr>
          <w:rFonts w:ascii="Helvetica" w:hAnsi="Helvetica"/>
          <w:noProof/>
          <w:sz w:val="24"/>
          <w:szCs w:val="24"/>
          <w:lang w:eastAsia="ja-JP"/>
        </w:rPr>
        <w:tab/>
      </w:r>
      <w:r w:rsidRPr="005D3D39">
        <w:rPr>
          <w:rFonts w:ascii="Helvetica" w:hAnsi="Helvetica"/>
          <w:noProof/>
        </w:rPr>
        <w:t>fMRI 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3D5AEB83"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2.3</w:t>
      </w:r>
      <w:r w:rsidRPr="005D3D39">
        <w:rPr>
          <w:rFonts w:ascii="Helvetica" w:hAnsi="Helvetica"/>
          <w:noProof/>
          <w:sz w:val="24"/>
          <w:szCs w:val="24"/>
          <w:lang w:eastAsia="ja-JP"/>
        </w:rPr>
        <w:tab/>
      </w:r>
      <w:r w:rsidRPr="005D3D39">
        <w:rPr>
          <w:rFonts w:ascii="Helvetica" w:hAnsi="Helvetica"/>
          <w:noProof/>
        </w:rPr>
        <w:t>Experiment and stimulus 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6409C9CB"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2.4</w:t>
      </w:r>
      <w:r w:rsidRPr="005D3D39">
        <w:rPr>
          <w:rFonts w:ascii="Helvetica" w:hAnsi="Helvetica"/>
          <w:noProof/>
          <w:sz w:val="24"/>
          <w:szCs w:val="24"/>
          <w:lang w:eastAsia="ja-JP"/>
        </w:rPr>
        <w:tab/>
      </w:r>
      <w:r w:rsidRPr="005D3D39">
        <w:rPr>
          <w:rFonts w:ascii="Helvetica" w:hAnsi="Helvetica"/>
          <w:noProof/>
        </w:rPr>
        <w:t>Protocol</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668F67C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5.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268E3BBB"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3.1</w:t>
      </w:r>
      <w:r w:rsidRPr="005D3D39">
        <w:rPr>
          <w:rFonts w:ascii="Helvetica" w:hAnsi="Helvetica"/>
          <w:noProof/>
          <w:sz w:val="24"/>
          <w:szCs w:val="24"/>
          <w:lang w:eastAsia="ja-JP"/>
        </w:rPr>
        <w:tab/>
      </w:r>
      <w:r w:rsidRPr="005D3D39">
        <w:rPr>
          <w:rFonts w:ascii="Helvetica" w:hAnsi="Helvetica"/>
          <w:noProof/>
        </w:rPr>
        <w:t>Retinotopic maps and ROI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39962C0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3.2</w:t>
      </w:r>
      <w:r w:rsidRPr="005D3D39">
        <w:rPr>
          <w:rFonts w:ascii="Helvetica" w:hAnsi="Helvetica"/>
          <w:noProof/>
          <w:sz w:val="24"/>
          <w:szCs w:val="24"/>
          <w:lang w:eastAsia="ja-JP"/>
        </w:rPr>
        <w:tab/>
      </w:r>
      <w:r w:rsidRPr="005D3D39">
        <w:rPr>
          <w:rFonts w:ascii="Helvetica" w:hAnsi="Helvetica"/>
          <w:noProof/>
        </w:rPr>
        <w:t>Size of visual area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4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79</w:t>
      </w:r>
      <w:r w:rsidRPr="005D3D39">
        <w:rPr>
          <w:rFonts w:ascii="Helvetica" w:hAnsi="Helvetica"/>
          <w:noProof/>
        </w:rPr>
        <w:fldChar w:fldCharType="end"/>
      </w:r>
    </w:p>
    <w:p w14:paraId="51230F9C"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3.3</w:t>
      </w:r>
      <w:r w:rsidRPr="005D3D39">
        <w:rPr>
          <w:rFonts w:ascii="Helvetica" w:hAnsi="Helvetica"/>
          <w:noProof/>
          <w:sz w:val="24"/>
          <w:szCs w:val="24"/>
          <w:lang w:eastAsia="ja-JP"/>
        </w:rPr>
        <w:tab/>
      </w:r>
      <w:r w:rsidRPr="005D3D39">
        <w:rPr>
          <w:rFonts w:ascii="Helvetica" w:hAnsi="Helvetica"/>
          <w:noProof/>
        </w:rPr>
        <w:t>pRF size versus eccentricit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491AA711"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5.5.4</w:t>
      </w:r>
      <w:r w:rsidRPr="005D3D39">
        <w:rPr>
          <w:rFonts w:ascii="Helvetica" w:hAnsi="Helvetica"/>
          <w:noProof/>
          <w:sz w:val="24"/>
          <w:szCs w:val="24"/>
          <w:lang w:eastAsia="ja-JP"/>
        </w:rPr>
        <w:tab/>
      </w:r>
      <w:r w:rsidRPr="005D3D39">
        <w:rPr>
          <w:rFonts w:ascii="Helvetica" w:hAnsi="Helvetica"/>
          <w:noProof/>
        </w:rPr>
        <w:t>Discussion of Experiment 3</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1E881763"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5.5.4.1</w:t>
      </w:r>
      <w:r w:rsidRPr="005D3D39">
        <w:rPr>
          <w:rFonts w:ascii="Helvetica" w:hAnsi="Helvetica"/>
          <w:noProof/>
          <w:sz w:val="24"/>
          <w:szCs w:val="24"/>
          <w:lang w:eastAsia="ja-JP"/>
        </w:rPr>
        <w:tab/>
      </w:r>
      <w:r w:rsidRPr="005D3D39">
        <w:rPr>
          <w:rFonts w:ascii="Helvetica" w:hAnsi="Helvetica"/>
          <w:noProof/>
        </w:rPr>
        <w:t>Difference between achromatic and chromatic condit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65F5ED21"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6</w:t>
      </w:r>
      <w:r w:rsidRPr="005D3D39">
        <w:rPr>
          <w:rFonts w:ascii="Helvetica" w:hAnsi="Helvetica"/>
          <w:b w:val="0"/>
          <w:noProof/>
          <w:sz w:val="24"/>
          <w:szCs w:val="24"/>
          <w:lang w:eastAsia="ja-JP"/>
        </w:rPr>
        <w:tab/>
      </w:r>
      <w:r w:rsidRPr="005D3D39">
        <w:rPr>
          <w:rFonts w:ascii="Helvetica" w:hAnsi="Helvetica"/>
          <w:noProof/>
        </w:rPr>
        <w:t>Discussion of 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269705B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7</w:t>
      </w:r>
      <w:r w:rsidRPr="005D3D39">
        <w:rPr>
          <w:rFonts w:ascii="Helvetica" w:hAnsi="Helvetica"/>
          <w:b w:val="0"/>
          <w:noProof/>
          <w:sz w:val="24"/>
          <w:szCs w:val="24"/>
          <w:lang w:eastAsia="ja-JP"/>
        </w:rPr>
        <w:tab/>
      </w:r>
      <w:r w:rsidRPr="005D3D39">
        <w:rPr>
          <w:rFonts w:ascii="Helvetica" w:hAnsi="Helvetica"/>
          <w:noProof/>
        </w:rPr>
        <w:t>Conclusion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0AC351EB"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5.8</w:t>
      </w:r>
      <w:r w:rsidRPr="005D3D39">
        <w:rPr>
          <w:rFonts w:ascii="Helvetica" w:hAnsi="Helvetica"/>
          <w:b w:val="0"/>
          <w:noProof/>
          <w:sz w:val="24"/>
          <w:szCs w:val="24"/>
          <w:lang w:eastAsia="ja-JP"/>
        </w:rPr>
        <w:tab/>
      </w:r>
      <w:r w:rsidRPr="005D3D39">
        <w:rPr>
          <w:rFonts w:ascii="Helvetica" w:hAnsi="Helvetica"/>
          <w:noProof/>
        </w:rPr>
        <w:t>Summary</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0</w:t>
      </w:r>
      <w:r w:rsidRPr="005D3D39">
        <w:rPr>
          <w:rFonts w:ascii="Helvetica" w:hAnsi="Helvetica"/>
          <w:noProof/>
        </w:rPr>
        <w:fldChar w:fldCharType="end"/>
      </w:r>
    </w:p>
    <w:p w14:paraId="022A5155"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rPr>
        <w:t>Chapter 6</w:t>
      </w:r>
      <w:r w:rsidRPr="005D3D39">
        <w:rPr>
          <w:rFonts w:ascii="Helvetica" w:hAnsi="Helvetica"/>
          <w:b w:val="0"/>
          <w:noProof/>
          <w:lang w:eastAsia="ja-JP"/>
        </w:rPr>
        <w:tab/>
      </w:r>
      <w:r w:rsidRPr="005D3D39">
        <w:rPr>
          <w:rFonts w:ascii="Helvetica" w:hAnsi="Helvetica"/>
          <w:noProof/>
        </w:rPr>
        <w:t>Development of cone isolating stimuli</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1</w:t>
      </w:r>
      <w:r w:rsidRPr="005D3D39">
        <w:rPr>
          <w:rFonts w:ascii="Helvetica" w:hAnsi="Helvetica"/>
          <w:noProof/>
        </w:rPr>
        <w:fldChar w:fldCharType="end"/>
      </w:r>
    </w:p>
    <w:p w14:paraId="2C7EDCC2"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6.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1</w:t>
      </w:r>
      <w:r w:rsidRPr="005D3D39">
        <w:rPr>
          <w:rFonts w:ascii="Helvetica" w:hAnsi="Helvetica"/>
          <w:noProof/>
        </w:rPr>
        <w:fldChar w:fldCharType="end"/>
      </w:r>
    </w:p>
    <w:p w14:paraId="19E7BEC5"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6.2</w:t>
      </w:r>
      <w:r w:rsidRPr="005D3D39">
        <w:rPr>
          <w:rFonts w:ascii="Helvetica" w:hAnsi="Helvetica"/>
          <w:b w:val="0"/>
          <w:noProof/>
          <w:sz w:val="24"/>
          <w:szCs w:val="24"/>
          <w:lang w:eastAsia="ja-JP"/>
        </w:rPr>
        <w:tab/>
      </w:r>
      <w:r w:rsidRPr="005D3D39">
        <w:rPr>
          <w:rFonts w:ascii="Helvetica" w:hAnsi="Helvetica"/>
          <w:noProof/>
        </w:rPr>
        <w:t>Method used</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1</w:t>
      </w:r>
      <w:r w:rsidRPr="005D3D39">
        <w:rPr>
          <w:rFonts w:ascii="Helvetica" w:hAnsi="Helvetica"/>
          <w:noProof/>
        </w:rPr>
        <w:fldChar w:fldCharType="end"/>
      </w:r>
    </w:p>
    <w:p w14:paraId="6A8E5033"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6.3</w:t>
      </w:r>
      <w:r w:rsidRPr="005D3D39">
        <w:rPr>
          <w:rFonts w:ascii="Helvetica" w:hAnsi="Helvetica"/>
          <w:b w:val="0"/>
          <w:noProof/>
          <w:sz w:val="24"/>
          <w:szCs w:val="24"/>
          <w:lang w:eastAsia="ja-JP"/>
        </w:rPr>
        <w:tab/>
      </w:r>
      <w:r w:rsidRPr="005D3D39">
        <w:rPr>
          <w:rFonts w:ascii="Helvetica" w:hAnsi="Helvetica"/>
          <w:noProof/>
        </w:rPr>
        <w:t>Experiment 1: Developing the LED 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5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70A79D0D"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3.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6940E47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3.2</w:t>
      </w:r>
      <w:r w:rsidRPr="005D3D39">
        <w:rPr>
          <w:rFonts w:ascii="Helvetica" w:hAnsi="Helvetica"/>
          <w:noProof/>
          <w:sz w:val="24"/>
          <w:szCs w:val="24"/>
          <w:lang w:eastAsia="ja-JP"/>
        </w:rPr>
        <w:tab/>
      </w:r>
      <w:r w:rsidRPr="005D3D39">
        <w:rPr>
          <w:rFonts w:ascii="Helvetica" w:hAnsi="Helvetica"/>
          <w:noProof/>
        </w:rPr>
        <w:t>Method</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7989CD6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36999AEC"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3DD913B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2.3</w:t>
      </w:r>
      <w:r w:rsidRPr="005D3D39">
        <w:rPr>
          <w:rFonts w:ascii="Helvetica" w:hAnsi="Helvetica"/>
          <w:noProof/>
          <w:sz w:val="24"/>
          <w:szCs w:val="24"/>
          <w:lang w:eastAsia="ja-JP"/>
        </w:rPr>
        <w:tab/>
      </w:r>
      <w:r w:rsidRPr="005D3D39">
        <w:rPr>
          <w:rFonts w:ascii="Helvetica" w:hAnsi="Helvetica"/>
          <w:noProof/>
        </w:rPr>
        <w:t>Design/fMRI</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4BD563D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2</w:t>
      </w:r>
      <w:r w:rsidRPr="005D3D39">
        <w:rPr>
          <w:rFonts w:ascii="Helvetica" w:hAnsi="Helvetica"/>
          <w:noProof/>
        </w:rPr>
        <w:fldChar w:fldCharType="end"/>
      </w:r>
    </w:p>
    <w:p w14:paraId="5463F03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3.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4</w:t>
      </w:r>
      <w:r w:rsidRPr="005D3D39">
        <w:rPr>
          <w:rFonts w:ascii="Helvetica" w:hAnsi="Helvetica"/>
          <w:noProof/>
        </w:rPr>
        <w:fldChar w:fldCharType="end"/>
      </w:r>
    </w:p>
    <w:p w14:paraId="19036844"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3.1</w:t>
      </w:r>
      <w:r w:rsidRPr="005D3D39">
        <w:rPr>
          <w:rFonts w:ascii="Helvetica" w:hAnsi="Helvetica"/>
          <w:noProof/>
          <w:sz w:val="24"/>
          <w:szCs w:val="24"/>
          <w:lang w:eastAsia="ja-JP"/>
        </w:rPr>
        <w:tab/>
      </w:r>
      <w:r w:rsidRPr="005D3D39">
        <w:rPr>
          <w:rFonts w:ascii="Helvetica" w:hAnsi="Helvetica"/>
          <w:noProof/>
        </w:rPr>
        <w:t>Psychophysic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4</w:t>
      </w:r>
      <w:r w:rsidRPr="005D3D39">
        <w:rPr>
          <w:rFonts w:ascii="Helvetica" w:hAnsi="Helvetica"/>
          <w:noProof/>
        </w:rPr>
        <w:fldChar w:fldCharType="end"/>
      </w:r>
    </w:p>
    <w:p w14:paraId="32C3BCF7"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3.3.2</w:t>
      </w:r>
      <w:r w:rsidRPr="005D3D39">
        <w:rPr>
          <w:rFonts w:ascii="Helvetica" w:hAnsi="Helvetica"/>
          <w:noProof/>
          <w:sz w:val="24"/>
          <w:szCs w:val="24"/>
          <w:lang w:eastAsia="ja-JP"/>
        </w:rPr>
        <w:tab/>
      </w:r>
      <w:r w:rsidRPr="005D3D39">
        <w:rPr>
          <w:rFonts w:ascii="Helvetica" w:hAnsi="Helvetica"/>
          <w:noProof/>
        </w:rPr>
        <w:t>fMRI data</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4</w:t>
      </w:r>
      <w:r w:rsidRPr="005D3D39">
        <w:rPr>
          <w:rFonts w:ascii="Helvetica" w:hAnsi="Helvetica"/>
          <w:noProof/>
        </w:rPr>
        <w:fldChar w:fldCharType="end"/>
      </w:r>
    </w:p>
    <w:p w14:paraId="1A35156B"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3.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6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5</w:t>
      </w:r>
      <w:r w:rsidRPr="005D3D39">
        <w:rPr>
          <w:rFonts w:ascii="Helvetica" w:hAnsi="Helvetica"/>
          <w:noProof/>
        </w:rPr>
        <w:fldChar w:fldCharType="end"/>
      </w:r>
    </w:p>
    <w:p w14:paraId="01835A81"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6.4</w:t>
      </w:r>
      <w:r w:rsidRPr="005D3D39">
        <w:rPr>
          <w:rFonts w:ascii="Helvetica" w:hAnsi="Helvetica"/>
          <w:b w:val="0"/>
          <w:noProof/>
          <w:sz w:val="24"/>
          <w:szCs w:val="24"/>
          <w:lang w:eastAsia="ja-JP"/>
        </w:rPr>
        <w:tab/>
      </w:r>
      <w:r w:rsidRPr="005D3D39">
        <w:rPr>
          <w:rFonts w:ascii="Helvetica" w:hAnsi="Helvetica"/>
          <w:noProof/>
        </w:rPr>
        <w:t>Experiment 2: Modification of 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5</w:t>
      </w:r>
      <w:r w:rsidRPr="005D3D39">
        <w:rPr>
          <w:rFonts w:ascii="Helvetica" w:hAnsi="Helvetica"/>
          <w:noProof/>
        </w:rPr>
        <w:fldChar w:fldCharType="end"/>
      </w:r>
    </w:p>
    <w:p w14:paraId="2733B5E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4.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5</w:t>
      </w:r>
      <w:r w:rsidRPr="005D3D39">
        <w:rPr>
          <w:rFonts w:ascii="Helvetica" w:hAnsi="Helvetica"/>
          <w:noProof/>
        </w:rPr>
        <w:fldChar w:fldCharType="end"/>
      </w:r>
    </w:p>
    <w:p w14:paraId="05D6D4EA"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4.2</w:t>
      </w:r>
      <w:r w:rsidRPr="005D3D39">
        <w:rPr>
          <w:rFonts w:ascii="Helvetica" w:hAnsi="Helvetica"/>
          <w:noProof/>
          <w:sz w:val="24"/>
          <w:szCs w:val="24"/>
          <w:lang w:eastAsia="ja-JP"/>
        </w:rPr>
        <w:tab/>
      </w:r>
      <w:r w:rsidRPr="005D3D39">
        <w:rPr>
          <w:rFonts w:ascii="Helvetica" w:hAnsi="Helvetica"/>
          <w:noProof/>
        </w:rPr>
        <w:t>Method</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1DB2BA23"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6C9B977B"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280F4C2C"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6DEA073A"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6</w:t>
      </w:r>
      <w:r w:rsidRPr="005D3D39">
        <w:rPr>
          <w:rFonts w:ascii="Helvetica" w:hAnsi="Helvetica"/>
          <w:noProof/>
        </w:rPr>
        <w:fldChar w:fldCharType="end"/>
      </w:r>
    </w:p>
    <w:p w14:paraId="462434B4"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4.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7606C84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3.1</w:t>
      </w:r>
      <w:r w:rsidRPr="005D3D39">
        <w:rPr>
          <w:rFonts w:ascii="Helvetica" w:hAnsi="Helvetica"/>
          <w:noProof/>
          <w:sz w:val="24"/>
          <w:szCs w:val="24"/>
          <w:lang w:eastAsia="ja-JP"/>
        </w:rPr>
        <w:tab/>
      </w:r>
      <w:r w:rsidRPr="005D3D39">
        <w:rPr>
          <w:rFonts w:ascii="Helvetica" w:hAnsi="Helvetica"/>
          <w:noProof/>
        </w:rPr>
        <w:t>Between groups (all at 2Hz)</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7D3F869E"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4.3.2</w:t>
      </w:r>
      <w:r w:rsidRPr="005D3D39">
        <w:rPr>
          <w:rFonts w:ascii="Helvetica" w:hAnsi="Helvetica"/>
          <w:noProof/>
          <w:sz w:val="24"/>
          <w:szCs w:val="24"/>
          <w:lang w:eastAsia="ja-JP"/>
        </w:rPr>
        <w:tab/>
      </w:r>
      <w:r w:rsidRPr="005D3D39">
        <w:rPr>
          <w:rFonts w:ascii="Helvetica" w:hAnsi="Helvetica"/>
          <w:noProof/>
        </w:rPr>
        <w:t>One subject at different frequencie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7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091C486C"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4.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1D1315CD"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6.5</w:t>
      </w:r>
      <w:r w:rsidRPr="005D3D39">
        <w:rPr>
          <w:rFonts w:ascii="Helvetica" w:hAnsi="Helvetica"/>
          <w:b w:val="0"/>
          <w:noProof/>
          <w:sz w:val="24"/>
          <w:szCs w:val="24"/>
          <w:lang w:eastAsia="ja-JP"/>
        </w:rPr>
        <w:tab/>
      </w:r>
      <w:r w:rsidRPr="005D3D39">
        <w:rPr>
          <w:rFonts w:ascii="Helvetica" w:hAnsi="Helvetica"/>
          <w:noProof/>
        </w:rPr>
        <w:t>Experiment 3: Accounting for a 4</w:t>
      </w:r>
      <w:r w:rsidRPr="005D3D39">
        <w:rPr>
          <w:rFonts w:ascii="Helvetica" w:hAnsi="Helvetica"/>
          <w:noProof/>
          <w:vertAlign w:val="superscript"/>
        </w:rPr>
        <w:t>th</w:t>
      </w:r>
      <w:r w:rsidRPr="005D3D39">
        <w:rPr>
          <w:rFonts w:ascii="Helvetica" w:hAnsi="Helvetica"/>
          <w:noProof/>
        </w:rPr>
        <w:t xml:space="preserve"> con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003826A7"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5.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052F8B98"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5.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0C0AFF2B"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5.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7</w:t>
      </w:r>
      <w:r w:rsidRPr="005D3D39">
        <w:rPr>
          <w:rFonts w:ascii="Helvetica" w:hAnsi="Helvetica"/>
          <w:noProof/>
        </w:rPr>
        <w:fldChar w:fldCharType="end"/>
      </w:r>
    </w:p>
    <w:p w14:paraId="1CEBD84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5.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1ED492D7"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5.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5C12140A"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6.5.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3C97A23B"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5.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20378475"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6.5.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8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8</w:t>
      </w:r>
      <w:r w:rsidRPr="005D3D39">
        <w:rPr>
          <w:rFonts w:ascii="Helvetica" w:hAnsi="Helvetica"/>
          <w:noProof/>
        </w:rPr>
        <w:fldChar w:fldCharType="end"/>
      </w:r>
    </w:p>
    <w:p w14:paraId="0CE139E0" w14:textId="77777777" w:rsidR="00D34A6B" w:rsidRPr="005D3D39" w:rsidRDefault="00D34A6B">
      <w:pPr>
        <w:pStyle w:val="TOC1"/>
        <w:tabs>
          <w:tab w:val="left" w:pos="1313"/>
          <w:tab w:val="right" w:pos="8290"/>
        </w:tabs>
        <w:rPr>
          <w:rFonts w:ascii="Helvetica" w:hAnsi="Helvetica"/>
          <w:b w:val="0"/>
          <w:noProof/>
          <w:lang w:eastAsia="ja-JP"/>
        </w:rPr>
      </w:pPr>
      <w:r w:rsidRPr="005D3D39">
        <w:rPr>
          <w:rFonts w:ascii="Helvetica" w:hAnsi="Helvetica"/>
          <w:noProof/>
          <w:lang w:val="en-US"/>
        </w:rPr>
        <w:t>Chapter 7</w:t>
      </w:r>
      <w:r w:rsidRPr="005D3D39">
        <w:rPr>
          <w:rFonts w:ascii="Helvetica" w:hAnsi="Helvetica"/>
          <w:b w:val="0"/>
          <w:noProof/>
          <w:lang w:eastAsia="ja-JP"/>
        </w:rPr>
        <w:tab/>
      </w:r>
      <w:r w:rsidRPr="005D3D39">
        <w:rPr>
          <w:rFonts w:ascii="Helvetica" w:hAnsi="Helvetica"/>
          <w:noProof/>
          <w:lang w:val="en-US"/>
        </w:rPr>
        <w:t>Tetrachromat testing</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3775F0C9"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7.1</w:t>
      </w:r>
      <w:r w:rsidRPr="005D3D39">
        <w:rPr>
          <w:rFonts w:ascii="Helvetica" w:hAnsi="Helvetica"/>
          <w:b w:val="0"/>
          <w:noProof/>
          <w:sz w:val="24"/>
          <w:szCs w:val="24"/>
          <w:lang w:eastAsia="ja-JP"/>
        </w:rPr>
        <w:tab/>
      </w:r>
      <w:r w:rsidRPr="005D3D39">
        <w:rPr>
          <w:rFonts w:ascii="Helvetica" w:hAnsi="Helvetica"/>
          <w:noProof/>
        </w:rPr>
        <w:t>Overview</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42A32184"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7.2</w:t>
      </w:r>
      <w:r w:rsidRPr="005D3D39">
        <w:rPr>
          <w:rFonts w:ascii="Helvetica" w:hAnsi="Helvetica"/>
          <w:b w:val="0"/>
          <w:noProof/>
          <w:sz w:val="24"/>
          <w:szCs w:val="24"/>
          <w:lang w:eastAsia="ja-JP"/>
        </w:rPr>
        <w:tab/>
      </w:r>
      <w:r w:rsidRPr="005D3D39">
        <w:rPr>
          <w:rFonts w:ascii="Helvetica" w:hAnsi="Helvetica"/>
          <w:noProof/>
        </w:rPr>
        <w:t>Experiment 4 – Psychophysic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07499E45"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2.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2E498453"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2.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55663406"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2.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4CE6BC25"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2.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4ACCBBD8"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2.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2B4F3698"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2.2.4</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18EE38FE"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2.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89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060D1E9A"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2.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89</w:t>
      </w:r>
      <w:r w:rsidRPr="005D3D39">
        <w:rPr>
          <w:rFonts w:ascii="Helvetica" w:hAnsi="Helvetica"/>
          <w:noProof/>
        </w:rPr>
        <w:fldChar w:fldCharType="end"/>
      </w:r>
    </w:p>
    <w:p w14:paraId="405BA182" w14:textId="77777777" w:rsidR="00D34A6B" w:rsidRPr="005D3D39" w:rsidRDefault="00D34A6B">
      <w:pPr>
        <w:pStyle w:val="TOC2"/>
        <w:tabs>
          <w:tab w:val="left" w:pos="792"/>
          <w:tab w:val="right" w:pos="8290"/>
        </w:tabs>
        <w:rPr>
          <w:rFonts w:ascii="Helvetica" w:hAnsi="Helvetica"/>
          <w:b w:val="0"/>
          <w:noProof/>
          <w:sz w:val="24"/>
          <w:szCs w:val="24"/>
          <w:lang w:eastAsia="ja-JP"/>
        </w:rPr>
      </w:pPr>
      <w:r w:rsidRPr="005D3D39">
        <w:rPr>
          <w:rFonts w:ascii="Helvetica" w:hAnsi="Helvetica"/>
          <w:noProof/>
        </w:rPr>
        <w:t>7.3</w:t>
      </w:r>
      <w:r w:rsidRPr="005D3D39">
        <w:rPr>
          <w:rFonts w:ascii="Helvetica" w:hAnsi="Helvetica"/>
          <w:b w:val="0"/>
          <w:noProof/>
          <w:sz w:val="24"/>
          <w:szCs w:val="24"/>
          <w:lang w:eastAsia="ja-JP"/>
        </w:rPr>
        <w:tab/>
      </w:r>
      <w:r w:rsidRPr="005D3D39">
        <w:rPr>
          <w:rFonts w:ascii="Helvetica" w:hAnsi="Helvetica"/>
          <w:noProof/>
        </w:rPr>
        <w:t>Experiment 5 - fMRI</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1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164FCE79"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3.1</w:t>
      </w:r>
      <w:r w:rsidRPr="005D3D39">
        <w:rPr>
          <w:rFonts w:ascii="Helvetica" w:hAnsi="Helvetica"/>
          <w:noProof/>
          <w:sz w:val="24"/>
          <w:szCs w:val="24"/>
          <w:lang w:eastAsia="ja-JP"/>
        </w:rPr>
        <w:tab/>
      </w:r>
      <w:r w:rsidRPr="005D3D39">
        <w:rPr>
          <w:rFonts w:ascii="Helvetica" w:hAnsi="Helvetica"/>
          <w:noProof/>
        </w:rPr>
        <w:t>Introduct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2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0EB0AE0F"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3.2</w:t>
      </w:r>
      <w:r w:rsidRPr="005D3D39">
        <w:rPr>
          <w:rFonts w:ascii="Helvetica" w:hAnsi="Helvetica"/>
          <w:noProof/>
          <w:sz w:val="24"/>
          <w:szCs w:val="24"/>
          <w:lang w:eastAsia="ja-JP"/>
        </w:rPr>
        <w:tab/>
      </w:r>
      <w:r w:rsidRPr="005D3D39">
        <w:rPr>
          <w:rFonts w:ascii="Helvetica" w:hAnsi="Helvetica"/>
          <w:noProof/>
        </w:rPr>
        <w:t>Method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3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2B122E79"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3.2.1</w:t>
      </w:r>
      <w:r w:rsidRPr="005D3D39">
        <w:rPr>
          <w:rFonts w:ascii="Helvetica" w:hAnsi="Helvetica"/>
          <w:noProof/>
          <w:sz w:val="24"/>
          <w:szCs w:val="24"/>
          <w:lang w:eastAsia="ja-JP"/>
        </w:rPr>
        <w:tab/>
      </w:r>
      <w:r w:rsidRPr="005D3D39">
        <w:rPr>
          <w:rFonts w:ascii="Helvetica" w:hAnsi="Helvetica"/>
          <w:noProof/>
        </w:rPr>
        <w:t>Subjec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4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738D9432"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3.2.2</w:t>
      </w:r>
      <w:r w:rsidRPr="005D3D39">
        <w:rPr>
          <w:rFonts w:ascii="Helvetica" w:hAnsi="Helvetica"/>
          <w:noProof/>
          <w:sz w:val="24"/>
          <w:szCs w:val="24"/>
          <w:lang w:eastAsia="ja-JP"/>
        </w:rPr>
        <w:tab/>
      </w:r>
      <w:r w:rsidRPr="005D3D39">
        <w:rPr>
          <w:rFonts w:ascii="Helvetica" w:hAnsi="Helvetica"/>
          <w:noProof/>
        </w:rPr>
        <w:t>Equipment</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5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197B43DE"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3.2.3</w:t>
      </w:r>
      <w:r w:rsidRPr="005D3D39">
        <w:rPr>
          <w:rFonts w:ascii="Helvetica" w:hAnsi="Helvetica"/>
          <w:noProof/>
          <w:sz w:val="24"/>
          <w:szCs w:val="24"/>
          <w:lang w:eastAsia="ja-JP"/>
        </w:rPr>
        <w:tab/>
      </w:r>
      <w:r w:rsidRPr="005D3D39">
        <w:rPr>
          <w:rFonts w:ascii="Helvetica" w:hAnsi="Helvetica"/>
          <w:noProof/>
        </w:rPr>
        <w:t>Desig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6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28E75F4F"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3.2.4</w:t>
      </w:r>
      <w:r w:rsidRPr="005D3D39">
        <w:rPr>
          <w:rFonts w:ascii="Helvetica" w:hAnsi="Helvetica"/>
          <w:noProof/>
          <w:sz w:val="24"/>
          <w:szCs w:val="24"/>
          <w:lang w:eastAsia="ja-JP"/>
        </w:rPr>
        <w:tab/>
      </w:r>
      <w:r w:rsidRPr="005D3D39">
        <w:rPr>
          <w:rFonts w:ascii="Helvetica" w:hAnsi="Helvetica"/>
          <w:noProof/>
        </w:rPr>
        <w:t>fMRI Protocol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7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4F40345D" w14:textId="77777777" w:rsidR="00D34A6B" w:rsidRPr="005D3D39" w:rsidRDefault="00D34A6B">
      <w:pPr>
        <w:pStyle w:val="TOC4"/>
        <w:tabs>
          <w:tab w:val="left" w:pos="1526"/>
          <w:tab w:val="right" w:pos="8290"/>
        </w:tabs>
        <w:rPr>
          <w:rFonts w:ascii="Helvetica" w:hAnsi="Helvetica"/>
          <w:noProof/>
          <w:sz w:val="24"/>
          <w:szCs w:val="24"/>
          <w:lang w:eastAsia="ja-JP"/>
        </w:rPr>
      </w:pPr>
      <w:r w:rsidRPr="005D3D39">
        <w:rPr>
          <w:rFonts w:ascii="Helvetica" w:hAnsi="Helvetica"/>
          <w:noProof/>
        </w:rPr>
        <w:t>7.3.2.5</w:t>
      </w:r>
      <w:r w:rsidRPr="005D3D39">
        <w:rPr>
          <w:rFonts w:ascii="Helvetica" w:hAnsi="Helvetica"/>
          <w:noProof/>
          <w:sz w:val="24"/>
          <w:szCs w:val="24"/>
          <w:lang w:eastAsia="ja-JP"/>
        </w:rPr>
        <w:tab/>
      </w:r>
      <w:r w:rsidRPr="005D3D39">
        <w:rPr>
          <w:rFonts w:ascii="Helvetica" w:hAnsi="Helvetica"/>
          <w:noProof/>
        </w:rPr>
        <w:t>Procedure</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8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6D25A561"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3.3</w:t>
      </w:r>
      <w:r w:rsidRPr="005D3D39">
        <w:rPr>
          <w:rFonts w:ascii="Helvetica" w:hAnsi="Helvetica"/>
          <w:noProof/>
          <w:sz w:val="24"/>
          <w:szCs w:val="24"/>
          <w:lang w:eastAsia="ja-JP"/>
        </w:rPr>
        <w:tab/>
      </w:r>
      <w:r w:rsidRPr="005D3D39">
        <w:rPr>
          <w:rFonts w:ascii="Helvetica" w:hAnsi="Helvetica"/>
          <w:noProof/>
        </w:rPr>
        <w:t>Results</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09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58467306" w14:textId="77777777" w:rsidR="00D34A6B" w:rsidRPr="005D3D39" w:rsidRDefault="00D34A6B">
      <w:pPr>
        <w:pStyle w:val="TOC3"/>
        <w:tabs>
          <w:tab w:val="left" w:pos="1176"/>
          <w:tab w:val="right" w:pos="8290"/>
        </w:tabs>
        <w:rPr>
          <w:rFonts w:ascii="Helvetica" w:hAnsi="Helvetica"/>
          <w:noProof/>
          <w:sz w:val="24"/>
          <w:szCs w:val="24"/>
          <w:lang w:eastAsia="ja-JP"/>
        </w:rPr>
      </w:pPr>
      <w:r w:rsidRPr="005D3D39">
        <w:rPr>
          <w:rFonts w:ascii="Helvetica" w:hAnsi="Helvetica"/>
          <w:noProof/>
        </w:rPr>
        <w:t>7.3.4</w:t>
      </w:r>
      <w:r w:rsidRPr="005D3D39">
        <w:rPr>
          <w:rFonts w:ascii="Helvetica" w:hAnsi="Helvetica"/>
          <w:noProof/>
          <w:sz w:val="24"/>
          <w:szCs w:val="24"/>
          <w:lang w:eastAsia="ja-JP"/>
        </w:rPr>
        <w:tab/>
      </w:r>
      <w:r w:rsidRPr="005D3D39">
        <w:rPr>
          <w:rFonts w:ascii="Helvetica" w:hAnsi="Helvetica"/>
          <w:noProof/>
        </w:rPr>
        <w:t>Conclusion</w:t>
      </w:r>
      <w:r w:rsidRPr="005D3D39">
        <w:rPr>
          <w:rFonts w:ascii="Helvetica" w:hAnsi="Helvetica"/>
          <w:noProof/>
        </w:rPr>
        <w:tab/>
      </w:r>
      <w:r w:rsidRPr="005D3D39">
        <w:rPr>
          <w:rFonts w:ascii="Helvetica" w:hAnsi="Helvetica"/>
          <w:noProof/>
        </w:rPr>
        <w:fldChar w:fldCharType="begin"/>
      </w:r>
      <w:r w:rsidRPr="005D3D39">
        <w:rPr>
          <w:rFonts w:ascii="Helvetica" w:hAnsi="Helvetica"/>
          <w:noProof/>
        </w:rPr>
        <w:instrText xml:space="preserve"> PAGEREF _Toc311120910 \h </w:instrText>
      </w:r>
      <w:r w:rsidRPr="005D3D39">
        <w:rPr>
          <w:rFonts w:ascii="Helvetica" w:hAnsi="Helvetica"/>
          <w:noProof/>
        </w:rPr>
      </w:r>
      <w:r w:rsidRPr="005D3D39">
        <w:rPr>
          <w:rFonts w:ascii="Helvetica" w:hAnsi="Helvetica"/>
          <w:noProof/>
        </w:rPr>
        <w:fldChar w:fldCharType="separate"/>
      </w:r>
      <w:r w:rsidR="00567AA8">
        <w:rPr>
          <w:rFonts w:ascii="Helvetica" w:hAnsi="Helvetica"/>
          <w:noProof/>
        </w:rPr>
        <w:t>90</w:t>
      </w:r>
      <w:r w:rsidRPr="005D3D39">
        <w:rPr>
          <w:rFonts w:ascii="Helvetica" w:hAnsi="Helvetica"/>
          <w:noProof/>
        </w:rPr>
        <w:fldChar w:fldCharType="end"/>
      </w:r>
    </w:p>
    <w:p w14:paraId="1B35F6D9" w14:textId="3FBE8353" w:rsidR="00B226BF" w:rsidRDefault="00BC63F2" w:rsidP="00770382">
      <w:pPr>
        <w:rPr>
          <w:rStyle w:val="BookTitle"/>
        </w:rPr>
      </w:pPr>
      <w:r w:rsidRPr="005D3D39">
        <w:rPr>
          <w:rStyle w:val="BookTitle"/>
          <w:b/>
        </w:rPr>
        <w:fldChar w:fldCharType="end"/>
      </w:r>
      <w:r w:rsidR="00B226BF">
        <w:rPr>
          <w:rStyle w:val="BookTitle"/>
        </w:rPr>
        <w:br w:type="column"/>
        <w:t>List of Figures</w:t>
      </w:r>
    </w:p>
    <w:p w14:paraId="16693A91" w14:textId="4347FC4B" w:rsidR="00B226BF" w:rsidRDefault="00B226BF" w:rsidP="00770382">
      <w:pPr>
        <w:rPr>
          <w:rStyle w:val="BookTitle"/>
        </w:rPr>
      </w:pPr>
      <w:r>
        <w:rPr>
          <w:rStyle w:val="BookTitle"/>
        </w:rPr>
        <w:br w:type="column"/>
        <w:t>List of Tables</w:t>
      </w:r>
    </w:p>
    <w:p w14:paraId="2230C024" w14:textId="0543B837" w:rsidR="00B226BF" w:rsidRDefault="00B226BF" w:rsidP="00770382">
      <w:pPr>
        <w:rPr>
          <w:rStyle w:val="BookTitle"/>
        </w:rPr>
      </w:pPr>
      <w:r>
        <w:rPr>
          <w:rStyle w:val="BookTitle"/>
        </w:rPr>
        <w:br w:type="column"/>
        <w:t xml:space="preserve">Acknowledgements </w:t>
      </w:r>
    </w:p>
    <w:p w14:paraId="2BAE5D2F" w14:textId="76A73B01" w:rsidR="00B226BF" w:rsidRDefault="00B226BF" w:rsidP="00770382">
      <w:pPr>
        <w:rPr>
          <w:rStyle w:val="BookTitle"/>
        </w:rPr>
      </w:pPr>
      <w:r>
        <w:rPr>
          <w:rStyle w:val="BookTitle"/>
        </w:rPr>
        <w:br w:type="column"/>
        <w:t>Declaration</w:t>
      </w:r>
    </w:p>
    <w:p w14:paraId="3106B84F" w14:textId="19FCA91A" w:rsidR="00B226BF" w:rsidRDefault="00B226BF" w:rsidP="00BC63F2">
      <w:pPr>
        <w:pStyle w:val="Heading1"/>
      </w:pPr>
      <w:r>
        <w:br w:type="column"/>
      </w:r>
      <w:bookmarkStart w:id="0" w:name="_Toc311120720"/>
      <w:bookmarkEnd w:id="0"/>
    </w:p>
    <w:p w14:paraId="4C9D2AF0" w14:textId="679C3C99" w:rsidR="008300F2" w:rsidRPr="00375B92" w:rsidRDefault="008300F2" w:rsidP="008300F2">
      <w:pPr>
        <w:pStyle w:val="Heading2"/>
      </w:pPr>
      <w:bookmarkStart w:id="1" w:name="_Toc311120721"/>
      <w:r w:rsidRPr="00375B92">
        <w:t>Overview</w:t>
      </w:r>
      <w:bookmarkEnd w:id="1"/>
    </w:p>
    <w:p w14:paraId="1C222EAE" w14:textId="3545516C" w:rsidR="0041351D" w:rsidRDefault="0041351D" w:rsidP="008300F2">
      <w:r w:rsidRPr="006A6331">
        <w:rPr>
          <w:highlight w:val="yellow"/>
        </w:rPr>
        <w:t>Rethink what this chapter should contain – at the moment it’s covering stuff that needs to be discussed in context, e.g. the unique hue lit directly relating to the experiment.</w:t>
      </w:r>
      <w:r w:rsidR="00AD5FB7" w:rsidRPr="006A6331">
        <w:rPr>
          <w:highlight w:val="yellow"/>
        </w:rPr>
        <w:t xml:space="preserve">  Instead, maybe make it more general, i.e. what are unique hues, what’s already known about them, </w:t>
      </w:r>
      <w:proofErr w:type="gramStart"/>
      <w:r w:rsidR="00AD5FB7" w:rsidRPr="006A6331">
        <w:rPr>
          <w:highlight w:val="yellow"/>
        </w:rPr>
        <w:t>then</w:t>
      </w:r>
      <w:proofErr w:type="gramEnd"/>
      <w:r w:rsidR="00AD5FB7" w:rsidRPr="006A6331">
        <w:rPr>
          <w:highlight w:val="yellow"/>
        </w:rPr>
        <w:t xml:space="preserve"> what do I want to know.  Next a section on photoreceptors, details about colour vision processing from this level, leading into colour vision deficiencies and the questions that arise from them (i.e. neural consequences of dichromacy). Finally, lead into the tetrachromacy work by discussing what the previous literature has looked at – the carriers of anomalous trichromacy tended to show deficits similar to the </w:t>
      </w:r>
      <w:proofErr w:type="spellStart"/>
      <w:r w:rsidR="00AD5FB7" w:rsidRPr="006A6331">
        <w:rPr>
          <w:highlight w:val="yellow"/>
        </w:rPr>
        <w:t>anomTris</w:t>
      </w:r>
      <w:proofErr w:type="spellEnd"/>
      <w:r w:rsidR="00AD5FB7" w:rsidRPr="006A6331">
        <w:rPr>
          <w:highlight w:val="yellow"/>
        </w:rPr>
        <w:t xml:space="preserve"> – and how I intend to be able to test them and why that would be interesting/what my hypotheses are.</w:t>
      </w:r>
    </w:p>
    <w:p w14:paraId="66657A36" w14:textId="77777777" w:rsidR="0041351D" w:rsidRDefault="0041351D" w:rsidP="008300F2"/>
    <w:p w14:paraId="41060D15" w14:textId="5A55728C" w:rsidR="008300F2" w:rsidRPr="00375B92" w:rsidRDefault="008300F2" w:rsidP="008300F2">
      <w:r w:rsidRPr="00375B92">
        <w:t>The human experience of colour is not only mediated by cortical processes, but by factors peripheral to the cortex which affect both the wavelengths of light that reach the retina as well as the capacity to transmit information about these wavelengths to the cortex.  There are a number of physiological components of the eye that influence the colours we perceive, such as: corneal filters, yellowing of the lens, macular pigment density, and the types and ratio of photoreceptors present in the retina.  In addition to these physiological components, the environment we are surrounded by can also have an affect on our perception by means of adaptation</w:t>
      </w:r>
      <w:r>
        <w:t xml:space="preserve"> </w:t>
      </w:r>
      <w:r>
        <w:fldChar w:fldCharType="begin" w:fldLock="1"/>
      </w:r>
      <w:r>
        <w:instrText>ADDIN CSL_CITATION { "citationItems" : [ { "id" : "ITEM-1", "itemData" : { "DOI" : "10.1016/j/visres.2007.03.011", "ISSN" : "0042-6989", "abstract" : "Extreme natural ambient light reduction, in both energy and range of wavelength spectrum, occurs during the winter season at very high latitudes (above the Arctic Circle or 66 degrees 32 ' North) that in turn results in increased exposure to artificial lighting. In contrast, during the summer months, the sun remains above the horizon and there is no darkness or night. Little is known about these extreme changes in light exposure on human visual perception. Measuring color discriminations with the FM 100 Test revealed that Norwegians born above the Arctic Circle were less sensitive to yellow-green, green, and green-blue spectrum differences whereas they were more sensitive to hue variations in the purple range than individuals born below the Arctic Circle. Additionally, it was found that the Norwegian individuals born above the Arctic Circle and during autumn showed an overall decrease in color sensitivity, whereas those born in the summer showed a relative increase. All participants were adults and their color vision was tested in the same location (i.e., in Tromso at 69.7 degrees North). These findings are consistent with the idea that there is a measurable impact on colour vision as adults of the photic environment that individuals born above the Arctic Circle and in the autumn experienced during infancy, namely a reduction in exposure to direct sunlight and an increase in exposure to twilight and artificial lighting. (C) 2007 Elsevier Ltd. All rights reserved.", "author" : [ { "dropping-particle" : "", "family" : "Laeng", "given" : "Bruno", "non-dropping-particle" : "", "parse-names" : false, "suffix" : "" }, { "dropping-particle" : "", "family" : "Brennen", "given" : "Tim", "non-dropping-particle" : "", "parse-names" : false, "suffix" : "" }, { "dropping-particle" : "", "family" : "Elden", "given" : "Ake", "non-dropping-particle" : "", "parse-names" : false, "suffix" : "" }, { "dropping-particle" : "", "family" : "Paulsen", "given" : "Helle Gaare", "non-dropping-particle" : "", "parse-names" : false, "suffix" : "" }, { "dropping-particle" : "", "family" : "Banerjee", "given" : "Aniruddha", "non-dropping-particle" : "", "parse-names" : false, "suffix" : "" }, { "dropping-particle" : "", "family" : "Lipton", "given" : "Robert", "non-dropping-particle" : "", "parse-names" : false, "suffix" : "" } ], "container-title" : "Vision Research", "id" : "ITEM-1", "issue" : "12", "issued" : { "date-parts" : [ [ "2007" ] ] }, "page" : "1595-1607", "publisher" : "PERGAMON-ELSEVIER SCIENCE LTD", "title" : "Latitude-of-birth and season-of-birth effects on human color vision in the Arctic", "type" : "article-journal", "volume" : "47" }, "prefix" : "for example, ", "uris" : [ "http://www.mendeley.com/documents/?uuid=7c3379e4-d4a8-41bd-9209-714bd56af9d5" ] }, { "id" : "ITEM-2",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2", "issued" : { "date-parts" : [ [ "2002", "6", "6" ] ] }, "note" : "adaptation ", "page" : "275-278", "publisher" : "International Society for Optics and Photonics", "title" : "What determines unique yellow, L/M cone ratio or visual experience?", "type" : "paper-conference" }, "uris" : [ "http://www.mendeley.com/documents/?uuid=1c57c1cc-c4d2-4b31-8127-9dd66867af9d" ] } ], "mendeley" : { "previouslyFormattedCitation" : "(for example, Laeng et al., 2007; Yamauchi et al., 2002)" }, "properties" : { "noteIndex" : 0 }, "schema" : "https://github.com/citation-style-language/schema/raw/master/csl-citation.json" }</w:instrText>
      </w:r>
      <w:r>
        <w:fldChar w:fldCharType="separate"/>
      </w:r>
      <w:r w:rsidRPr="00FF051E">
        <w:rPr>
          <w:noProof/>
        </w:rPr>
        <w:t>(for example, Laeng et al., 2007; Yamauchi et al., 2002)</w:t>
      </w:r>
      <w:r>
        <w:fldChar w:fldCharType="end"/>
      </w:r>
      <w:r w:rsidRPr="00375B92">
        <w:t xml:space="preserve">.   This thesis will focus on </w:t>
      </w:r>
      <w:commentRangeStart w:id="2"/>
      <w:r w:rsidRPr="00375B92">
        <w:t>t</w:t>
      </w:r>
      <w:r w:rsidR="00664A6D">
        <w:t>wo</w:t>
      </w:r>
      <w:r w:rsidRPr="00375B92">
        <w:t xml:space="preserve"> of </w:t>
      </w:r>
      <w:commentRangeEnd w:id="2"/>
      <w:r w:rsidR="00664A6D">
        <w:rPr>
          <w:rStyle w:val="CommentReference"/>
        </w:rPr>
        <w:commentReference w:id="2"/>
      </w:r>
      <w:r w:rsidRPr="00375B92">
        <w:t>these factors</w:t>
      </w:r>
      <w:r w:rsidR="00664A6D">
        <w:t>, the environment and photoreceptors, in the following specific contexts</w:t>
      </w:r>
      <w:r w:rsidRPr="00375B92">
        <w:t xml:space="preserve">: the affect of environmental adaptation on the percept of unique </w:t>
      </w:r>
      <w:r w:rsidR="00664A6D">
        <w:t>hues</w:t>
      </w:r>
      <w:r w:rsidRPr="00375B92">
        <w:t xml:space="preserve">, identifying advantages of human dichromacy, and investigating the retinal and cortical differences between functional and structural tetrachromats.  In order to answer the key question of this thesis – “how is our cortical perception of colour affected by peripheral factors?” – I will use a combination of psychophysical techniques, functional magnetic resonance imaging (fMRI), and visual field mapping techniques (to determine </w:t>
      </w:r>
      <w:proofErr w:type="spellStart"/>
      <w:r w:rsidRPr="00375B92">
        <w:t>retinotopic</w:t>
      </w:r>
      <w:proofErr w:type="spellEnd"/>
      <w:r w:rsidRPr="00375B92">
        <w:t xml:space="preserve"> areas </w:t>
      </w:r>
      <w:r w:rsidR="00664A6D">
        <w:t>as well as</w:t>
      </w:r>
      <w:r w:rsidRPr="00375B92">
        <w:t xml:space="preserve"> population receptive field</w:t>
      </w:r>
      <w:r w:rsidR="00664A6D">
        <w:t xml:space="preserve"> map</w:t>
      </w:r>
      <w:r w:rsidRPr="00375B92">
        <w:t>s).</w:t>
      </w:r>
      <w:r w:rsidR="00567AA8">
        <w:t xml:space="preserve">  </w:t>
      </w:r>
      <w:commentRangeStart w:id="3"/>
      <w:r w:rsidRPr="00375B92">
        <w:t xml:space="preserve">The aim of this chapter is to outline key background literature and to provide the objectives and primary hypotheses for each of the peripheral factors that will be examined throughout my thesis. </w:t>
      </w:r>
      <w:commentRangeEnd w:id="3"/>
      <w:r w:rsidR="00567AA8">
        <w:rPr>
          <w:rStyle w:val="CommentReference"/>
        </w:rPr>
        <w:commentReference w:id="3"/>
      </w:r>
    </w:p>
    <w:p w14:paraId="3AA7F333" w14:textId="6FCDA028" w:rsidR="008300F2" w:rsidRDefault="008300F2" w:rsidP="008300F2">
      <w:pPr>
        <w:pStyle w:val="Heading2"/>
      </w:pPr>
      <w:bookmarkStart w:id="4" w:name="_Toc311120722"/>
      <w:r w:rsidRPr="00375B92">
        <w:t>Unique green</w:t>
      </w:r>
      <w:bookmarkEnd w:id="4"/>
    </w:p>
    <w:p w14:paraId="5829B99A" w14:textId="2A811A61" w:rsidR="008300F2" w:rsidRDefault="00567AA8" w:rsidP="008300F2">
      <w:r>
        <w:rPr>
          <w:noProof/>
          <w:lang w:val="en-US"/>
        </w:rPr>
        <mc:AlternateContent>
          <mc:Choice Requires="wpg">
            <w:drawing>
              <wp:anchor distT="0" distB="0" distL="114300" distR="114300" simplePos="0" relativeHeight="251678720" behindDoc="0" locked="0" layoutInCell="1" allowOverlap="1" wp14:anchorId="1FF4EB5A" wp14:editId="16A96018">
                <wp:simplePos x="0" y="0"/>
                <wp:positionH relativeFrom="column">
                  <wp:posOffset>114300</wp:posOffset>
                </wp:positionH>
                <wp:positionV relativeFrom="paragraph">
                  <wp:posOffset>5059680</wp:posOffset>
                </wp:positionV>
                <wp:extent cx="5143500" cy="3221355"/>
                <wp:effectExtent l="0" t="0" r="12700" b="4445"/>
                <wp:wrapTopAndBottom/>
                <wp:docPr id="627" name="Group 627"/>
                <wp:cNvGraphicFramePr/>
                <a:graphic xmlns:a="http://schemas.openxmlformats.org/drawingml/2006/main">
                  <a:graphicData uri="http://schemas.microsoft.com/office/word/2010/wordprocessingGroup">
                    <wpg:wgp>
                      <wpg:cNvGrpSpPr/>
                      <wpg:grpSpPr>
                        <a:xfrm>
                          <a:off x="0" y="0"/>
                          <a:ext cx="5143500" cy="3221355"/>
                          <a:chOff x="0" y="0"/>
                          <a:chExt cx="5143500" cy="3221355"/>
                        </a:xfrm>
                      </wpg:grpSpPr>
                      <pic:pic xmlns:pic="http://schemas.openxmlformats.org/drawingml/2006/picture">
                        <pic:nvPicPr>
                          <pic:cNvPr id="625" name="Picture 566" descr="rubin"/>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457200" y="0"/>
                            <a:ext cx="3771900" cy="2727960"/>
                          </a:xfrm>
                          <a:prstGeom prst="rect">
                            <a:avLst/>
                          </a:prstGeom>
                          <a:noFill/>
                          <a:ln>
                            <a:noFill/>
                          </a:ln>
                        </pic:spPr>
                      </pic:pic>
                      <wps:wsp>
                        <wps:cNvPr id="626" name="Text Box 626"/>
                        <wps:cNvSpPr txBox="1"/>
                        <wps:spPr>
                          <a:xfrm>
                            <a:off x="0" y="2743200"/>
                            <a:ext cx="5143500" cy="478155"/>
                          </a:xfrm>
                          <a:prstGeom prst="rect">
                            <a:avLst/>
                          </a:prstGeom>
                          <a:noFill/>
                          <a:ln>
                            <a:noFill/>
                          </a:ln>
                          <a:effectLst/>
                          <a:extLst>
                            <a:ext uri="{C572A759-6A51-4108-AA02-DFA0A04FC94B}">
                              <ma14:wrappingTextBoxFlag xmlns:ma14="http://schemas.microsoft.com/office/mac/drawingml/2011/main"/>
                            </a:ext>
                          </a:extLst>
                        </wps:spPr>
                        <wps:txbx>
                          <w:txbxContent>
                            <w:p w14:paraId="6DBC20BC" w14:textId="77777777" w:rsidR="008968B3" w:rsidRPr="008300F2" w:rsidRDefault="008968B3" w:rsidP="008300F2">
                              <w:pPr>
                                <w:pStyle w:val="Caption"/>
                                <w:rPr>
                                  <w:b w:val="0"/>
                                </w:rPr>
                              </w:pPr>
                              <w:r w:rsidRPr="008300F2">
                                <w:t xml:space="preserve">Figure </w:t>
                              </w:r>
                              <w:r w:rsidRPr="008300F2">
                                <w:fldChar w:fldCharType="begin"/>
                              </w:r>
                              <w:r w:rsidRPr="008300F2">
                                <w:instrText xml:space="preserve"> SEQ Figure \* ARABIC </w:instrText>
                              </w:r>
                              <w:r w:rsidRPr="008300F2">
                                <w:fldChar w:fldCharType="separate"/>
                              </w:r>
                              <w:r>
                                <w:rPr>
                                  <w:noProof/>
                                </w:rPr>
                                <w:t>1</w:t>
                              </w:r>
                              <w:r w:rsidRPr="008300F2">
                                <w:fldChar w:fldCharType="end"/>
                              </w:r>
                              <w:r w:rsidRPr="008300F2">
                                <w:rPr>
                                  <w:b w:val="0"/>
                                </w:rPr>
                                <w:t xml:space="preserve"> Histogram of unique green wavelength settings from Rubin </w:t>
                              </w:r>
                              <w:r w:rsidRPr="008300F2">
                                <w:rPr>
                                  <w:b w:val="0"/>
                                </w:rPr>
                                <w:fldChar w:fldCharType="begin" w:fldLock="1"/>
                              </w:r>
                              <w:r w:rsidRPr="008300F2">
                                <w:rPr>
                                  <w:b w:val="0"/>
                                </w:rPr>
                                <w:instrText>ADDIN CSL_CITATION { "citationItems" : [ { "id" : "ITEM-1", "itemData" : { "author" : [ { "dropping-particle" : "", "family" : "Rubin", "given" : "M.L.", "non-dropping-particle" : "", "parse-names" : false, "suffix" : "" } ], "container-title" : "American Journal of Ophthalmology", "id" : "ITEM-1", "issue" : "2", "issued" : { "date-parts" : [ [ "1961" ] ] }, "page" : "166", "title" : "Spectral Hue Loci of Normal and Anomalous Trichromats", "type" : "article-journal", "volume" : "52" }, "suppress-author" : 1, "uris" : [ "http://www.mendeley.com/documents/?uuid=ff029393-811d-426c-9b7a-96625fbc37fa" ] } ], "mendeley" : { "previouslyFormattedCitation" : "(1961)" }, "properties" : { "noteIndex" : 0 }, "schema" : "https://github.com/citation-style-language/schema/raw/master/csl-citation.json" }</w:instrText>
                              </w:r>
                              <w:r w:rsidRPr="008300F2">
                                <w:rPr>
                                  <w:b w:val="0"/>
                                </w:rPr>
                                <w:fldChar w:fldCharType="separate"/>
                              </w:r>
                              <w:r w:rsidRPr="008300F2">
                                <w:rPr>
                                  <w:b w:val="0"/>
                                  <w:noProof/>
                                </w:rPr>
                                <w:t>(1961)</w:t>
                              </w:r>
                              <w:r w:rsidRPr="008300F2">
                                <w:rPr>
                                  <w:b w:val="0"/>
                                </w:rPr>
                                <w:fldChar w:fldCharType="end"/>
                              </w:r>
                              <w:r w:rsidRPr="008300F2">
                                <w:rPr>
                                  <w:b w:val="0"/>
                                </w:rPr>
                                <w:t xml:space="preserve">, demonstrating a bimodal distribution.  Recreated from Rubin </w:t>
                              </w:r>
                              <w:r w:rsidRPr="008300F2">
                                <w:rPr>
                                  <w:b w:val="0"/>
                                </w:rPr>
                                <w:fldChar w:fldCharType="begin" w:fldLock="1"/>
                              </w:r>
                              <w:r w:rsidRPr="008300F2">
                                <w:rPr>
                                  <w:b w:val="0"/>
                                </w:rPr>
                                <w:instrText>ADDIN CSL_CITATION { "citationItems" : [ { "id" : "ITEM-1", "itemData" : { "author" : [ { "dropping-particle" : "", "family" : "Rubin", "given" : "M.L.", "non-dropping-particle" : "", "parse-names" : false, "suffix" : "" } ], "container-title" : "American Journal of Ophthalmology", "id" : "ITEM-1", "issue" : "2", "issued" : { "date-parts" : [ [ "1961" ] ] }, "page" : "166", "title" : "Spectral Hue Loci of Normal and Anomalous Trichromats", "type" : "article-journal", "volume" : "52" }, "suppress-author" : 1, "uris" : [ "http://www.mendeley.com/documents/?uuid=ff029393-811d-426c-9b7a-96625fbc37fa" ] } ], "mendeley" : { "previouslyFormattedCitation" : "(1961)" }, "properties" : { "noteIndex" : 0 }, "schema" : "https://github.com/citation-style-language/schema/raw/master/csl-citation.json" }</w:instrText>
                              </w:r>
                              <w:r w:rsidRPr="008300F2">
                                <w:rPr>
                                  <w:b w:val="0"/>
                                </w:rPr>
                                <w:fldChar w:fldCharType="separate"/>
                              </w:r>
                              <w:r w:rsidRPr="008300F2">
                                <w:rPr>
                                  <w:b w:val="0"/>
                                  <w:noProof/>
                                </w:rPr>
                                <w:t>(1961)</w:t>
                              </w:r>
                              <w:r w:rsidRPr="008300F2">
                                <w:rPr>
                                  <w:b w:val="0"/>
                                </w:rPr>
                                <w:fldChar w:fldCharType="end"/>
                              </w:r>
                              <w:r w:rsidRPr="008300F2">
                                <w:rPr>
                                  <w:b w:val="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wgp>
                  </a:graphicData>
                </a:graphic>
              </wp:anchor>
            </w:drawing>
          </mc:Choice>
          <mc:Fallback>
            <w:pict>
              <v:group id="Group 627" o:spid="_x0000_s1026" style="position:absolute;margin-left:9pt;margin-top:398.4pt;width:405pt;height:253.65pt;z-index:251678720" coordsize="5143500,32213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66" o:spid="_x0000_s1027" type="#_x0000_t75" alt="rubin" style="position:absolute;left:457200;width:3771900;height:27279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E&#10;UR/FAAAA3AAAAA8AAABkcnMvZG93bnJldi54bWxEj0FrwkAUhO8F/8PyCr3VTaVKSF0lRoSego1e&#10;vD2yr0k0+zZkNxr/fVcQehxm5htmuR5NK67Uu8aygo9pBIK4tLrhSsHxsHuPQTiPrLG1TAru5GC9&#10;mrwsMdH2xj90LXwlAoRdggpq77tESlfWZNBNbUccvF/bG/RB9pXUPd4C3LRyFkULabDhsFBjR1lN&#10;5aUYjILPeHs+ZcV+yNJuY9L8nh+rfFDq7XVMv0B4Gv1/+Nn+1goWszk8zoQjIFd/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DBFEfxQAAANwAAAAPAAAAAAAAAAAAAAAAAJwC&#10;AABkcnMvZG93bnJldi54bWxQSwUGAAAAAAQABAD3AAAAjgMAAAAA&#10;">
                  <v:imagedata r:id="rId10" o:title="rubin"/>
                  <v:path arrowok="t"/>
                </v:shape>
                <v:shapetype id="_x0000_t202" coordsize="21600,21600" o:spt="202" path="m0,0l0,21600,21600,21600,21600,0xe">
                  <v:stroke joinstyle="miter"/>
                  <v:path gradientshapeok="t" o:connecttype="rect"/>
                </v:shapetype>
                <v:shape id="Text Box 626" o:spid="_x0000_s1028" type="#_x0000_t202" style="position:absolute;top:2743200;width:5143500;height:4781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bh4TwgAA&#10;ANwAAAAPAAAAZHJzL2Rvd25yZXYueG1sRI9Ba8JAFITvQv/D8gq96UahQVJXEduCh17UeH9kX7PB&#10;7NuQfTXx33cFweMwM98wq83oW3WlPjaBDcxnGSjiKtiGawPl6Xu6BBUF2WIbmAzcKMJm/TJZYWHD&#10;wAe6HqVWCcKxQANOpCu0jpUjj3EWOuLk/YbeoyTZ19r2OCS4b/Uiy3LtseG04LCjnaPqcvzzBkTs&#10;dn4rv3zcn8efz8Fl1TuWxry9jtsPUEKjPMOP9t4ayBc53M+kI6D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VuHhPCAAAA3AAAAA8AAAAAAAAAAAAAAAAAlwIAAGRycy9kb3du&#10;cmV2LnhtbFBLBQYAAAAABAAEAPUAAACGAwAAAAA=&#10;" filled="f" stroked="f">
                  <v:textbox style="mso-fit-shape-to-text:t">
                    <w:txbxContent>
                      <w:p w14:paraId="6DBC20BC" w14:textId="77777777" w:rsidR="00476BB0" w:rsidRPr="008300F2" w:rsidRDefault="00476BB0" w:rsidP="008300F2">
                        <w:pPr>
                          <w:pStyle w:val="Caption"/>
                          <w:rPr>
                            <w:b w:val="0"/>
                          </w:rPr>
                        </w:pPr>
                        <w:r w:rsidRPr="008300F2">
                          <w:t xml:space="preserve">Figure </w:t>
                        </w:r>
                        <w:r w:rsidRPr="008300F2">
                          <w:fldChar w:fldCharType="begin"/>
                        </w:r>
                        <w:r w:rsidRPr="008300F2">
                          <w:instrText xml:space="preserve"> SEQ Figure \* ARABIC </w:instrText>
                        </w:r>
                        <w:r w:rsidRPr="008300F2">
                          <w:fldChar w:fldCharType="separate"/>
                        </w:r>
                        <w:r>
                          <w:rPr>
                            <w:noProof/>
                          </w:rPr>
                          <w:t>1</w:t>
                        </w:r>
                        <w:r w:rsidRPr="008300F2">
                          <w:fldChar w:fldCharType="end"/>
                        </w:r>
                        <w:r w:rsidRPr="008300F2">
                          <w:rPr>
                            <w:b w:val="0"/>
                          </w:rPr>
                          <w:t xml:space="preserve"> Histogram of unique green wavelength settings from Rubin </w:t>
                        </w:r>
                        <w:r w:rsidRPr="008300F2">
                          <w:rPr>
                            <w:b w:val="0"/>
                          </w:rPr>
                          <w:fldChar w:fldCharType="begin" w:fldLock="1"/>
                        </w:r>
                        <w:r w:rsidRPr="008300F2">
                          <w:rPr>
                            <w:b w:val="0"/>
                          </w:rPr>
                          <w:instrText>ADDIN CSL_CITATION { "citationItems" : [ { "id" : "ITEM-1", "itemData" : { "author" : [ { "dropping-particle" : "", "family" : "Rubin", "given" : "M.L.", "non-dropping-particle" : "", "parse-names" : false, "suffix" : "" } ], "container-title" : "American Journal of Ophthalmology", "id" : "ITEM-1", "issue" : "2", "issued" : { "date-parts" : [ [ "1961" ] ] }, "page" : "166", "title" : "Spectral Hue Loci of Normal and Anomalous Trichromats", "type" : "article-journal", "volume" : "52" }, "suppress-author" : 1, "uris" : [ "http://www.mendeley.com/documents/?uuid=ff029393-811d-426c-9b7a-96625fbc37fa" ] } ], "mendeley" : { "previouslyFormattedCitation" : "(1961)" }, "properties" : { "noteIndex" : 0 }, "schema" : "https://github.com/citation-style-language/schema/raw/master/csl-citation.json" }</w:instrText>
                        </w:r>
                        <w:r w:rsidRPr="008300F2">
                          <w:rPr>
                            <w:b w:val="0"/>
                          </w:rPr>
                          <w:fldChar w:fldCharType="separate"/>
                        </w:r>
                        <w:r w:rsidRPr="008300F2">
                          <w:rPr>
                            <w:b w:val="0"/>
                            <w:noProof/>
                          </w:rPr>
                          <w:t>(1961)</w:t>
                        </w:r>
                        <w:r w:rsidRPr="008300F2">
                          <w:rPr>
                            <w:b w:val="0"/>
                          </w:rPr>
                          <w:fldChar w:fldCharType="end"/>
                        </w:r>
                        <w:r w:rsidRPr="008300F2">
                          <w:rPr>
                            <w:b w:val="0"/>
                          </w:rPr>
                          <w:t xml:space="preserve">, demonstrating a bimodal distribution.  Recreated from Rubin </w:t>
                        </w:r>
                        <w:r w:rsidRPr="008300F2">
                          <w:rPr>
                            <w:b w:val="0"/>
                          </w:rPr>
                          <w:fldChar w:fldCharType="begin" w:fldLock="1"/>
                        </w:r>
                        <w:r w:rsidRPr="008300F2">
                          <w:rPr>
                            <w:b w:val="0"/>
                          </w:rPr>
                          <w:instrText>ADDIN CSL_CITATION { "citationItems" : [ { "id" : "ITEM-1", "itemData" : { "author" : [ { "dropping-particle" : "", "family" : "Rubin", "given" : "M.L.", "non-dropping-particle" : "", "parse-names" : false, "suffix" : "" } ], "container-title" : "American Journal of Ophthalmology", "id" : "ITEM-1", "issue" : "2", "issued" : { "date-parts" : [ [ "1961" ] ] }, "page" : "166", "title" : "Spectral Hue Loci of Normal and Anomalous Trichromats", "type" : "article-journal", "volume" : "52" }, "suppress-author" : 1, "uris" : [ "http://www.mendeley.com/documents/?uuid=ff029393-811d-426c-9b7a-96625fbc37fa" ] } ], "mendeley" : { "previouslyFormattedCitation" : "(1961)" }, "properties" : { "noteIndex" : 0 }, "schema" : "https://github.com/citation-style-language/schema/raw/master/csl-citation.json" }</w:instrText>
                        </w:r>
                        <w:r w:rsidRPr="008300F2">
                          <w:rPr>
                            <w:b w:val="0"/>
                          </w:rPr>
                          <w:fldChar w:fldCharType="separate"/>
                        </w:r>
                        <w:r w:rsidRPr="008300F2">
                          <w:rPr>
                            <w:b w:val="0"/>
                            <w:noProof/>
                          </w:rPr>
                          <w:t>(1961)</w:t>
                        </w:r>
                        <w:r w:rsidRPr="008300F2">
                          <w:rPr>
                            <w:b w:val="0"/>
                          </w:rPr>
                          <w:fldChar w:fldCharType="end"/>
                        </w:r>
                        <w:r w:rsidRPr="008300F2">
                          <w:rPr>
                            <w:b w:val="0"/>
                          </w:rPr>
                          <w:t>.</w:t>
                        </w:r>
                      </w:p>
                    </w:txbxContent>
                  </v:textbox>
                </v:shape>
                <w10:wrap type="topAndBottom"/>
              </v:group>
            </w:pict>
          </mc:Fallback>
        </mc:AlternateContent>
      </w:r>
      <w:r w:rsidR="008300F2" w:rsidRPr="00375B92">
        <w:t xml:space="preserve">From the late 19th century, the observation that particular hues could be reliably set to fit the criteria of a “unique hue” was being investigated.  A hue that does not appear to contain a mixture of any other colour, for instance a green that does not appear yellowish nor bluish, can be considered unique; the four recognised unique hues are red, green, yellow and blue.   The initial fascination with unique hues focused on their spectral location </w:t>
      </w:r>
      <w:r w:rsidR="008300F2" w:rsidRPr="00375B92">
        <w:fldChar w:fldCharType="begin" w:fldLock="1"/>
      </w:r>
      <w:r w:rsidR="008300F2">
        <w:instrText>ADDIN CSL_CITATION { "citationItems" : [ { "id" : "ITEM-1", "itemData" : { "author" : [ { "dropping-particle" : "", "family" : "Maerz", "given" : "A.", "non-dropping-particle" : "", "parse-names" : false, "suffix" : "" }, { "dropping-particle" : "", "family" : "Paul", "given" : "M. Rea", "non-dropping-particle" : "", "parse-names" : false, "suffix" : "" } ], "id" : "ITEM-1", "issued" : { "date-parts" : [ [ "1930" ] ] }, "publisher" : "McGraw-Hill Book Company", "publisher-place" : "New York", "title" : "A Dictionary of Color", "type" : "book" }, "uris" : [ "http://www.mendeley.com/documents/?uuid=91c0087a-8ea4-4141-ae15-141219fcda8a" ] }, { "id" : "ITEM-2", "itemData" : { "author" : [ { "dropping-particle" : "", "family" : "Hering", "given" : "", "non-dropping-particle" : "", "parse-names" : false, "suffix" : "" } ], "container-title" : "Arch. f. d. ges. Physiol", "id" : "ITEM-2", "issued" : { "date-parts" : [ [ "1890" ] ] }, "page" : "425", "title" : "Prufung der sogenannten Farbendreiecke", "type" : "article-journal", "volume" : "47" }, "uris" : [ "http://www.mendeley.com/documents/?uuid=fd3fdc09-5148-4584-babd-0d4e51e25a10" ] }, { "id" : "ITEM-3", "itemData" : { "author" : [ { "dropping-particle" : "", "family" : "Verbeek", "given" : "H.P.J.", "non-dropping-particle" : "", "parse-names" : false, "suffix" : "" }, { "dropping-particle" : "", "family" : "Bazen", "given" : "M.L.", "non-dropping-particle" : "", "parse-names" : false, "suffix" : "" } ], "container-title" : "Physica", "id" : "ITEM-3", "issued" : { "date-parts" : [ [ "1935" ] ] }, "page" : "380", "title" : "Distribution of the chief colors of the spectrum", "type" : "article-journal", "volume" : "2" }, "uris" : [ "http://www.mendeley.com/documents/?uuid=227b3062-f5bd-47eb-b05c-d9b03e239999" ] }, { "id" : "ITEM-4", "itemData" : { "author" : [ { "dropping-particle" : "", "family" : "Westphal", "given" : "Hans.", "non-dropping-particle" : "", "parse-names" : false, "suffix" : "" } ], "container-title" : "Ibid", "id" : "ITEM-4", "issued" : { "date-parts" : [ [ "1910" ] ] }, "page" : "182-230", "title" : "Unmittelbare Bestimmung der Urfarben", "type" : "article-journal", "volume" : "44" }, "suffix" : " - reviewed by Dimmick &amp; Hubbard, 1939", "uris" : [ "http://www.mendeley.com/documents/?uuid=e7b90ffb-817f-436b-b25a-ff3e021089bc" ] }, { "id" : "ITEM-5", "itemData" : { "author" : [ { "dropping-particle" : "", "family" : "Bezold", "given" : "Wilhelm.", "non-dropping-particle" : "von", "parse-names" : false, "suffix" : "" } ], "id" : "ITEM-5", "issued" : { "date-parts" : [ [ "1876" ] ] }, "page" : "20-22", "title" : "The theory of color in its relation to art and art-industry", "type" : "article-journal" }, "uris" : [ "http://www.mendeley.com/documents/?uuid=9f21e220-cf21-4d3e-bd95-bb412a27af0c" ] } ], "mendeley" : { "previouslyFormattedCitation" : "(Hering, 1890; Maerz &amp; Paul, 1930; Verbeek &amp; Bazen, 1935; von Bezold, 1876; Westphal, 1910 - reviewed by Dimmick &amp; Hubbard, 1939)" }, "properties" : { "noteIndex" : 0 }, "schema" : "https://github.com/citation-style-language/schema/raw/master/csl-citation.json" }</w:instrText>
      </w:r>
      <w:r w:rsidR="008300F2" w:rsidRPr="00375B92">
        <w:fldChar w:fldCharType="separate"/>
      </w:r>
      <w:r w:rsidR="008300F2" w:rsidRPr="00375B92">
        <w:rPr>
          <w:noProof/>
        </w:rPr>
        <w:t>(Hering, 1890; Maerz &amp; Paul, 1930; Verbeek &amp; Bazen, 1935; von Bezold, 1876; Westphal, 1910 - reviewed by Dimmick &amp; Hubbard, 1939)</w:t>
      </w:r>
      <w:r w:rsidR="008300F2" w:rsidRPr="00375B92">
        <w:fldChar w:fldCharType="end"/>
      </w:r>
      <w:r w:rsidR="008300F2" w:rsidRPr="00375B92">
        <w:t xml:space="preserve"> however it became apparent that unique green is notable amongst the four unique hues for having a larger variance in wavelength settings within the population than any of the other unique hues </w:t>
      </w:r>
      <w:r w:rsidR="008300F2" w:rsidRPr="00375B92">
        <w:fldChar w:fldCharType="begin" w:fldLock="1"/>
      </w:r>
      <w:r w:rsidR="008300F2">
        <w:instrText>ADDIN CSL_CITATION { "citationItems" : [ { "id" : "ITEM-1", "itemData" : { "DOI" : "10.1002/col.10237", "ISSN" : "0361-2317", "abstract" : "Data from ten different experiments involving nearly 600 observers of determination of unique hues are compared. Six experiments involve determination using spectral lights; two use desaturated monitor colors, and the remaining two use color chip sets. Except for unique green, color chips result in narrower ranges of results than spectral lights. Unique green has a surprisingly large range of variation in both spectral light and color chip experiments, followed by red. Comparison of spectral light data indicates that one observer's unique blue can be another's unique green and vice versa, and the same for yellow and green. This finding raises significant questions for color appearance and color space/difference models, as well as philosophy of color.", "author" : [ { "dropping-particle" : "", "family" : "Kuehni", "given" : "Rolf G.", "non-dropping-particle" : "", "parse-names" : false, "suffix" : "" } ], "container-title" : "Color Research &amp; Application", "id" : "ITEM-1", "issue" : "2", "issued" : { "date-parts" : [ [ "2004", "4" ] ] }, "page" : "158-162", "title" : "Variability in Unique Hue Selection: A Surprising Phenomenon", "type" : "article-journal", "volume" : "29" }, "uris" : [ "http://www.mendeley.com/documents/?uuid=d8f02b75-de9c-4510-8808-277fcca1f2e5" ] }, { "id" : "ITEM-2", "itemData" : { "DOI" : "10.1364/JOSAA.12.001225", "ISSN" : "1084-7529", "abstract" : "Unique hue loci were measured for four observers in the fovea and at 20-deg temporal eccentricity as a function of test size. Eccentric measurements were made on the cone plateau following a rod bleach. The results indicate that unique yellow remains approximately invariant with respect to test size and retinal eccentricity, whereas unique blue and unique green shift to longer wavelengths with increasing test size. The locus of unique blue in the periphery reaches an asymptote at approximately the same wavelength as that from the foveal measurements, whereas unique green measured in the periphery is consistently at shorter wavelengths than in the fovea. In general, the data are best described by a model in which the short-wavelength-sensitive cone input to the two opponent-color channels decreases with decreasing test size and increasing retinal eccentricity.", "author" : [ { "dropping-particle" : "", "family" : "Nerger", "given" : "Janice L.", "non-dropping-particle" : "", "parse-names" : false, "suffix" : "" }, { "dropping-particle" : "", "family" : "Volbrecht", "given" : "Vicki J.", "non-dropping-particle" : "", "parse-names" : false, "suffix" : "" }, { "dropping-particle" : "", "family" : "Ayde", "given" : "Corey J.", "non-dropping-particle" : "", "parse-names" : false, "suffix" : "" } ], "container-title" : "Journal of the Optical Society of America A", "id" : "ITEM-2", "issue" : "6", "issued" : { "date-parts" : [ [ "1995", "6", "1" ] ] }, "page" : "1225", "publisher" : "OSA", "shortTitle" : "J. Opt. Soc. Am. A", "title" : "Unique hue judgments as a function of test size in the fovea and at 20-deg temporal eccentricity", "type" : "article-journal", "volume" : "12" }, "uris" : [ "http://www.mendeley.com/documents/?uuid=8550f3d3-afa1-4f7c-b5ac-c4a85a268eb4" ] }, { "id" : "ITEM-3", "itemData" : { "ISSN" : "0740-3232", "PMID" : "2299452", "abstract" : "Spectral unique hues (blue, green, and yellow) were determined for 50 observers ranging in age from 13 to 74 years. Each unique hue was measured at three luminance levels (0.5-log-unit steps). There were no significant changes in the spectral locations of red-green equilibrium hues (unique blue and yellow) as a function of luminance level or age. In contrast, significant shifts in unique green loci occurred as a function of both age and luminance. Unique green loci shifted toward shorter wavelengths with age. These results are consistent with the hypothesis that with advancing age there is a parallel decline in the input of all three cone types to the red-green chromatic channel and either a selective decline in short-wave-sensitive cone input to the yellow-blue chromatic channel or a change in the way in which cone signals are combined within the yellow-blue channel.", "author" : [ { "dropping-particle" : "", "family" : "Schefrin", "given" : "B E", "non-dropping-particle" : "", "parse-names" : false, "suffix" : "" }, { "dropping-particle" : "", "family" : "Werner", "given" : "J S", "non-dropping-particle" : "", "parse-names" : false, "suffix" : "" } ], "container-title" : "Journal of the Optical Society of America. A, Optics and image science", "id" : "ITEM-3", "issue" : "2", "issued" : { "date-parts" : [ [ "1990", "2" ] ] }, "page" : "305-11", "title" : "Loci of spectral unique hues throughout the life span.", "type" : "article-journal", "volume" : "7" }, "uris" : [ "http://www.mendeley.com/documents/?uuid=adb90dbf-9b69-4ca3-8a46-423a9bbc26c7" ] }, { "id" : "ITEM-4", "itemData" : { "DOI" : "10.1364/JOSAA.19.001951", "ISSN" : "1084-7529", "abstract" : "Basic color categories are thought to share a common pattern across linguistic groups, yet the focal colors defining those categories can vary substantially within any single group. We asked whether focal colors can also differ systematically across different groups of individuals living in potentially different color environments, by measuring focal and unique hues for observers in India and the United States. Differences between groups were generally small relative to the within-group variations, consistent with a strong common basis for color naming across diverse contexts. However, for most hues the average settings differed significantly across subpopulations. These differences persisted across testing conditions and thus probably reflect longer-term contextual influences on color appearance judgments. They suggest that while color categories may be qualitatively similar, precisely how the hue spectrum is parsed may differ quantitatively across different populations of observers. Both the between-group and the within-group differences are inconsistent with the differences predicted by common peripheral sources of variation in color vision (e.g., in lens or macular pigment) and may reflect an influence of environmental or cultural differences in focal color choices.", "author" : [ { "dropping-particle" : "", "family" : "Webster", "given" : "M.A.", "non-dropping-particle" : "", "parse-names" : false, "suffix" : "" }, { "dropping-particle" : "", "family" : "Webster", "given" : "S. M.", "non-dropping-particle" : "", "parse-names" : false, "suffix" : "" }, { "dropping-particle" : "", "family" : "Bharadwaj", "given" : "S.", "non-dropping-particle" : "", "parse-names" : false, "suffix" : "" }, { "dropping-particle" : "", "family" : "Verma", "given" : "R.", "non-dropping-particle" : "", "parse-names" : false, "suffix" : "" }, { "dropping-particle" : "", "family" : "Jaikumar", "given" : "J.", "non-dropping-particle" : "", "parse-names" : false, "suffix" : "" }, { "dropping-particle" : "", "family" : "Madan", "given" : "G.", "non-dropping-particle" : "", "parse-names" : false, "suffix" : "" }, { "dropping-particle" : "", "family" : "Vaithilingham", "given" : "E.", "non-dropping-particle" : "", "parse-names" : false, "suffix" : "" } ], "container-title" : "Journal of the Optical Society of America A", "id" : "ITEM-4", "issue" : "10", "issued" : { "date-parts" : [ [ "2002", "10", "1" ] ] }, "page" : "1951-1962", "publisher" : "OSA", "shortTitle" : "J. Opt. Soc. Am. A", "title" : "Variations in normal color vision. III. Unique hues in Indian and United States observers", "type" : "article-journal", "volume" : "19" }, "uris" : [ "http://www.mendeley.com/documents/?uuid=2290a666-eea8-4e71-8b25-2be75200397e" ] }, { "id" : "ITEM-5", "itemData" : { "ISSN" : "1084-7529", "PMID" : "10975364", "abstract" : "We examined individual differences in the color appearance of nonspectral lights and asked how they might be related to individual differences in sensitivity to chromatic stimuli. Observers set unique hues for moderately saturated equiluminant stimuli by varying their hue angle within a plane defined by the LvsM and SvsLM cone-opponent axes that are thought to characterize early postreceptoral color coding. Unique red settings were close to the +L pole of the LvsM axis, while green, blue, and yellow settings clustered along directions intermediate to the LvsM and SvsLM axes and thus corresponded to particular ratios of LvsM to SvsLM activity. Interobserver differences in the unique hues were substantial. However, no relationship was found between hue settings and relative sensitivity to the LvsM and SvsLM axes. Moreover, interobserver variations in different unique hues were uncorrelated and were thus inconsistent with a common underlying factor such as relative sensitivity or changes in the spectral sensitivities of the cones. Thus for the moderately saturated lights we tested, the unique hues appear largely unconstrained by normal individual differences in the cone-opponent axes. In turn, this suggests that the perceived hue for these stimuli does not depend on fixed (common) physiological weightings of the cone-opponent axes or on fixed (common) color signals in the environment.", "author" : [ { "dropping-particle" : "", "family" : "Webster", "given" : "M.A.", "non-dropping-particle" : "", "parse-names" : false, "suffix" : "" }, { "dropping-particle" : "", "family" : "Miyahara", "given" : "E", "non-dropping-particle" : "", "parse-names" : false, "suffix" : "" }, { "dropping-particle" : "", "family" : "Malkoc", "given" : "G", "non-dropping-particle" : "", "parse-names" : false, "suffix" : "" }, { "dropping-particle" : "", "family" : "Raker", "given" : "V.E.", "non-dropping-particle" : "", "parse-names" : false, "suffix" : "" } ], "container-title" : "Journal of the Optical Society of America. A, Optics, image science, and vision", "id" : "ITEM-5", "issue" : "9", "issued" : { "date-parts" : [ [ "2000", "9" ] ] }, "page" : "1545-55", "title" : "Variations in normal color vision. II. Unique hues.", "type" : "article-journal", "volume" : "17" }, "uris" : [ "http://www.mendeley.com/documents/?uuid=b929794c-8d8b-4517-9442-1592f0317075" ] } ], "mendeley" : { "previouslyFormattedCitation" : "(Kuehni, 2004; Nerger, Volbrecht, &amp; Ayde, 1995; Schefrin &amp; Werner, 1990; Webster et al., 2002; Webster, Miyahara, Malkoc, &amp; Raker, 2000)" }, "properties" : { "noteIndex" : 0 }, "schema" : "https://github.com/citation-style-language/schema/raw/master/csl-citation.json" }</w:instrText>
      </w:r>
      <w:r w:rsidR="008300F2" w:rsidRPr="00375B92">
        <w:fldChar w:fldCharType="separate"/>
      </w:r>
      <w:r w:rsidR="008300F2" w:rsidRPr="00375B92">
        <w:rPr>
          <w:noProof/>
        </w:rPr>
        <w:t>(Kuehni, 2004; Nerger, Volbrecht, &amp; Ayde, 1995; Schefrin &amp; Werner, 1990; Webster et al., 2002; Webster, Miyahara, Malkoc, &amp; Raker, 2000)</w:t>
      </w:r>
      <w:r w:rsidR="008300F2" w:rsidRPr="00375B92">
        <w:fldChar w:fldCharType="end"/>
      </w:r>
      <w:r w:rsidR="008300F2" w:rsidRPr="00375B92">
        <w:t>.  This led a number of researchers to suggest that there may in fact be a bimodal distribution of unique green wavelength settings</w:t>
      </w:r>
      <w:r w:rsidR="008300F2">
        <w:t xml:space="preserve"> (see </w:t>
      </w:r>
      <w:r w:rsidR="008300F2">
        <w:fldChar w:fldCharType="begin"/>
      </w:r>
      <w:r w:rsidR="008300F2">
        <w:instrText xml:space="preserve"> REF _Ref265850798 \h </w:instrText>
      </w:r>
      <w:r w:rsidR="008300F2">
        <w:fldChar w:fldCharType="separate"/>
      </w:r>
      <w:r>
        <w:rPr>
          <w:b/>
        </w:rPr>
        <w:t>Error! Reference source not found.</w:t>
      </w:r>
      <w:r w:rsidR="008300F2">
        <w:fldChar w:fldCharType="end"/>
      </w:r>
      <w:r w:rsidR="008300F2">
        <w:t>)</w:t>
      </w:r>
      <w:r w:rsidR="008300F2" w:rsidRPr="00375B92">
        <w:t xml:space="preserve">, caused by two classes of trichromatic observers </w:t>
      </w:r>
      <w:r w:rsidR="008300F2" w:rsidRPr="00375B92">
        <w:fldChar w:fldCharType="begin" w:fldLock="1"/>
      </w:r>
      <w:r w:rsidR="008300F2">
        <w:instrText>ADDIN CSL_CITATION { "citationItems" : [ { "id" : "ITEM-1", "itemData" : { "abstract" : "The mode of inheritance of the Unique Green phenomenon is investigated by a new technique. This involves a spectrometer which generates the stimulus in such a manner that the exact position that is neither blue-green nor yellow-green can be compared with neighbouring positions in the spectrum. This technique is used in conjunction with the single field techniques of Waaler to confirm the mode of inheritance he has suggested: that it is an effect carried on the X chromosome. The placing of the Unique Green point in the spectrum is shown to correlate with the mid-matching point in the blue-yellow axis on the Pickford Nicolson Anomaloscope. It is concluded that there may be a highly photolabile visual pigment present, which absorbs maximally at about the yellow region of the spectrum.", "author" : [ { "dropping-particle" : "", "family" : "Cobb", "given" : "Stephen R.", "non-dropping-particle" : "", "parse-names" : false, "suffix" : "" } ], "container-title" : "Clinical Genetics", "id" : "ITEM-1", "issue" : "4", "issued" : { "date-parts" : [ [ "1975" ] ] }, "page" : "274-279", "title" : "The Unique Green phenomenon and colour vision", "type" : "article-journal", "volume" : "7" }, "uris" : [ "http://www.mendeley.com/documents/?uuid=8ddfdd50-fad5-4e44-b2eb-8d39a4f464c9" ] }, { "id" : "ITEM-2", "itemData" : { "ISSN" : "0030-3941", "PMID" : "6035300", "author" : [ { "dropping-particle" : "", "family" : "Richards", "given" : "W", "non-dropping-particle" : "", "parse-names" : false, "suffix" : "" } ], "container-title" : "Journal of the Optical Society of America", "id" : "ITEM-2", "issue" : "8", "issued" : { "date-parts" : [ [ "1967", "8" ] ] }, "page" : "1047-55", "title" : "Differences among color normals: classes I and II.", "type" : "article-journal", "volume" : "57" }, "uris" : [ "http://www.mendeley.com/documents/?uuid=7c152b3f-1514-40d2-9ece-ec91bcb42314" ] }, { "id" : "ITEM-3", "itemData" : { "author" : [ { "dropping-particle" : "", "family" : "Rubin", "given" : "M.L.", "non-dropping-particle" : "", "parse-names" : false, "suffix" : "" } ], "container-title" : "American Journal of Ophthalmology", "id" : "ITEM-3", "issue" : "2", "issued" : { "date-parts" : [ [ "1961" ] ] }, "page" : "166", "title" : "Spectral Hue Loci of Normal and Anomalous Trichromats", "type" : "article-journal", "volume" : "52" }, "uris" : [ "http://www.mendeley.com/documents/?uuid=ff029393-811d-426c-9b7a-96625fbc37fa" ] }, { "id" : "ITEM-4", "itemData" : { "DOI" : "10.1038/215406a0", "ISSN" : "0028-0836", "author" : [ { "dropping-particle" : "", "family" : "Waaler", "given" : "Georg H. M.", "non-dropping-particle" : "", "parse-names" : false, "suffix" : "" } ], "container-title" : "Nature", "id" : "ITEM-4", "issue" : "5099", "issued" : { "date-parts" : [ [ "1967", "7", "22" ] ] }, "page" : "406-406", "shortTitle" : "Nature", "title" : "Heredity of Two Types of Normal Colour Vision", "type" : "article-journal", "volume" : "215" }, "uris" : [ "http://www.mendeley.com/documents/?uuid=5930eb9f-a4df-4132-86e5-ced896d4f38c" ] } ], "mendeley" : { "previouslyFormattedCitation" : "(Cobb, 1975; Richards, 1967; Rubin, 1961; Waaler, 1967)" }, "properties" : { "noteIndex" : 0 }, "schema" : "https://github.com/citation-style-language/schema/raw/master/csl-citation.json" }</w:instrText>
      </w:r>
      <w:r w:rsidR="008300F2" w:rsidRPr="00375B92">
        <w:fldChar w:fldCharType="separate"/>
      </w:r>
      <w:r w:rsidR="008300F2" w:rsidRPr="00375B92">
        <w:rPr>
          <w:noProof/>
        </w:rPr>
        <w:t>(Cobb, 1975; Richards, 1967; Rubin, 1961; Waaler, 1967)</w:t>
      </w:r>
      <w:r w:rsidR="008300F2" w:rsidRPr="00375B92">
        <w:fldChar w:fldCharType="end"/>
      </w:r>
      <w:r w:rsidR="008300F2" w:rsidRPr="00375B92">
        <w:t xml:space="preserve">, however, further studies did not support this suggestion </w:t>
      </w:r>
      <w:r w:rsidR="008300F2" w:rsidRPr="00375B92">
        <w:fldChar w:fldCharType="begin" w:fldLock="1"/>
      </w:r>
      <w:r w:rsidR="008300F2">
        <w:instrText>ADDIN CSL_CITATION { "citationItems" : [ { "id" : "ITEM-1", "itemData" : { "DOI" : "10.3758/BF03209508", "ISSN" : "0031-5117", "author" : [ { "dropping-particle" : "", "family" : "Hurvich", "given" : "Leo M.", "non-dropping-particle" : "", "parse-names" : false, "suffix" : "" }, { "dropping-particle" : "", "family" : "Jameson", "given" : "Dorothea", "non-dropping-particle" : "", "parse-names" : false, "suffix" : "" }, { "dropping-particle" : "", "family" : "Cohen", "given" : "Joseph D.", "non-dropping-particle" : "", "parse-names" : false, "suffix" : "" } ], "container-title" : "Perception &amp; Psychophysics", "id" : "ITEM-1", "issue" : "2", "issued" : { "date-parts" : [ [ "1968", "3" ] ] }, "page" : "65-68", "title" : "The experimental determination of unique green in the spectrum", "type" : "article-journal", "volume" : "4" }, "uris" : [ "http://www.mendeley.com/documents/?uuid=016ff4f9-d895-488c-85fb-b4c71facd12c" ] }, { "id" : "ITEM-2", "itemData" : { "ISSN" : "0042-6989", "PMID" : "7900300", "abstract" : "There are recurrent reports that Rayleigh matches are bimodally distributed in the colour-normal male population. Similar claims have been made for the distribution of the spectral locus of unique green. Moreover, a positive correlation has sometimes been reported between Rayleigh matches and unique green. Using a computer-controlled Maxwellian colorimeter and bias-free psychophysical methods, we measured both variables for 97 colour-normal male observers. We do not find a bimodal distribution either of Rayleight matches or of settings of unique green. Nor do we find any correlation between the two variables. However, we do observe a very significant relationship between the lightness of the subject's iris and the wavelength that he judges to be unique green.", "author" : [ { "dropping-particle" : "", "family" : "Jordan", "given" : "G", "non-dropping-particle" : "", "parse-names" : false, "suffix" : "" }, { "dropping-particle" : "", "family" : "Mollon", "given" : "J D", "non-dropping-particle" : "", "parse-names" : false, "suffix" : "" } ], "container-title" : "Vision research", "id" : "ITEM-2", "issue" : "5", "issued" : { "date-parts" : [ [ "1995", "3" ] ] }, "page" : "613-20", "title" : "Rayleigh matches and unique green.", "type" : "article-journal", "volume" : "35" }, "uris" : [ "http://www.mendeley.com/documents/?uuid=6d14a535-9e65-43d6-9dbd-80c2ffb9dce8" ] }, { "id" : "ITEM-3", "itemData" : { "author" : [ { "dropping-particle" : "", "family" : "Metz", "given" : "J.W.", "non-dropping-particle" : "", "parse-names" : false, "suffix" : "" }, { "dropping-particle" : "", "family" : "Balliet", "given" : "R.F.", "non-dropping-particle" : "", "parse-names" : false, "suffix" : "" } ], "container-title" : "Nature New Biology", "id" : "ITEM-3", "issue" : "119", "issued" : { "date-parts" : [ [ "1973" ] ] }, "page" : "190-190", "publisher" : "STOCKTON PRESS LTD", "title" : "Two Genetic Types of Normal Color-Vision", "type" : "article-journal", "volume" : "242" }, "uris" : [ "http://www.mendeley.com/documents/?uuid=9d92d77e-6851-4555-b43d-46923a49c718" ] }, { "id" : "ITEM-4", "itemData" : { "ISSN" : "0740-3232", "PMID" : "2299452", "abstract" : "Spectral unique hues (blue, green, and yellow) were determined for 50 observers ranging in age from 13 to 74 years. Each unique hue was measured at three luminance levels (0.5-log-unit steps). There were no significant changes in the spectral locations of red-green equilibrium hues (unique blue and yellow) as a function of luminance level or age. In contrast, significant shifts in unique green loci occurred as a function of both age and luminance. Unique green loci shifted toward shorter wavelengths with age. These results are consistent with the hypothesis that with advancing age there is a parallel decline in the input of all three cone types to the red-green chromatic channel and either a selective decline in short-wave-sensitive cone input to the yellow-blue chromatic channel or a change in the way in which cone signals are combined within the yellow-blue channel.", "author" : [ { "dropping-particle" : "", "family" : "Schefrin", "given" : "B E", "non-dropping-particle" : "", "parse-names" : false, "suffix" : "" }, { "dropping-particle" : "", "family" : "Werner", "given" : "J S", "non-dropping-particle" : "", "parse-names" : false, "suffix" : "" } ], "container-title" : "Journal of the Optical Society of America. A, Optics and image science", "id" : "ITEM-4", "issue" : "2", "issued" : { "date-parts" : [ [ "1990", "2" ] ] }, "page" : "305-11", "title" : "Loci of spectral unique hues throughout the life span.", "type" : "article-journal", "volume" : "7" }, "uris" : [ "http://www.mendeley.com/documents/?uuid=adb90dbf-9b69-4ca3-8a46-423a9bbc26c7" ] } ], "mendeley" : { "previouslyFormattedCitation" : "(Hurvich, Jameson, &amp; Cohen, 1968; Jordan &amp; Mollon, 1995; Metz &amp; Balliet, 1973; Schefrin &amp; Werner, 1990)" }, "properties" : { "noteIndex" : 0 }, "schema" : "https://github.com/citation-style-language/schema/raw/master/csl-citation.json" }</w:instrText>
      </w:r>
      <w:r w:rsidR="008300F2" w:rsidRPr="00375B92">
        <w:fldChar w:fldCharType="separate"/>
      </w:r>
      <w:r w:rsidR="008300F2" w:rsidRPr="0067749D">
        <w:rPr>
          <w:noProof/>
        </w:rPr>
        <w:t>(Hurvich, Jameson, &amp; Cohen, 1968; Jordan &amp; Mollon, 1995; Metz &amp; Balliet, 1973; Schefrin &amp; Werner, 1990)</w:t>
      </w:r>
      <w:r w:rsidR="008300F2" w:rsidRPr="00375B92">
        <w:fldChar w:fldCharType="end"/>
      </w:r>
      <w:r w:rsidR="008300F2" w:rsidRPr="00375B92">
        <w:t xml:space="preserve">, including a </w:t>
      </w:r>
      <w:r w:rsidR="008300F2">
        <w:t xml:space="preserve">recent </w:t>
      </w:r>
      <w:r w:rsidR="008300F2" w:rsidRPr="00375B92">
        <w:t xml:space="preserve">paper </w:t>
      </w:r>
      <w:r w:rsidR="008300F2">
        <w:t>that</w:t>
      </w:r>
      <w:r w:rsidR="008300F2" w:rsidRPr="00375B92">
        <w:t xml:space="preserve"> investigated the distribution of unique green wavelengths by re-analysing past research using a more modern and robust test of unimodality, </w:t>
      </w:r>
      <w:proofErr w:type="spellStart"/>
      <w:r w:rsidR="008300F2" w:rsidRPr="00375B92">
        <w:t>Hartigan’s</w:t>
      </w:r>
      <w:proofErr w:type="spellEnd"/>
      <w:r w:rsidR="008300F2" w:rsidRPr="00375B92">
        <w:t xml:space="preserve"> dip test </w:t>
      </w:r>
      <w:r w:rsidR="008300F2" w:rsidRPr="00375B92">
        <w:fldChar w:fldCharType="begin" w:fldLock="1"/>
      </w:r>
      <w:r w:rsidR="008300F2">
        <w:instrText>ADDIN CSL_CITATION { "citationItems" : [ { "id" : "ITEM-1", "itemData" : { "author" : [ { "dropping-particle" : "", "family" : "Hartigan", "given" : "J.A.", "non-dropping-particle" : "", "parse-names" : false, "suffix" : "" }, { "dropping-particle" : "", "family" : "Hartigan", "given" : "P.M", "non-dropping-particle" : "", "parse-names" : false, "suffix" : "" } ], "container-title" : "Annals of Statistics", "id" : "ITEM-1", "issue" : "1", "issued" : { "date-parts" : [ [ "1985" ] ] }, "page" : "70-84", "title" : "The Dip Test of Unimodality", "type" : "article-journal", "volume" : "13" }, "uris" : [ "http://www.mendeley.com/documents/?uuid=e03cb7d9-995f-4991-8cca-730f31b48812" ] } ], "mendeley" : { "previouslyFormattedCitation" : "(Hartigan &amp; Hartigan, 1985)" }, "properties" : { "noteIndex" : 0 }, "schema" : "https://github.com/citation-style-language/schema/raw/master/csl-citation.json" }</w:instrText>
      </w:r>
      <w:r w:rsidR="008300F2" w:rsidRPr="00375B92">
        <w:fldChar w:fldCharType="separate"/>
      </w:r>
      <w:r w:rsidR="008300F2" w:rsidRPr="00375B92">
        <w:rPr>
          <w:noProof/>
        </w:rPr>
        <w:t>(Hartigan &amp; Hartigan, 1985)</w:t>
      </w:r>
      <w:r w:rsidR="008300F2" w:rsidRPr="00375B92">
        <w:fldChar w:fldCharType="end"/>
      </w:r>
      <w:r w:rsidR="008300F2" w:rsidRPr="00375B92">
        <w:t>, which was not available at the time many of these past studies were published</w:t>
      </w:r>
      <w:r w:rsidR="008300F2">
        <w:t xml:space="preserve"> </w:t>
      </w:r>
      <w:r w:rsidR="008300F2" w:rsidRPr="00375B92">
        <w:fldChar w:fldCharType="begin" w:fldLock="1"/>
      </w:r>
      <w:r w:rsidR="008300F2">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title" : "The distribution of unique green wavelengths and its relationship to macular pigment density.", "type" : "article-journal", "volume" : "13" }, "uris" : [ "http://www.mendeley.com/documents/?uuid=44145918-dc40-4860-a682-21e2886b1008" ] } ], "mendeley" : { "previouslyFormattedCitation" : "(Welbourne, Thompson, Wade, &amp; Morland, 2013)" }, "properties" : { "noteIndex" : 0 }, "schema" : "https://github.com/citation-style-language/schema/raw/master/csl-citation.json" }</w:instrText>
      </w:r>
      <w:r w:rsidR="008300F2" w:rsidRPr="00375B92">
        <w:fldChar w:fldCharType="separate"/>
      </w:r>
      <w:r w:rsidR="008300F2" w:rsidRPr="00375B92">
        <w:rPr>
          <w:noProof/>
        </w:rPr>
        <w:t>(Welbourne, Thompson, Wade, &amp; Morland, 2013)</w:t>
      </w:r>
      <w:r w:rsidR="008300F2" w:rsidRPr="00375B92">
        <w:fldChar w:fldCharType="end"/>
      </w:r>
      <w:r w:rsidR="008300F2" w:rsidRPr="00375B92">
        <w:t xml:space="preserve">.  </w:t>
      </w:r>
    </w:p>
    <w:p w14:paraId="3FDC569A" w14:textId="3235E7FE" w:rsidR="008300F2" w:rsidRDefault="00C67A94" w:rsidP="008300F2">
      <w:r>
        <w:rPr>
          <w:noProof/>
          <w:lang w:val="en-US"/>
        </w:rPr>
        <mc:AlternateContent>
          <mc:Choice Requires="wpg">
            <w:drawing>
              <wp:anchor distT="0" distB="0" distL="114300" distR="114300" simplePos="0" relativeHeight="251675648" behindDoc="0" locked="0" layoutInCell="1" allowOverlap="1" wp14:anchorId="68DEBDFC" wp14:editId="1476FE9A">
                <wp:simplePos x="0" y="0"/>
                <wp:positionH relativeFrom="column">
                  <wp:posOffset>0</wp:posOffset>
                </wp:positionH>
                <wp:positionV relativeFrom="paragraph">
                  <wp:posOffset>1911985</wp:posOffset>
                </wp:positionV>
                <wp:extent cx="5257800" cy="3666490"/>
                <wp:effectExtent l="0" t="0" r="0" b="16510"/>
                <wp:wrapTopAndBottom/>
                <wp:docPr id="620" name="Group 5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800" cy="3666490"/>
                          <a:chOff x="1800" y="4500"/>
                          <a:chExt cx="8280" cy="5774"/>
                        </a:xfrm>
                      </wpg:grpSpPr>
                      <wpg:grpSp>
                        <wpg:cNvPr id="621" name="Group 568"/>
                        <wpg:cNvGrpSpPr>
                          <a:grpSpLocks/>
                        </wpg:cNvGrpSpPr>
                        <wpg:grpSpPr bwMode="auto">
                          <a:xfrm>
                            <a:off x="1800" y="4500"/>
                            <a:ext cx="8280" cy="5774"/>
                            <a:chOff x="1800" y="4306"/>
                            <a:chExt cx="8280" cy="5774"/>
                          </a:xfrm>
                        </wpg:grpSpPr>
                        <pic:pic xmlns:pic="http://schemas.openxmlformats.org/drawingml/2006/picture">
                          <pic:nvPicPr>
                            <pic:cNvPr id="622" name="Picture 569" descr="Screen Shot 2014-07-01 at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3840" y="4306"/>
                              <a:ext cx="4220" cy="50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23" name="Text Box 570"/>
                          <wps:cNvSpPr txBox="1">
                            <a:spLocks noChangeArrowheads="1"/>
                          </wps:cNvSpPr>
                          <wps:spPr bwMode="auto">
                            <a:xfrm>
                              <a:off x="1800" y="9452"/>
                              <a:ext cx="8280" cy="6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E9E9E0" w14:textId="77777777" w:rsidR="008968B3" w:rsidRPr="00DC22AC" w:rsidRDefault="008968B3" w:rsidP="008300F2">
                                <w:pPr>
                                  <w:pStyle w:val="Caption"/>
                                  <w:spacing w:line="360" w:lineRule="auto"/>
                                  <w:rPr>
                                    <w:noProof/>
                                  </w:rPr>
                                </w:pPr>
                                <w:bookmarkStart w:id="5" w:name="_Ref265851269"/>
                                <w:r>
                                  <w:t xml:space="preserve">Figure </w:t>
                                </w:r>
                                <w:r>
                                  <w:fldChar w:fldCharType="begin"/>
                                </w:r>
                                <w:r>
                                  <w:instrText xml:space="preserve"> SEQ Figure \* ARABIC </w:instrText>
                                </w:r>
                                <w:r>
                                  <w:fldChar w:fldCharType="separate"/>
                                </w:r>
                                <w:r>
                                  <w:rPr>
                                    <w:noProof/>
                                  </w:rPr>
                                  <w:t>2</w:t>
                                </w:r>
                                <w:r>
                                  <w:fldChar w:fldCharType="end"/>
                                </w:r>
                                <w:bookmarkEnd w:id="5"/>
                                <w:r>
                                  <w:t xml:space="preserve"> </w:t>
                                </w:r>
                                <w:r w:rsidRPr="00935A9C">
                                  <w:rPr>
                                    <w:b w:val="0"/>
                                  </w:rPr>
                                  <w:t>Histogram of unique green wavelengths, showing a unimodal distribution.  Taken from Welbourne et al</w:t>
                                </w:r>
                                <w:r>
                                  <w:rPr>
                                    <w:b w:val="0"/>
                                  </w:rPr>
                                  <w:t xml:space="preserve"> </w:t>
                                </w:r>
                                <w:r>
                                  <w:rPr>
                                    <w:b w:val="0"/>
                                  </w:rPr>
                                  <w:fldChar w:fldCharType="begin" w:fldLock="1"/>
                                </w:r>
                                <w:r>
                                  <w:rPr>
                                    <w:b w:val="0"/>
                                  </w:rPr>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title" : "The distribution of unique green wavelengths and its relationship to macular pigment density.", "type" : "article-journal", "volume" : "13" }, "suppress-author" : 1, "uris" : [ "http://www.mendeley.com/documents/?uuid=44145918-dc40-4860-a682-21e2886b1008" ] } ], "mendeley" : { "previouslyFormattedCitation" : "(2013)" }, "properties" : { "noteIndex" : 0 }, "schema" : "https://github.com/citation-style-language/schema/raw/master/csl-citation.json" }</w:instrText>
                                </w:r>
                                <w:r>
                                  <w:rPr>
                                    <w:b w:val="0"/>
                                  </w:rPr>
                                  <w:fldChar w:fldCharType="separate"/>
                                </w:r>
                                <w:r w:rsidRPr="00935A9C">
                                  <w:rPr>
                                    <w:b w:val="0"/>
                                    <w:noProof/>
                                  </w:rPr>
                                  <w:t>(2013)</w:t>
                                </w:r>
                                <w:r>
                                  <w:rPr>
                                    <w:b w:val="0"/>
                                  </w:rPr>
                                  <w:fldChar w:fldCharType="end"/>
                                </w:r>
                                <w:r>
                                  <w:rPr>
                                    <w:b w:val="0"/>
                                  </w:rPr>
                                  <w:t>.</w:t>
                                </w:r>
                              </w:p>
                            </w:txbxContent>
                          </wps:txbx>
                          <wps:bodyPr rot="0" vert="horz" wrap="square" lIns="0" tIns="0" rIns="0" bIns="0" anchor="t" anchorCtr="0" upright="1">
                            <a:noAutofit/>
                          </wps:bodyPr>
                        </wps:wsp>
                      </wpg:grpSp>
                      <wps:wsp>
                        <wps:cNvPr id="624" name="Rectangle 25"/>
                        <wps:cNvSpPr>
                          <a:spLocks noChangeArrowheads="1"/>
                        </wps:cNvSpPr>
                        <wps:spPr bwMode="auto">
                          <a:xfrm>
                            <a:off x="5220" y="4500"/>
                            <a:ext cx="2160" cy="540"/>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blurRad="40000" dist="23000" dir="5400000" rotWithShape="0">
                                    <a:srgbClr val="000000">
                                      <a:alpha val="34999"/>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567" o:spid="_x0000_s1029" style="position:absolute;margin-left:0;margin-top:150.55pt;width:414pt;height:288.7pt;z-index:251675648" coordorigin="1800,4500" coordsize="8280,57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">
                <v:group id="Group 568" o:spid="_x0000_s1030" style="position:absolute;left:1800;top:4500;width:8280;height:5774" coordorigin="1800,4306" coordsize="8280,577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vl67CxAAAANwAAAAP&#10;AAAAAAAAAAAAAAAAAKkCAABkcnMvZG93bnJldi54bWxQSwUGAAAAAAQABAD6AAAAmgMAAAAA&#10;">
                  <v:shape id="Picture 569" o:spid="_x0000_s1031" type="#_x0000_t75" alt="Screen Shot 2014-07-01 at 16" style="position:absolute;left:3840;top:4306;width:4220;height:504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Jz&#10;l3TFAAAA3AAAAA8AAABkcnMvZG93bnJldi54bWxEj0FrwkAQhe+F/odlCr2UujEHtamrqEVQPCUp&#10;9DrsTpO02dmQXTX+e1cQPD7evO/Nmy8H24oT9b5xrGA8SkAQa2carhR8l9v3GQgfkA22jknBhTws&#10;F89Pc8yMO3NOpyJUIkLYZ6igDqHLpPS6Jot+5Dri6P263mKIsq+k6fEc4baVaZJMpMWGY0ONHW1q&#10;0v/F0cY38rePn3Wui8N0v9N/YVaOdfml1OvLsPoEEWgIj+N7emcUTNIUbmMiAeTiC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yc5d0xQAAANwAAAAPAAAAAAAAAAAAAAAAAJwC&#10;AABkcnMvZG93bnJldi54bWxQSwUGAAAAAAQABAD3AAAAjgMAAAAA&#10;">
                    <v:imagedata r:id="rId12" o:title="Screen Shot 2014-07-01 at 16"/>
                  </v:shape>
                  <v:shape id="Text Box 570" o:spid="_x0000_s1032" type="#_x0000_t202" style="position:absolute;left:1800;top:9452;width:8280;height: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E16dxQAA&#10;ANwAAAAPAAAAZHJzL2Rvd25yZXYueG1sRI9Ba8JAFITvBf/D8oTe6kYLoUZXEWlBKBRjPHh8Zp/J&#10;YvZtzK6a/vuuUPA4zMw3zHzZ20bcqPPGsYLxKAFBXDptuFKwL77ePkD4gKyxcUwKfsnDcjF4mWOm&#10;3Z1zuu1CJSKEfYYK6hDaTEpf1mTRj1xLHL2T6yyGKLtK6g7vEW4bOUmSVFo0HBdqbGldU3neXa2C&#10;1YHzT3P5OW7zU26KYprwd3pW6nXYr2YgAvXhGf5vb7SCdPIOjzPxCMjF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oTXp3FAAAA3AAAAA8AAAAAAAAAAAAAAAAAlwIAAGRycy9k&#10;b3ducmV2LnhtbFBLBQYAAAAABAAEAPUAAACJAwAAAAA=&#10;" filled="f" stroked="f">
                    <v:textbox inset="0,0,0,0">
                      <w:txbxContent>
                        <w:p w14:paraId="0FE9E9E0" w14:textId="77777777" w:rsidR="00476BB0" w:rsidRPr="00DC22AC" w:rsidRDefault="00476BB0" w:rsidP="008300F2">
                          <w:pPr>
                            <w:pStyle w:val="Caption"/>
                            <w:spacing w:line="360" w:lineRule="auto"/>
                            <w:rPr>
                              <w:noProof/>
                            </w:rPr>
                          </w:pPr>
                          <w:bookmarkStart w:id="6" w:name="_Ref265851269"/>
                          <w:r>
                            <w:t xml:space="preserve">Figure </w:t>
                          </w:r>
                          <w:r>
                            <w:fldChar w:fldCharType="begin"/>
                          </w:r>
                          <w:r>
                            <w:instrText xml:space="preserve"> SEQ Figure \* ARABIC </w:instrText>
                          </w:r>
                          <w:r>
                            <w:fldChar w:fldCharType="separate"/>
                          </w:r>
                          <w:r>
                            <w:rPr>
                              <w:noProof/>
                            </w:rPr>
                            <w:t>2</w:t>
                          </w:r>
                          <w:r>
                            <w:fldChar w:fldCharType="end"/>
                          </w:r>
                          <w:bookmarkEnd w:id="6"/>
                          <w:r>
                            <w:t xml:space="preserve"> </w:t>
                          </w:r>
                          <w:r w:rsidRPr="00935A9C">
                            <w:rPr>
                              <w:b w:val="0"/>
                            </w:rPr>
                            <w:t>Histogram of unique green wavelengths, showing a unimodal distribution.  Taken from Welbourne et al</w:t>
                          </w:r>
                          <w:r>
                            <w:rPr>
                              <w:b w:val="0"/>
                            </w:rPr>
                            <w:t xml:space="preserve"> </w:t>
                          </w:r>
                          <w:r>
                            <w:rPr>
                              <w:b w:val="0"/>
                            </w:rPr>
                            <w:fldChar w:fldCharType="begin" w:fldLock="1"/>
                          </w:r>
                          <w:r>
                            <w:rPr>
                              <w:b w:val="0"/>
                            </w:rPr>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title" : "The distribution of unique green wavelengths and its relationship to macular pigment density.", "type" : "article-journal", "volume" : "13" }, "suppress-author" : 1, "uris" : [ "http://www.mendeley.com/documents/?uuid=44145918-dc40-4860-a682-21e2886b1008" ] } ], "mendeley" : { "previouslyFormattedCitation" : "(2013)" }, "properties" : { "noteIndex" : 0 }, "schema" : "https://github.com/citation-style-language/schema/raw/master/csl-citation.json" }</w:instrText>
                          </w:r>
                          <w:r>
                            <w:rPr>
                              <w:b w:val="0"/>
                            </w:rPr>
                            <w:fldChar w:fldCharType="separate"/>
                          </w:r>
                          <w:r w:rsidRPr="00935A9C">
                            <w:rPr>
                              <w:b w:val="0"/>
                              <w:noProof/>
                            </w:rPr>
                            <w:t>(2013)</w:t>
                          </w:r>
                          <w:r>
                            <w:rPr>
                              <w:b w:val="0"/>
                            </w:rPr>
                            <w:fldChar w:fldCharType="end"/>
                          </w:r>
                          <w:r>
                            <w:rPr>
                              <w:b w:val="0"/>
                            </w:rPr>
                            <w:t>.</w:t>
                          </w:r>
                        </w:p>
                      </w:txbxContent>
                    </v:textbox>
                  </v:shape>
                </v:group>
                <v:rect id="Rectangle 25" o:spid="_x0000_s1033" style="position:absolute;left:5220;top:4500;width:2160;height:5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n/XdxwAA&#10;ANwAAAAPAAAAZHJzL2Rvd25yZXYueG1sRI9Ba8JAFITvhf6H5RW8FN00FJHoKlIopNZLVVBvj+wz&#10;ic2+TbNrEv+9Kwg9DjPzDTNb9KYSLTWutKzgbRSBIM6sLjlXsNt+DicgnEfWWFkmBVdysJg/P80w&#10;0bbjH2o3PhcBwi5BBYX3dSKlywoy6Ea2Jg7eyTYGfZBNLnWDXYCbSsZRNJYGSw4LBdb0UVD2u7kY&#10;Beu0Tl9334f43EXHVi/Pf1+r/UqpwUu/nILw1Pv/8KOdagXj+B3uZ8IRkP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QZ/13ccAAADcAAAADwAAAAAAAAAAAAAAAACXAgAAZHJz&#10;L2Rvd25yZXYueG1sUEsFBgAAAAAEAAQA9QAAAIsDAAAAAA==&#10;" strokecolor="white">
                  <v:shadow opacity="22936f" mv:blur="40000f" origin=",.5" offset="0,23000emu"/>
                </v:rect>
                <w10:wrap type="topAndBottom"/>
              </v:group>
            </w:pict>
          </mc:Fallback>
        </mc:AlternateContent>
      </w:r>
      <w:r w:rsidR="008300F2">
        <w:t>Within this study, n</w:t>
      </w:r>
      <w:r w:rsidR="008300F2" w:rsidRPr="00375B92">
        <w:t>ew data was also collected from 58 trichromatic participants to measure their unique green wavelength settings.  The analysis of the revisited papers and the new data strongly supported a unimodal distribution of unique green values existing within the population</w:t>
      </w:r>
      <w:r w:rsidR="008300F2">
        <w:t xml:space="preserve"> (see </w:t>
      </w:r>
      <w:r w:rsidR="008300F2">
        <w:fldChar w:fldCharType="begin"/>
      </w:r>
      <w:r w:rsidR="008300F2">
        <w:instrText xml:space="preserve"> REF _Ref265851269 \h </w:instrText>
      </w:r>
      <w:r w:rsidR="008300F2">
        <w:fldChar w:fldCharType="separate"/>
      </w:r>
      <w:r w:rsidR="00567AA8">
        <w:t xml:space="preserve">Figure </w:t>
      </w:r>
      <w:r w:rsidR="00567AA8">
        <w:rPr>
          <w:noProof/>
        </w:rPr>
        <w:t>2</w:t>
      </w:r>
      <w:r w:rsidR="008300F2">
        <w:fldChar w:fldCharType="end"/>
      </w:r>
      <w:r w:rsidR="008300F2">
        <w:t>)</w:t>
      </w:r>
      <w:r w:rsidR="008300F2" w:rsidRPr="00375B92">
        <w:t xml:space="preserve">; only one of the existing papers that supported a bimodal distribution actually demonstrated a high likelihood of bimodality on the dip test.  </w:t>
      </w:r>
    </w:p>
    <w:p w14:paraId="02F32D83" w14:textId="277E26CB" w:rsidR="008300F2" w:rsidRDefault="008300F2" w:rsidP="008300F2"/>
    <w:p w14:paraId="4625ACB8" w14:textId="18BD536B" w:rsidR="008300F2" w:rsidRPr="00375B92" w:rsidRDefault="008300F2" w:rsidP="008300F2">
      <w:r w:rsidRPr="00375B92">
        <w:t>Two main factors that may affect unique green wavelength variance will be considered: Macular pigment optical density (MPOD) and environmental adaptation.  The following sections will detail the surrounding literature and describe methodology for investigating these factors.</w:t>
      </w:r>
    </w:p>
    <w:p w14:paraId="2E5FD62E" w14:textId="3E8611EC" w:rsidR="008300F2" w:rsidRPr="00375B92" w:rsidRDefault="008300F2" w:rsidP="008300F2">
      <w:pPr>
        <w:pStyle w:val="Heading3"/>
      </w:pPr>
      <w:bookmarkStart w:id="6" w:name="_Toc311120723"/>
      <w:commentRangeStart w:id="7"/>
      <w:r w:rsidRPr="00375B92">
        <w:t>MPOD and unique green</w:t>
      </w:r>
      <w:bookmarkEnd w:id="6"/>
    </w:p>
    <w:p w14:paraId="2DA86A32" w14:textId="5452EA01" w:rsidR="008300F2" w:rsidRDefault="008300F2" w:rsidP="008300F2">
      <w:r w:rsidRPr="00375B92">
        <w:t xml:space="preserve">To further investigate large individual differences in unique green wavelength settings, it is important to </w:t>
      </w:r>
      <w:commentRangeEnd w:id="7"/>
      <w:r w:rsidR="00C67A94">
        <w:rPr>
          <w:rStyle w:val="CommentReference"/>
        </w:rPr>
        <w:commentReference w:id="7"/>
      </w:r>
      <w:r w:rsidRPr="00375B92">
        <w:t xml:space="preserve">consider the physiological components of the retina that may affect the wavelengths of light reaching the photoreceptors.  Macular pigment (MP), which contains two yellowish carotenoids (lutein and </w:t>
      </w:r>
      <w:proofErr w:type="spellStart"/>
      <w:r w:rsidRPr="00375B92">
        <w:t>zeaxanthin</w:t>
      </w:r>
      <w:proofErr w:type="spellEnd"/>
      <w:r w:rsidRPr="00375B92">
        <w:t>), is located within the central 7mm</w:t>
      </w:r>
      <w:r w:rsidRPr="00375B92">
        <w:rPr>
          <w:vertAlign w:val="superscript"/>
        </w:rPr>
        <w:t>2</w:t>
      </w:r>
      <w:r w:rsidRPr="00375B92">
        <w:t xml:space="preserve"> of the retina and has a distribution that is at its peak in the fovea and slowly declines with eccentricity </w:t>
      </w:r>
      <w:r w:rsidRPr="00375B92">
        <w:fldChar w:fldCharType="begin" w:fldLock="1"/>
      </w:r>
      <w:r>
        <w:instrText>ADDIN CSL_CITATION { "citationItems" : [ { "id" : "ITEM-1", "itemData" : { "DOI" : "10.1016/j.preteyeres.2004.05.004", "ISSN" : "1350-9462", "PMID" : "15302350", "abstract" : "The macular pigments (MP) absorb light in the blue-green region of the visible spectrum and comprise two carotenoids, lutein and zeaxanthin. In humans the concentration of MP varies widely across the normal population. There are two (not mutually exclusive) proposed roles for MP: to improve visual function and to act as an antioxidant and protect the macula from damage by oxidative stress. In this article we review the origin, spectral characteristics and ocular distribution of MP and also discuss the effect MP has on central visual function and the techniques available for measurement of MP optical density in vivo. Finally, we review the evidence for both proposed physiological roles of MP. Considering the first of these, we conclude that although MP might improve visual function in theory, to date there is no firm evidence that higher levels of MP are correlated with enhanced measures of visual performance. There is a growing body of evidence that has highlighted associations between macular disease and low levels of MP, most particularly with age-related macular degeneration (AMD) and with risk factors for AMD. However, all findings to date are associative only and there is no direct evidence for high MP levels conferring a protective effect. Increased dietary intake of MP gives rise to increased levels of serum and retinal MP. This, taken together with the associative evidence of low MP levels in disease, indicates that a potential, and perhaps serendipitous, therapeutic strategy for macular disease exists. We conclude, however, that the potential protective properties of MP will only be fully evaluated by undertaking longitudinal studies that follow initially healthy participants through to the development of macular disease.", "author" : [ { "dropping-particle" : "", "family" : "Davies", "given" : "Nigel P", "non-dropping-particle" : "", "parse-names" : false, "suffix" : "" }, { "dropping-particle" : "", "family" : "Morland", "given" : "Antony B", "non-dropping-particle" : "", "parse-names" : false, "suffix" : "" } ], "container-title" : "Progress in retinal and eye research", "id" : "ITEM-1", "issue" : "5", "issued" : { "date-parts" : [ [ "2004", "9" ] ] }, "page" : "533-59", "title" : "Macular pigments: their characteristics and putative role.", "type" : "article-journal", "volume" : "23" }, "uris" : [ "http://www.mendeley.com/documents/?uuid=064f6c5e-86c1-4081-a0ed-df466a38d893" ] } ], "mendeley" : { "previouslyFormattedCitation" : "(Davies &amp; Morland, 2004)" }, "properties" : { "noteIndex" : 0 }, "schema" : "https://github.com/citation-style-language/schema/raw/master/csl-citation.json" }</w:instrText>
      </w:r>
      <w:r w:rsidRPr="00375B92">
        <w:fldChar w:fldCharType="separate"/>
      </w:r>
      <w:r w:rsidRPr="00375B92">
        <w:rPr>
          <w:noProof/>
        </w:rPr>
        <w:t>(Davies &amp; Morland, 2004)</w:t>
      </w:r>
      <w:r w:rsidRPr="00375B92">
        <w:fldChar w:fldCharType="end"/>
      </w:r>
      <w:r w:rsidRPr="00375B92">
        <w:t xml:space="preserve">.  MP acts as a filter absorbing short wavelength light between 400 and 500nm before it reaches the photoreceptors </w:t>
      </w:r>
      <w:r w:rsidRPr="00375B92">
        <w:fldChar w:fldCharType="begin" w:fldLock="1"/>
      </w:r>
      <w:r>
        <w:instrText>ADDIN CSL_CITATION { "citationItems" : [ { "id" : "ITEM-1", "itemData" : { "ISSN" : "0002-9165", "PMID" : "12198005", "abstract" : "Macular pigment (MP), concentrated in the central area of the retina, contains the carotenoids lutein and zeaxanthin. A low MP density could be a risk factor for age-related macular degeneration. Little information is available regarding MP density in relation to serum lutein and zeaxanthin and adipose lutein concentrations in a general population.", "author" : [ { "dropping-particle" : "", "family" : "Broekmans", "given" : "Wendy M R", "non-dropping-particle" : "", "parse-names" : false, "suffix" : "" }, { "dropping-particle" : "", "family" : "Berendschot", "given" : "Tos T J M", "non-dropping-particle" : "", "parse-names" : false, "suffix" : "" }, { "dropping-particle" : "", "family" : "Kl\u00f6pping-Ketelaars", "given" : "Ineke a a", "non-dropping-particle" : "", "parse-names" : false, "suffix" : "" }, { "dropping-particle" : "", "family" : "Vries", "given" : "Arjan J", "non-dropping-particle" : "de", "parse-names" : false, "suffix" : "" }, { "dropping-particle" : "", "family" : "Goldbohm", "given" : "R Alexandra", "non-dropping-particle" : "", "parse-names" : false, "suffix" : "" }, { "dropping-particle" : "", "family" : "Tijburg", "given" : "Lilian B M", "non-dropping-particle" : "", "parse-names" : false, "suffix" : "" }, { "dropping-particle" : "", "family" : "Kardinaal", "given" : "Alwine F M", "non-dropping-particle" : "", "parse-names" : false, "suffix" : "" }, { "dropping-particle" : "", "family" : "Poppel", "given" : "Geert", "non-dropping-particle" : "van", "parse-names" : false, "suffix" : "" } ], "container-title" : "The American journal of clinical nutrition", "id" : "ITEM-1", "issue" : "3", "issued" : { "date-parts" : [ [ "2002", "9" ] ] }, "page" : "595-603", "title" : "Macular pigment density in relation to serum and adipose tissue concentrations of lutein and serum concentrations of zeaxanthin.", "type" : "article-journal", "volume" : "76" }, "uris" : [ "http://www.mendeley.com/documents/?uuid=5e21ddb6-3dc9-40c0-9517-ef9d4449b4e8" ] }, { "id" : "ITEM-2", "itemData" : { "DOI" : "10.1016/j.preteyeres.2004.05.004", "ISSN" : "1350-9462", "PMID" : "15302350", "abstract" : "The macular pigments (MP) absorb light in the blue-green region of the visible spectrum and comprise two carotenoids, lutein and zeaxanthin. In humans the concentration of MP varies widely across the normal population. There are two (not mutually exclusive) proposed roles for MP: to improve visual function and to act as an antioxidant and protect the macula from damage by oxidative stress. In this article we review the origin, spectral characteristics and ocular distribution of MP and also discuss the effect MP has on central visual function and the techniques available for measurement of MP optical density in vivo. Finally, we review the evidence for both proposed physiological roles of MP. Considering the first of these, we conclude that although MP might improve visual function in theory, to date there is no firm evidence that higher levels of MP are correlated with enhanced measures of visual performance. There is a growing body of evidence that has highlighted associations between macular disease and low levels of MP, most particularly with age-related macular degeneration (AMD) and with risk factors for AMD. However, all findings to date are associative only and there is no direct evidence for high MP levels conferring a protective effect. Increased dietary intake of MP gives rise to increased levels of serum and retinal MP. This, taken together with the associative evidence of low MP levels in disease, indicates that a potential, and perhaps serendipitous, therapeutic strategy for macular disease exists. We conclude, however, that the potential protective properties of MP will only be fully evaluated by undertaking longitudinal studies that follow initially healthy participants through to the development of macular disease.", "author" : [ { "dropping-particle" : "", "family" : "Davies", "given" : "Nigel P", "non-dropping-particle" : "", "parse-names" : false, "suffix" : "" }, { "dropping-particle" : "", "family" : "Morland", "given" : "Antony B", "non-dropping-particle" : "", "parse-names" : false, "suffix" : "" } ], "container-title" : "Progress in retinal and eye research", "id" : "ITEM-2", "issue" : "5", "issued" : { "date-parts" : [ [ "2004", "9" ] ] }, "page" : "533-59", "title" : "Macular pigments: their characteristics and putative role.", "type" : "article-journal", "volume" : "23" }, "uris" : [ "http://www.mendeley.com/documents/?uuid=064f6c5e-86c1-4081-a0ed-df466a38d893" ] }, { "id" : "ITEM-3", "itemData" : { "DOI" : "10.1038/sj.eye.6702780", "ISSN" : "0950-222X", "PMID" : "17401321", "abstract" : "Clinical investigations have demonstrated variation in both the peak optical density and the spatial distribution of macular pigment. To confirm these impressions histologically, the present study examined the distribution of macular pigment in the human retina.", "author" : [ { "dropping-particle" : "", "family" : "Trieschmann", "given" : "M", "non-dropping-particle" : "", "parse-names" : false, "suffix" : "" }, { "dropping-particle" : "", "family" : "Kuijk", "given" : "F J G M", "non-dropping-particle" : "van", "parse-names" : false, "suffix" : "" }, { "dropping-particle" : "", "family" : "Alexander", "given" : "R", "non-dropping-particle" : "", "parse-names" : false, "suffix" : "" }, { "dropping-particle" : "", "family" : "Hermans", "given" : "P", "non-dropping-particle" : "", "parse-names" : false, "suffix" : "" }, { "dropping-particle" : "", "family" : "Luthert", "given" : "P", "non-dropping-particle" : "", "parse-names" : false, "suffix" : "" }, { "dropping-particle" : "", "family" : "Bird", "given" : "a C", "non-dropping-particle" : "", "parse-names" : false, "suffix" : "" }, { "dropping-particle" : "", "family" : "Pauleikhoff", "given" : "D", "non-dropping-particle" : "", "parse-names" : false, "suffix" : "" } ], "container-title" : "Eye (London, England)", "id" : "ITEM-3", "issue" : "1", "issued" : { "date-parts" : [ [ "2008", "1" ] ] }, "page" : "132-7", "title" : "Macular pigment in the human retina: histological evaluation of localization and distribution.", "type" : "article-journal", "volume" : "22" }, "uris" : [ "http://www.mendeley.com/documents/?uuid=2d12e115-e93c-4761-9905-0f54dc809c85" ] } ], "mendeley" : { "previouslyFormattedCitation" : "(Broekmans et al., 2002; Davies &amp; Morland, 2004; Trieschmann et al., 2008)" }, "properties" : { "noteIndex" : 0 }, "schema" : "https://github.com/citation-style-language/schema/raw/master/csl-citation.json" }</w:instrText>
      </w:r>
      <w:r w:rsidRPr="00375B92">
        <w:fldChar w:fldCharType="separate"/>
      </w:r>
      <w:r w:rsidRPr="00375B92">
        <w:rPr>
          <w:noProof/>
        </w:rPr>
        <w:t>(Broekmans et al., 2002; Davies &amp; Morland, 2004; Trieschmann et al., 2008)</w:t>
      </w:r>
      <w:r w:rsidRPr="00375B92">
        <w:fldChar w:fldCharType="end"/>
      </w:r>
      <w:r w:rsidRPr="00375B92">
        <w:t xml:space="preserve">. Higher densities of MP absorb a larger amount of short wavelength light than lower densities, and the density of this pigment can vary over 1 log unit between individuals </w:t>
      </w:r>
      <w:r w:rsidRPr="00375B92">
        <w:fldChar w:fldCharType="begin" w:fldLock="1"/>
      </w:r>
      <w:r>
        <w:instrText>ADDIN CSL_CITATION { "citationItems" : [ { "id" : "ITEM-1", "itemData" : { "ISSN" : "0816-4622", "PMID" : "15312034", "abstract" : "It has been reported that the differences in macular pigment between Asian and Caucasian eyes might give rise to different performance on the Farnsworth-Munsell 100 Hue test. However, the study did not appear to account adequately for the observation that differences were apparent only in older age groups. It was also acknowledged that other factors, like pupil size and crystalline lens colouration, could influence the result.", "author" : [ { "dropping-particle" : "", "family" : "Dain", "given" : "Stephen J", "non-dropping-particle" : "", "parse-names" : false, "suffix" : "" }, { "dropping-particle" : "", "family" : "Cassimaty", "given" : "Vicky T", "non-dropping-particle" : "", "parse-names" : false, "suffix" : "" }, { "dropping-particle" : "", "family" : "Psarakis", "given" : "Dean T", "non-dropping-particle" : "", "parse-names" : false, "suffix" : "" } ], "container-title" : "Clinical &amp; experimental optometry : journal of the Australian Optometrical Association", "id" : "ITEM-1", "issue" : "4-5", "issued" : { "date-parts" : [ [ "2004", "7" ] ] }, "page" : "322-5", "title" : "Differences in FM100-Hue test performance related to iris colour may be due to pupil size as well as presumed amounts of macular pigmentation.", "type" : "article-journal", "volume" : "87" }, "uris" : [ "http://www.mendeley.com/documents/?uuid=891abaae-b9af-46f5-aef2-a513be70e0a7" ] }, { "id" : "ITEM-2", "itemData" : { "DOI" : "10.1016/j.preteyeres.2004.05.004", "ISSN" : "1350-9462", "PMID" : "15302350", "abstract" : "The macular pigments (MP) absorb light in the blue-green region of the visible spectrum and comprise two carotenoids, lutein and zeaxanthin. In humans the concentration of MP varies widely across the normal population. There are two (not mutually exclusive) proposed roles for MP: to improve visual function and to act as an antioxidant and protect the macula from damage by oxidative stress. In this article we review the origin, spectral characteristics and ocular distribution of MP and also discuss the effect MP has on central visual function and the techniques available for measurement of MP optical density in vivo. Finally, we review the evidence for both proposed physiological roles of MP. Considering the first of these, we conclude that although MP might improve visual function in theory, to date there is no firm evidence that higher levels of MP are correlated with enhanced measures of visual performance. There is a growing body of evidence that has highlighted associations between macular disease and low levels of MP, most particularly with age-related macular degeneration (AMD) and with risk factors for AMD. However, all findings to date are associative only and there is no direct evidence for high MP levels conferring a protective effect. Increased dietary intake of MP gives rise to increased levels of serum and retinal MP. This, taken together with the associative evidence of low MP levels in disease, indicates that a potential, and perhaps serendipitous, therapeutic strategy for macular disease exists. We conclude, however, that the potential protective properties of MP will only be fully evaluated by undertaking longitudinal studies that follow initially healthy participants through to the development of macular disease.", "author" : [ { "dropping-particle" : "", "family" : "Davies", "given" : "Nigel P", "non-dropping-particle" : "", "parse-names" : false, "suffix" : "" }, { "dropping-particle" : "", "family" : "Morland", "given" : "Antony B", "non-dropping-particle" : "", "parse-names" : false, "suffix" : "" } ], "container-title" : "Progress in retinal and eye research", "id" : "ITEM-2", "issue" : "5", "issued" : { "date-parts" : [ [ "2004", "9" ] ] }, "page" : "533-59", "title" : "Macular pigments: their characteristics and putative role.", "type" : "article-journal", "volume" : "23" }, "uris" : [ "http://www.mendeley.com/documents/?uuid=064f6c5e-86c1-4081-a0ed-df466a38d893" ] }, { "id" : "ITEM-3", "itemData" : { "DOI" : "10.1038/sj.eye.6702780", "ISSN" : "0950-222X", "PMID" : "17401321", "abstract" : "Clinical investigations have demonstrated variation in both the peak optical density and the spatial distribution of macular pigment. To confirm these impressions histologically, the present study examined the distribution of macular pigment in the human retina.", "author" : [ { "dropping-particle" : "", "family" : "Trieschmann", "given" : "M", "non-dropping-particle" : "", "parse-names" : false, "suffix" : "" }, { "dropping-particle" : "", "family" : "Kuijk", "given" : "F J G M", "non-dropping-particle" : "van", "parse-names" : false, "suffix" : "" }, { "dropping-particle" : "", "family" : "Alexander", "given" : "R", "non-dropping-particle" : "", "parse-names" : false, "suffix" : "" }, { "dropping-particle" : "", "family" : "Hermans", "given" : "P", "non-dropping-particle" : "", "parse-names" : false, "suffix" : "" }, { "dropping-particle" : "", "family" : "Luthert", "given" : "P", "non-dropping-particle" : "", "parse-names" : false, "suffix" : "" }, { "dropping-particle" : "", "family" : "Bird", "given" : "a C", "non-dropping-particle" : "", "parse-names" : false, "suffix" : "" }, { "dropping-particle" : "", "family" : "Pauleikhoff", "given" : "D", "non-dropping-particle" : "", "parse-names" : false, "suffix" : "" } ], "container-title" : "Eye (London, England)", "id" : "ITEM-3", "issue" : "1", "issued" : { "date-parts" : [ [ "2008", "1" ] ] }, "page" : "132-7", "title" : "Macular pigment in the human retina: histological evaluation of localization and distribution.", "type" : "article-journal", "volume" : "22" }, "uris" : [ "http://www.mendeley.com/documents/?uuid=2d12e115-e93c-4761-9905-0f54dc809c85" ] }, { "id" : "ITEM-4", "itemData" : { "DOI" : "10.1016/0042-6989(87)90188-X", "ISSN" : "00426989", "author" : [ { "dropping-particle" : "", "family" : "Werner", "given" : "John S.", "non-dropping-particle" : "", "parse-names" : false, "suffix" : "" }, { "dropping-particle" : "", "family" : "Donnelly", "given" : "Seaneen K.", "non-dropping-particle" : "", "parse-names" : false, "suffix" : "" }, { "dropping-particle" : "", "family" : "Kliegl", "given" : "Reinhold", "non-dropping-particle" : "", "parse-names" : false, "suffix" : "" } ], "container-title" : "Vision Research", "id" : "ITEM-4", "issue" : "2", "issued" : { "date-parts" : [ [ "1987", "1" ] ] }, "page" : "257-268", "title" : "Aging and human macular pigment density", "type" : "article-journal", "volume" : "27" }, "uris" : [ "http://www.mendeley.com/documents/?uuid=aaac829c-75c4-490c-bc42-9af8924c6c76" ] } ], "mendeley" : { "previouslyFormattedCitation" : "(Dain, Cassimaty, &amp; Psarakis, 2004; Davies &amp; Morland, 2004; Trieschmann et al., 2008; Werner, Donnelly, &amp; Kliegl, 1987)" }, "properties" : { "noteIndex" : 0 }, "schema" : "https://github.com/citation-style-language/schema/raw/master/csl-citation.json" }</w:instrText>
      </w:r>
      <w:r w:rsidRPr="00375B92">
        <w:fldChar w:fldCharType="separate"/>
      </w:r>
      <w:r w:rsidRPr="00375B92">
        <w:rPr>
          <w:noProof/>
        </w:rPr>
        <w:t>(Dain, Cassimaty, &amp; Psarakis, 2004; Davies &amp; Morland, 2004; Trieschmann et al., 2008; Werner, Donnelly, &amp; Kliegl, 1987)</w:t>
      </w:r>
      <w:r w:rsidRPr="00375B92">
        <w:fldChar w:fldCharType="end"/>
      </w:r>
      <w:r w:rsidRPr="00375B92">
        <w:t xml:space="preserve">.  This variance in density results in a difference in the amount of short wavelength light that reaches the photoreceptors between individuals.  Welbourne et al </w:t>
      </w:r>
      <w:r w:rsidRPr="00375B92">
        <w:fldChar w:fldCharType="begin" w:fldLock="1"/>
      </w:r>
      <w:r>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title" : "The distribution of unique green wavelengths and its relationship to macular pigment density.", "type" : "article-journal", "volume" : "13" }, "suppress-author" : 1, "uris" : [ "http://www.mendeley.com/documents/?uuid=44145918-dc40-4860-a682-21e2886b1008" ] } ], "mendeley" : { "previouslyFormattedCitation" : "(2013)" }, "properties" : { "noteIndex" : 0 }, "schema" : "https://github.com/citation-style-language/schema/raw/master/csl-citation.json" }</w:instrText>
      </w:r>
      <w:r w:rsidRPr="00375B92">
        <w:fldChar w:fldCharType="separate"/>
      </w:r>
      <w:r w:rsidRPr="00375B92">
        <w:rPr>
          <w:noProof/>
        </w:rPr>
        <w:t>(2013)</w:t>
      </w:r>
      <w:r w:rsidRPr="00375B92">
        <w:fldChar w:fldCharType="end"/>
      </w:r>
      <w:r w:rsidRPr="00375B92">
        <w:t xml:space="preserve"> investigated the impact MP has on unique green by comparing estimates of macular pigment optical density (MPOD) with wavelength settings of unique green.  A Wright Colorimeter </w:t>
      </w:r>
      <w:r w:rsidRPr="00375B92">
        <w:fldChar w:fldCharType="begin" w:fldLock="1"/>
      </w:r>
      <w:r>
        <w:instrText>ADDIN CSL_CITATION { "citationItems" : [ { "id" : "ITEM-1", "itemData" : { "author" : [ { "dropping-particle" : "", "family" : "Wright", "given" : "W.D.", "non-dropping-particle" : "", "parse-names" : false, "suffix" : "" } ], "container-title" : "Journal of Scientific Instruments", "id" : "ITEM-1", "issued" : { "date-parts" : [ [ "1939" ] ] }, "page" : "10-19", "title" : "A colorimetric equipment for research on vision", "type" : "article-journal", "volume" : "16" }, "uris" : [ "http://www.mendeley.com/documents/?uuid=1e801529-6c6a-473b-84a9-899c3152a745" ] }, { "id" : "ITEM-2", "itemData" : { "author" : [ { "dropping-particle" : "", "family" : "Wright", "given" : "W.D.", "non-dropping-particle" : "", "parse-names" : false, "suffix" : "" } ], "container-title" : "Transactions of the Optical Society", "id" : "ITEM-2", "issue" : "5", "issued" : { "date-parts" : [ [ "1928" ] ] }, "page" : "225-242", "title" : "A trichromatic colorimeter with spectral primaries", "type" : "article-journal", "volume" : "29" }, "uris" : [ "http://www.mendeley.com/documents/?uuid=ef9ae9b3-1cfc-4b99-ac6f-cbdf59fac42c" ] } ], "mendeley" : { "previouslyFormattedCitation" : "(Wright, 1928, 1939)" }, "properties" : { "noteIndex" : 0 }, "schema" : "https://github.com/citation-style-language/schema/raw/master/csl-citation.json" }</w:instrText>
      </w:r>
      <w:r w:rsidRPr="00375B92">
        <w:fldChar w:fldCharType="separate"/>
      </w:r>
      <w:r w:rsidRPr="00375B92">
        <w:rPr>
          <w:noProof/>
        </w:rPr>
        <w:t>(Wright, 1928, 1939)</w:t>
      </w:r>
      <w:r w:rsidRPr="00375B92">
        <w:fldChar w:fldCharType="end"/>
      </w:r>
      <w:r w:rsidRPr="00375B92">
        <w:t xml:space="preserve"> </w:t>
      </w:r>
      <w:r>
        <w:t xml:space="preserve">(see </w:t>
      </w:r>
      <w:r>
        <w:fldChar w:fldCharType="begin"/>
      </w:r>
      <w:r>
        <w:instrText xml:space="preserve"> REF _Ref265852045 \h </w:instrText>
      </w:r>
      <w:r>
        <w:fldChar w:fldCharType="separate"/>
      </w:r>
      <w:r w:rsidR="00567AA8">
        <w:t xml:space="preserve">Figure </w:t>
      </w:r>
      <w:r w:rsidR="00567AA8">
        <w:rPr>
          <w:noProof/>
        </w:rPr>
        <w:t>3</w:t>
      </w:r>
      <w:r>
        <w:fldChar w:fldCharType="end"/>
      </w:r>
      <w:r>
        <w:t xml:space="preserve">) </w:t>
      </w:r>
      <w:r w:rsidRPr="00375B92">
        <w:t xml:space="preserve">was used for both measurements (see Chapter… section… for detailed descriptions of the procedure for these measurements).  </w:t>
      </w:r>
      <w:r>
        <w:rPr>
          <w:noProof/>
          <w:lang w:val="en-US"/>
        </w:rPr>
        <w:drawing>
          <wp:inline distT="0" distB="0" distL="0" distR="0" wp14:anchorId="44909FD4" wp14:editId="7313A94D">
            <wp:extent cx="5257800" cy="1854200"/>
            <wp:effectExtent l="0" t="0" r="0" b="0"/>
            <wp:docPr id="42" name="Picture 1" descr="Screen Shot 2014-07-01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 Shot 2014-07-01 at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7800" cy="1854200"/>
                    </a:xfrm>
                    <a:prstGeom prst="rect">
                      <a:avLst/>
                    </a:prstGeom>
                    <a:noFill/>
                    <a:ln>
                      <a:noFill/>
                    </a:ln>
                  </pic:spPr>
                </pic:pic>
              </a:graphicData>
            </a:graphic>
          </wp:inline>
        </w:drawing>
      </w:r>
    </w:p>
    <w:p w14:paraId="30FEBE95" w14:textId="77777777" w:rsidR="008300F2" w:rsidRDefault="008300F2" w:rsidP="008300F2">
      <w:bookmarkStart w:id="8" w:name="_Ref265852045"/>
      <w:r>
        <w:t xml:space="preserve">Figure </w:t>
      </w:r>
      <w:r>
        <w:fldChar w:fldCharType="begin"/>
      </w:r>
      <w:r>
        <w:instrText xml:space="preserve"> SEQ Figure \* ARABIC </w:instrText>
      </w:r>
      <w:r>
        <w:fldChar w:fldCharType="separate"/>
      </w:r>
      <w:r w:rsidR="00567AA8">
        <w:rPr>
          <w:noProof/>
        </w:rPr>
        <w:t>3</w:t>
      </w:r>
      <w:r>
        <w:fldChar w:fldCharType="end"/>
      </w:r>
      <w:bookmarkEnd w:id="8"/>
      <w:r>
        <w:t xml:space="preserve"> </w:t>
      </w:r>
      <w:r w:rsidRPr="00FF2883">
        <w:rPr>
          <w:b/>
        </w:rPr>
        <w:t>The Wright colorimeter shown from different angles, (a) with the matching and test arms in view, and (b) a subject’s view of the eyepiece and dials used to alter the stimuli</w:t>
      </w:r>
    </w:p>
    <w:p w14:paraId="37E2195F" w14:textId="77777777" w:rsidR="008300F2" w:rsidRPr="00375B92" w:rsidRDefault="008300F2" w:rsidP="008300F2">
      <w:r w:rsidRPr="00375B92">
        <w:t xml:space="preserve">The relationship between MPOD and unique green was found to be significant, with higher MPOD associated with longer wavelength settings.  It was suggested that the yellowish MP (which absorbs a greater amount of short wavelength light in individuals with a high density of MP) affects the monochromatic wavelength of light selected to mimic the broadband experience of unique green – a longer wavelength is selected if the broadband experience of unique green contains less short wavelength light due to greater MP absorption.  In order to find further evidence in support of this work, experiments presented in this thesis will collect on- and off-axis measurements of MPOD, unique green and unique yellow.  As MP is at its highest density in the fovea, and decreases with eccentricity, it should be possible to see a change in on-axis and off-axis measurements in unique green settings as an effect of the change in MPOD.  </w:t>
      </w:r>
    </w:p>
    <w:p w14:paraId="77F410AC" w14:textId="77777777" w:rsidR="008300F2" w:rsidRPr="00375B92" w:rsidRDefault="008300F2" w:rsidP="008300F2"/>
    <w:p w14:paraId="69309B68" w14:textId="77777777" w:rsidR="008300F2" w:rsidRPr="00375B92" w:rsidRDefault="008300F2" w:rsidP="008300F2">
      <w:r w:rsidRPr="00375B92">
        <w:t xml:space="preserve">In this experiment, unique yellow measurements (both on- and off-axis) will also be taken.  These will primarily act as a comparison measure to unique green; there should be no relationship between MPOD and unique yellow settings, or a significant difference between on- and off-axis measurements of unique yellow in relation to MPOD.  In addition, measurements of unique yellow will allow a comparison to the variance in unique green settings within a population – it is expected that the variance in unique green settings will be larger than unique yellow settings. </w:t>
      </w:r>
    </w:p>
    <w:p w14:paraId="08C6C79E" w14:textId="77777777" w:rsidR="008300F2" w:rsidRPr="00375B92" w:rsidRDefault="008300F2" w:rsidP="008300F2"/>
    <w:p w14:paraId="4CE49BEA" w14:textId="77777777" w:rsidR="008300F2" w:rsidRPr="00375B92" w:rsidRDefault="008300F2" w:rsidP="008300F2">
      <w:commentRangeStart w:id="9"/>
      <w:r w:rsidRPr="00375B92">
        <w:t xml:space="preserve">In summary, the key hypotheses are as follows: 1) off-axis measurements of unique green should be equal to or shorter in wavelength than on-axis measurements, 2) a significant relationship between the difference in unique green on- and off-axis wavelength settings and MPOD is expected (larger differences in on- and off-axis unique green should be associated with higher MPOD), 3) a large variance in unique green wavelengths settings is anticipated (consistent with previous studies), and it is also expected that the distribution of these wavelengths will be unimodal, as tested by </w:t>
      </w:r>
      <w:proofErr w:type="spellStart"/>
      <w:r w:rsidRPr="00375B92">
        <w:t>Hartigan’s</w:t>
      </w:r>
      <w:proofErr w:type="spellEnd"/>
      <w:r w:rsidRPr="00375B92">
        <w:t xml:space="preserve"> dip test </w:t>
      </w:r>
      <w:r w:rsidRPr="00375B92">
        <w:fldChar w:fldCharType="begin" w:fldLock="1"/>
      </w:r>
      <w:r>
        <w:instrText>ADDIN CSL_CITATION { "citationItems" : [ { "id" : "ITEM-1", "itemData" : { "author" : [ { "dropping-particle" : "", "family" : "Hartigan", "given" : "J.A.", "non-dropping-particle" : "", "parse-names" : false, "suffix" : "" }, { "dropping-particle" : "", "family" : "Hartigan", "given" : "P.M", "non-dropping-particle" : "", "parse-names" : false, "suffix" : "" } ], "container-title" : "Annals of Statistics", "id" : "ITEM-1", "issue" : "1", "issued" : { "date-parts" : [ [ "1985" ] ] }, "page" : "70-84", "title" : "The Dip Test of Unimodality", "type" : "article-journal", "volume" : "13" }, "uris" : [ "http://www.mendeley.com/documents/?uuid=e03cb7d9-995f-4991-8cca-730f31b48812" ] } ], "mendeley" : { "previouslyFormattedCitation" : "(Hartigan &amp; Hartigan, 1985)" }, "properties" : { "noteIndex" : 0 }, "schema" : "https://github.com/citation-style-language/schema/raw/master/csl-citation.json" }</w:instrText>
      </w:r>
      <w:r w:rsidRPr="00375B92">
        <w:fldChar w:fldCharType="separate"/>
      </w:r>
      <w:r w:rsidRPr="00375B92">
        <w:rPr>
          <w:noProof/>
        </w:rPr>
        <w:t>(Hartigan &amp; Hartigan, 1985)</w:t>
      </w:r>
      <w:r w:rsidRPr="00375B92">
        <w:fldChar w:fldCharType="end"/>
      </w:r>
      <w:r w:rsidRPr="00375B92">
        <w:t xml:space="preserve">, 4) finally, based on previous literature, it is expected that the variance in unique green settings will be greater than the variance in unique yellow settings. </w:t>
      </w:r>
      <w:commentRangeEnd w:id="9"/>
      <w:r w:rsidR="007271C0">
        <w:rPr>
          <w:rStyle w:val="CommentReference"/>
        </w:rPr>
        <w:commentReference w:id="9"/>
      </w:r>
    </w:p>
    <w:p w14:paraId="793E3D97" w14:textId="386A5A16" w:rsidR="008300F2" w:rsidRPr="00375B92" w:rsidRDefault="008300F2" w:rsidP="008300F2">
      <w:pPr>
        <w:pStyle w:val="Heading3"/>
      </w:pPr>
      <w:bookmarkStart w:id="10" w:name="_Toc311120724"/>
      <w:r w:rsidRPr="00375B92">
        <w:t>Environmental adaptation</w:t>
      </w:r>
      <w:bookmarkEnd w:id="10"/>
    </w:p>
    <w:p w14:paraId="63CDC509" w14:textId="5DF81F99" w:rsidR="008300F2" w:rsidRDefault="008300F2" w:rsidP="008300F2">
      <w:r w:rsidRPr="00375B92">
        <w:t xml:space="preserve">In addition to physiological factors, a number of studies have looked into the affect of environment on both colour discrimination and unique hues, though the most notable unique hue research focuses specifically on unique yellow.  </w:t>
      </w:r>
      <w:commentRangeStart w:id="11"/>
      <w:r w:rsidRPr="00375B92">
        <w:t xml:space="preserve">Yamauchi et al </w:t>
      </w:r>
      <w:commentRangeEnd w:id="11"/>
      <w:r w:rsidR="007271C0">
        <w:rPr>
          <w:rStyle w:val="CommentReference"/>
        </w:rPr>
        <w:commentReference w:id="11"/>
      </w:r>
      <w:r w:rsidRPr="00375B92">
        <w:fldChar w:fldCharType="begin" w:fldLock="1"/>
      </w:r>
      <w: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previouslyFormattedCitation" : "(2002)" }, "properties" : { "noteIndex" : 0 }, "schema" : "https://github.com/citation-style-language/schema/raw/master/csl-citation.json" }</w:instrText>
      </w:r>
      <w:r w:rsidRPr="00375B92">
        <w:fldChar w:fldCharType="separate"/>
      </w:r>
      <w:r w:rsidRPr="00375B92">
        <w:rPr>
          <w:noProof/>
        </w:rPr>
        <w:t>(2002)</w:t>
      </w:r>
      <w:r w:rsidRPr="00375B92">
        <w:fldChar w:fldCharType="end"/>
      </w:r>
      <w:r w:rsidRPr="00375B92">
        <w:t xml:space="preserve"> investigated whether L/M cone ratios or visual experience had an affect on unique yellow wavelength settings i.e. is colour vision determined by an experience-based mechanism that would alter the percept of unique yellow after long-term chromatic adaptation, or it colour vision hard wired so that regardless of environmental changes the perception of monochromatic light would not be altered (e.g. after a period of adaptation)?  Unique yellow is considered to be the equilibrium point of the red-green colour opponent channel, and it has been predicted that this is strongly determined by the L/M cone ratio.  Therefore it may be expected that there would be a difference in unique yellow wavelength settings between individuals with large and small L/M cone ratios.  Yamauchi et al investigated this by using two subjects with large differences in their L/M cone ratios (1.15 and 3.79).  They first carried out a method of adjustment task to narrow down the likely wavelength range for unique yellow in each participant.  A forced choice procedure (“reddish” or “greenish”) was then implemented using five wavelength values (each 1nm apart, and presented for 0.5s) – the unique yellow point was deemed as the 50% point of a psychometric function fit to the data after 20 trials of each wavelength had been performed.  It was predicted that there would be a difference of approximately 84nm in unique yellow settings if L/M cone ratios were the sole determinant of this percept, however, the results found only a 2.1 nm difference between the subjects, indicating that L/M cone ratios alone do not determine the percept of unique yellow</w:t>
      </w:r>
      <w:r>
        <w:t xml:space="preserve"> (see </w:t>
      </w:r>
      <w:r>
        <w:fldChar w:fldCharType="begin"/>
      </w:r>
      <w:r>
        <w:instrText xml:space="preserve"> REF _Ref265853285 \h </w:instrText>
      </w:r>
      <w:r>
        <w:fldChar w:fldCharType="separate"/>
      </w:r>
      <w:r w:rsidR="00567AA8">
        <w:t xml:space="preserve">Figure </w:t>
      </w:r>
      <w:r w:rsidR="00567AA8">
        <w:rPr>
          <w:noProof/>
        </w:rPr>
        <w:t>4</w:t>
      </w:r>
      <w:r>
        <w:fldChar w:fldCharType="end"/>
      </w:r>
      <w:r>
        <w:t>)</w:t>
      </w:r>
      <w:r w:rsidRPr="00375B92">
        <w:t xml:space="preserve">.  </w:t>
      </w:r>
    </w:p>
    <w:p w14:paraId="680CDBC9" w14:textId="77777777" w:rsidR="008300F2" w:rsidRPr="00375B92" w:rsidRDefault="008300F2" w:rsidP="008300F2"/>
    <w:p w14:paraId="15B1862A" w14:textId="563075C0" w:rsidR="008300F2" w:rsidRPr="0041351D" w:rsidRDefault="007271C0" w:rsidP="008300F2">
      <w:pPr>
        <w:rPr>
          <w:noProof/>
          <w:color w:val="000000"/>
          <w:lang w:val="en-US"/>
        </w:rPr>
      </w:pPr>
      <w:r>
        <w:rPr>
          <w:noProof/>
          <w:lang w:val="en-US"/>
        </w:rPr>
        <mc:AlternateContent>
          <mc:Choice Requires="wpg">
            <w:drawing>
              <wp:anchor distT="0" distB="0" distL="114300" distR="114300" simplePos="0" relativeHeight="251676672" behindDoc="0" locked="0" layoutInCell="1" allowOverlap="1" wp14:anchorId="442B5991" wp14:editId="61D45C29">
                <wp:simplePos x="0" y="0"/>
                <wp:positionH relativeFrom="margin">
                  <wp:posOffset>-114300</wp:posOffset>
                </wp:positionH>
                <wp:positionV relativeFrom="paragraph">
                  <wp:posOffset>4457700</wp:posOffset>
                </wp:positionV>
                <wp:extent cx="5257800" cy="3768090"/>
                <wp:effectExtent l="0" t="0" r="0" b="16510"/>
                <wp:wrapTopAndBottom/>
                <wp:docPr id="617" name="Group 5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800" cy="3768090"/>
                          <a:chOff x="1810" y="8820"/>
                          <a:chExt cx="8280" cy="5934"/>
                        </a:xfrm>
                      </wpg:grpSpPr>
                      <wps:wsp>
                        <wps:cNvPr id="618" name="Text Box 573"/>
                        <wps:cNvSpPr txBox="1">
                          <a:spLocks noChangeArrowheads="1"/>
                        </wps:cNvSpPr>
                        <wps:spPr bwMode="auto">
                          <a:xfrm>
                            <a:off x="1810" y="13500"/>
                            <a:ext cx="8280" cy="1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7BF976" w14:textId="77777777" w:rsidR="008968B3" w:rsidRPr="00D520EE" w:rsidRDefault="008968B3" w:rsidP="008300F2">
                              <w:pPr>
                                <w:pStyle w:val="Caption"/>
                                <w:spacing w:line="360" w:lineRule="auto"/>
                                <w:rPr>
                                  <w:noProof/>
                                </w:rPr>
                              </w:pPr>
                              <w:bookmarkStart w:id="12" w:name="_Ref265853285"/>
                              <w:r>
                                <w:t xml:space="preserve">Figure </w:t>
                              </w:r>
                              <w:r>
                                <w:fldChar w:fldCharType="begin"/>
                              </w:r>
                              <w:r>
                                <w:instrText xml:space="preserve"> SEQ Figure \* ARABIC </w:instrText>
                              </w:r>
                              <w:r>
                                <w:fldChar w:fldCharType="separate"/>
                              </w:r>
                              <w:r>
                                <w:rPr>
                                  <w:noProof/>
                                </w:rPr>
                                <w:t>4</w:t>
                              </w:r>
                              <w:r>
                                <w:fldChar w:fldCharType="end"/>
                              </w:r>
                              <w:bookmarkEnd w:id="12"/>
                              <w:r>
                                <w:t xml:space="preserve"> </w:t>
                              </w:r>
                              <w:r w:rsidRPr="00C5535A">
                                <w:rPr>
                                  <w:b w:val="0"/>
                                </w:rPr>
                                <w:t xml:space="preserve">Unique yellow </w:t>
                              </w:r>
                              <w:r>
                                <w:rPr>
                                  <w:b w:val="0"/>
                                </w:rPr>
                                <w:t>(UY) wavelength settings</w:t>
                              </w:r>
                              <w:r w:rsidRPr="00C5535A">
                                <w:rPr>
                                  <w:b w:val="0"/>
                                </w:rPr>
                                <w:t xml:space="preserve"> for two subjects with different L/M cone ratios.  Yellow circles indicate actual UY settings,</w:t>
                              </w:r>
                              <w:r>
                                <w:rPr>
                                  <w:b w:val="0"/>
                                </w:rPr>
                                <w:t xml:space="preserve"> and</w:t>
                              </w:r>
                              <w:r w:rsidRPr="00C5535A">
                                <w:rPr>
                                  <w:b w:val="0"/>
                                </w:rPr>
                                <w:t xml:space="preserve"> blue triangles show the predicted UY settings for each of</w:t>
                              </w:r>
                              <w:r>
                                <w:rPr>
                                  <w:b w:val="0"/>
                                </w:rPr>
                                <w:t xml:space="preserve"> the</w:t>
                              </w:r>
                              <w:r w:rsidRPr="00C5535A">
                                <w:rPr>
                                  <w:b w:val="0"/>
                                </w:rPr>
                                <w:t xml:space="preserve"> L/M ratios</w:t>
                              </w:r>
                              <w:r>
                                <w:rPr>
                                  <w:b w:val="0"/>
                                </w:rPr>
                                <w:t xml:space="preserve"> (if it was assumed that L/M ratios were the sole determinant of UY).  Data reproduced from Yamauchi et al </w:t>
                              </w:r>
                              <w:r>
                                <w:rPr>
                                  <w:b w:val="0"/>
                                </w:rPr>
                                <w:fldChar w:fldCharType="begin" w:fldLock="1"/>
                              </w:r>
                              <w:r>
                                <w:rPr>
                                  <w:b w:val="0"/>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previouslyFormattedCitation" : "(2002)" }, "properties" : { "noteIndex" : 0 }, "schema" : "https://github.com/citation-style-language/schema/raw/master/csl-citation.json" }</w:instrText>
                              </w:r>
                              <w:r>
                                <w:rPr>
                                  <w:b w:val="0"/>
                                </w:rPr>
                                <w:fldChar w:fldCharType="separate"/>
                              </w:r>
                              <w:r w:rsidRPr="00C5535A">
                                <w:rPr>
                                  <w:b w:val="0"/>
                                  <w:noProof/>
                                </w:rPr>
                                <w:t>(2002)</w:t>
                              </w:r>
                              <w:r>
                                <w:rPr>
                                  <w:b w:val="0"/>
                                </w:rPr>
                                <w:fldChar w:fldCharType="end"/>
                              </w:r>
                              <w:r>
                                <w:rPr>
                                  <w:b w:val="0"/>
                                </w:rPr>
                                <w:t>.</w:t>
                              </w:r>
                            </w:p>
                          </w:txbxContent>
                        </wps:txbx>
                        <wps:bodyPr rot="0" vert="horz" wrap="square" lIns="0" tIns="0" rIns="0" bIns="0" anchor="t" anchorCtr="0" upright="1">
                          <a:noAutofit/>
                        </wps:bodyPr>
                      </wps:wsp>
                      <pic:pic xmlns:pic="http://schemas.openxmlformats.org/drawingml/2006/picture">
                        <pic:nvPicPr>
                          <pic:cNvPr id="619" name="Chart 1"/>
                          <pic:cNvPicPr>
                            <a:picLocks noChangeAspect="1" noChangeArrowheads="1"/>
                          </pic:cNvPicPr>
                        </pic:nvPicPr>
                        <pic:blipFill>
                          <a:blip r:embed="rId14">
                            <a:extLst>
                              <a:ext uri="{28A0092B-C50C-407E-A947-70E740481C1C}">
                                <a14:useLocalDpi xmlns:a14="http://schemas.microsoft.com/office/drawing/2010/main" val="0"/>
                              </a:ext>
                            </a:extLst>
                          </a:blip>
                          <a:srcRect b="-43"/>
                          <a:stretch>
                            <a:fillRect/>
                          </a:stretch>
                        </pic:blipFill>
                        <pic:spPr bwMode="auto">
                          <a:xfrm>
                            <a:off x="3160" y="8820"/>
                            <a:ext cx="5580" cy="46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72" o:spid="_x0000_s1034" style="position:absolute;margin-left:-8.95pt;margin-top:351pt;width:414pt;height:296.7pt;z-index:251676672;mso-position-horizontal-relative:margin" coordorigin="1810,8820" coordsize="8280,593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">
                <v:shape id="Text Box 573" o:spid="_x0000_s1035" type="#_x0000_t202" style="position:absolute;left:1810;top:13500;width:8280;height:12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2wZRwQAA&#10;ANwAAAAPAAAAZHJzL2Rvd25yZXYueG1sRE9Ni8IwEL0L/ocwgjdN3UPZrUYRcUEQFms9eBybsQ02&#10;k9pE7f57c1jY4+N9L1a9bcSTOm8cK5hNExDEpdOGKwWn4nvyCcIHZI2NY1LwSx5Wy+FggZl2L87p&#10;eQyViCHsM1RQh9BmUvqyJot+6lriyF1dZzFE2FVSd/iK4baRH0mSSouGY0ONLW1qKm/Hh1WwPnO+&#10;NfefyyG/5qYovhLepzelxqN+PQcRqA//4j/3TitIZ3FtPBOPgFy+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2tsGUcEAAADcAAAADwAAAAAAAAAAAAAAAACXAgAAZHJzL2Rvd25y&#10;ZXYueG1sUEsFBgAAAAAEAAQA9QAAAIUDAAAAAA==&#10;" filled="f" stroked="f">
                  <v:textbox inset="0,0,0,0">
                    <w:txbxContent>
                      <w:p w14:paraId="607BF976" w14:textId="77777777" w:rsidR="00476BB0" w:rsidRPr="00D520EE" w:rsidRDefault="00476BB0" w:rsidP="008300F2">
                        <w:pPr>
                          <w:pStyle w:val="Caption"/>
                          <w:spacing w:line="360" w:lineRule="auto"/>
                          <w:rPr>
                            <w:noProof/>
                          </w:rPr>
                        </w:pPr>
                        <w:bookmarkStart w:id="14" w:name="_Ref265853285"/>
                        <w:r>
                          <w:t xml:space="preserve">Figure </w:t>
                        </w:r>
                        <w:r>
                          <w:fldChar w:fldCharType="begin"/>
                        </w:r>
                        <w:r>
                          <w:instrText xml:space="preserve"> SEQ Figure \* ARABIC </w:instrText>
                        </w:r>
                        <w:r>
                          <w:fldChar w:fldCharType="separate"/>
                        </w:r>
                        <w:r>
                          <w:rPr>
                            <w:noProof/>
                          </w:rPr>
                          <w:t>4</w:t>
                        </w:r>
                        <w:r>
                          <w:fldChar w:fldCharType="end"/>
                        </w:r>
                        <w:bookmarkEnd w:id="14"/>
                        <w:r>
                          <w:t xml:space="preserve"> </w:t>
                        </w:r>
                        <w:r w:rsidRPr="00C5535A">
                          <w:rPr>
                            <w:b w:val="0"/>
                          </w:rPr>
                          <w:t xml:space="preserve">Unique yellow </w:t>
                        </w:r>
                        <w:r>
                          <w:rPr>
                            <w:b w:val="0"/>
                          </w:rPr>
                          <w:t>(UY) wavelength settings</w:t>
                        </w:r>
                        <w:r w:rsidRPr="00C5535A">
                          <w:rPr>
                            <w:b w:val="0"/>
                          </w:rPr>
                          <w:t xml:space="preserve"> for two subjects with different L/M cone ratios.  Yellow circles indicate actual UY settings,</w:t>
                        </w:r>
                        <w:r>
                          <w:rPr>
                            <w:b w:val="0"/>
                          </w:rPr>
                          <w:t xml:space="preserve"> and</w:t>
                        </w:r>
                        <w:r w:rsidRPr="00C5535A">
                          <w:rPr>
                            <w:b w:val="0"/>
                          </w:rPr>
                          <w:t xml:space="preserve"> blue triangles show the predicted UY settings for each of</w:t>
                        </w:r>
                        <w:r>
                          <w:rPr>
                            <w:b w:val="0"/>
                          </w:rPr>
                          <w:t xml:space="preserve"> the</w:t>
                        </w:r>
                        <w:r w:rsidRPr="00C5535A">
                          <w:rPr>
                            <w:b w:val="0"/>
                          </w:rPr>
                          <w:t xml:space="preserve"> L/M ratios</w:t>
                        </w:r>
                        <w:r>
                          <w:rPr>
                            <w:b w:val="0"/>
                          </w:rPr>
                          <w:t xml:space="preserve"> (if it was assumed that L/M ratios were the sole determinant of UY).  Data reproduced from Yamauchi et al </w:t>
                        </w:r>
                        <w:r>
                          <w:rPr>
                            <w:b w:val="0"/>
                          </w:rPr>
                          <w:fldChar w:fldCharType="begin" w:fldLock="1"/>
                        </w:r>
                        <w:r>
                          <w:rPr>
                            <w:b w:val="0"/>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previouslyFormattedCitation" : "(2002)" }, "properties" : { "noteIndex" : 0 }, "schema" : "https://github.com/citation-style-language/schema/raw/master/csl-citation.json" }</w:instrText>
                        </w:r>
                        <w:r>
                          <w:rPr>
                            <w:b w:val="0"/>
                          </w:rPr>
                          <w:fldChar w:fldCharType="separate"/>
                        </w:r>
                        <w:r w:rsidRPr="00C5535A">
                          <w:rPr>
                            <w:b w:val="0"/>
                            <w:noProof/>
                          </w:rPr>
                          <w:t>(2002)</w:t>
                        </w:r>
                        <w:r>
                          <w:rPr>
                            <w:b w:val="0"/>
                          </w:rPr>
                          <w:fldChar w:fldCharType="end"/>
                        </w:r>
                        <w:r>
                          <w:rPr>
                            <w:b w:val="0"/>
                          </w:rPr>
                          <w:t>.</w:t>
                        </w:r>
                      </w:p>
                    </w:txbxContent>
                  </v:textbox>
                </v:shape>
                <v:shape id="Chart 1" o:spid="_x0000_s1036" type="#_x0000_t75" style="position:absolute;left:3160;top:8820;width:5580;height:46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2W&#10;WSjDAAAA3AAAAA8AAABkcnMvZG93bnJldi54bWxEj81qwzAQhO+FvIPYQm6N7BJC4kYJpdg0t9L8&#10;3Bdra5lYK0dSbeftq0Khx2FmvmG2+8l2YiAfWscK8kUGgrh2uuVGwflUPa1BhIissXNMCu4UYL+b&#10;PWyx0G7kTxqOsREJwqFABSbGvpAy1IYshoXriZP35bzFmKRvpPY4Jrjt5HOWraTFltOCwZ7eDNXX&#10;47dVcMuz98uHCWX0tjov1/bah6lUav44vb6AiDTF//Bf+6AVrPIN/J5JR0Du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ZZZKMMAAADcAAAADwAAAAAAAAAAAAAAAACcAgAA&#10;ZHJzL2Rvd25yZXYueG1sUEsFBgAAAAAEAAQA9wAAAIwDAAAAAA==&#10;">
                  <v:imagedata r:id="rId15" o:title="" cropbottom="-28f"/>
                </v:shape>
                <w10:wrap type="topAndBottom" anchorx="margin"/>
              </v:group>
            </w:pict>
          </mc:Fallback>
        </mc:AlternateContent>
      </w:r>
      <w:r w:rsidR="008300F2" w:rsidRPr="00375B92">
        <w:t xml:space="preserve">To investigate the affect of visual experience, a further 3 participants were used in an adaptation experiment </w:t>
      </w:r>
      <w:r w:rsidR="008300F2" w:rsidRPr="00375B92">
        <w:fldChar w:fldCharType="begin" w:fldLock="1"/>
      </w:r>
      <w:r w:rsidR="008300F2">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uris" : [ "http://www.mendeley.com/documents/?uuid=1c57c1cc-c4d2-4b31-8127-9dd66867af9d" ] } ], "mendeley" : { "previouslyFormattedCitation" : "(Yamauchi et al., 2002)" }, "properties" : { "noteIndex" : 0 }, "schema" : "https://github.com/citation-style-language/schema/raw/master/csl-citation.json" }</w:instrText>
      </w:r>
      <w:r w:rsidR="008300F2" w:rsidRPr="00375B92">
        <w:fldChar w:fldCharType="separate"/>
      </w:r>
      <w:r w:rsidR="008300F2" w:rsidRPr="00375B92">
        <w:rPr>
          <w:noProof/>
        </w:rPr>
        <w:t>(Yamauchi et al., 2002)</w:t>
      </w:r>
      <w:r w:rsidR="008300F2" w:rsidRPr="00375B92">
        <w:fldChar w:fldCharType="end"/>
      </w:r>
      <w:r w:rsidR="008300F2" w:rsidRPr="00375B92">
        <w:t xml:space="preserve">.  There were two periods of adaptation, one to red and one to green tinted contact lenses (each over a period between 10 days and approximately 3 weeks).  Unique yellow measurements were first obtained for several days prior to the initial adaptation period (on a </w:t>
      </w:r>
      <w:proofErr w:type="spellStart"/>
      <w:r w:rsidR="008300F2" w:rsidRPr="00375B92">
        <w:t>Maxwellian</w:t>
      </w:r>
      <w:proofErr w:type="spellEnd"/>
      <w:r w:rsidR="008300F2" w:rsidRPr="00375B92">
        <w:t xml:space="preserve">-view apparatus using an adjustment method) in order to collect baseline measurements of unique yellow.  Subjects were then exposed to altered chromatic environments using the tinted contact lenses for periods of 8 to 12 hours through the day; the rest of the day and night (between 12 and 16 hours) was spent in a normal visual environment.  Unique yellow measurements were then taken at the start of each day, before being exposed to the altered chromatic environment.  </w:t>
      </w:r>
      <w:r w:rsidR="008300F2" w:rsidRPr="00375B92">
        <w:fldChar w:fldCharType="begin"/>
      </w:r>
      <w:r w:rsidR="008300F2" w:rsidRPr="00375B92">
        <w:instrText xml:space="preserve"> REF _Ref262480687 \h </w:instrText>
      </w:r>
      <w:r w:rsidR="008300F2" w:rsidRPr="00375B92">
        <w:fldChar w:fldCharType="separate"/>
      </w:r>
      <w:r w:rsidR="00567AA8" w:rsidRPr="00375B92">
        <w:t xml:space="preserve">Figure </w:t>
      </w:r>
      <w:r w:rsidR="00567AA8">
        <w:rPr>
          <w:noProof/>
        </w:rPr>
        <w:t>5</w:t>
      </w:r>
      <w:r w:rsidR="008300F2" w:rsidRPr="00375B92">
        <w:fldChar w:fldCharType="end"/>
      </w:r>
      <w:r w:rsidR="008300F2" w:rsidRPr="00375B92">
        <w:t xml:space="preserve"> demonstrates the change in unique yellow wavelengths settings during and following adaptation to red-tinted contact lenses (filled circles) and green tinted contact lenses (filled squares).  Over the period of adaptation to red lenses, the wavelength settings gradually shift to longer wavelengths up to a maximum </w:t>
      </w:r>
      <w:r>
        <w:rPr>
          <w:noProof/>
          <w:lang w:val="en-US"/>
        </w:rPr>
        <mc:AlternateContent>
          <mc:Choice Requires="wpg">
            <w:drawing>
              <wp:anchor distT="0" distB="0" distL="114300" distR="114300" simplePos="0" relativeHeight="251680768" behindDoc="0" locked="0" layoutInCell="1" allowOverlap="1" wp14:anchorId="2243DE3F" wp14:editId="6782DEE3">
                <wp:simplePos x="0" y="0"/>
                <wp:positionH relativeFrom="column">
                  <wp:posOffset>-114300</wp:posOffset>
                </wp:positionH>
                <wp:positionV relativeFrom="paragraph">
                  <wp:posOffset>2171700</wp:posOffset>
                </wp:positionV>
                <wp:extent cx="5270500" cy="5140960"/>
                <wp:effectExtent l="0" t="0" r="12700" b="0"/>
                <wp:wrapTopAndBottom/>
                <wp:docPr id="629" name="Group 629"/>
                <wp:cNvGraphicFramePr/>
                <a:graphic xmlns:a="http://schemas.openxmlformats.org/drawingml/2006/main">
                  <a:graphicData uri="http://schemas.microsoft.com/office/word/2010/wordprocessingGroup">
                    <wpg:wgp>
                      <wpg:cNvGrpSpPr/>
                      <wpg:grpSpPr>
                        <a:xfrm>
                          <a:off x="0" y="0"/>
                          <a:ext cx="5270500" cy="5140960"/>
                          <a:chOff x="0" y="0"/>
                          <a:chExt cx="5270500" cy="5140960"/>
                        </a:xfrm>
                      </wpg:grpSpPr>
                      <pic:pic xmlns:pic="http://schemas.openxmlformats.org/drawingml/2006/picture">
                        <pic:nvPicPr>
                          <pic:cNvPr id="616" name="Picture 4"/>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800100" y="0"/>
                            <a:ext cx="3429000" cy="2796540"/>
                          </a:xfrm>
                          <a:prstGeom prst="rect">
                            <a:avLst/>
                          </a:prstGeom>
                          <a:noFill/>
                          <a:ln>
                            <a:noFill/>
                          </a:ln>
                        </pic:spPr>
                      </pic:pic>
                      <wps:wsp>
                        <wps:cNvPr id="628" name="Text Box 628"/>
                        <wps:cNvSpPr txBox="1"/>
                        <wps:spPr>
                          <a:xfrm>
                            <a:off x="0" y="2971800"/>
                            <a:ext cx="5270500" cy="2169160"/>
                          </a:xfrm>
                          <a:prstGeom prst="rect">
                            <a:avLst/>
                          </a:prstGeom>
                          <a:noFill/>
                          <a:ln>
                            <a:noFill/>
                          </a:ln>
                          <a:effectLst/>
                          <a:extLst>
                            <a:ext uri="{C572A759-6A51-4108-AA02-DFA0A04FC94B}">
                              <ma14:wrappingTextBoxFlag xmlns:ma14="http://schemas.microsoft.com/office/mac/drawingml/2011/main"/>
                            </a:ext>
                          </a:extLst>
                        </wps:spPr>
                        <wps:txbx>
                          <w:txbxContent>
                            <w:p w14:paraId="3E3349F1" w14:textId="77777777" w:rsidR="008968B3" w:rsidRPr="005633B3" w:rsidRDefault="008968B3" w:rsidP="0041351D">
                              <w:r w:rsidRPr="00375B92">
                                <w:t xml:space="preserve">Figure </w:t>
                              </w:r>
                              <w:r w:rsidRPr="00375B92">
                                <w:fldChar w:fldCharType="begin"/>
                              </w:r>
                              <w:r w:rsidRPr="00375B92">
                                <w:instrText xml:space="preserve"> SEQ Figure \* ARABIC </w:instrText>
                              </w:r>
                              <w:r w:rsidRPr="00375B92">
                                <w:fldChar w:fldCharType="separate"/>
                              </w:r>
                              <w:r>
                                <w:rPr>
                                  <w:noProof/>
                                </w:rPr>
                                <w:t>5</w:t>
                              </w:r>
                              <w:r w:rsidRPr="00375B92">
                                <w:fldChar w:fldCharType="end"/>
                              </w:r>
                              <w:r w:rsidRPr="00375B92">
                                <w:t xml:space="preserve"> </w:t>
                              </w:r>
                              <w:r w:rsidRPr="00375B92">
                                <w:rPr>
                                  <w:b/>
                                </w:rPr>
                                <w:t xml:space="preserve">Unique yellow wavelengths for one participant, over the days of the experiment.  Filled circles and squares indicate the adaptation periods to red and green respectively.  Open symbols show measurements taken during periods without exposure to an altered chromatic environment </w:t>
                              </w:r>
                              <w:r w:rsidRPr="00375B92">
                                <w:rPr>
                                  <w:b/>
                                </w:rPr>
                                <w:fldChar w:fldCharType="begin" w:fldLock="1"/>
                              </w:r>
                              <w:r>
                                <w:rPr>
                                  <w:b/>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prefix" : "taken from ", "uris" : [ "http://www.mendeley.com/documents/?uuid=1c57c1cc-c4d2-4b31-8127-9dd66867af9d" ] } ], "mendeley" : { "previouslyFormattedCitation" : "(taken from Yamauchi et al., 2002)" }, "properties" : { "noteIndex" : 0 }, "schema" : "https://github.com/citation-style-language/schema/raw/master/csl-citation.json" }</w:instrText>
                              </w:r>
                              <w:r w:rsidRPr="00375B92">
                                <w:rPr>
                                  <w:b/>
                                </w:rPr>
                                <w:fldChar w:fldCharType="separate"/>
                              </w:r>
                              <w:r w:rsidRPr="00375B92">
                                <w:rPr>
                                  <w:b/>
                                  <w:noProof/>
                                </w:rPr>
                                <w:t>(taken from Yamauchi et al., 2002)</w:t>
                              </w:r>
                              <w:r w:rsidRPr="00375B92">
                                <w:rPr>
                                  <w:b/>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id="Group 629" o:spid="_x0000_s1037" style="position:absolute;margin-left:-8.95pt;margin-top:171pt;width:415pt;height:404.8pt;z-index:251680768" coordsize="5270500,51409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&#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">
                <v:shape id="Picture 4" o:spid="_x0000_s1038" type="#_x0000_t75" style="position:absolute;left:800100;width:3429000;height:27965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hT&#10;Uy3FAAAA3AAAAA8AAABkcnMvZG93bnJldi54bWxEj8FqwzAQRO+B/oPYQm+JnBzc4EYJoaFgii9N&#10;E9zjYm1sEWtlJMVx/74qFHocZuYNs9lNthcj+WAcK1guMhDEjdOGWwWnz7f5GkSIyBp7x6TgmwLs&#10;tg+zDRba3fmDxmNsRYJwKFBBF+NQSBmajiyGhRuIk3dx3mJM0rdSe7wnuO3lKstyadFwWuhwoNeO&#10;muvxZhUcsurdX6tz/SWfD2Ysq7JeG6fU0+O0fwERaYr/4b92qRXkyxx+z6QjILc/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4U1MtxQAAANwAAAAPAAAAAAAAAAAAAAAAAJwC&#10;AABkcnMvZG93bnJldi54bWxQSwUGAAAAAAQABAD3AAAAjgMAAAAA&#10;">
                  <v:imagedata r:id="rId17" o:title=""/>
                  <v:path arrowok="t"/>
                </v:shape>
                <v:shape id="Text Box 628" o:spid="_x0000_s1039" type="#_x0000_t202" style="position:absolute;top:2971800;width:5270500;height:216916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O3r2wAAA&#10;ANwAAAAPAAAAZHJzL2Rvd25yZXYueG1sRE/LisIwFN0L8w/hDrjT1KLidIwyOArufMx8wKW5NrXN&#10;TWmiVr/eLASXh/OeLztbiyu1vnSsYDRMQBDnTpdcKPj/2wxmIHxA1lg7JgV38rBcfPTmmGl34wNd&#10;j6EQMYR9hgpMCE0mpc8NWfRD1xBH7uRaiyHCtpC6xVsMt7VMk2QqLZYcGww2tDKUV8eLVTBL7K6q&#10;vtK9t+PHaGJWv27dnJXqf3Y/3yACdeEtfrm3WsE0jWvjmXgE5OI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O3r2wAAAANwAAAAPAAAAAAAAAAAAAAAAAJcCAABkcnMvZG93bnJl&#10;di54bWxQSwUGAAAAAAQABAD1AAAAhAMAAAAA&#10;" filled="f" stroked="f">
                  <v:textbox style="mso-fit-shape-to-text:t">
                    <w:txbxContent>
                      <w:p w14:paraId="3E3349F1" w14:textId="77777777" w:rsidR="00476BB0" w:rsidRPr="005633B3" w:rsidRDefault="00476BB0" w:rsidP="0041351D">
                        <w:r w:rsidRPr="00375B92">
                          <w:t xml:space="preserve">Figure </w:t>
                        </w:r>
                        <w:r w:rsidRPr="00375B92">
                          <w:fldChar w:fldCharType="begin"/>
                        </w:r>
                        <w:r w:rsidRPr="00375B92">
                          <w:instrText xml:space="preserve"> SEQ Figure \* ARABIC </w:instrText>
                        </w:r>
                        <w:r w:rsidRPr="00375B92">
                          <w:fldChar w:fldCharType="separate"/>
                        </w:r>
                        <w:r>
                          <w:rPr>
                            <w:noProof/>
                          </w:rPr>
                          <w:t>5</w:t>
                        </w:r>
                        <w:r w:rsidRPr="00375B92">
                          <w:fldChar w:fldCharType="end"/>
                        </w:r>
                        <w:r w:rsidRPr="00375B92">
                          <w:t xml:space="preserve"> </w:t>
                        </w:r>
                        <w:r w:rsidRPr="00375B92">
                          <w:rPr>
                            <w:b/>
                          </w:rPr>
                          <w:t xml:space="preserve">Unique yellow wavelengths for one participant, over the days of the experiment.  Filled circles and squares indicate the adaptation periods to red and green respectively.  Open symbols show measurements taken during periods without exposure to an altered chromatic environment </w:t>
                        </w:r>
                        <w:r w:rsidRPr="00375B92">
                          <w:rPr>
                            <w:b/>
                          </w:rPr>
                          <w:fldChar w:fldCharType="begin" w:fldLock="1"/>
                        </w:r>
                        <w:r>
                          <w:rPr>
                            <w:b/>
                          </w:rP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prefix" : "taken from ", "uris" : [ "http://www.mendeley.com/documents/?uuid=1c57c1cc-c4d2-4b31-8127-9dd66867af9d" ] } ], "mendeley" : { "previouslyFormattedCitation" : "(taken from Yamauchi et al., 2002)" }, "properties" : { "noteIndex" : 0 }, "schema" : "https://github.com/citation-style-language/schema/raw/master/csl-citation.json" }</w:instrText>
                        </w:r>
                        <w:r w:rsidRPr="00375B92">
                          <w:rPr>
                            <w:b/>
                          </w:rPr>
                          <w:fldChar w:fldCharType="separate"/>
                        </w:r>
                        <w:r w:rsidRPr="00375B92">
                          <w:rPr>
                            <w:b/>
                            <w:noProof/>
                          </w:rPr>
                          <w:t>(taken from Yamauchi et al., 2002)</w:t>
                        </w:r>
                        <w:r w:rsidRPr="00375B92">
                          <w:rPr>
                            <w:b/>
                          </w:rPr>
                          <w:fldChar w:fldCharType="end"/>
                        </w:r>
                      </w:p>
                    </w:txbxContent>
                  </v:textbox>
                </v:shape>
                <w10:wrap type="topAndBottom"/>
              </v:group>
            </w:pict>
          </mc:Fallback>
        </mc:AlternateContent>
      </w:r>
      <w:r w:rsidR="008300F2" w:rsidRPr="00375B92">
        <w:t>shift (at the end of adaptation) of approximately 4nm from baseline, with a gradual decrease back towards the baseline after several weeks without any periods of altered chromatic environment.  Similarly, the wavelength settings shift to shorter wavelengths after adaptation to green- tinted lenses, followed by a gradual return to baseline after the adaptation period.   The authors conclude that the long-lasting (but reversible) effect of visual environment on unique yellow wavelength settings suggest that colour vision is mediated by a plastic normalisation process – in this case, that the equilibrium point of the red-green opponent channel is dependent on the average chromaticity of the environment.  It was also apparent that it takes several weeks to both adjust to the altered environment, as well as return back to the baseline following a period of adaptation.</w:t>
      </w:r>
    </w:p>
    <w:p w14:paraId="5674A95C" w14:textId="77777777" w:rsidR="008300F2" w:rsidRPr="00375B92" w:rsidRDefault="008300F2" w:rsidP="008300F2"/>
    <w:p w14:paraId="54921FCA" w14:textId="77777777" w:rsidR="008300F2" w:rsidRDefault="008300F2" w:rsidP="008300F2">
      <w:r w:rsidRPr="00375B92">
        <w:t>The effect of environmental adaptation has also been investigated with regard to colour discrimination and Rayleigh matches.  In Northern parts of Norway (above the Arctic Circle at a latitude of 66</w:t>
      </w:r>
      <w:r w:rsidRPr="00375B92">
        <w:rPr>
          <w:rFonts w:cs="Lucida Grande"/>
          <w:b/>
          <w:color w:val="000000"/>
        </w:rPr>
        <w:t>°</w:t>
      </w:r>
      <w:r w:rsidRPr="00375B92">
        <w:t xml:space="preserve">32’ North) inhabitants are exposed to extremes in their lighting environment; during winter there are several months in which artificial lighting needs to be relied on due to the lack of direct sunlight, compared to the summer months where they are exposed to periods of constant sunlight.  This means that the energy and range of wavelength spectrum varies considerably for those living above the Arctic Circle compared to those below </w:t>
      </w:r>
      <w:r w:rsidRPr="00375B92">
        <w:fldChar w:fldCharType="begin" w:fldLock="1"/>
      </w:r>
      <w:r>
        <w:instrText>ADDIN CSL_CITATION { "citationItems" : [ { "id" : "ITEM-1", "itemData" : { "DOI" : "10.1016/j/visres.2007.03.011", "ISSN" : "0042-6989", "abstract" : "Extreme natural ambient light reduction, in both energy and range of wavelength spectrum, occurs during the winter season at very high latitudes (above the Arctic Circle or 66 degrees 32 ' North) that in turn results in increased exposure to artificial lighting. In contrast, during the summer months, the sun remains above the horizon and there is no darkness or night. Little is known about these extreme changes in light exposure on human visual perception. Measuring color discriminations with the FM 100 Test revealed that Norwegians born above the Arctic Circle were less sensitive to yellow-green, green, and green-blue spectrum differences whereas they were more sensitive to hue variations in the purple range than individuals born below the Arctic Circle. Additionally, it was found that the Norwegian individuals born above the Arctic Circle and during autumn showed an overall decrease in color sensitivity, whereas those born in the summer showed a relative increase. All participants were adults and their color vision was tested in the same location (i.e., in Tromso at 69.7 degrees North). These findings are consistent with the idea that there is a measurable impact on colour vision as adults of the photic environment that individuals born above the Arctic Circle and in the autumn experienced during infancy, namely a reduction in exposure to direct sunlight and an increase in exposure to twilight and artificial lighting. (C) 2007 Elsevier Ltd. All rights reserved.", "author" : [ { "dropping-particle" : "", "family" : "Laeng", "given" : "Bruno", "non-dropping-particle" : "", "parse-names" : false, "suffix" : "" }, { "dropping-particle" : "", "family" : "Brennen", "given" : "Tim", "non-dropping-particle" : "", "parse-names" : false, "suffix" : "" }, { "dropping-particle" : "", "family" : "Elden", "given" : "Ake", "non-dropping-particle" : "", "parse-names" : false, "suffix" : "" }, { "dropping-particle" : "", "family" : "Paulsen", "given" : "Helle Gaare", "non-dropping-particle" : "", "parse-names" : false, "suffix" : "" }, { "dropping-particle" : "", "family" : "Banerjee", "given" : "Aniruddha", "non-dropping-particle" : "", "parse-names" : false, "suffix" : "" }, { "dropping-particle" : "", "family" : "Lipton", "given" : "Robert", "non-dropping-particle" : "", "parse-names" : false, "suffix" : "" } ], "container-title" : "Vision Research", "id" : "ITEM-1", "issue" : "12", "issued" : { "date-parts" : [ [ "2007" ] ] }, "page" : "1595-1607", "publisher" : "PERGAMON-ELSEVIER SCIENCE LTD", "title" : "Latitude-of-birth and season-of-birth effects on human color vision in the Arctic", "type" : "article-journal", "volume" : "47" }, "uris" : [ "http://www.mendeley.com/documents/?uuid=7c3379e4-d4a8-41bd-9209-714bd56af9d5" ] } ], "mendeley" : { "previouslyFormattedCitation" : "(Laeng et al., 2007)" }, "properties" : { "noteIndex" : 0 }, "schema" : "https://github.com/citation-style-language/schema/raw/master/csl-citation.json" }</w:instrText>
      </w:r>
      <w:r w:rsidRPr="00375B92">
        <w:fldChar w:fldCharType="separate"/>
      </w:r>
      <w:r w:rsidRPr="00375B92">
        <w:rPr>
          <w:noProof/>
        </w:rPr>
        <w:t>(Laeng et al., 2007)</w:t>
      </w:r>
      <w:r w:rsidRPr="00375B92">
        <w:fldChar w:fldCharType="end"/>
      </w:r>
      <w:r w:rsidRPr="00375B92">
        <w:t xml:space="preserve">.  </w:t>
      </w:r>
      <w:proofErr w:type="spellStart"/>
      <w:r w:rsidRPr="00375B92">
        <w:t>Laeng</w:t>
      </w:r>
      <w:proofErr w:type="spellEnd"/>
      <w:r>
        <w:t xml:space="preserve"> et al</w:t>
      </w:r>
      <w:r w:rsidRPr="00375B92">
        <w:t xml:space="preserve"> (2007) investigated colour discrimination abilities using the FM100 Hue test</w:t>
      </w:r>
      <w:r>
        <w:t>,</w:t>
      </w:r>
      <w:r w:rsidRPr="00375B92">
        <w:t xml:space="preserve"> and found that those born above the Arctic Circle had a higher sensitivity for colours in the purple range and lower sensitivity to yellow-green, green, and green-blue, compared to those born below the Arctic Circle.  </w:t>
      </w:r>
      <w:r>
        <w:t>Furthermore,</w:t>
      </w:r>
      <w:r w:rsidRPr="00375B92">
        <w:t xml:space="preserve"> there was a difference in overall colour sensitivity depending on the season of birth in those born above the Arctic Circle – individuals born in autumn had lower overall colour sensitivity than those born in summer.  In addition to long-term affects of the environment, Jordan and </w:t>
      </w:r>
      <w:proofErr w:type="spellStart"/>
      <w:r w:rsidRPr="00375B92">
        <w:t>Mollon</w:t>
      </w:r>
      <w:proofErr w:type="spellEnd"/>
      <w:r w:rsidRPr="00375B92">
        <w:t xml:space="preserve"> </w:t>
      </w:r>
      <w:r w:rsidRPr="00375B92">
        <w:fldChar w:fldCharType="begin" w:fldLock="1"/>
      </w:r>
      <w:r>
        <w:instrText>ADDIN CSL_CITATION { "citationItems" : [ { "id" : "ITEM-1", "itemData" : { "DOI" : "10.1038/386135b0", "ISSN" : "0028-0836", "PMID" : "9062184", "author" : [ { "dropping-particle" : "", "family" : "Jordan", "given" : "G", "non-dropping-particle" : "", "parse-names" : false, "suffix" : "" }, { "dropping-particle" : "", "family" : "Mollon", "given" : "J D", "non-dropping-particle" : "", "parse-names" : false, "suffix" : "" } ], "container-title" : "Nature", "id" : "ITEM-1", "issue" : "6621", "issued" : { "date-parts" : [ [ "1997", "3", "13" ] ] }, "page" : "135-6", "publisher" : "MACMILLAN MAGAZINES LTD, PORTERS SOUTH, 4 CRINAN ST, LONDON, ENGLAND N1 9XW", "title" : "Adaptation of colour vision to sunlight.", "type" : "article-journal", "volume" : "386" }, "suppress-author" : 1, "uris" : [ "http://www.mendeley.com/documents/?uuid=b4642104-45e8-42b1-aba2-268abf07660b" ] } ], "mendeley" : { "previouslyFormattedCitation" : "(1997)" }, "properties" : { "noteIndex" : 0 }, "schema" : "https://github.com/citation-style-language/schema/raw/master/csl-citation.json" }</w:instrText>
      </w:r>
      <w:r w:rsidRPr="00375B92">
        <w:fldChar w:fldCharType="separate"/>
      </w:r>
      <w:r w:rsidRPr="00375B92">
        <w:rPr>
          <w:noProof/>
        </w:rPr>
        <w:t>(1997)</w:t>
      </w:r>
      <w:r w:rsidRPr="00375B92">
        <w:fldChar w:fldCharType="end"/>
      </w:r>
      <w:r w:rsidRPr="00375B92">
        <w:t xml:space="preserve"> have shown that colour discrimination ability is altered for approximately 5 hours following just one hour of adaptation to natural summer sunlight.  Rayleigh matches were measured before and after adaptation on a Nagel </w:t>
      </w:r>
      <w:proofErr w:type="spellStart"/>
      <w:r w:rsidRPr="00375B92">
        <w:t>anomaloscope</w:t>
      </w:r>
      <w:proofErr w:type="spellEnd"/>
      <w:r w:rsidRPr="00375B92">
        <w:t xml:space="preserve"> (matching a mixture of 546nm and 671nm to monochromatic 589nm) as well as using a computer-controlled colorimeter (matching a mixture of 550nm and 690nm to monochromatic 590nm); it was found that following adaptation more red was required in the red-green mixtures in order to match the monochromatic light</w:t>
      </w:r>
      <w:r>
        <w:t xml:space="preserve"> (see </w:t>
      </w:r>
      <w:r>
        <w:fldChar w:fldCharType="begin"/>
      </w:r>
      <w:r>
        <w:instrText xml:space="preserve"> REF _Ref265853881 \h </w:instrText>
      </w:r>
      <w:r>
        <w:fldChar w:fldCharType="separate"/>
      </w:r>
      <w:r w:rsidR="00567AA8">
        <w:t xml:space="preserve">Figure </w:t>
      </w:r>
      <w:r w:rsidR="00567AA8">
        <w:rPr>
          <w:noProof/>
        </w:rPr>
        <w:t>6</w:t>
      </w:r>
      <w:r>
        <w:fldChar w:fldCharType="end"/>
      </w:r>
      <w:r>
        <w:t xml:space="preserve"> for Nagel </w:t>
      </w:r>
      <w:proofErr w:type="spellStart"/>
      <w:r>
        <w:t>anomaloscope</w:t>
      </w:r>
      <w:proofErr w:type="spellEnd"/>
      <w:r>
        <w:t xml:space="preserve"> data)</w:t>
      </w:r>
      <w:r w:rsidRPr="00375B92">
        <w:t xml:space="preserve">.  The length of time this shift lasts for far exceeds any expected adaptation to light, such as after cone bleaching, where observers are expected to take only 7 minutes to fully recover </w:t>
      </w:r>
      <w:r w:rsidRPr="00375B92">
        <w:fldChar w:fldCharType="begin" w:fldLock="1"/>
      </w:r>
      <w:r>
        <w:instrText>ADDIN CSL_CITATION { "citationItems" : [ { "id" : "ITEM-1", "itemData" : { "DOI" : "10.1016/0042-6989(69)90063-7", "ISSN" : "00426989", "author" : [ { "dropping-particle" : "", "family" : "Rushton", "given" : "W.A.H.", "non-dropping-particle" : "", "parse-names" : false, "suffix" : "" }, { "dropping-particle" : "", "family" : "Fulton", "given" : "Anne B.", "non-dropping-particle" : "", "parse-names" : false, "suffix" : "" }, { "dropping-particle" : "", "family" : "Baker", "given" : "Howard D.", "non-dropping-particle" : "", "parse-names" : false, "suffix" : "" } ], "container-title" : "Vision Research", "id" : "ITEM-1", "issue" : "12", "issued" : { "date-parts" : [ [ "1969", "12" ] ] }, "page" : "1473-1479", "publisher" : "PERGAMON-ELSEVIER SCIENCE LTD, THE BOULEVARD, LANGFORD LANE, KIDLINGTON, OXFORD OX5 1GB, ENGLAND", "title" : "Dark adaptation and the rate of pigment regeneration", "type" : "article-journal", "volume" : "9" }, "suffix" : " - as cited in Jordan and Mollon, 1997", "uris" : [ "http://www.mendeley.com/documents/?uuid=79fc3d9f-d9f6-4ddb-8e53-f8e31e63b21c" ] } ], "mendeley" : { "previouslyFormattedCitation" : "(Rushton, Fulton, &amp; Baker, 1969 - as cited in Jordan and Mollon, 1997)" }, "properties" : { "noteIndex" : 0 }, "schema" : "https://github.com/citation-style-language/schema/raw/master/csl-citation.json" }</w:instrText>
      </w:r>
      <w:r w:rsidRPr="00375B92">
        <w:fldChar w:fldCharType="separate"/>
      </w:r>
      <w:r w:rsidRPr="00375B92">
        <w:rPr>
          <w:noProof/>
        </w:rPr>
        <w:t>(Rushton, Fulton, &amp; Baker, 1969 - as cited in Jordan and Mollon, 1997)</w:t>
      </w:r>
      <w:r w:rsidRPr="00375B92">
        <w:fldChar w:fldCharType="end"/>
      </w:r>
      <w:r w:rsidRPr="00375B92">
        <w:t xml:space="preserve">. </w:t>
      </w:r>
    </w:p>
    <w:p w14:paraId="04DA5B68" w14:textId="3969022E" w:rsidR="008300F2" w:rsidRDefault="008300F2" w:rsidP="008300F2">
      <w:r>
        <w:rPr>
          <w:noProof/>
          <w:lang w:val="en-US"/>
        </w:rPr>
        <w:drawing>
          <wp:inline distT="0" distB="0" distL="0" distR="0" wp14:anchorId="7B50618D" wp14:editId="426BB76F">
            <wp:extent cx="5270500" cy="2387600"/>
            <wp:effectExtent l="0" t="0" r="12700" b="0"/>
            <wp:docPr id="41" name="Picture 2" descr="Screen Shot 2014-07-01 a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 Shot 2014-07-01 at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2387600"/>
                    </a:xfrm>
                    <a:prstGeom prst="rect">
                      <a:avLst/>
                    </a:prstGeom>
                    <a:noFill/>
                    <a:ln>
                      <a:noFill/>
                    </a:ln>
                  </pic:spPr>
                </pic:pic>
              </a:graphicData>
            </a:graphic>
          </wp:inline>
        </w:drawing>
      </w:r>
    </w:p>
    <w:p w14:paraId="47F16226" w14:textId="77777777" w:rsidR="008300F2" w:rsidRPr="00375B92" w:rsidRDefault="008300F2" w:rsidP="008300F2">
      <w:bookmarkStart w:id="13" w:name="_Ref265853881"/>
      <w:r>
        <w:t xml:space="preserve">Figure </w:t>
      </w:r>
      <w:r>
        <w:fldChar w:fldCharType="begin"/>
      </w:r>
      <w:r>
        <w:instrText xml:space="preserve"> SEQ Figure \* ARABIC </w:instrText>
      </w:r>
      <w:r>
        <w:fldChar w:fldCharType="separate"/>
      </w:r>
      <w:r w:rsidR="00567AA8">
        <w:rPr>
          <w:noProof/>
        </w:rPr>
        <w:t>6</w:t>
      </w:r>
      <w:r>
        <w:fldChar w:fldCharType="end"/>
      </w:r>
      <w:bookmarkEnd w:id="13"/>
      <w:r>
        <w:t xml:space="preserve"> </w:t>
      </w:r>
      <w:r w:rsidRPr="006A3E57">
        <w:rPr>
          <w:b/>
        </w:rPr>
        <w:t>Average</w:t>
      </w:r>
      <w:r>
        <w:rPr>
          <w:b/>
        </w:rPr>
        <w:t xml:space="preserve"> R/G</w:t>
      </w:r>
      <w:r w:rsidRPr="006A3E57">
        <w:rPr>
          <w:b/>
        </w:rPr>
        <w:t xml:space="preserve"> matches made on a Nagel </w:t>
      </w:r>
      <w:proofErr w:type="spellStart"/>
      <w:r w:rsidRPr="006A3E57">
        <w:rPr>
          <w:b/>
        </w:rPr>
        <w:t>anomaloscope</w:t>
      </w:r>
      <w:proofErr w:type="spellEnd"/>
      <w:r w:rsidRPr="006A3E57">
        <w:rPr>
          <w:b/>
        </w:rPr>
        <w:t xml:space="preserve"> over time</w:t>
      </w:r>
      <w:r>
        <w:rPr>
          <w:b/>
        </w:rPr>
        <w:t>,</w:t>
      </w:r>
      <w:r w:rsidRPr="006A3E57">
        <w:rPr>
          <w:b/>
        </w:rPr>
        <w:t xml:space="preserve"> and following an hour of exposure to natural sunlight (as shown on graph).  Taken from Jordan and </w:t>
      </w:r>
      <w:proofErr w:type="spellStart"/>
      <w:r w:rsidRPr="006A3E57">
        <w:rPr>
          <w:b/>
        </w:rPr>
        <w:t>Mollon</w:t>
      </w:r>
      <w:proofErr w:type="spellEnd"/>
      <w:r w:rsidRPr="006A3E57">
        <w:rPr>
          <w:b/>
        </w:rPr>
        <w:t xml:space="preserve"> </w:t>
      </w:r>
      <w:r w:rsidRPr="006A3E57">
        <w:rPr>
          <w:b/>
        </w:rPr>
        <w:fldChar w:fldCharType="begin" w:fldLock="1"/>
      </w:r>
      <w:r w:rsidRPr="006A3E57">
        <w:rPr>
          <w:b/>
        </w:rPr>
        <w:instrText>ADDIN CSL_CITATION { "citationItems" : [ { "id" : "ITEM-1", "itemData" : { "DOI" : "10.1038/386135b0", "ISSN" : "0028-0836", "PMID" : "9062184", "author" : [ { "dropping-particle" : "", "family" : "Jordan", "given" : "G", "non-dropping-particle" : "", "parse-names" : false, "suffix" : "" }, { "dropping-particle" : "", "family" : "Mollon", "given" : "J D", "non-dropping-particle" : "", "parse-names" : false, "suffix" : "" } ], "container-title" : "Nature", "id" : "ITEM-1", "issue" : "6621", "issued" : { "date-parts" : [ [ "1997", "3", "13" ] ] }, "page" : "135-6", "publisher" : "MACMILLAN MAGAZINES LTD, PORTERS SOUTH, 4 CRINAN ST, LONDON, ENGLAND N1 9XW", "title" : "Adaptation of colour vision to sunlight.", "type" : "article-journal", "volume" : "386" }, "suppress-author" : 1, "uris" : [ "http://www.mendeley.com/documents/?uuid=b4642104-45e8-42b1-aba2-268abf07660b" ] } ], "mendeley" : { "previouslyFormattedCitation" : "(1997)" }, "properties" : { "noteIndex" : 0 }, "schema" : "https://github.com/citation-style-language/schema/raw/master/csl-citation.json" }</w:instrText>
      </w:r>
      <w:r w:rsidRPr="006A3E57">
        <w:rPr>
          <w:b/>
        </w:rPr>
        <w:fldChar w:fldCharType="separate"/>
      </w:r>
      <w:r w:rsidRPr="006A3E57">
        <w:rPr>
          <w:b/>
          <w:noProof/>
        </w:rPr>
        <w:t>(1997)</w:t>
      </w:r>
      <w:r w:rsidRPr="006A3E57">
        <w:rPr>
          <w:b/>
        </w:rPr>
        <w:fldChar w:fldCharType="end"/>
      </w:r>
    </w:p>
    <w:p w14:paraId="124F1C95" w14:textId="77777777" w:rsidR="008300F2" w:rsidRPr="00375B92" w:rsidRDefault="008300F2" w:rsidP="008300F2"/>
    <w:p w14:paraId="00082C44" w14:textId="77777777" w:rsidR="008300F2" w:rsidRPr="00375B92" w:rsidRDefault="008300F2" w:rsidP="008300F2">
      <w:r w:rsidRPr="00375B92">
        <w:t>During the mid-20</w:t>
      </w:r>
      <w:r w:rsidRPr="00375B92">
        <w:rPr>
          <w:vertAlign w:val="superscript"/>
        </w:rPr>
        <w:t>th</w:t>
      </w:r>
      <w:r w:rsidRPr="00375B92">
        <w:t xml:space="preserve"> century, Richter </w:t>
      </w:r>
      <w:r w:rsidRPr="00375B92">
        <w:fldChar w:fldCharType="begin" w:fldLock="1"/>
      </w:r>
      <w:r>
        <w:instrText>ADDIN CSL_CITATION { "citationItems" : [ { "id" : "ITEM-1", "itemData" : { "author" : [ { "dropping-particle" : "", "family" : "Richter", "given" : "M.", "non-dropping-particle" : "", "parse-names" : false, "suffix" : "" } ], "container-title" : "Klinische Monatsblatter fur Augenheilkunde und fur augenarztliche Fortbildung", "id" : "ITEM-1", "issue" : "6", "issued" : { "date-parts" : [ [ "1951" ] ] }, "page" : "561-575", "title" : "[More recent development in testing of color vision]. Die neuere Entwicklung auf dem Gebiete der Farbensinnprufung.", "type" : "article-journal", "volume" : "119" }, "suffix" : " - as cited in Jordan and Mollon, 1993", "suppress-author" : 1, "uris" : [ "http://www.mendeley.com/documents/?uuid=187252c7-0ef6-4356-9985-05cff4ef3703" ] }, { "id" : "ITEM-2", "itemData" : { "author" : [ { "dropping-particle" : "", "family" : "Richter", "given" : "M.", "non-dropping-particle" : "", "parse-names" : false, "suffix" : "" } ], "container-title" : "Z WISS PHOTOGR", "id" : "ITEM-2", "issued" : { "date-parts" : [ [ "1948" ] ] }, "page" : "209-237", "title" : "No Title", "type" : "article-journal", "volume" : "43" }, "suppress-author" : 1, "uris" : [ "http://www.mendeley.com/documents/?uuid=b718c977-fed0-4fdd-bda5-79b66355c0ed" ] } ], "mendeley" : { "previouslyFormattedCitation" : "(1948, 1951 - as cited in Jordan and Mollon, 1993)" }, "properties" : { "noteIndex" : 0 }, "schema" : "https://github.com/citation-style-language/schema/raw/master/csl-citation.json" }</w:instrText>
      </w:r>
      <w:r w:rsidRPr="00375B92">
        <w:fldChar w:fldCharType="separate"/>
      </w:r>
      <w:r w:rsidRPr="00375B92">
        <w:rPr>
          <w:noProof/>
        </w:rPr>
        <w:t>(1948, 1951 - as cited in Jordan and Mollon, 1993)</w:t>
      </w:r>
      <w:r w:rsidRPr="00375B92">
        <w:fldChar w:fldCharType="end"/>
      </w:r>
      <w:r w:rsidRPr="00375B92">
        <w:t xml:space="preserve"> found seasonal variations in colour vision, as measured by Rayleigh matches, with subjects requiring more red in a red-green mixture to match a monochromatic yellow light during the summer months.  Whilst Jordan and </w:t>
      </w:r>
      <w:proofErr w:type="spellStart"/>
      <w:r w:rsidRPr="00375B92">
        <w:t>Mollon</w:t>
      </w:r>
      <w:proofErr w:type="spellEnd"/>
      <w:r w:rsidRPr="00375B92">
        <w:t xml:space="preserve"> </w:t>
      </w:r>
      <w:r w:rsidRPr="00375B92">
        <w:fldChar w:fldCharType="begin" w:fldLock="1"/>
      </w:r>
      <w:r>
        <w:instrText>ADDIN CSL_CITATION { "citationItems" : [ { "id" : "ITEM-1", "itemData" : { "DOI" : "10.1038/363546a0", "ISSN" : "0028-0836", "PMID" : "8505982", "abstract" : "In 1948 the German physicist, Manfred Richter, reported that colour vision has a seasonal variation. For four colour-normal subjects, he found a sinusoidal variation in the proportion of red and green required to match a monochromatic yellow, the equation known as the 'Rayleigh match'. In summer, subjects required more red in their mixture. The measurements were made with the Nagel anomaloscope, an instrument introduced in 1907 and which today, essentially unchanged, remains the definitive clinical instrument for classifying the many phenotypic variations in colour vision. The variation that Richter recorded in the red-green ratio was large (three Nagel units), and it now takes on fresh interest because it is comparable in size to the difference in Nagel settings later reported between normal observers of different genetic types. We have been able to replicate Richter's result, but report here that it is almost certainly instrumental: the Nagel anomaloscope proves to be very sensitive to ambient temperature.", "author" : [ { "dropping-particle" : "", "family" : "Jordan", "given" : "G", "non-dropping-particle" : "", "parse-names" : false, "suffix" : "" }, { "dropping-particle" : "", "family" : "Mollon", "given" : "J D", "non-dropping-particle" : "", "parse-names" : false, "suffix" : "" } ], "container-title" : "Nature", "id" : "ITEM-1", "issue" : "6429", "issued" : { "date-parts" : [ [ "1993", "6", "10" ] ] }, "page" : "546-9", "publisher" : "MACMILLAN MAGAZINES LTD, PORTERS SOUTH, 4 CRINAN ST, LONDON, ENGLAND N1 9XW", "title" : "The Nagel anomaloscope and seasonal variation of colour vision.", "type" : "article-journal", "volume" : "363" }, "suppress-author" : 1, "uris" : [ "http://www.mendeley.com/documents/?uuid=1a01280e-a519-4823-b67d-98f69b83ceea" ] } ], "mendeley" : { "previouslyFormattedCitation" : "(1993)" }, "properties" : { "noteIndex" : 0 }, "schema" : "https://github.com/citation-style-language/schema/raw/master/csl-citation.json" }</w:instrText>
      </w:r>
      <w:r w:rsidRPr="00375B92">
        <w:fldChar w:fldCharType="separate"/>
      </w:r>
      <w:r w:rsidRPr="00375B92">
        <w:rPr>
          <w:noProof/>
        </w:rPr>
        <w:t>(1993)</w:t>
      </w:r>
      <w:r w:rsidRPr="00375B92">
        <w:fldChar w:fldCharType="end"/>
      </w:r>
      <w:r w:rsidRPr="00375B92">
        <w:t xml:space="preserve"> were able to replicate this finding, they determined that the observed changes found over the period of a year were likely due to ambient temperature fluctuations.  They supported this conclusion by stabilising room temperature (to within 1°C) to keep the temperature conditions constant for the observers, and locally heating or cooling only the temperature of the prism housing of two Nagel </w:t>
      </w:r>
      <w:proofErr w:type="spellStart"/>
      <w:r w:rsidRPr="00375B92">
        <w:t>anomaloscopes</w:t>
      </w:r>
      <w:proofErr w:type="spellEnd"/>
      <w:r w:rsidRPr="00375B92">
        <w:t xml:space="preserve">.  It was found that Rayleigh matches shifted to require more red in the red-green mixture when the temperature of the prism housings were increased, and it was therefore concluded that the variations found by Richter may have been an artefact of variants in ambient temperature impacting on the </w:t>
      </w:r>
      <w:proofErr w:type="spellStart"/>
      <w:r w:rsidRPr="00375B92">
        <w:t>anomaloscope</w:t>
      </w:r>
      <w:proofErr w:type="spellEnd"/>
      <w:r w:rsidRPr="00375B92">
        <w:t xml:space="preserve">, rather than due to changes in the observer.  However, these studies do raise interesting questions regarding the potential impact of adaptation to different seasonal environments on unique green wavelength settings, regardless of the suspected lack of impact on Rayleigh matches, which has been found not to correlate with unique green measurements </w:t>
      </w:r>
      <w:r w:rsidRPr="00375B92">
        <w:fldChar w:fldCharType="begin" w:fldLock="1"/>
      </w:r>
      <w:r>
        <w:instrText>ADDIN CSL_CITATION { "citationItems" : [ { "id" : "ITEM-1", "itemData" : { "ISSN" : "0042-6989", "PMID" : "7900300", "abstract" : "There are recurrent reports that Rayleigh matches are bimodally distributed in the colour-normal male population. Similar claims have been made for the distribution of the spectral locus of unique green. Moreover, a positive correlation has sometimes been reported between Rayleigh matches and unique green. Using a computer-controlled Maxwellian colorimeter and bias-free psychophysical methods, we measured both variables for 97 colour-normal male observers. We do not find a bimodal distribution either of Rayleight matches or of settings of unique green. Nor do we find any correlation between the two variables. However, we do observe a very significant relationship between the lightness of the subject's iris and the wavelength that he judges to be unique green.", "author" : [ { "dropping-particle" : "", "family" : "Jordan", "given" : "G", "non-dropping-particle" : "", "parse-names" : false, "suffix" : "" }, { "dropping-particle" : "", "family" : "Mollon", "given" : "J D", "non-dropping-particle" : "", "parse-names" : false, "suffix" : "" } ], "container-title" : "Vision research", "id" : "ITEM-1", "issue" : "5", "issued" : { "date-parts" : [ [ "1995", "3" ] ] }, "page" : "613-20", "title" : "Rayleigh matches and unique green.", "type" : "article-journal", "volume" : "35" }, "uris" : [ "http://www.mendeley.com/documents/?uuid=6d14a535-9e65-43d6-9dbd-80c2ffb9dce8" ] }, { "id" : "ITEM-2",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2", "issue" : "8", "issued" : { "date-parts" : [ [ "2013" ] ] }, "title" : "The distribution of unique green wavelengths and its relationship to macular pigment density.", "type" : "article-journal", "volume" : "13" }, "uris" : [ "http://www.mendeley.com/documents/?uuid=44145918-dc40-4860-a682-21e2886b1008" ] } ], "mendeley" : { "previouslyFormattedCitation" : "(Jordan &amp; Mollon, 1995; Welbourne et al., 2013)" }, "properties" : { "noteIndex" : 0 }, "schema" : "https://github.com/citation-style-language/schema/raw/master/csl-citation.json" }</w:instrText>
      </w:r>
      <w:r w:rsidRPr="00375B92">
        <w:fldChar w:fldCharType="separate"/>
      </w:r>
      <w:r w:rsidRPr="0067749D">
        <w:rPr>
          <w:noProof/>
        </w:rPr>
        <w:t>(Jordan &amp; Mollon, 1995; Welbourne et al., 2013)</w:t>
      </w:r>
      <w:r w:rsidRPr="00375B92">
        <w:fldChar w:fldCharType="end"/>
      </w:r>
      <w:r w:rsidRPr="00375B92">
        <w:t>.</w:t>
      </w:r>
    </w:p>
    <w:p w14:paraId="5496DFA7" w14:textId="77777777" w:rsidR="008300F2" w:rsidRPr="00375B92" w:rsidRDefault="008300F2" w:rsidP="008300F2"/>
    <w:p w14:paraId="3B0EF74A" w14:textId="77777777" w:rsidR="008300F2" w:rsidRPr="00375B92" w:rsidRDefault="008300F2" w:rsidP="008300F2">
      <w:r w:rsidRPr="00375B92">
        <w:t xml:space="preserve">To date, there have been no studies investigating whether the variance in unique green wavelengths could be an affect of seasonal variance in the spectral environment.  As differences in MPOD do not explain all the variance in unique green wavelength settings, one of </w:t>
      </w:r>
      <w:r>
        <w:t>the</w:t>
      </w:r>
      <w:r w:rsidRPr="00375B92">
        <w:t xml:space="preserve"> aims in this thesis is to tackle the question of whether differences in seasonal environments impact on the percept of unique green, specifically: does adaptation to seasonal environments – with vastly different levels of natural green surroundings (i.e. between winter and spring/summer months) – result in a shift in unique green wavelength settings, and in addition, does the overall variance in wavelengths between subjects increase or decrease between these seasons.   To investigate this, a method of adjustment task will be implemented with a Wright Colorimeter to record unique green and unique yellow wavelength settings during 2 different seasons of the year (winter and spring/summer).  For similar reasons to those stated previously, unique yellow will be measured in order to compare any wavelength settings differences between the seasonal measurements, to help determine whether any changes in unique green are due to an overall shift in colour perception.  Rayleigh matches will also be taken for each subject, and the average room temperature between the seasonal sessions recorded to account for any affect of temperature on measurements.  In addition, outdoor spectral measurements will be taken using a fibre-optic photospectrometer (“</w:t>
      </w:r>
      <w:proofErr w:type="spellStart"/>
      <w:r w:rsidRPr="00375B92">
        <w:t>Jaz</w:t>
      </w:r>
      <w:proofErr w:type="spellEnd"/>
      <w:r w:rsidRPr="00375B92">
        <w:t xml:space="preserve">”, Ocean Optics, </w:t>
      </w:r>
      <w:proofErr w:type="spellStart"/>
      <w:r w:rsidRPr="00375B92">
        <w:t>Dumolin</w:t>
      </w:r>
      <w:proofErr w:type="spellEnd"/>
      <w:r w:rsidRPr="00375B92">
        <w:t xml:space="preserve">, FL) in order to compare the average spectra of outdoor environments (in York, UK) during these different seasons.   It might be expected that if there is an overall shift in average spectra between the seasons, e.g. a shift to longer wavelengths during summer, that individuals may need to adapt to these fluctuations in spectral environment much like the subjects in Yamauchi et </w:t>
      </w:r>
      <w:proofErr w:type="spellStart"/>
      <w:r w:rsidRPr="00375B92">
        <w:t>al’s</w:t>
      </w:r>
      <w:proofErr w:type="spellEnd"/>
      <w:r w:rsidRPr="00375B92">
        <w:t xml:space="preserve"> </w:t>
      </w:r>
      <w:r w:rsidRPr="00375B92">
        <w:fldChar w:fldCharType="begin" w:fldLock="1"/>
      </w:r>
      <w: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previouslyFormattedCitation" : "(2002)" }, "properties" : { "noteIndex" : 0 }, "schema" : "https://github.com/citation-style-language/schema/raw/master/csl-citation.json" }</w:instrText>
      </w:r>
      <w:r w:rsidRPr="00375B92">
        <w:fldChar w:fldCharType="separate"/>
      </w:r>
      <w:r w:rsidRPr="00375B92">
        <w:rPr>
          <w:noProof/>
        </w:rPr>
        <w:t>(2002)</w:t>
      </w:r>
      <w:r w:rsidRPr="00375B92">
        <w:fldChar w:fldCharType="end"/>
      </w:r>
      <w:r w:rsidRPr="00375B92">
        <w:t xml:space="preserve"> adaptation study.  This may result in altered wavelength settings of monochromatic unique green as the subject aims to recreate the percept of green from different broadband spectral exemplars available during each season </w:t>
      </w:r>
      <w:r w:rsidRPr="00375B92">
        <w:fldChar w:fldCharType="begin" w:fldLock="1"/>
      </w:r>
      <w:r>
        <w:instrText>ADDIN CSL_CITATION { "citationItems" : [ { "id" : "ITEM-1", "itemData" : { "abstract" : "Monochromatic unique green (UG) is more variable across the population than any other unique hue. Some researchers have reported that this broad distribution of UG settings is bimodal and that the distribution results from the superposition of two or more subpopulations. We have investigated this claim using a Wright colorimeter to measure the unique green wavelength of 58 participants and we have analyzed previous unique green literature by applying a rigorous statistical test to historical datasets. We have also explored the possibility that individual differences in macular pigment density may be responsible for the variation in unique green wavelength. Our results indicate that unique green wavelengths in our population are distributed unimodally and are correlated positively with macular pigment density; individuals with a higher density of macular pigment select longer wavelengths of light as unique green than individuals with a lower density of macular pigment. We model this effect using simulations of monochromatic unique green matching to broadband illuminations and show that matches in the region at approximately 500 nm exhibit particularly high variance both with respect to macular pigment density and also with respect to the precise shape of the broadband reference exemplar spectrum.", "author" : [ { "dropping-particle" : "", "family" : "Welbourne", "given" : "Lauren E.", "non-dropping-particle" : "", "parse-names" : false, "suffix" : "" }, { "dropping-particle" : "", "family" : "Thompson", "given" : "Peter G.", "non-dropping-particle" : "", "parse-names" : false, "suffix" : "" }, { "dropping-particle" : "", "family" : "Wade", "given" : "Alex R.", "non-dropping-particle" : "", "parse-names" : false, "suffix" : "" }, { "dropping-particle" : "", "family" : "Morland", "given" : "Antony B.", "non-dropping-particle" : "", "parse-names" : false, "suffix" : "" } ], "container-title" : "Journal of Vision", "id" : "ITEM-1", "issue" : "8", "issued" : { "date-parts" : [ [ "2013" ] ] }, "title" : "The distribution of unique green wavelengths and its relationship to macular pigment density.", "type" : "article-journal", "volume" : "13" }, "uris" : [ "http://www.mendeley.com/documents/?uuid=44145918-dc40-4860-a682-21e2886b1008" ] }, { "id" : "ITEM-2", "itemData" : { "ISSN" : "0042-6989", "PMID" : "7900300", "abstract" : "There are recurrent reports that Rayleigh matches are bimodally distributed in the colour-normal male population. Similar claims have been made for the distribution of the spectral locus of unique green. Moreover, a positive correlation has sometimes been reported between Rayleigh matches and unique green. Using a computer-controlled Maxwellian colorimeter and bias-free psychophysical methods, we measured both variables for 97 colour-normal male observers. We do not find a bimodal distribution either of Rayleight matches or of settings of unique green. Nor do we find any correlation between the two variables. However, we do observe a very significant relationship between the lightness of the subject's iris and the wavelength that he judges to be unique green.", "author" : [ { "dropping-particle" : "", "family" : "Jordan", "given" : "G", "non-dropping-particle" : "", "parse-names" : false, "suffix" : "" }, { "dropping-particle" : "", "family" : "Mollon", "given" : "J D", "non-dropping-particle" : "", "parse-names" : false, "suffix" : "" } ], "container-title" : "Vision research", "id" : "ITEM-2", "issue" : "5", "issued" : { "date-parts" : [ [ "1995", "3" ] ] }, "page" : "613-20", "title" : "Rayleigh matches and unique green.", "type" : "article-journal", "volume" : "35" }, "uris" : [ "http://www.mendeley.com/documents/?uuid=6d14a535-9e65-43d6-9dbd-80c2ffb9dce8" ] } ], "mendeley" : { "previouslyFormattedCitation" : "(Jordan &amp; Mollon, 1995; Welbourne et al., 2013)" }, "properties" : { "noteIndex" : 0 }, "schema" : "https://github.com/citation-style-language/schema/raw/master/csl-citation.json" }</w:instrText>
      </w:r>
      <w:r w:rsidRPr="00375B92">
        <w:fldChar w:fldCharType="separate"/>
      </w:r>
      <w:r w:rsidRPr="0067749D">
        <w:rPr>
          <w:noProof/>
        </w:rPr>
        <w:t>(Jordan &amp; Mollon, 1995; Welbourne et al., 2013)</w:t>
      </w:r>
      <w:r w:rsidRPr="00375B92">
        <w:fldChar w:fldCharType="end"/>
      </w:r>
      <w:r w:rsidRPr="00375B92">
        <w:t xml:space="preserve">. </w:t>
      </w:r>
    </w:p>
    <w:p w14:paraId="4831AF65" w14:textId="0A412E16" w:rsidR="008300F2" w:rsidRPr="00375B92" w:rsidRDefault="008300F2" w:rsidP="008300F2">
      <w:pPr>
        <w:pStyle w:val="Heading2"/>
      </w:pPr>
      <w:bookmarkStart w:id="14" w:name="_Toc311120725"/>
      <w:commentRangeStart w:id="15"/>
      <w:r w:rsidRPr="00375B92">
        <w:t>A dichromatic advantage – remapping neuronal tunin</w:t>
      </w:r>
      <w:commentRangeEnd w:id="15"/>
      <w:r w:rsidR="006A6331">
        <w:rPr>
          <w:rStyle w:val="CommentReference"/>
          <w:rFonts w:ascii="Georgia" w:eastAsiaTheme="minorEastAsia" w:hAnsi="Georgia" w:cstheme="minorBidi"/>
          <w:b w:val="0"/>
          <w:bCs w:val="0"/>
          <w:color w:val="auto"/>
        </w:rPr>
        <w:commentReference w:id="15"/>
      </w:r>
      <w:r w:rsidRPr="00375B92">
        <w:t>g</w:t>
      </w:r>
      <w:bookmarkEnd w:id="14"/>
    </w:p>
    <w:p w14:paraId="3522838B" w14:textId="77777777" w:rsidR="008300F2" w:rsidRPr="00375B92" w:rsidRDefault="008300F2" w:rsidP="008300F2">
      <w:r w:rsidRPr="00375B92">
        <w:t xml:space="preserve">The types of photoreceptor present in the retina are arguably the most important peripheral factor affecting the cortical perception of colour.  Our ability to interpret broadband wavelengths of light as colour starts with the stimulation of our photoreceptors.  Yet whilst humans are predominantly trichromatic (have 3 types of cone </w:t>
      </w:r>
      <w:r>
        <w:t>photoreceptor), approximately 8</w:t>
      </w:r>
      <w:r w:rsidRPr="00375B92">
        <w:t>% of the male population has some form colour vision deficiency due to differences in the number or normality of cone photoreceptor types.</w:t>
      </w:r>
    </w:p>
    <w:p w14:paraId="081D3AC6" w14:textId="77777777" w:rsidR="008300F2" w:rsidRPr="00375B92" w:rsidRDefault="008300F2" w:rsidP="008300F2"/>
    <w:p w14:paraId="64647826" w14:textId="77777777" w:rsidR="008300F2" w:rsidRPr="00375B92" w:rsidRDefault="008300F2" w:rsidP="008300F2">
      <w:r w:rsidRPr="00375B92">
        <w:t>One of the central questions of this thesis centres on why there may be such a high prevalence of colour vision deficiencies within the human population, and how differences in the number of photoreceptor types may impact on early visual processing in human primary visual cortex.  These questions will be addressed in several ways: 1</w:t>
      </w:r>
      <w:commentRangeStart w:id="16"/>
      <w:r w:rsidRPr="00375B92">
        <w:t xml:space="preserve">) by looking at the advantages of dichromacy, starting with the concept of camouflage breaking, 2) investigating saliency and its representation in the visual system, as a model for basic camouflage detection, 3) identifying population </w:t>
      </w:r>
      <w:commentRangeEnd w:id="16"/>
      <w:r w:rsidR="006A6331">
        <w:rPr>
          <w:rStyle w:val="CommentReference"/>
        </w:rPr>
        <w:commentReference w:id="16"/>
      </w:r>
      <w:r w:rsidRPr="00375B92">
        <w:t>receptive fields in dichromats to investigate whether any remapping of neuronal tuning occurs, and if any remapping can be associated with behavioural advantages.</w:t>
      </w:r>
    </w:p>
    <w:p w14:paraId="7D6228CF" w14:textId="77777777" w:rsidR="008300F2" w:rsidRPr="00375B92" w:rsidRDefault="008300F2" w:rsidP="008300F2"/>
    <w:p w14:paraId="39C499B1" w14:textId="77777777" w:rsidR="008300F2" w:rsidRPr="00375B92" w:rsidRDefault="008300F2" w:rsidP="008300F2">
      <w:r w:rsidRPr="00375B92">
        <w:t>The following sections will describe genetic and physiological aspects of human colour vision, followed by an outline of the relevant literature for dichromatic advantage in camouflage tasks, present literature on saliency detection, and the methods previously used on trichromats to understand neuronal tuning that will be adopted to further our understanding of visual processing in dichromats.</w:t>
      </w:r>
    </w:p>
    <w:p w14:paraId="4648E4F5" w14:textId="50B46E31" w:rsidR="008300F2" w:rsidRPr="00375B92" w:rsidRDefault="008300F2" w:rsidP="008300F2">
      <w:pPr>
        <w:pStyle w:val="Heading3"/>
      </w:pPr>
      <w:bookmarkStart w:id="17" w:name="_Toc311120726"/>
      <w:r w:rsidRPr="00375B92">
        <w:t>Genetics and physiological of human colour vision</w:t>
      </w:r>
      <w:bookmarkEnd w:id="17"/>
    </w:p>
    <w:p w14:paraId="758453AE" w14:textId="77777777" w:rsidR="008300F2" w:rsidRDefault="008300F2" w:rsidP="008300F2">
      <w:r>
        <w:t xml:space="preserve">The human eye contains rod and cone photoreceptors; the rods are utilised in dim light conditions and are highly sensitive to light, whereas the cones are less sensitive to light but enable us to have colour vision </w:t>
      </w:r>
      <w:r>
        <w:fldChar w:fldCharType="begin" w:fldLock="1"/>
      </w:r>
      <w:r>
        <w:instrText>ADDIN CSL_CITATION { "citationItems" : [ { "id" : "ITEM-1", "itemData" : { "author" : [ { "dropping-particle" : "", "family" : "Purves", "given" : "D.", "non-dropping-particle" : "", "parse-names" : false, "suffix" : "" }, { "dropping-particle" : "", "family" : "Augustine", "given" : "G.J.", "non-dropping-particle" : "", "parse-names" : false, "suffix" : "" }, { "dropping-particle" : "", "family" : "Fitzpatrick", "given" : "D.", "non-dropping-particle" : "", "parse-names" : false, "suffix" : "" }, { "dropping-particle" : "", "family" : "Katz", "given" : "L.C.", "non-dropping-particle" : "", "parse-names" : false, "suffix" : "" }, { "dropping-particle" : "", "family" : "LaMantia", "given" : "A.S.", "non-dropping-particle" : "", "parse-names" : false, "suffix" : "" }, { "dropping-particle" : "", "family" : "McNamara", "given" : "J.", "non-dropping-particle" : "", "parse-names" : false, "suffix" : "" }, { "dropping-particle" : "", "family" : "Williams", "given" : "S.M.", "non-dropping-particle" : "", "parse-names" : false, "suffix" : "" } ], "container-title" : "Neuroscience", "edition" : "2nd", "id" : "ITEM-1", "issued" : { "date-parts" : [ [ "2001" ] ] }, "publisher" : "Sinauer Associates", "publisher-place" : "Sunderland (MA)", "title" : "Functional Specialization of the Rod and Cone Systems", "type" : "chapter" }, "uris" : [ "http://www.mendeley.com/documents/?uuid=4a63e0af-17fc-46a4-ab9a-23736ca82b36" ] } ], "mendeley" : { "previouslyFormattedCitation" : "(Purves et al., 2001)" }, "properties" : { "noteIndex" : 0 }, "schema" : "https://github.com/citation-style-language/schema/raw/master/csl-citation.json" }</w:instrText>
      </w:r>
      <w:r>
        <w:fldChar w:fldCharType="separate"/>
      </w:r>
      <w:r w:rsidRPr="009554D5">
        <w:rPr>
          <w:noProof/>
        </w:rPr>
        <w:t>(Purves et al., 2001)</w:t>
      </w:r>
      <w:r>
        <w:fldChar w:fldCharType="end"/>
      </w:r>
      <w:r>
        <w:t>.  The density of cones is at its peak in the central fovea, and then rapidly decreases with eccentricity to approximately zero at 15</w:t>
      </w:r>
      <w:r w:rsidRPr="00375B92">
        <w:t>°</w:t>
      </w:r>
      <w:r>
        <w:t>.  Conversely, rod photoreceptors are completely absent in the central fovea and gradually increase in density to their maximum at approximately 20</w:t>
      </w:r>
      <w:r w:rsidRPr="00375B92">
        <w:t>°</w:t>
      </w:r>
      <w:r>
        <w:t xml:space="preserve"> (see </w:t>
      </w:r>
      <w:r>
        <w:fldChar w:fldCharType="begin"/>
      </w:r>
      <w:r>
        <w:instrText xml:space="preserve"> REF _Ref262745862 \h </w:instrText>
      </w:r>
      <w:r>
        <w:fldChar w:fldCharType="separate"/>
      </w:r>
      <w:r w:rsidR="00567AA8" w:rsidRPr="00B77F31">
        <w:t xml:space="preserve">Figure </w:t>
      </w:r>
      <w:r w:rsidR="00567AA8">
        <w:rPr>
          <w:noProof/>
        </w:rPr>
        <w:t>7</w:t>
      </w:r>
      <w:r>
        <w:fldChar w:fldCharType="end"/>
      </w:r>
      <w:r>
        <w:t xml:space="preserve">).  </w:t>
      </w:r>
    </w:p>
    <w:p w14:paraId="708B41C1" w14:textId="294C2B56" w:rsidR="008300F2" w:rsidRPr="00B77F31" w:rsidRDefault="008300F2" w:rsidP="008300F2">
      <w:pPr>
        <w:rPr>
          <w:b/>
        </w:rPr>
      </w:pPr>
      <w:bookmarkStart w:id="18" w:name="_Ref262745862"/>
      <w:r>
        <w:rPr>
          <w:noProof/>
          <w:lang w:val="en-US"/>
        </w:rPr>
        <w:drawing>
          <wp:anchor distT="0" distB="0" distL="114300" distR="114300" simplePos="0" relativeHeight="251665408" behindDoc="0" locked="0" layoutInCell="1" allowOverlap="1" wp14:anchorId="080CCB9E" wp14:editId="297C86CD">
            <wp:simplePos x="0" y="0"/>
            <wp:positionH relativeFrom="column">
              <wp:posOffset>342900</wp:posOffset>
            </wp:positionH>
            <wp:positionV relativeFrom="paragraph">
              <wp:posOffset>131445</wp:posOffset>
            </wp:positionV>
            <wp:extent cx="4225290" cy="2664460"/>
            <wp:effectExtent l="0" t="0" r="0" b="2540"/>
            <wp:wrapTopAndBottom/>
            <wp:docPr id="6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t="5869" b="12857"/>
                    <a:stretch>
                      <a:fillRect/>
                    </a:stretch>
                  </pic:blipFill>
                  <pic:spPr bwMode="auto">
                    <a:xfrm>
                      <a:off x="0" y="0"/>
                      <a:ext cx="4225290" cy="2664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77F31">
        <w:t xml:space="preserve">Figure </w:t>
      </w:r>
      <w:r w:rsidRPr="00B77F31">
        <w:fldChar w:fldCharType="begin"/>
      </w:r>
      <w:r w:rsidRPr="00B77F31">
        <w:instrText xml:space="preserve"> SEQ Figure \* ARABIC </w:instrText>
      </w:r>
      <w:r w:rsidRPr="00B77F31">
        <w:fldChar w:fldCharType="separate"/>
      </w:r>
      <w:r w:rsidR="00567AA8">
        <w:rPr>
          <w:noProof/>
        </w:rPr>
        <w:t>7</w:t>
      </w:r>
      <w:r w:rsidRPr="00B77F31">
        <w:fldChar w:fldCharType="end"/>
      </w:r>
      <w:bookmarkEnd w:id="18"/>
      <w:r w:rsidRPr="00B77F31">
        <w:rPr>
          <w:b/>
        </w:rPr>
        <w:t xml:space="preserve"> Distribution of rods and cones across the retina</w:t>
      </w:r>
      <w:r>
        <w:rPr>
          <w:b/>
        </w:rPr>
        <w:t xml:space="preserve"> </w:t>
      </w:r>
      <w:r>
        <w:rPr>
          <w:b/>
        </w:rPr>
        <w:fldChar w:fldCharType="begin" w:fldLock="1"/>
      </w:r>
      <w:r>
        <w:rPr>
          <w:b/>
        </w:rPr>
        <w:instrText>ADDIN CSL_CITATION { "citationItems" : [ { "id" : "ITEM-1", "itemData" : { "author" : [ { "dropping-particle" : "", "family" : "Osterberg", "given" : "G.", "non-dropping-particle" : "", "parse-names" : false, "suffix" : "" } ], "container-title" : "Acta Ophthalmol", "id" : "ITEM-1", "issue" : "6", "issued" : { "date-parts" : [ [ "1935" ] ] }, "page" : "1-103", "title" : "Topography of the layer of rods and cones in the human retina", "type" : "article-journal", "volume" : "13" }, "prefix" : "reproduced from ", "uris" : [ "http://www.mendeley.com/documents/?uuid=61546e08-7509-4b39-978c-44fd630d4cf3" ] } ], "mendeley" : { "previouslyFormattedCitation" : "(reproduced from Osterberg, 1935)" }, "properties" : { "noteIndex" : 0 }, "schema" : "https://github.com/citation-style-language/schema/raw/master/csl-citation.json" }</w:instrText>
      </w:r>
      <w:r>
        <w:rPr>
          <w:b/>
        </w:rPr>
        <w:fldChar w:fldCharType="separate"/>
      </w:r>
      <w:r w:rsidRPr="008B5D87">
        <w:rPr>
          <w:b/>
          <w:noProof/>
        </w:rPr>
        <w:t>(reproduced from Osterberg, 1935)</w:t>
      </w:r>
      <w:r>
        <w:rPr>
          <w:b/>
        </w:rPr>
        <w:fldChar w:fldCharType="end"/>
      </w:r>
      <w:r w:rsidRPr="00B77F31">
        <w:rPr>
          <w:b/>
        </w:rPr>
        <w:t>.</w:t>
      </w:r>
      <w:r>
        <w:rPr>
          <w:b/>
        </w:rPr>
        <w:t xml:space="preserve"> </w:t>
      </w:r>
    </w:p>
    <w:p w14:paraId="29667995" w14:textId="77777777" w:rsidR="008300F2" w:rsidRDefault="008300F2" w:rsidP="008300F2">
      <w:pPr>
        <w:rPr>
          <w:color w:val="000000"/>
        </w:rPr>
      </w:pPr>
      <w:r w:rsidRPr="00375B92">
        <w:t>Possessing three different types of cone photoreceptor</w:t>
      </w:r>
      <w:r>
        <w:t xml:space="preserve"> </w:t>
      </w:r>
      <w:r w:rsidRPr="00375B92">
        <w:t xml:space="preserve">– trichromacy – results in 3-dimensional colour vision and is the most common type of colour vision in the human population.   The three types of cone are commonly referred to by their optimal wavelength sensitivity: </w:t>
      </w:r>
      <w:r>
        <w:t>long (L-cones), middle (M-cones) and s</w:t>
      </w:r>
      <w:r w:rsidRPr="00375B92">
        <w:t xml:space="preserve">hort (S-cones) wavelength – see </w:t>
      </w:r>
      <w:r w:rsidRPr="00375B92">
        <w:fldChar w:fldCharType="begin"/>
      </w:r>
      <w:r w:rsidRPr="00375B92">
        <w:instrText xml:space="preserve"> REF _Ref262642878 \h </w:instrText>
      </w:r>
      <w:r w:rsidRPr="00375B92">
        <w:fldChar w:fldCharType="separate"/>
      </w:r>
      <w:r w:rsidR="00567AA8" w:rsidRPr="00375B92">
        <w:t xml:space="preserve">Figure </w:t>
      </w:r>
      <w:r w:rsidR="00567AA8">
        <w:rPr>
          <w:noProof/>
        </w:rPr>
        <w:t>8</w:t>
      </w:r>
      <w:r w:rsidRPr="00375B92">
        <w:fldChar w:fldCharType="end"/>
      </w:r>
      <w:r w:rsidRPr="00375B92">
        <w:t>.</w:t>
      </w:r>
      <w:r>
        <w:t xml:space="preserve">  Whilst v</w:t>
      </w:r>
      <w:r w:rsidRPr="00663E6E">
        <w:rPr>
          <w:color w:val="000000"/>
        </w:rPr>
        <w:t>arious measurements of</w:t>
      </w:r>
      <w:r>
        <w:rPr>
          <w:color w:val="000000"/>
        </w:rPr>
        <w:t xml:space="preserve"> the</w:t>
      </w:r>
      <w:r w:rsidRPr="00663E6E">
        <w:rPr>
          <w:color w:val="000000"/>
        </w:rPr>
        <w:t xml:space="preserve"> L- M- and S-cones have been recorded in recent decades, </w:t>
      </w:r>
      <w:r>
        <w:rPr>
          <w:color w:val="000000"/>
        </w:rPr>
        <w:t xml:space="preserve">with </w:t>
      </w:r>
      <w:r w:rsidRPr="00663E6E">
        <w:rPr>
          <w:color w:val="000000"/>
        </w:rPr>
        <w:t>slight variation in the tails of the sensitivity distribution of the cones</w:t>
      </w:r>
      <w:r>
        <w:rPr>
          <w:color w:val="000000"/>
        </w:rPr>
        <w:t>, they</w:t>
      </w:r>
      <w:r w:rsidRPr="00663E6E">
        <w:rPr>
          <w:color w:val="000000"/>
        </w:rPr>
        <w:t xml:space="preserve"> typically show the same peaks</w:t>
      </w:r>
      <w:r>
        <w:rPr>
          <w:color w:val="000000"/>
        </w:rPr>
        <w:t xml:space="preserve"> in cone </w:t>
      </w:r>
      <w:r w:rsidRPr="00375B92">
        <w:t xml:space="preserve">sensitivities </w:t>
      </w:r>
      <w:r>
        <w:t xml:space="preserve">(approximately 565nm, 545nm and 440nm, for L M and S cones respectively – </w:t>
      </w:r>
      <w:r w:rsidRPr="00663E6E">
        <w:rPr>
          <w:color w:val="000000"/>
        </w:rPr>
        <w:t xml:space="preserve">see </w:t>
      </w:r>
      <w:r w:rsidRPr="00663E6E">
        <w:rPr>
          <w:color w:val="000000"/>
        </w:rPr>
        <w:fldChar w:fldCharType="begin"/>
      </w:r>
      <w:r w:rsidRPr="00663E6E">
        <w:rPr>
          <w:color w:val="000000"/>
        </w:rPr>
        <w:instrText xml:space="preserve"> REF _Ref262738380 \h </w:instrText>
      </w:r>
      <w:r w:rsidRPr="00663E6E">
        <w:rPr>
          <w:color w:val="000000"/>
        </w:rPr>
      </w:r>
      <w:r w:rsidRPr="00663E6E">
        <w:rPr>
          <w:color w:val="000000"/>
        </w:rPr>
        <w:fldChar w:fldCharType="separate"/>
      </w:r>
      <w:r w:rsidR="00567AA8" w:rsidRPr="00FA7BE4">
        <w:t xml:space="preserve">Figure </w:t>
      </w:r>
      <w:r w:rsidR="00567AA8">
        <w:rPr>
          <w:noProof/>
        </w:rPr>
        <w:t>9</w:t>
      </w:r>
      <w:r w:rsidRPr="00663E6E">
        <w:rPr>
          <w:color w:val="000000"/>
        </w:rPr>
        <w:fldChar w:fldCharType="end"/>
      </w:r>
      <w:r>
        <w:rPr>
          <w:color w:val="000000"/>
        </w:rPr>
        <w:t xml:space="preserve"> for comparison of two such measurements</w:t>
      </w:r>
      <w:r w:rsidRPr="00663E6E">
        <w:rPr>
          <w:color w:val="000000"/>
        </w:rPr>
        <w:t>).</w:t>
      </w:r>
    </w:p>
    <w:p w14:paraId="5B531554" w14:textId="77777777" w:rsidR="008300F2" w:rsidRPr="00375B92" w:rsidRDefault="008300F2" w:rsidP="008300F2">
      <w:r>
        <w:t xml:space="preserve">In the retina of a trichromat the L and M cones make up the majority of all cones, with S cones contributing as few as 4% of the total number </w:t>
      </w:r>
      <w:r>
        <w:fldChar w:fldCharType="begin" w:fldLock="1"/>
      </w:r>
      <w:r>
        <w:instrText>ADDIN CSL_CITATION { "citationItems" : [ { "id" : "ITEM-1", "itemData" : { "DOI" : "10.1038/17383", "ISSN" : "0028-0836", "PMID" : "10028967", "abstract" : "Human colour vision depends on three classes of receptor, the short- (S), medium- (M), and long- (L) wavelength-sensitive cones. These cone classes are interleaved in a single mosaic so that, at each point in the retina, only a single class of cone samples the retinal image. As a consequence, observers with normal trichromatic colour vision are necessarily colour blind on a local spatial scale. The limits this places on vision depend on the relative numbers and arrangement of cones. Although the topography of human S cones is known, the human L- and M-cone submosaics have resisted analysis. Adaptive optics, a technique used to overcome blur in ground-based telescopes, can also overcome blur in the eye, allowing the sharpest images ever taken of the living retina. Here we combine adaptive optics and retinal densitometry to obtain what are, to our knowledge, the first images of the arrangement of S, M and L cones in the living human eye. The proportion of L to M cones is strikingly different in two male subjects, each of whom has normal colour vision. The mosaics of both subjects have large patches in which either M or L cones are missing. This arrangement reduces the eye's ability to recover colour variations of high spatial frequency in the environment but may improve the recovery of luminance variations of high spatial frequency.", "author" : [ { "dropping-particle" : "", "family" : "Roorda", "given" : "A", "non-dropping-particle" : "", "parse-names" : false, "suffix" : "" }, { "dropping-particle" : "", "family" : "Williams", "given" : "D R", "non-dropping-particle" : "", "parse-names" : false, "suffix" : "" } ], "container-title" : "Nature", "id" : "ITEM-1", "issue" : "6719", "issued" : { "date-parts" : [ [ "1999", "2", "11" ] ] }, "page" : "520-2", "publisher" : "NATURE PUBLISHING GROUP, MACMILLAN BUILDING, 4 CRINAN ST, LONDON N1 9XW, ENGLAND", "title" : "The arrangement of the three cone classes in the living human eye.", "type" : "article-journal", "volume" : "397" }, "uris" : [ "http://www.mendeley.com/documents/?uuid=cf190799-32ba-498e-8a7a-160e5a8a2e03" ] } ], "mendeley" : { "previouslyFormattedCitation" : "(Roorda &amp; Williams, 1999)" }, "properties" : { "noteIndex" : 0 }, "schema" : "https://github.com/citation-style-language/schema/raw/master/csl-citation.json" }</w:instrText>
      </w:r>
      <w:r>
        <w:fldChar w:fldCharType="separate"/>
      </w:r>
      <w:r w:rsidRPr="00D37C51">
        <w:rPr>
          <w:noProof/>
        </w:rPr>
        <w:t>(Roorda &amp; Williams, 1999)</w:t>
      </w:r>
      <w:r>
        <w:fldChar w:fldCharType="end"/>
      </w:r>
      <w:r>
        <w:t xml:space="preserve">, and whilst L and M cones are highly clustered in the central fovea, S cones are sparsely spread across the fovea.  </w:t>
      </w:r>
      <w:r w:rsidRPr="00375B92">
        <w:t>Th</w:t>
      </w:r>
      <w:r>
        <w:t>is</w:t>
      </w:r>
      <w:r w:rsidRPr="00375B92">
        <w:t xml:space="preserve"> distribution of cones across the retina is referr</w:t>
      </w:r>
      <w:r>
        <w:t>ed to as a cone mosaic, and</w:t>
      </w:r>
      <w:r w:rsidRPr="00375B92">
        <w:t xml:space="preserve"> can be </w:t>
      </w:r>
      <w:r>
        <w:t xml:space="preserve">imaged </w:t>
      </w:r>
      <w:r w:rsidRPr="00375B92">
        <w:t xml:space="preserve">using an ophthalmoscope </w:t>
      </w:r>
      <w:r>
        <w:t>after selectively</w:t>
      </w:r>
      <w:r w:rsidRPr="00375B92">
        <w:t xml:space="preserve"> bleaching </w:t>
      </w:r>
      <w:r>
        <w:t>the</w:t>
      </w:r>
      <w:r w:rsidRPr="00375B92">
        <w:t xml:space="preserve"> cones with 470nm and 650nm light</w:t>
      </w:r>
      <w:r>
        <w:t xml:space="preserve"> </w:t>
      </w:r>
      <w:r>
        <w:fldChar w:fldCharType="begin" w:fldLock="1"/>
      </w:r>
      <w:r>
        <w:instrText>ADDIN CSL_CITATION { "citationItems" : [ { "id" : "ITEM-1", "itemData" : { "DOI" : "10.1523/JNEUROSCI.2414-05.2005", "ISSN" : "1529-2401", "PMID" : "16237171", "abstract" : "Using high-resolution adaptive-optics imaging combined with retinal densitometry, we characterized the arrangement of short- (S), middle- (M), and long- (L) wavelength-sensitive cones in eight human foveal mosaics. As suggested by previous studies, we found males with normal color vision that varied in the ratio of L to M cones (from 1.1:1 to 16.5:1). We also found a protan carrier with an even more extreme L:M ratio (0.37:1). All subjects had nearly identical S-cone densities, indicating independence of the developmental mechanism that governs the relative numerosity of L/M and S cones. L:M cone ratio estimates were correlated highly with those obtained in the same eyes using the flicker photometric electroretinogram (ERG), although the comparison indicates that the signal from each M cone makes a larger contribution to the ERG than each L cone. Although all subjects had highly disordered arrangements of L and M cones, three subjects showed evidence for departures from a strictly random rule for assigning the L and M cone photopigments. In two retinas, these departures corresponded to local clumping of cones of like type. In a third retina, the L:M cone ratio differed significantly at two retinal locations on opposite sides of the fovea. These results suggest that the assignment of L and M pigment, although highly irregular, is not a completely random process. Surprisingly, in the protan carrier, in which X-chromosome inactivation would favor L- or M-cone clumping, there was no evidence of clumping, perhaps as a result of cone migration during foveal development.", "author" : [ { "dropping-particle" : "", "family" : "Hofer", "given" : "Heidi", "non-dropping-particle" : "", "parse-names" : false, "suffix" :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dropping-particle" : "", "family" : "Williams", "given" : "David R", "non-dropping-particle" : "", "parse-names" : false, "suffix" : "" } ], "container-title" : "The Journal of neuroscience : the official journal of the Society for Neuroscience", "id" : "ITEM-1", "issue" : "42", "issued" : { "date-parts" : [ [ "2005", "10", "19" ] ] }, "page" : "9669-79", "title" : "Organization of the human trichromatic cone mosaic.", "type" : "article-journal", "volume" : "25" }, "uris" : [ "http://www.mendeley.com/documents/?uuid=89f7cdf0-afeb-4a97-ae59-fcc4c02d679f" ] } ], "mendeley" : { "previouslyFormattedCitation" : "(Hofer, Carroll, Neitz, Neitz, &amp; Williams, 2005)" }, "properties" : { "noteIndex" : 0 }, "schema" : "https://github.com/citation-style-language/schema/raw/master/csl-citation.json" }</w:instrText>
      </w:r>
      <w:r>
        <w:fldChar w:fldCharType="separate"/>
      </w:r>
      <w:r w:rsidRPr="001B27FB">
        <w:rPr>
          <w:noProof/>
        </w:rPr>
        <w:t>(Hofer, Carroll, Neitz, Neitz, &amp; Williams, 2005)</w:t>
      </w:r>
      <w:r>
        <w:fldChar w:fldCharType="end"/>
      </w:r>
      <w:r>
        <w:t xml:space="preserve"> </w:t>
      </w:r>
      <w:r w:rsidRPr="00375B92">
        <w:t xml:space="preserve">– </w:t>
      </w:r>
      <w:r w:rsidRPr="00375B92">
        <w:fldChar w:fldCharType="begin"/>
      </w:r>
      <w:r w:rsidRPr="00375B92">
        <w:instrText xml:space="preserve"> REF _Ref259351445 \h </w:instrText>
      </w:r>
      <w:r w:rsidRPr="00375B92">
        <w:fldChar w:fldCharType="separate"/>
      </w:r>
      <w:r w:rsidR="00567AA8" w:rsidRPr="00375B92">
        <w:t xml:space="preserve">Figure </w:t>
      </w:r>
      <w:r w:rsidR="00567AA8">
        <w:rPr>
          <w:noProof/>
        </w:rPr>
        <w:t>10</w:t>
      </w:r>
      <w:r w:rsidRPr="00375B92">
        <w:fldChar w:fldCharType="end"/>
      </w:r>
      <w:r>
        <w:t xml:space="preserve"> </w:t>
      </w:r>
      <w:r w:rsidRPr="00375B92">
        <w:t xml:space="preserve">shows </w:t>
      </w:r>
      <w:r>
        <w:t xml:space="preserve">an example </w:t>
      </w:r>
      <w:r w:rsidRPr="00375B92">
        <w:t>of how the cones are distributed in a single trichromatic observer</w:t>
      </w:r>
      <w:r>
        <w:t xml:space="preserve"> using a</w:t>
      </w:r>
      <w:r w:rsidRPr="00375B92">
        <w:t xml:space="preserve"> false coloured image.</w:t>
      </w:r>
    </w:p>
    <w:p w14:paraId="1D662D4E" w14:textId="1B7AAEA2" w:rsidR="008300F2" w:rsidRPr="00375B92" w:rsidRDefault="008300F2" w:rsidP="008300F2">
      <w:r>
        <w:rPr>
          <w:noProof/>
          <w:lang w:val="en-US"/>
        </w:rPr>
        <w:drawing>
          <wp:inline distT="0" distB="0" distL="0" distR="0" wp14:anchorId="55BB60BF" wp14:editId="2239B8FE">
            <wp:extent cx="5267960" cy="2856865"/>
            <wp:effectExtent l="0" t="0" r="0" b="0"/>
            <wp:docPr id="40"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3E4D17D" w14:textId="77777777" w:rsidR="008300F2" w:rsidRPr="00375B92" w:rsidRDefault="008300F2" w:rsidP="008300F2">
      <w:pPr>
        <w:rPr>
          <w:b/>
        </w:rPr>
      </w:pPr>
      <w:bookmarkStart w:id="19" w:name="_Ref262642878"/>
      <w:r w:rsidRPr="00375B92">
        <w:t xml:space="preserve">Figure </w:t>
      </w:r>
      <w:r w:rsidRPr="00375B92">
        <w:fldChar w:fldCharType="begin"/>
      </w:r>
      <w:r w:rsidRPr="00375B92">
        <w:instrText xml:space="preserve"> SEQ Figure \* ARABIC </w:instrText>
      </w:r>
      <w:r w:rsidRPr="00375B92">
        <w:fldChar w:fldCharType="separate"/>
      </w:r>
      <w:r w:rsidR="00567AA8">
        <w:rPr>
          <w:noProof/>
        </w:rPr>
        <w:t>8</w:t>
      </w:r>
      <w:r w:rsidRPr="00375B92">
        <w:fldChar w:fldCharType="end"/>
      </w:r>
      <w:bookmarkEnd w:id="19"/>
      <w:r w:rsidRPr="00375B92">
        <w:t xml:space="preserve"> </w:t>
      </w:r>
      <w:r>
        <w:rPr>
          <w:b/>
        </w:rPr>
        <w:t>Psychophysical cone fundamentals</w:t>
      </w:r>
      <w:r w:rsidRPr="00375B92">
        <w:rPr>
          <w:b/>
        </w:rPr>
        <w:t xml:space="preserve"> for L- M- and S-cones.  Recreated from</w:t>
      </w:r>
      <w:r>
        <w:rPr>
          <w:b/>
        </w:rPr>
        <w:t xml:space="preserve"> Appendix A of</w:t>
      </w:r>
      <w:r w:rsidRPr="00375B92">
        <w:rPr>
          <w:b/>
        </w:rPr>
        <w:t xml:space="preserve"> </w:t>
      </w:r>
      <w:proofErr w:type="spellStart"/>
      <w:r>
        <w:rPr>
          <w:b/>
        </w:rPr>
        <w:t>DeMarco</w:t>
      </w:r>
      <w:proofErr w:type="spellEnd"/>
      <w:r>
        <w:rPr>
          <w:b/>
        </w:rPr>
        <w:t xml:space="preserve">, </w:t>
      </w:r>
      <w:proofErr w:type="spellStart"/>
      <w:r>
        <w:rPr>
          <w:b/>
        </w:rPr>
        <w:t>Pokorny</w:t>
      </w:r>
      <w:proofErr w:type="spellEnd"/>
      <w:r>
        <w:rPr>
          <w:b/>
        </w:rPr>
        <w:t xml:space="preserve"> and Smith </w:t>
      </w:r>
      <w:r>
        <w:rPr>
          <w:b/>
        </w:rPr>
        <w:fldChar w:fldCharType="begin" w:fldLock="1"/>
      </w:r>
      <w:r>
        <w:rPr>
          <w:b/>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shortTitle" : "J. Opt. Soc. Am. A", "title" : "Full-spectrum cone sensitivity functions for X-chromosome-linked anomalous trichromats", "type" : "article-journal", "volume" : "9" }, "suppress-author" : 1, "uris" : [ "http://www.mendeley.com/documents/?uuid=625e5702-fe02-40be-8c1e-7ee6959c9b6c" ] } ], "mendeley" : { "previouslyFormattedCitation" : "(1992)" }, "properties" : { "noteIndex" : 0 }, "schema" : "https://github.com/citation-style-language/schema/raw/master/csl-citation.json" }</w:instrText>
      </w:r>
      <w:r>
        <w:rPr>
          <w:b/>
        </w:rPr>
        <w:fldChar w:fldCharType="separate"/>
      </w:r>
      <w:r w:rsidRPr="002F5659">
        <w:rPr>
          <w:b/>
          <w:noProof/>
        </w:rPr>
        <w:t>(1992)</w:t>
      </w:r>
      <w:r>
        <w:rPr>
          <w:b/>
        </w:rPr>
        <w:fldChar w:fldCharType="end"/>
      </w:r>
      <w:r w:rsidRPr="00375B92">
        <w:rPr>
          <w:b/>
        </w:rPr>
        <w:t xml:space="preserve">. </w:t>
      </w:r>
    </w:p>
    <w:p w14:paraId="2C45A58B" w14:textId="2AC89B7E" w:rsidR="008300F2" w:rsidRDefault="008300F2" w:rsidP="008300F2">
      <w:r>
        <w:rPr>
          <w:noProof/>
          <w:lang w:val="en-US"/>
        </w:rPr>
        <w:drawing>
          <wp:inline distT="0" distB="0" distL="0" distR="0" wp14:anchorId="107B696A" wp14:editId="01E434C2">
            <wp:extent cx="5267960" cy="2856865"/>
            <wp:effectExtent l="0" t="0" r="0" b="0"/>
            <wp:docPr id="1"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6EC862A" w14:textId="77777777" w:rsidR="008300F2" w:rsidRPr="00FA7BE4" w:rsidRDefault="008300F2" w:rsidP="008300F2">
      <w:pPr>
        <w:rPr>
          <w:b/>
        </w:rPr>
      </w:pPr>
      <w:bookmarkStart w:id="20" w:name="_Ref262738380"/>
      <w:r w:rsidRPr="00FA7BE4">
        <w:t xml:space="preserve">Figure </w:t>
      </w:r>
      <w:r w:rsidRPr="00FA7BE4">
        <w:fldChar w:fldCharType="begin"/>
      </w:r>
      <w:r w:rsidRPr="00FA7BE4">
        <w:instrText xml:space="preserve"> SEQ Figure \* ARABIC </w:instrText>
      </w:r>
      <w:r w:rsidRPr="00FA7BE4">
        <w:fldChar w:fldCharType="separate"/>
      </w:r>
      <w:r w:rsidR="00567AA8">
        <w:rPr>
          <w:noProof/>
        </w:rPr>
        <w:t>9</w:t>
      </w:r>
      <w:r w:rsidRPr="00FA7BE4">
        <w:fldChar w:fldCharType="end"/>
      </w:r>
      <w:bookmarkEnd w:id="20"/>
      <w:r w:rsidRPr="00FA7BE4">
        <w:rPr>
          <w:b/>
        </w:rPr>
        <w:t xml:space="preserve"> Cone fundamentals for L (red lines) M (green lines) and S (blue lines) cones.  Data shown from Demarco, </w:t>
      </w:r>
      <w:proofErr w:type="spellStart"/>
      <w:r w:rsidRPr="00FA7BE4">
        <w:rPr>
          <w:b/>
        </w:rPr>
        <w:t>Pokorny</w:t>
      </w:r>
      <w:proofErr w:type="spellEnd"/>
      <w:r w:rsidRPr="00FA7BE4">
        <w:rPr>
          <w:b/>
        </w:rPr>
        <w:t xml:space="preserve"> and Smith</w:t>
      </w:r>
      <w:r>
        <w:rPr>
          <w:b/>
        </w:rPr>
        <w:t xml:space="preserve"> </w:t>
      </w:r>
      <w:r>
        <w:rPr>
          <w:b/>
        </w:rPr>
        <w:fldChar w:fldCharType="begin" w:fldLock="1"/>
      </w:r>
      <w:r>
        <w:rPr>
          <w:b/>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shortTitle" : "J. Opt. Soc. Am. A", "title" : "Full-spectrum cone sensitivity functions for X-chromosome-linked anomalous trichromats", "type" : "article-journal", "volume" : "9" }, "suppress-author" : 1, "uris" : [ "http://www.mendeley.com/documents/?uuid=625e5702-fe02-40be-8c1e-7ee6959c9b6c" ] } ], "mendeley" : { "previouslyFormattedCitation" : "(1992)" }, "properties" : { "noteIndex" : 0 }, "schema" : "https://github.com/citation-style-language/schema/raw/master/csl-citation.json" }</w:instrText>
      </w:r>
      <w:r>
        <w:rPr>
          <w:b/>
        </w:rPr>
        <w:fldChar w:fldCharType="separate"/>
      </w:r>
      <w:r w:rsidRPr="00FA7BE4">
        <w:rPr>
          <w:b/>
          <w:noProof/>
        </w:rPr>
        <w:t>(1992)</w:t>
      </w:r>
      <w:r>
        <w:rPr>
          <w:b/>
        </w:rPr>
        <w:fldChar w:fldCharType="end"/>
      </w:r>
      <w:r w:rsidRPr="00FA7BE4">
        <w:rPr>
          <w:b/>
        </w:rPr>
        <w:t xml:space="preserve"> (solid lines) and Stockman and Sharpe</w:t>
      </w:r>
      <w:r>
        <w:rPr>
          <w:b/>
        </w:rPr>
        <w:t xml:space="preserve"> </w:t>
      </w:r>
      <w:r>
        <w:rPr>
          <w:b/>
        </w:rPr>
        <w:fldChar w:fldCharType="begin" w:fldLock="1"/>
      </w:r>
      <w:r>
        <w:rPr>
          <w:b/>
        </w:rPr>
        <w:instrText>ADDIN CSL_CITATION { "citationItems" : [ { "id" : "ITEM-1", "itemData" : { "DOI" : "10.1016/S0042-6989(00)00021-3", "ISSN" : "00426989", "abstract" : "The spectral sensitivities of middle- (M-) and long- (L-) wavelength-sensitive cones have been measured in dichromats of known genotype: M-cone sensitivities in nine protanopes, and L-cone sensitivities in 20 deuteranopes. We have used these dichromat cone spectral sensitivities, along with new luminous efficiency determinations, and existing spectral sensitivity and color matching data from normal trichromats, to derive estimates of the human M- and L-cone spectral sensitivities for 2 and 10 degrees dia. central targets, and an estimate of the photopic luminosity function [V(lambda)] for 2 degrees dia. targets, which we refer to as V-2*(lambda). These new estimates are consistent with dichromatic and trichromatic spectral sensitivities and color matches. (C) 2000 Elsevier Science Ltd. All rights reserved.", "author" : [ { "dropping-particle" : "", "family" : "Stockman", "given" : "Andrew", "non-dropping-particle" : "", "parse-names" : false, "suffix" : "" }, { "dropping-particle" : "", "family" : "Sharpe", "given" : "Lindsay T.", "non-dropping-particle" : "", "parse-names" : false, "suffix" : "" } ], "container-title" : "Vision Research", "id" : "ITEM-1", "issue" : "13", "issued" : { "date-parts" : [ [ "2000", "6" ] ] }, "page" : "1711-1737", "publisher" : "PERGAMON-ELSEVIER SCIENCE LTD, THE BOULEVARD, LANGFORD LANE, KIDLINGTON, OXFORD OX5 1GB, ENGLAND", "title" : "The spectral sensitivities of the middle- and long-wavelength-sensitive cones derived from measurements in observers of known genotype", "type" : "article-journal", "volume" : "40" }, "suppress-author" : 1, "uris" : [ "http://www.mendeley.com/documents/?uuid=084fc33c-42ed-444e-86b6-dd985e74fab0" ] } ], "mendeley" : { "previouslyFormattedCitation" : "(2000)" }, "properties" : { "noteIndex" : 0 }, "schema" : "https://github.com/citation-style-language/schema/raw/master/csl-citation.json" }</w:instrText>
      </w:r>
      <w:r>
        <w:rPr>
          <w:b/>
        </w:rPr>
        <w:fldChar w:fldCharType="separate"/>
      </w:r>
      <w:r w:rsidRPr="00FA7BE4">
        <w:rPr>
          <w:b/>
          <w:noProof/>
        </w:rPr>
        <w:t>(2000)</w:t>
      </w:r>
      <w:r>
        <w:rPr>
          <w:b/>
        </w:rPr>
        <w:fldChar w:fldCharType="end"/>
      </w:r>
      <w:r w:rsidRPr="00FA7BE4">
        <w:rPr>
          <w:b/>
        </w:rPr>
        <w:t xml:space="preserve"> (dashed lines).</w:t>
      </w:r>
    </w:p>
    <w:p w14:paraId="3AE3A35E" w14:textId="60AD4BF3" w:rsidR="008300F2" w:rsidRPr="00375B92" w:rsidRDefault="008300F2" w:rsidP="008300F2">
      <w:pPr>
        <w:rPr>
          <w:b/>
        </w:rPr>
      </w:pPr>
      <w:bookmarkStart w:id="21" w:name="_Ref259351445"/>
      <w:r>
        <w:rPr>
          <w:noProof/>
          <w:lang w:val="en-US"/>
        </w:rPr>
        <w:drawing>
          <wp:anchor distT="91440" distB="91440" distL="114300" distR="114300" simplePos="0" relativeHeight="251660288" behindDoc="0" locked="0" layoutInCell="1" allowOverlap="1" wp14:anchorId="6DEC2771" wp14:editId="1A1632F3">
            <wp:simplePos x="0" y="0"/>
            <wp:positionH relativeFrom="column">
              <wp:posOffset>1143000</wp:posOffset>
            </wp:positionH>
            <wp:positionV relativeFrom="paragraph">
              <wp:posOffset>270510</wp:posOffset>
            </wp:positionV>
            <wp:extent cx="3060700" cy="3073400"/>
            <wp:effectExtent l="0" t="0" r="12700" b="0"/>
            <wp:wrapTopAndBottom/>
            <wp:docPr id="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0700" cy="3073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75B92">
        <w:t xml:space="preserve">Figure </w:t>
      </w:r>
      <w:r w:rsidRPr="00375B92">
        <w:fldChar w:fldCharType="begin"/>
      </w:r>
      <w:r w:rsidRPr="00375B92">
        <w:instrText xml:space="preserve"> SEQ Figure \* ARABIC </w:instrText>
      </w:r>
      <w:r w:rsidRPr="00375B92">
        <w:fldChar w:fldCharType="separate"/>
      </w:r>
      <w:r w:rsidR="00567AA8">
        <w:rPr>
          <w:noProof/>
        </w:rPr>
        <w:t>10</w:t>
      </w:r>
      <w:r w:rsidRPr="00375B92">
        <w:fldChar w:fldCharType="end"/>
      </w:r>
      <w:bookmarkEnd w:id="21"/>
      <w:r w:rsidRPr="00375B92">
        <w:rPr>
          <w:b/>
        </w:rPr>
        <w:t xml:space="preserve"> False colour image showing the distribution of L (red), M (green) and S (blue) cones in a single subject (taken from Hofer et al, 2005)</w:t>
      </w:r>
    </w:p>
    <w:p w14:paraId="49FF2A22" w14:textId="380BAEC7" w:rsidR="008300F2" w:rsidRDefault="008300F2" w:rsidP="008300F2">
      <w:r>
        <w:rPr>
          <w:noProof/>
          <w:lang w:val="en-US"/>
        </w:rPr>
        <mc:AlternateContent>
          <mc:Choice Requires="wpg">
            <w:drawing>
              <wp:anchor distT="0" distB="0" distL="114300" distR="114300" simplePos="0" relativeHeight="251666432" behindDoc="0" locked="0" layoutInCell="1" allowOverlap="1" wp14:anchorId="17B1F8FD" wp14:editId="6FF22894">
                <wp:simplePos x="0" y="0"/>
                <wp:positionH relativeFrom="column">
                  <wp:posOffset>0</wp:posOffset>
                </wp:positionH>
                <wp:positionV relativeFrom="paragraph">
                  <wp:posOffset>1041400</wp:posOffset>
                </wp:positionV>
                <wp:extent cx="5257800" cy="2966085"/>
                <wp:effectExtent l="0" t="0" r="0" b="5715"/>
                <wp:wrapTopAndBottom/>
                <wp:docPr id="609" name="Group 3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7800" cy="2966085"/>
                          <a:chOff x="0" y="0"/>
                          <a:chExt cx="5257800" cy="2966085"/>
                        </a:xfrm>
                      </wpg:grpSpPr>
                      <wpg:grpSp>
                        <wpg:cNvPr id="610" name="Group 361"/>
                        <wpg:cNvGrpSpPr/>
                        <wpg:grpSpPr>
                          <a:xfrm>
                            <a:off x="742950" y="0"/>
                            <a:ext cx="3776345" cy="2392045"/>
                            <a:chOff x="0" y="0"/>
                            <a:chExt cx="3776345" cy="2392045"/>
                          </a:xfrm>
                          <a:extLst>
                            <a:ext uri="{0CCBE362-F206-4b92-989A-16890622DB6E}">
                              <ma14:wrappingTextBoxFlag xmlns:ma14="http://schemas.microsoft.com/office/mac/drawingml/2011/main"/>
                            </a:ext>
                          </a:extLst>
                        </wpg:grpSpPr>
                        <pic:pic xmlns:pic="http://schemas.openxmlformats.org/drawingml/2006/picture">
                          <pic:nvPicPr>
                            <pic:cNvPr id="611" name="Picture 359"/>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905" y="0"/>
                              <a:ext cx="3774440" cy="2392045"/>
                            </a:xfrm>
                            <a:prstGeom prst="rect">
                              <a:avLst/>
                            </a:prstGeom>
                          </pic:spPr>
                        </pic:pic>
                        <wps:wsp>
                          <wps:cNvPr id="612" name="Rectangle 360"/>
                          <wps:cNvSpPr/>
                          <wps:spPr>
                            <a:xfrm>
                              <a:off x="0" y="35560"/>
                              <a:ext cx="228600" cy="228600"/>
                            </a:xfrm>
                            <a:prstGeom prst="rect">
                              <a:avLst/>
                            </a:prstGeom>
                            <a:solidFill>
                              <a:sysClr val="window" lastClr="FFFFFF"/>
                            </a:solidFill>
                            <a:ln w="9525" cap="flat" cmpd="sng" algn="ctr">
                              <a:solidFill>
                                <a:srgbClr val="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3" name="Text Box 362"/>
                        <wps:cNvSpPr txBox="1"/>
                        <wps:spPr>
                          <a:xfrm>
                            <a:off x="0" y="2449195"/>
                            <a:ext cx="5257800" cy="516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A37A0B" w14:textId="77777777" w:rsidR="008968B3" w:rsidRPr="003D3371" w:rsidRDefault="008968B3" w:rsidP="008300F2">
                              <w:pPr>
                                <w:pStyle w:val="Caption"/>
                                <w:spacing w:line="360" w:lineRule="auto"/>
                                <w:rPr>
                                  <w:b w:val="0"/>
                                  <w:noProof/>
                                  <w:color w:val="auto"/>
                                </w:rPr>
                              </w:pPr>
                              <w:bookmarkStart w:id="22" w:name="_Ref262908877"/>
                              <w:r w:rsidRPr="003D3371">
                                <w:rPr>
                                  <w:color w:val="auto"/>
                                </w:rPr>
                                <w:t xml:space="preserve">Figure </w:t>
                              </w:r>
                              <w:r w:rsidRPr="003D3371">
                                <w:rPr>
                                  <w:color w:val="auto"/>
                                </w:rPr>
                                <w:fldChar w:fldCharType="begin"/>
                              </w:r>
                              <w:r w:rsidRPr="003D3371">
                                <w:rPr>
                                  <w:color w:val="auto"/>
                                </w:rPr>
                                <w:instrText xml:space="preserve"> SEQ Figure \* ARABIC </w:instrText>
                              </w:r>
                              <w:r w:rsidRPr="003D3371">
                                <w:rPr>
                                  <w:color w:val="auto"/>
                                </w:rPr>
                                <w:fldChar w:fldCharType="separate"/>
                              </w:r>
                              <w:r>
                                <w:rPr>
                                  <w:noProof/>
                                  <w:color w:val="auto"/>
                                </w:rPr>
                                <w:t>11</w:t>
                              </w:r>
                              <w:r w:rsidRPr="003D3371">
                                <w:rPr>
                                  <w:color w:val="auto"/>
                                </w:rPr>
                                <w:fldChar w:fldCharType="end"/>
                              </w:r>
                              <w:bookmarkEnd w:id="22"/>
                              <w:r>
                                <w:rPr>
                                  <w:b w:val="0"/>
                                  <w:color w:val="auto"/>
                                </w:rPr>
                                <w:t xml:space="preserve"> ERG-derived L</w:t>
                              </w:r>
                              <w:proofErr w:type="gramStart"/>
                              <w:r>
                                <w:rPr>
                                  <w:b w:val="0"/>
                                  <w:color w:val="auto"/>
                                </w:rPr>
                                <w:t>:</w:t>
                              </w:r>
                              <w:r w:rsidRPr="003D3371">
                                <w:rPr>
                                  <w:b w:val="0"/>
                                  <w:color w:val="auto"/>
                                </w:rPr>
                                <w:t>M</w:t>
                              </w:r>
                              <w:proofErr w:type="gramEnd"/>
                              <w:r w:rsidRPr="003D3371">
                                <w:rPr>
                                  <w:b w:val="0"/>
                                  <w:color w:val="auto"/>
                                </w:rPr>
                                <w:t xml:space="preserve"> cone ratios of 62 trichromatic males, presented as % L cones.  Taken from Carroll, </w:t>
                              </w:r>
                              <w:proofErr w:type="spellStart"/>
                              <w:r w:rsidRPr="003D3371">
                                <w:rPr>
                                  <w:b w:val="0"/>
                                  <w:color w:val="auto"/>
                                </w:rPr>
                                <w:t>Neitz</w:t>
                              </w:r>
                              <w:proofErr w:type="spellEnd"/>
                              <w:r w:rsidRPr="003D3371">
                                <w:rPr>
                                  <w:b w:val="0"/>
                                  <w:color w:val="auto"/>
                                </w:rPr>
                                <w:t xml:space="preserve"> and </w:t>
                              </w:r>
                              <w:proofErr w:type="spellStart"/>
                              <w:r w:rsidRPr="003D3371">
                                <w:rPr>
                                  <w:b w:val="0"/>
                                  <w:color w:val="auto"/>
                                </w:rPr>
                                <w:t>Neitz</w:t>
                              </w:r>
                              <w:proofErr w:type="spellEnd"/>
                              <w:r>
                                <w:rPr>
                                  <w:b w:val="0"/>
                                  <w:color w:val="auto"/>
                                </w:rPr>
                                <w:t xml:space="preserve"> </w:t>
                              </w:r>
                              <w:r>
                                <w:rPr>
                                  <w:b w:val="0"/>
                                  <w:color w:val="auto"/>
                                </w:rPr>
                                <w:fldChar w:fldCharType="begin" w:fldLock="1"/>
                              </w:r>
                              <w:r>
                                <w:rPr>
                                  <w:b w:val="0"/>
                                  <w:color w:val="auto"/>
                                </w:rPr>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42", "title" : "Estimates of L:M cone ratio from ERG flicker photometry and genetics.", "type" : "article-journal", "volume" : "2" }, "suppress-author" : 1, "uris" : [ "http://www.mendeley.com/documents/?uuid=60400d77-f288-4dfb-a9f3-8512b4cc9e95" ] } ], "mendeley" : { "previouslyFormattedCitation" : "(2002)" }, "properties" : { "noteIndex" : 0 }, "schema" : "https://github.com/citation-style-language/schema/raw/master/csl-citation.json" }</w:instrText>
                              </w:r>
                              <w:r>
                                <w:rPr>
                                  <w:b w:val="0"/>
                                  <w:color w:val="auto"/>
                                </w:rPr>
                                <w:fldChar w:fldCharType="separate"/>
                              </w:r>
                              <w:r w:rsidRPr="00DD3379">
                                <w:rPr>
                                  <w:b w:val="0"/>
                                  <w:noProof/>
                                  <w:color w:val="auto"/>
                                </w:rPr>
                                <w:t>(2002)</w:t>
                              </w:r>
                              <w:r>
                                <w:rPr>
                                  <w:b w:val="0"/>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63" o:spid="_x0000_s1040" style="position:absolute;margin-left:0;margin-top:82pt;width:414pt;height:233.55pt;z-index:251666432" coordsize="5257800,29660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">
                <v:group id="Group 361" o:spid="_x0000_s1041" style="position:absolute;left:742950;width:3776345;height:2392045" coordsize="3776345,23920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t8HkwgAAANwAAAAPAAAAZHJzL2Rvd25yZXYueG1sRE/LisIwFN0L/kO4gjtN&#10;O4MiHVMRGQcXIqgDw+wuze0Dm5vSxLb+vVkILg/nvd4MphYdta6yrCCeRyCIM6srLhT8XvezFQjn&#10;kTXWlknBgxxs0vFojYm2PZ+pu/hChBB2CSoovW8SKV1WkkE3tw1x4HLbGvQBtoXULfYh3NTyI4qW&#10;0mDFoaHEhnYlZbfL3Sj46bHffsbf3fGW7x7/18Xp7xiTUtPJsP0C4Wnwb/HLfdAKlnGYH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DrfB5MIAAADcAAAADwAA&#10;AAAAAAAAAAAAAACpAgAAZHJzL2Rvd25yZXYueG1sUEsFBgAAAAAEAAQA+gAAAJgDAAAAAA==&#10;">
                  <v:shape id="Picture 359" o:spid="_x0000_s1042" type="#_x0000_t75" style="position:absolute;left:1905;width:3774440;height:23920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Iy&#10;PjPFAAAA3AAAAA8AAABkcnMvZG93bnJldi54bWxEj0FrwkAUhO8F/8PyBG/NJhWspFlFDEIoBWn0&#10;YG+P7GsSmn2bZteY/vtuoeBxmJlvmGw7mU6MNLjWsoIkikEQV1a3XCs4nw6PaxDOI2vsLJOCH3Kw&#10;3cweMky1vfE7jaWvRYCwS1FB432fSumqhgy6yPbEwfu0g0Ef5FBLPeAtwE0nn+J4JQ22HBYa7Gnf&#10;UPVVXk2g5GP5/WbGV+c+Ljna5+OyaI9KLebT7gWEp8nfw//tQitYJQn8nQlHQG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iMj4zxQAAANwAAAAPAAAAAAAAAAAAAAAAAJwC&#10;AABkcnMvZG93bnJldi54bWxQSwUGAAAAAAQABAD3AAAAjgMAAAAA&#10;">
                    <v:imagedata r:id="rId24" o:title=""/>
                    <v:path arrowok="t"/>
                  </v:shape>
                  <v:rect id="Rectangle 360" o:spid="_x0000_s1043" style="position:absolute;top:35560;width:228600;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3F29xAAA&#10;ANwAAAAPAAAAZHJzL2Rvd25yZXYueG1sRI9PawIxFMTvBb9DeIK3mnUP0q5GEUGsF6HWP9fH5pks&#10;bl6WTbq7fvumUOhxmJnfMMv14GrRURsqzwpm0wwEcel1xUbB+Wv3+gYiRGSNtWdS8KQA69XoZYmF&#10;9j1/UneKRiQIhwIV2BibQspQWnIYpr4hTt7dtw5jkq2RusU+wV0t8yybS4cVpwWLDW0tlY/Tt1Nw&#10;yO39Yrr+GN53z2bYm+sx3HKlJuNhswARaYj/4b/2h1Ywn+XweyYdAbn6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dxdvcQAAADcAAAADwAAAAAAAAAAAAAAAACXAgAAZHJzL2Rv&#10;d25yZXYueG1sUEsFBgAAAAAEAAQA9QAAAIgDAAAAAA==&#10;" fillcolor="window" strokecolor="white"/>
                </v:group>
                <v:shape id="Text Box 362" o:spid="_x0000_s1044" type="#_x0000_t202" style="position:absolute;top:2449195;width:5257800;height:516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F+y5xgAA&#10;ANwAAAAPAAAAZHJzL2Rvd25yZXYueG1sRI9BawIxFITvhf6H8Aq9FM1aZSmrUURaaL2IWy/eHpvn&#10;Zu3mZUmyuv33plDwOMzMN8xiNdhWXMiHxrGCyTgDQVw53XCt4PD9MXoDESKyxtYxKfilAKvl48MC&#10;C+2uvKdLGWuRIBwKVGBi7AopQ2XIYhi7jjh5J+ctxiR9LbXHa4LbVr5mWS4tNpwWDHa0MVT9lL1V&#10;sJsdd+alP71v17Op/zr0m/xcl0o9Pw3rOYhIQ7yH/9ufWkE+mcLfmXQE5PIG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mF+y5xgAAANwAAAAPAAAAAAAAAAAAAAAAAJcCAABkcnMv&#10;ZG93bnJldi54bWxQSwUGAAAAAAQABAD1AAAAigMAAAAA&#10;" stroked="f">
                  <v:textbox style="mso-fit-shape-to-text:t" inset="0,0,0,0">
                    <w:txbxContent>
                      <w:p w14:paraId="0CA37A0B" w14:textId="77777777" w:rsidR="00476BB0" w:rsidRPr="003D3371" w:rsidRDefault="00476BB0" w:rsidP="008300F2">
                        <w:pPr>
                          <w:pStyle w:val="Caption"/>
                          <w:spacing w:line="360" w:lineRule="auto"/>
                          <w:rPr>
                            <w:b w:val="0"/>
                            <w:noProof/>
                            <w:color w:val="auto"/>
                          </w:rPr>
                        </w:pPr>
                        <w:bookmarkStart w:id="25" w:name="_Ref262908877"/>
                        <w:r w:rsidRPr="003D3371">
                          <w:rPr>
                            <w:color w:val="auto"/>
                          </w:rPr>
                          <w:t xml:space="preserve">Figure </w:t>
                        </w:r>
                        <w:r w:rsidRPr="003D3371">
                          <w:rPr>
                            <w:color w:val="auto"/>
                          </w:rPr>
                          <w:fldChar w:fldCharType="begin"/>
                        </w:r>
                        <w:r w:rsidRPr="003D3371">
                          <w:rPr>
                            <w:color w:val="auto"/>
                          </w:rPr>
                          <w:instrText xml:space="preserve"> SEQ Figure \* ARABIC </w:instrText>
                        </w:r>
                        <w:r w:rsidRPr="003D3371">
                          <w:rPr>
                            <w:color w:val="auto"/>
                          </w:rPr>
                          <w:fldChar w:fldCharType="separate"/>
                        </w:r>
                        <w:r>
                          <w:rPr>
                            <w:noProof/>
                            <w:color w:val="auto"/>
                          </w:rPr>
                          <w:t>11</w:t>
                        </w:r>
                        <w:r w:rsidRPr="003D3371">
                          <w:rPr>
                            <w:color w:val="auto"/>
                          </w:rPr>
                          <w:fldChar w:fldCharType="end"/>
                        </w:r>
                        <w:bookmarkEnd w:id="25"/>
                        <w:r>
                          <w:rPr>
                            <w:b w:val="0"/>
                            <w:color w:val="auto"/>
                          </w:rPr>
                          <w:t xml:space="preserve"> ERG-derived L:</w:t>
                        </w:r>
                        <w:r w:rsidRPr="003D3371">
                          <w:rPr>
                            <w:b w:val="0"/>
                            <w:color w:val="auto"/>
                          </w:rPr>
                          <w:t>M cone ratios of 62 trichromatic males, presented as % L cones.  Taken from Carroll, Neitz and Neitz</w:t>
                        </w:r>
                        <w:r>
                          <w:rPr>
                            <w:b w:val="0"/>
                            <w:color w:val="auto"/>
                          </w:rPr>
                          <w:t xml:space="preserve"> </w:t>
                        </w:r>
                        <w:r>
                          <w:rPr>
                            <w:b w:val="0"/>
                            <w:color w:val="auto"/>
                          </w:rPr>
                          <w:fldChar w:fldCharType="begin" w:fldLock="1"/>
                        </w:r>
                        <w:r>
                          <w:rPr>
                            <w:b w:val="0"/>
                            <w:color w:val="auto"/>
                          </w:rPr>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42", "title" : "Estimates of L:M cone ratio from ERG flicker photometry and genetics.", "type" : "article-journal", "volume" : "2" }, "suppress-author" : 1, "uris" : [ "http://www.mendeley.com/documents/?uuid=60400d77-f288-4dfb-a9f3-8512b4cc9e95" ] } ], "mendeley" : { "previouslyFormattedCitation" : "(2002)" }, "properties" : { "noteIndex" : 0 }, "schema" : "https://github.com/citation-style-language/schema/raw/master/csl-citation.json" }</w:instrText>
                        </w:r>
                        <w:r>
                          <w:rPr>
                            <w:b w:val="0"/>
                            <w:color w:val="auto"/>
                          </w:rPr>
                          <w:fldChar w:fldCharType="separate"/>
                        </w:r>
                        <w:r w:rsidRPr="00DD3379">
                          <w:rPr>
                            <w:b w:val="0"/>
                            <w:noProof/>
                            <w:color w:val="auto"/>
                          </w:rPr>
                          <w:t>(2002)</w:t>
                        </w:r>
                        <w:r>
                          <w:rPr>
                            <w:b w:val="0"/>
                            <w:color w:val="auto"/>
                          </w:rPr>
                          <w:fldChar w:fldCharType="end"/>
                        </w:r>
                      </w:p>
                    </w:txbxContent>
                  </v:textbox>
                </v:shape>
                <w10:wrap type="topAndBottom"/>
              </v:group>
            </w:pict>
          </mc:Fallback>
        </mc:AlternateContent>
      </w:r>
      <w:r>
        <w:t xml:space="preserve">The ratio of L to M cones varies considerably between individuals, with values taken from Carroll, </w:t>
      </w:r>
      <w:proofErr w:type="spellStart"/>
      <w:r>
        <w:t>Neitz</w:t>
      </w:r>
      <w:proofErr w:type="spellEnd"/>
      <w:r>
        <w:t xml:space="preserve"> and </w:t>
      </w:r>
      <w:proofErr w:type="spellStart"/>
      <w:r>
        <w:t>Neitz</w:t>
      </w:r>
      <w:proofErr w:type="spellEnd"/>
      <w:r>
        <w:t xml:space="preserve"> </w:t>
      </w:r>
      <w:r>
        <w:fldChar w:fldCharType="begin" w:fldLock="1"/>
      </w:r>
      <w:r>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42", "title" : "Estimates of L:M cone ratio from ERG flicker photometry and genetics.", "type" : "article-journal", "volume" : "2" }, "suppress-author" : 1, "uris" : [ "http://www.mendeley.com/documents/?uuid=60400d77-f288-4dfb-a9f3-8512b4cc9e95" ] } ], "mendeley" : { "previouslyFormattedCitation" : "(2002)" }, "properties" : { "noteIndex" : 0 }, "schema" : "https://github.com/citation-style-language/schema/raw/master/csl-citation.json" }</w:instrText>
      </w:r>
      <w:r>
        <w:fldChar w:fldCharType="separate"/>
      </w:r>
      <w:r w:rsidRPr="003F6C4C">
        <w:rPr>
          <w:noProof/>
        </w:rPr>
        <w:t>(2002)</w:t>
      </w:r>
      <w:r>
        <w:fldChar w:fldCharType="end"/>
      </w:r>
      <w:r>
        <w:t xml:space="preserve"> ranging between L:M ratios of 0.4 and 13 (though the authors note that the majority of subjects fall within a range of 1 to 4, see </w:t>
      </w:r>
      <w:r>
        <w:fldChar w:fldCharType="begin"/>
      </w:r>
      <w:r>
        <w:instrText xml:space="preserve"> REF _Ref262908877 \h </w:instrText>
      </w:r>
      <w:r>
        <w:fldChar w:fldCharType="separate"/>
      </w:r>
      <w:r w:rsidR="00567AA8" w:rsidRPr="003D3371">
        <w:t xml:space="preserve">Figure </w:t>
      </w:r>
      <w:r w:rsidR="00567AA8">
        <w:rPr>
          <w:noProof/>
        </w:rPr>
        <w:t>11</w:t>
      </w:r>
      <w:r>
        <w:fldChar w:fldCharType="end"/>
      </w:r>
      <w:r>
        <w:t>).</w:t>
      </w:r>
    </w:p>
    <w:p w14:paraId="5D004426" w14:textId="77777777" w:rsidR="008300F2" w:rsidRDefault="008300F2" w:rsidP="008300F2">
      <w:r>
        <w:t xml:space="preserve">A number of studies have investigated the effect of these ratio differences on colour perception, such as in the aforementioned study by Yamauchi et al </w:t>
      </w:r>
      <w:r>
        <w:fldChar w:fldCharType="begin" w:fldLock="1"/>
      </w:r>
      <w:r>
        <w:instrText>ADDIN CSL_CITATION { "citationItems" : [ { "id" : "ITEM-1", "itemData" : { "DOI" : "10.1117/12.464667", "abstract" : "Unique yellow is considered to represent the equilibrium point of the red-green opponent chromatic mechanism. There are several hypotheses that attempt to explain how this equilibrium point is established. The determinant for unique yellow, however, has not yet been clarified. Here we explored whether the L/M cone ratio or visual information determines unique yellow. If the former is the case, we expect that subjects with large differences in their L/M cone ratio would set different spectral lights to appear as unique yellow. The results of such an experiment, however, did not show a substantial difference in the value of unique yellow for two subjects with very different cone ratios. On the other hand, if the latter is the case, unique yellow should change when altering the chromaticity of the surrounding visual environment. To test this hypothesis, we conducted long-term adaptation experiments, in which subjects spent 8 to 12 hours in a chromatically altered environment. A significant shift of unique yellow was observed after spending time in such an environment for several days. These results indicate that the red-green opponent channel includes a plastic normalization mechanism that adjusts its balance point based on visual experience.", "author" : [ { "dropping-particle" : "", "family" : "Yamauchi", "given" : "Yasuki", "non-dropping-particle" : "", "parse-names" : false, "suffix" : "" }, { "dropping-particle" : "", "family" : "Williams", "given" : "David R.", "non-dropping-particle" : "", "parse-names" : false, "suffix" : "" }, { "dropping-particle" : "", "family" : "Brainard", "given" : "David H.", "non-dropping-particle" : "", "parse-names" : false, "suffix" : "" }, { "dropping-particle" : "", "family" : "Roorda", "given" : "Austin", "non-dropping-particle" : "", "parse-names" : false, "suffix" : "" }, { "dropping-particle" : "", "family" : "Carroll", "given" : "Joseph", "non-dropping-particle" : "", "parse-names" : false, "suffix" : "" }, { "dropping-particle" : "", "family" : "Neitz", "given" : "Maureen", "non-dropping-particle" : "", "parse-names" : false, "suffix" : "" }, { "dropping-particle" : "", "family" : "Neitz", "given" : "Jay", "non-dropping-particle" : "", "parse-names" : false, "suffix" : "" }, { "dropping-particle" : "", "family" : "Calderone", "given" : "Jack", "non-dropping-particle" : "", "parse-names" : false, "suffix" : "" }, { "dropping-particle" : "", "family" : "Jacobs", "given" : "Gerald H.", "non-dropping-particle" : "", "parse-names" : false, "suffix" : "" } ], "container-title" : "9th Congress of the International Color Association", "editor" : [ { "dropping-particle" : "", "family" : "Chung", "given" : "Robert", "non-dropping-particle" : "", "parse-names" : false, "suffix" : "" }, { "dropping-particle" : "", "family" : "Rodrigues", "given" : "Allan", "non-dropping-particle" : "", "parse-names" : false, "suffix" : "" } ], "id" : "ITEM-1", "issued" : { "date-parts" : [ [ "2002", "6", "6" ] ] }, "note" : "adaptation ", "page" : "275-278", "publisher" : "International Society for Optics and Photonics", "title" : "What determines unique yellow, L/M cone ratio or visual experience?", "type" : "paper-conference" }, "suppress-author" : 1, "uris" : [ "http://www.mendeley.com/documents/?uuid=1c57c1cc-c4d2-4b31-8127-9dd66867af9d" ] } ], "mendeley" : { "previouslyFormattedCitation" : "(2002)" }, "properties" : { "noteIndex" : 0 }, "schema" : "https://github.com/citation-style-language/schema/raw/master/csl-citation.json" }</w:instrText>
      </w:r>
      <w:r>
        <w:fldChar w:fldCharType="separate"/>
      </w:r>
      <w:r w:rsidRPr="00C9298A">
        <w:rPr>
          <w:noProof/>
        </w:rPr>
        <w:t>(2002)</w:t>
      </w:r>
      <w:r>
        <w:fldChar w:fldCharType="end"/>
      </w:r>
      <w:r>
        <w:t xml:space="preserve"> which found no effect of L:M cone ratios on wavelengths settings of unique yellow.  Similarly, Carroll, </w:t>
      </w:r>
      <w:proofErr w:type="spellStart"/>
      <w:r>
        <w:t>Neitz</w:t>
      </w:r>
      <w:proofErr w:type="spellEnd"/>
      <w:r>
        <w:t xml:space="preserve"> and </w:t>
      </w:r>
      <w:proofErr w:type="spellStart"/>
      <w:r>
        <w:t>Neitz</w:t>
      </w:r>
      <w:proofErr w:type="spellEnd"/>
      <w:r>
        <w:t xml:space="preserve"> </w:t>
      </w:r>
      <w:r>
        <w:fldChar w:fldCharType="begin" w:fldLock="1"/>
      </w:r>
      <w:r>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42", "title" : "Estimates of L:M cone ratio from ERG flicker photometry and genetics.", "type" : "article-journal", "volume" : "2" }, "suppress-author" : 1, "uris" : [ "http://www.mendeley.com/documents/?uuid=60400d77-f288-4dfb-a9f3-8512b4cc9e95" ] } ], "mendeley" : { "previouslyFormattedCitation" : "(2002)" }, "properties" : { "noteIndex" : 0 }, "schema" : "https://github.com/citation-style-language/schema/raw/master/csl-citation.json" }</w:instrText>
      </w:r>
      <w:r>
        <w:fldChar w:fldCharType="separate"/>
      </w:r>
      <w:r w:rsidRPr="00D87AE9">
        <w:rPr>
          <w:noProof/>
        </w:rPr>
        <w:t>(2002)</w:t>
      </w:r>
      <w:r>
        <w:fldChar w:fldCharType="end"/>
      </w:r>
      <w:r>
        <w:t xml:space="preserve"> failed to find a significant relationship between L:M cone ratios and Rayleigh matches.  However, whilst the </w:t>
      </w:r>
      <w:r w:rsidRPr="00A10C1D">
        <w:rPr>
          <w:i/>
        </w:rPr>
        <w:t>ratio</w:t>
      </w:r>
      <w:r>
        <w:t xml:space="preserve"> of L</w:t>
      </w:r>
      <w:proofErr w:type="gramStart"/>
      <w:r>
        <w:t>:M</w:t>
      </w:r>
      <w:proofErr w:type="gramEnd"/>
      <w:r>
        <w:t xml:space="preserve"> cones does not have any apparent affect on colour discrimination, differences in peak sensitivity of cones is known to affect the perception of colour.  The most notable of these perceptual differences in colour are caused by anomalous or absent cone types – colour vision deficiencies.  ‘Red-green colour blindness’ is the most common type of colour vision deficiency, and will be the only form of colour vision deficiency described within this thesis. Red-green colour blindness affects </w:t>
      </w:r>
      <w:r w:rsidRPr="00375B92">
        <w:t>approximately 8% of male</w:t>
      </w:r>
      <w:r>
        <w:t xml:space="preserve">s </w:t>
      </w:r>
      <w:r>
        <w:fldChar w:fldCharType="begin" w:fldLock="1"/>
      </w:r>
      <w:r>
        <w:instrText>ADDIN CSL_CITATION { "citationItems" : [ { "id" : "ITEM-1",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1", "issued" : { "date-parts" : [ [ "2001" ] ] }, "page" : "492", "publisher" : "Cambridge University Press", "title" : "Color Vision: From Genes to Perception", "type" : "book" }, "uris" : [ "http://www.mendeley.com/documents/?uuid=4945eb8b-6340-4514-bfa8-a6b35889d556" ] }, { "id" : "ITEM-2",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2", "issue" : "1323", "issued" : { "date-parts" : [ [ "1992", "6", "22" ] ] }, "page" : "291-5", "publisher" : "ROYAL SOC", "title" : "Dichromats detect colour-camouflaged objects that are not detected by trichromats.", "type" : "article-journal", "volume" : "248" }, "uris" : [ "http://www.mendeley.com/documents/?uuid=9b9e73f4-8f31-4b0a-84cc-cf689ca374a7" ] } ], "mendeley" : { "previouslyFormattedCitation" : "(Gegenfurtner &amp; Sharpe, 2001; Morgan, Adam, &amp; Mollon, 1992)" }, "properties" : { "noteIndex" : 0 }, "schema" : "https://github.com/citation-style-language/schema/raw/master/csl-citation.json" }</w:instrText>
      </w:r>
      <w:r>
        <w:fldChar w:fldCharType="separate"/>
      </w:r>
      <w:r w:rsidRPr="00B1753E">
        <w:rPr>
          <w:noProof/>
        </w:rPr>
        <w:t>(Gegenfurtner &amp; Sharpe, 2001; Morgan, Adam, &amp; Mollon, 1992)</w:t>
      </w:r>
      <w:r>
        <w:fldChar w:fldCharType="end"/>
      </w:r>
      <w:r>
        <w:t xml:space="preserve">, and 0.42% of females </w:t>
      </w:r>
      <w:r>
        <w:fldChar w:fldCharType="begin" w:fldLock="1"/>
      </w:r>
      <w:r>
        <w:instrText>ADDIN CSL_CITATION { "citationItems" : [ { "id" : "ITEM-1",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1", "issued" : { "date-parts" : [ [ "2001" ] ] }, "page" : "492", "publisher" : "Cambridge University Press", "title" : "Color Vision: From Genes to Perception", "type" : "book" }, "uris" : [ "http://www.mendeley.com/documents/?uuid=4945eb8b-6340-4514-bfa8-a6b35889d556" ] } ], "mendeley" : { "previouslyFormattedCitation" : "(Gegenfurtner &amp; Sharpe, 2001)" }, "properties" : { "noteIndex" : 0 }, "schema" : "https://github.com/citation-style-language/schema/raw/master/csl-citation.json" }</w:instrText>
      </w:r>
      <w:r>
        <w:fldChar w:fldCharType="separate"/>
      </w:r>
      <w:r w:rsidRPr="00B1753E">
        <w:rPr>
          <w:noProof/>
        </w:rPr>
        <w:t>(Gegenfurtner &amp; Sharpe, 2001)</w:t>
      </w:r>
      <w:r>
        <w:fldChar w:fldCharType="end"/>
      </w:r>
      <w:r>
        <w:t xml:space="preserve">, and is caused by deficiencies in the sex-linked genes of the L and M cones.  These deficiencies can be split into anomalous trichromacy and dichromacy, and further split into </w:t>
      </w:r>
      <w:proofErr w:type="spellStart"/>
      <w:r>
        <w:t>protan</w:t>
      </w:r>
      <w:proofErr w:type="spellEnd"/>
      <w:r>
        <w:t xml:space="preserve"> and </w:t>
      </w:r>
      <w:proofErr w:type="spellStart"/>
      <w:r>
        <w:t>deutan</w:t>
      </w:r>
      <w:proofErr w:type="spellEnd"/>
      <w:r>
        <w:t xml:space="preserve"> forms, which refers to the particular cone type that is affected (L and M cones, respectively).  </w:t>
      </w:r>
    </w:p>
    <w:p w14:paraId="6E4351EC" w14:textId="77777777" w:rsidR="008300F2" w:rsidRDefault="008300F2" w:rsidP="008300F2"/>
    <w:p w14:paraId="27AACF0F" w14:textId="77777777" w:rsidR="008300F2" w:rsidRDefault="008300F2" w:rsidP="008300F2">
      <w:r w:rsidRPr="00375B92">
        <w:t xml:space="preserve">Anomalous trichromats have three types of cone, like trichromats, however one of those cones (typically L or M) is abnormal – </w:t>
      </w:r>
      <w:r>
        <w:t xml:space="preserve">the peak sensitivity of the anomalous cone is shifted in comparison to it’s non-anomalous counterpart.  </w:t>
      </w:r>
      <w:r w:rsidRPr="00375B92">
        <w:t>This results in the wavelength sensitivity spacing of the L</w:t>
      </w:r>
      <w:r>
        <w:t xml:space="preserve"> </w:t>
      </w:r>
      <w:r w:rsidRPr="00375B92">
        <w:t>and M</w:t>
      </w:r>
      <w:r>
        <w:t xml:space="preserve"> </w:t>
      </w:r>
      <w:r w:rsidRPr="00375B92">
        <w:t xml:space="preserve">cones being much smaller, </w:t>
      </w:r>
      <w:r>
        <w:t>such that</w:t>
      </w:r>
      <w:r w:rsidRPr="00375B92">
        <w:t xml:space="preserve"> these individuals have a reduced ability to distinguish between colours in this region of the spectrum.</w:t>
      </w:r>
      <w:r>
        <w:t xml:space="preserve">  </w:t>
      </w:r>
      <w:r>
        <w:fldChar w:fldCharType="begin"/>
      </w:r>
      <w:r>
        <w:instrText xml:space="preserve"> REF _Ref262750918 \h </w:instrText>
      </w:r>
      <w:r>
        <w:fldChar w:fldCharType="separate"/>
      </w:r>
      <w:r w:rsidR="00567AA8" w:rsidRPr="003158C4">
        <w:t xml:space="preserve">Figure </w:t>
      </w:r>
      <w:r w:rsidR="00567AA8">
        <w:rPr>
          <w:noProof/>
        </w:rPr>
        <w:t>12</w:t>
      </w:r>
      <w:r>
        <w:fldChar w:fldCharType="end"/>
      </w:r>
      <w:r w:rsidRPr="00375B92">
        <w:t xml:space="preserve"> </w:t>
      </w:r>
      <w:r>
        <w:t xml:space="preserve">demonstrates the cone sensitivities in </w:t>
      </w:r>
      <w:proofErr w:type="spellStart"/>
      <w:r>
        <w:t>protanomalous</w:t>
      </w:r>
      <w:proofErr w:type="spellEnd"/>
      <w:r>
        <w:t xml:space="preserve"> (</w:t>
      </w:r>
      <w:r>
        <w:fldChar w:fldCharType="begin"/>
      </w:r>
      <w:r>
        <w:instrText xml:space="preserve"> REF _Ref262750918 \h </w:instrText>
      </w:r>
      <w:r>
        <w:fldChar w:fldCharType="separate"/>
      </w:r>
      <w:r w:rsidR="00567AA8" w:rsidRPr="003158C4">
        <w:t xml:space="preserve">Figure </w:t>
      </w:r>
      <w:r w:rsidR="00567AA8">
        <w:rPr>
          <w:noProof/>
        </w:rPr>
        <w:t>12</w:t>
      </w:r>
      <w:r>
        <w:fldChar w:fldCharType="end"/>
      </w:r>
      <w:r>
        <w:t>a)</w:t>
      </w:r>
      <w:r w:rsidRPr="00375B92">
        <w:t xml:space="preserve"> </w:t>
      </w:r>
      <w:r>
        <w:t xml:space="preserve">and </w:t>
      </w:r>
      <w:proofErr w:type="spellStart"/>
      <w:r>
        <w:t>deutranomalous</w:t>
      </w:r>
      <w:proofErr w:type="spellEnd"/>
      <w:r>
        <w:t xml:space="preserve"> (</w:t>
      </w:r>
      <w:r>
        <w:fldChar w:fldCharType="begin"/>
      </w:r>
      <w:r>
        <w:instrText xml:space="preserve"> REF _Ref262750918 \h </w:instrText>
      </w:r>
      <w:r>
        <w:fldChar w:fldCharType="separate"/>
      </w:r>
      <w:r w:rsidR="00567AA8" w:rsidRPr="003158C4">
        <w:t xml:space="preserve">Figure </w:t>
      </w:r>
      <w:r w:rsidR="00567AA8">
        <w:rPr>
          <w:noProof/>
        </w:rPr>
        <w:t>12</w:t>
      </w:r>
      <w:r>
        <w:fldChar w:fldCharType="end"/>
      </w:r>
      <w:r>
        <w:t>b)</w:t>
      </w:r>
      <w:r w:rsidRPr="00375B92">
        <w:t xml:space="preserve"> </w:t>
      </w:r>
      <w:r>
        <w:t>individuals – L prime (L’) refers to the anomalous L cone, and M prime (M’) to the anomalous M cone.  Anomalous trichromacy contributes to the largest percentage of colour vision deficiencies, affecting approximately 6</w:t>
      </w:r>
      <w:r w:rsidRPr="00375B92">
        <w:t>% of male</w:t>
      </w:r>
      <w:r>
        <w:t xml:space="preserve">s and 0.39% of females </w:t>
      </w:r>
      <w:r>
        <w:fldChar w:fldCharType="begin" w:fldLock="1"/>
      </w:r>
      <w:r>
        <w:instrText>ADDIN CSL_CITATION { "citationItems" : [ { "id" : "ITEM-1",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1", "issued" : { "date-parts" : [ [ "2001" ] ] }, "page" : "492", "publisher" : "Cambridge University Press", "title" : "Color Vision: From Genes to Perception", "type" : "book" }, "uris" : [ "http://www.mendeley.com/documents/?uuid=4945eb8b-6340-4514-bfa8-a6b35889d556" ] } ], "mendeley" : { "previouslyFormattedCitation" : "(Gegenfurtner &amp; Sharpe, 2001)" }, "properties" : { "noteIndex" : 0 }, "schema" : "https://github.com/citation-style-language/schema/raw/master/csl-citation.json" }</w:instrText>
      </w:r>
      <w:r>
        <w:fldChar w:fldCharType="separate"/>
      </w:r>
      <w:r w:rsidRPr="00B1753E">
        <w:rPr>
          <w:noProof/>
        </w:rPr>
        <w:t>(Gegenfurtner &amp; Sharpe, 2001)</w:t>
      </w:r>
      <w:r>
        <w:fldChar w:fldCharType="end"/>
      </w:r>
      <w:r w:rsidRPr="00375B92">
        <w:t>.</w:t>
      </w:r>
      <w:r>
        <w:t xml:space="preserve">  The degree of deficiency varies between individuals, and depends on the peak sensitivity of the anomalous cone, i.e. whether the anomalous cone has a peak sensitivity that is very close to the healthy L or M cone </w:t>
      </w:r>
      <w:r>
        <w:fldChar w:fldCharType="begin" w:fldLock="1"/>
      </w:r>
      <w:r>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uris" : [ "http://www.mendeley.com/documents/?uuid=d222419c-e9e8-47d1-90d6-4a0ee3cc45d8" ] }, { "id" : "ITEM-2", "itemData" : { "DOI" : "10.1016/0042-6989(94)90203-8", "ISSN" : "00426989", "abstract" : "A computer-controlled test of; colour vision is described, in which luminance noise and masking contours are used to ensure that the subject's responses depend on chromatic signals. The test avoids the need-common to most computer-controlled tests-to define equiluminance for the individual subject before the colour test itself can be administered. The test achieves a good separation of protan and deutan subjects and reveals the large range of chromatic sensibilities among anomalous trichromats. As a population, dichromats had higher thresholds on the tritan axis of the test than did normals. In an extension of the test, full discrimination ellipses were measured for normal and colour-deficient observers. The nature of anomalous trichromacy is discussed and the possibility is raised that hybrid genes, resulting from genetic recombination, may code for incorrectly labelled or functionally impaired molecules.", "author" : [ { "dropping-particle" : "", "family" : "Regan", "given" : "B.C.", "non-dropping-particle" : "", "parse-names" : false, "suffix" : "" }, { "dropping-particle" : "", "family" : "Reffin", "given" : "J.P.", "non-dropping-particle" : "", "parse-names" : false, "suffix" : "" }, { "dropping-particle" : "", "family" : "Mollon", "given" : "J.D.", "non-dropping-particle" : "", "parse-names" : false, "suffix" : "" } ], "container-title" : "Vision Research", "id" : "ITEM-2", "issue" : "10", "issued" : { "date-parts" : [ [ "1994", "5" ] ] }, "page" : "1279-1299", "publisher" : "PERGAMON-ELSEVIER SCIENCE LTD, THE BOULEVARD, LANGFORD LANE, KIDLINGTON, OXFORD, ENGLAND OX5 1GB", "title" : "Luminance noise and the rapid determination of discrimination ellipses in colour deficiency", "type" : "article-journal", "volume" : "34" }, "uris" : [ "http://www.mendeley.com/documents/?uuid=89c8f1b0-d973-4ffd-9f35-08e9424b3d2e" ] }, { "id" : "ITEM-3", "itemData" : { "DOI" : "10.1016/S0042-6989(97)00434-3", "ISSN" : "00426989", "abstract" : "Deutan observers are a heterogeneous group, varying nearly continuously from deuteranomalous trichromats with fine chromatic discrimination in the red/green range to deuteranopes who have none. We sought to relate chromatic discriminative ability among deutans measured psychophysically (phenotypes) to observers' separation between long-wave visual pigments inferred from visual pigment genes (genotypes). If middle-wave pigment genes are assumed not to be expressed in these deutan observers there is a clear relation between phenotype and genotype. (C) 1998 Elsevier Science Ltd. All rights reserved.", "author" : [ { "dropping-particle" : "", "family" : "Shevell", "given" : "S.K", "non-dropping-particle" : "", "parse-names" : false, "suffix" : "" }, { "dropping-particle" : "", "family" : "He", "given" : "J.C", "non-dropping-particle" : "", "parse-names" : false, "suffix" : "" }, { "dropping-particle" : "", "family" : "Kainz", "given" : "P", "non-dropping-particle" : "", "parse-names" : false, "suffix" : "" }, { "dropping-particle" : "", "family" : "Neitz", "given" : "J", "non-dropping-particle" : "", "parse-names" : false, "suffix" : "" }, { "dropping-particle" : "", "family" : "Neitz", "given" : "M", "non-dropping-particle" : "", "parse-names" : false, "suffix" : "" } ], "container-title" : "Vision Research", "id" : "ITEM-3", "issue" : "21", "issued" : { "date-parts" : [ [ "1998", "11" ] ] }, "page" : "3371-3376", "publisher" : "PERGAMON-ELSEVIER SCIENCE LTD, THE BOULEVARD, LANGFORD LANE, KIDLINGTON, OXFORD OX5 1GB, ENGLAND", "title" : "Relating color discrimination to photopigment genes in deutan observers", "type" : "article-journal", "volume" : "38" }, "uris" : [ "http://www.mendeley.com/documents/?uuid=7825696e-afd3-43e4-bbc3-f1ffb82fe821" ] } ], "mendeley" : { "previouslyFormattedCitation" : "(Jordan, Deeb, Bosten, &amp; Mollon, 2010; Regan, Reffin, &amp; Mollon, 1994; Shevell, He, Kainz, Neitz, &amp; Neitz, 1998)" }, "properties" : { "noteIndex" : 0 }, "schema" : "https://github.com/citation-style-language/schema/raw/master/csl-citation.json" }</w:instrText>
      </w:r>
      <w:r>
        <w:fldChar w:fldCharType="separate"/>
      </w:r>
      <w:r w:rsidRPr="00111A5A">
        <w:rPr>
          <w:noProof/>
        </w:rPr>
        <w:t>(Jordan, Deeb, Bosten, &amp; Mollon, 2010; Regan, Reffin, &amp; Mollon, 1994; Shevell, He, Kainz, Neitz, &amp; Neitz, 1998)</w:t>
      </w:r>
      <w:r>
        <w:fldChar w:fldCharType="end"/>
      </w:r>
      <w:r>
        <w:t>.</w:t>
      </w:r>
    </w:p>
    <w:p w14:paraId="5ED643E5" w14:textId="77777777" w:rsidR="008300F2" w:rsidRDefault="008300F2" w:rsidP="008300F2"/>
    <w:p w14:paraId="5CF7930A" w14:textId="577A49DF" w:rsidR="008300F2" w:rsidRDefault="008300F2" w:rsidP="008300F2">
      <w:r>
        <w:br w:type="column"/>
      </w:r>
      <w:r>
        <w:rPr>
          <w:noProof/>
          <w:lang w:val="en-US"/>
        </w:rPr>
        <mc:AlternateContent>
          <mc:Choice Requires="wps">
            <w:drawing>
              <wp:anchor distT="0" distB="0" distL="114300" distR="114300" simplePos="0" relativeHeight="251662336" behindDoc="0" locked="0" layoutInCell="1" allowOverlap="1" wp14:anchorId="21A9BAC8" wp14:editId="76CAA71F">
                <wp:simplePos x="0" y="0"/>
                <wp:positionH relativeFrom="column">
                  <wp:posOffset>-5715</wp:posOffset>
                </wp:positionH>
                <wp:positionV relativeFrom="paragraph">
                  <wp:posOffset>5883910</wp:posOffset>
                </wp:positionV>
                <wp:extent cx="5272405" cy="516890"/>
                <wp:effectExtent l="0" t="0" r="10795" b="0"/>
                <wp:wrapSquare wrapText="bothSides"/>
                <wp:docPr id="60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72405" cy="516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20C88BF" w14:textId="77777777" w:rsidR="008968B3" w:rsidRPr="003158C4" w:rsidRDefault="008968B3" w:rsidP="008300F2">
                            <w:pPr>
                              <w:pStyle w:val="Caption"/>
                              <w:spacing w:line="360" w:lineRule="auto"/>
                              <w:rPr>
                                <w:b w:val="0"/>
                                <w:noProof/>
                                <w:color w:val="auto"/>
                              </w:rPr>
                            </w:pPr>
                            <w:bookmarkStart w:id="23" w:name="_Ref262750918"/>
                            <w:r w:rsidRPr="003158C4">
                              <w:rPr>
                                <w:color w:val="auto"/>
                              </w:rPr>
                              <w:t xml:space="preserve">Figure </w:t>
                            </w:r>
                            <w:r w:rsidRPr="003158C4">
                              <w:rPr>
                                <w:color w:val="auto"/>
                              </w:rPr>
                              <w:fldChar w:fldCharType="begin"/>
                            </w:r>
                            <w:r w:rsidRPr="003158C4">
                              <w:rPr>
                                <w:color w:val="auto"/>
                              </w:rPr>
                              <w:instrText xml:space="preserve"> SEQ Figure \* ARABIC </w:instrText>
                            </w:r>
                            <w:r w:rsidRPr="003158C4">
                              <w:rPr>
                                <w:color w:val="auto"/>
                              </w:rPr>
                              <w:fldChar w:fldCharType="separate"/>
                            </w:r>
                            <w:r>
                              <w:rPr>
                                <w:noProof/>
                                <w:color w:val="auto"/>
                              </w:rPr>
                              <w:t>12</w:t>
                            </w:r>
                            <w:r w:rsidRPr="003158C4">
                              <w:rPr>
                                <w:color w:val="auto"/>
                              </w:rPr>
                              <w:fldChar w:fldCharType="end"/>
                            </w:r>
                            <w:bookmarkEnd w:id="23"/>
                            <w:r w:rsidRPr="003158C4">
                              <w:rPr>
                                <w:b w:val="0"/>
                                <w:color w:val="auto"/>
                              </w:rPr>
                              <w:t xml:space="preserve"> Cone fundamentals shown for </w:t>
                            </w:r>
                            <w:r>
                              <w:rPr>
                                <w:b w:val="0"/>
                                <w:color w:val="auto"/>
                              </w:rPr>
                              <w:t>(</w:t>
                            </w:r>
                            <w:r w:rsidRPr="003158C4">
                              <w:rPr>
                                <w:b w:val="0"/>
                                <w:color w:val="auto"/>
                              </w:rPr>
                              <w:t>a</w:t>
                            </w:r>
                            <w:r>
                              <w:rPr>
                                <w:b w:val="0"/>
                                <w:color w:val="auto"/>
                              </w:rPr>
                              <w:t xml:space="preserve">) </w:t>
                            </w:r>
                            <w:proofErr w:type="spellStart"/>
                            <w:r>
                              <w:rPr>
                                <w:b w:val="0"/>
                                <w:color w:val="auto"/>
                              </w:rPr>
                              <w:t>protanomalous</w:t>
                            </w:r>
                            <w:proofErr w:type="spellEnd"/>
                            <w:r>
                              <w:rPr>
                                <w:b w:val="0"/>
                                <w:color w:val="auto"/>
                              </w:rPr>
                              <w:t xml:space="preserve"> observer and (b) </w:t>
                            </w:r>
                            <w:proofErr w:type="spellStart"/>
                            <w:r>
                              <w:rPr>
                                <w:b w:val="0"/>
                                <w:color w:val="auto"/>
                              </w:rPr>
                              <w:t>deutranomalous</w:t>
                            </w:r>
                            <w:proofErr w:type="spellEnd"/>
                            <w:r>
                              <w:rPr>
                                <w:b w:val="0"/>
                                <w:color w:val="auto"/>
                              </w:rPr>
                              <w:t xml:space="preserve"> observer.</w:t>
                            </w:r>
                            <w:r w:rsidRPr="003158C4">
                              <w:rPr>
                                <w:b w:val="0"/>
                                <w:color w:val="auto"/>
                              </w:rPr>
                              <w:t xml:space="preserve">  Recreated from </w:t>
                            </w:r>
                            <w:proofErr w:type="spellStart"/>
                            <w:r w:rsidRPr="003158C4">
                              <w:rPr>
                                <w:b w:val="0"/>
                                <w:color w:val="auto"/>
                              </w:rPr>
                              <w:t>DeMarco</w:t>
                            </w:r>
                            <w:proofErr w:type="spellEnd"/>
                            <w:r w:rsidRPr="003158C4">
                              <w:rPr>
                                <w:b w:val="0"/>
                                <w:color w:val="auto"/>
                              </w:rPr>
                              <w:t xml:space="preserve">, </w:t>
                            </w:r>
                            <w:proofErr w:type="spellStart"/>
                            <w:r w:rsidRPr="003158C4">
                              <w:rPr>
                                <w:b w:val="0"/>
                                <w:color w:val="auto"/>
                              </w:rPr>
                              <w:t>Pokorny</w:t>
                            </w:r>
                            <w:proofErr w:type="spellEnd"/>
                            <w:r w:rsidRPr="003158C4">
                              <w:rPr>
                                <w:b w:val="0"/>
                                <w:color w:val="auto"/>
                              </w:rPr>
                              <w:t xml:space="preserve"> and Smith</w:t>
                            </w:r>
                            <w:r>
                              <w:rPr>
                                <w:b w:val="0"/>
                                <w:color w:val="auto"/>
                              </w:rPr>
                              <w:t xml:space="preserve"> </w:t>
                            </w:r>
                            <w:r>
                              <w:rPr>
                                <w:b w:val="0"/>
                                <w:color w:val="auto"/>
                              </w:rPr>
                              <w:fldChar w:fldCharType="begin" w:fldLock="1"/>
                            </w:r>
                            <w:r>
                              <w:rPr>
                                <w:b w:val="0"/>
                                <w:color w:val="auto"/>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shortTitle" : "J. Opt. Soc. Am. A", "title" : "Full-spectrum cone sensitivity functions for X-chromosome-linked anomalous trichromats", "type" : "article-journal", "volume" : "9" }, "suppress-author" : 1, "uris" : [ "http://www.mendeley.com/documents/?uuid=625e5702-fe02-40be-8c1e-7ee6959c9b6c" ] } ], "mendeley" : { "previouslyFormattedCitation" : "(1992)" }, "properties" : { "noteIndex" : 0 }, "schema" : "https://github.com/citation-style-language/schema/raw/master/csl-citation.json" }</w:instrText>
                            </w:r>
                            <w:r>
                              <w:rPr>
                                <w:b w:val="0"/>
                                <w:color w:val="auto"/>
                              </w:rPr>
                              <w:fldChar w:fldCharType="separate"/>
                            </w:r>
                            <w:r w:rsidRPr="00352473">
                              <w:rPr>
                                <w:b w:val="0"/>
                                <w:noProof/>
                                <w:color w:val="auto"/>
                              </w:rPr>
                              <w:t>(1992)</w:t>
                            </w:r>
                            <w:r>
                              <w:rPr>
                                <w:b w:val="0"/>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24" o:spid="_x0000_s1045" type="#_x0000_t202" style="position:absolute;margin-left:-.4pt;margin-top:463.3pt;width:415.15pt;height:40.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" stroked="f">
                <v:path arrowok="t"/>
                <v:textbox style="mso-fit-shape-to-text:t" inset="0,0,0,0">
                  <w:txbxContent>
                    <w:p w14:paraId="320C88BF" w14:textId="77777777" w:rsidR="00476BB0" w:rsidRPr="003158C4" w:rsidRDefault="00476BB0" w:rsidP="008300F2">
                      <w:pPr>
                        <w:pStyle w:val="Caption"/>
                        <w:spacing w:line="360" w:lineRule="auto"/>
                        <w:rPr>
                          <w:b w:val="0"/>
                          <w:noProof/>
                          <w:color w:val="auto"/>
                        </w:rPr>
                      </w:pPr>
                      <w:bookmarkStart w:id="27" w:name="_Ref262750918"/>
                      <w:r w:rsidRPr="003158C4">
                        <w:rPr>
                          <w:color w:val="auto"/>
                        </w:rPr>
                        <w:t xml:space="preserve">Figure </w:t>
                      </w:r>
                      <w:r w:rsidRPr="003158C4">
                        <w:rPr>
                          <w:color w:val="auto"/>
                        </w:rPr>
                        <w:fldChar w:fldCharType="begin"/>
                      </w:r>
                      <w:r w:rsidRPr="003158C4">
                        <w:rPr>
                          <w:color w:val="auto"/>
                        </w:rPr>
                        <w:instrText xml:space="preserve"> SEQ Figure \* ARABIC </w:instrText>
                      </w:r>
                      <w:r w:rsidRPr="003158C4">
                        <w:rPr>
                          <w:color w:val="auto"/>
                        </w:rPr>
                        <w:fldChar w:fldCharType="separate"/>
                      </w:r>
                      <w:r>
                        <w:rPr>
                          <w:noProof/>
                          <w:color w:val="auto"/>
                        </w:rPr>
                        <w:t>12</w:t>
                      </w:r>
                      <w:r w:rsidRPr="003158C4">
                        <w:rPr>
                          <w:color w:val="auto"/>
                        </w:rPr>
                        <w:fldChar w:fldCharType="end"/>
                      </w:r>
                      <w:bookmarkEnd w:id="27"/>
                      <w:r w:rsidRPr="003158C4">
                        <w:rPr>
                          <w:b w:val="0"/>
                          <w:color w:val="auto"/>
                        </w:rPr>
                        <w:t xml:space="preserve"> Cone fundamentals shown for </w:t>
                      </w:r>
                      <w:r>
                        <w:rPr>
                          <w:b w:val="0"/>
                          <w:color w:val="auto"/>
                        </w:rPr>
                        <w:t>(</w:t>
                      </w:r>
                      <w:r w:rsidRPr="003158C4">
                        <w:rPr>
                          <w:b w:val="0"/>
                          <w:color w:val="auto"/>
                        </w:rPr>
                        <w:t>a</w:t>
                      </w:r>
                      <w:r>
                        <w:rPr>
                          <w:b w:val="0"/>
                          <w:color w:val="auto"/>
                        </w:rPr>
                        <w:t>) protanomalous observer and (b) deutranomalous observer.</w:t>
                      </w:r>
                      <w:r w:rsidRPr="003158C4">
                        <w:rPr>
                          <w:b w:val="0"/>
                          <w:color w:val="auto"/>
                        </w:rPr>
                        <w:t xml:space="preserve">  Recreated from DeMarco, Pokorny and Smith</w:t>
                      </w:r>
                      <w:r>
                        <w:rPr>
                          <w:b w:val="0"/>
                          <w:color w:val="auto"/>
                        </w:rPr>
                        <w:t xml:space="preserve"> </w:t>
                      </w:r>
                      <w:r>
                        <w:rPr>
                          <w:b w:val="0"/>
                          <w:color w:val="auto"/>
                        </w:rPr>
                        <w:fldChar w:fldCharType="begin" w:fldLock="1"/>
                      </w:r>
                      <w:r>
                        <w:rPr>
                          <w:b w:val="0"/>
                          <w:color w:val="auto"/>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shortTitle" : "J. Opt. Soc. Am. A", "title" : "Full-spectrum cone sensitivity functions for X-chromosome-linked anomalous trichromats", "type" : "article-journal", "volume" : "9" }, "suppress-author" : 1, "uris" : [ "http://www.mendeley.com/documents/?uuid=625e5702-fe02-40be-8c1e-7ee6959c9b6c" ] } ], "mendeley" : { "previouslyFormattedCitation" : "(1992)" }, "properties" : { "noteIndex" : 0 }, "schema" : "https://github.com/citation-style-language/schema/raw/master/csl-citation.json" }</w:instrText>
                      </w:r>
                      <w:r>
                        <w:rPr>
                          <w:b w:val="0"/>
                          <w:color w:val="auto"/>
                        </w:rPr>
                        <w:fldChar w:fldCharType="separate"/>
                      </w:r>
                      <w:r w:rsidRPr="00352473">
                        <w:rPr>
                          <w:b w:val="0"/>
                          <w:noProof/>
                          <w:color w:val="auto"/>
                        </w:rPr>
                        <w:t>(1992)</w:t>
                      </w:r>
                      <w:r>
                        <w:rPr>
                          <w:b w:val="0"/>
                          <w:color w:val="auto"/>
                        </w:rPr>
                        <w:fldChar w:fldCharType="end"/>
                      </w:r>
                    </w:p>
                  </w:txbxContent>
                </v:textbox>
                <w10:wrap type="square"/>
              </v:shape>
            </w:pict>
          </mc:Fallback>
        </mc:AlternateContent>
      </w:r>
      <w:r>
        <w:rPr>
          <w:noProof/>
          <w:lang w:val="en-US"/>
        </w:rPr>
        <mc:AlternateContent>
          <mc:Choice Requires="wpg">
            <w:drawing>
              <wp:anchor distT="0" distB="0" distL="114300" distR="114300" simplePos="0" relativeHeight="251661312" behindDoc="0" locked="0" layoutInCell="1" allowOverlap="1" wp14:anchorId="076F5F54" wp14:editId="458BF3E9">
                <wp:simplePos x="0" y="0"/>
                <wp:positionH relativeFrom="margin">
                  <wp:align>center</wp:align>
                </wp:positionH>
                <wp:positionV relativeFrom="margin">
                  <wp:align>top</wp:align>
                </wp:positionV>
                <wp:extent cx="5272405" cy="5826760"/>
                <wp:effectExtent l="0" t="0" r="10795" b="0"/>
                <wp:wrapSquare wrapText="bothSides"/>
                <wp:docPr id="357"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72405" cy="5826760"/>
                          <a:chOff x="0" y="0"/>
                          <a:chExt cx="5272405" cy="5826760"/>
                        </a:xfrm>
                      </wpg:grpSpPr>
                      <wpg:grpSp>
                        <wpg:cNvPr id="358" name="Group 20"/>
                        <wpg:cNvGrpSpPr/>
                        <wpg:grpSpPr>
                          <a:xfrm>
                            <a:off x="0" y="0"/>
                            <a:ext cx="5270500" cy="2854960"/>
                            <a:chOff x="0" y="0"/>
                            <a:chExt cx="5270500" cy="2854960"/>
                          </a:xfrm>
                        </wpg:grpSpPr>
                        <pic:pic xmlns:pic="http://schemas.openxmlformats.org/drawingml/2006/picture">
                          <pic:nvPicPr>
                            <pic:cNvPr id="359" name="Picture 1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270500" cy="2854960"/>
                            </a:xfrm>
                            <a:prstGeom prst="rect">
                              <a:avLst/>
                            </a:prstGeom>
                          </pic:spPr>
                        </pic:pic>
                        <wps:wsp>
                          <wps:cNvPr id="360" name="Text Box 19"/>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21AC6A2A" w14:textId="77777777" w:rsidR="008968B3" w:rsidRPr="00CD2C5E" w:rsidRDefault="008968B3" w:rsidP="008300F2">
                                <w:pPr>
                                  <w:rPr>
                                    <w:rFonts w:ascii="Helvetica" w:hAnsi="Helvetica"/>
                                    <w:sz w:val="32"/>
                                    <w:szCs w:val="32"/>
                                  </w:rPr>
                                </w:pPr>
                                <w:proofErr w:type="gramStart"/>
                                <w:r w:rsidRPr="00CD2C5E">
                                  <w:rPr>
                                    <w:rFonts w:ascii="Helvetica" w:hAnsi="Helvetica"/>
                                    <w:sz w:val="32"/>
                                    <w:szCs w:val="32"/>
                                  </w:rPr>
                                  <w:t>a</w:t>
                                </w:r>
                                <w:proofErr w:type="gramEnd"/>
                                <w:r w:rsidRPr="00CD2C5E">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1" name="Group 22"/>
                        <wpg:cNvGrpSpPr/>
                        <wpg:grpSpPr>
                          <a:xfrm>
                            <a:off x="0" y="2971800"/>
                            <a:ext cx="5272405" cy="2854960"/>
                            <a:chOff x="0" y="0"/>
                            <a:chExt cx="5272405" cy="2854960"/>
                          </a:xfrm>
                        </wpg:grpSpPr>
                        <pic:pic xmlns:pic="http://schemas.openxmlformats.org/drawingml/2006/picture">
                          <pic:nvPicPr>
                            <pic:cNvPr id="362" name="Picture 18"/>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1905" y="0"/>
                              <a:ext cx="5270500" cy="2854960"/>
                            </a:xfrm>
                            <a:prstGeom prst="rect">
                              <a:avLst/>
                            </a:prstGeom>
                          </pic:spPr>
                        </pic:pic>
                        <wps:wsp>
                          <wps:cNvPr id="363" name="Text Box 21"/>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14AC2F3B" w14:textId="77777777" w:rsidR="008968B3" w:rsidRPr="00CD2C5E" w:rsidRDefault="008968B3" w:rsidP="008300F2">
                                <w:pPr>
                                  <w:rPr>
                                    <w:rFonts w:ascii="Helvetica" w:hAnsi="Helvetica"/>
                                    <w:sz w:val="32"/>
                                    <w:szCs w:val="32"/>
                                  </w:rPr>
                                </w:pPr>
                                <w:proofErr w:type="gramStart"/>
                                <w:r w:rsidRPr="00CD2C5E">
                                  <w:rPr>
                                    <w:rFonts w:ascii="Helvetica" w:hAnsi="Helvetica"/>
                                    <w:sz w:val="32"/>
                                    <w:szCs w:val="32"/>
                                  </w:rPr>
                                  <w:t>b</w:t>
                                </w:r>
                                <w:proofErr w:type="gramEnd"/>
                                <w:r w:rsidRPr="00CD2C5E">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id="Group 23" o:spid="_x0000_s1046" style="position:absolute;margin-left:0;margin-top:0;width:415.15pt;height:458.8pt;z-index:251661312;mso-position-horizontal:center;mso-position-horizontal-relative:margin;mso-position-vertical:top;mso-position-vertical-relative:margin" coordsize="5272405,582676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">
                <v:group id="Group 20" o:spid="_x0000_s1047" style="position:absolute;width:5270500;height:2854960" coordsize="5270500,28549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vF16bDAAAA3AAAAA8A&#10;AAAAAAAAAAAAAAAAqQIAAGRycy9kb3ducmV2LnhtbFBLBQYAAAAABAAEAPoAAACZAwAAAAA=&#10;">
                  <v:shape id="Picture 17" o:spid="_x0000_s1048" type="#_x0000_t75" style="position:absolute;width:5270500;height:28549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eh&#10;2HLCAAAA3AAAAA8AAABkcnMvZG93bnJldi54bWxEj0GLwjAUhO+C/yG8BW+aqqzUrlFEUPYiYl3v&#10;j+ZtW2xeShJr99+bBcHjMDPfMKtNbxrRkfO1ZQXTSQKCuLC65lLBz2U/TkH4gKyxsUwK/sjDZj0c&#10;rDDT9sFn6vJQighhn6GCKoQ2k9IXFRn0E9sSR+/XOoMhSldK7fAR4aaRsyRZSIM1x4UKW9pVVNzy&#10;u1FwSju5PewO1yOeprdlKK65s41So49++wUiUB/e4Vf7WyuYfy7h/0w8AnL9B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XodhywgAAANwAAAAPAAAAAAAAAAAAAAAAAJwCAABk&#10;cnMvZG93bnJldi54bWxQSwUGAAAAAAQABAD3AAAAiwMAAAAA&#10;">
                    <v:imagedata r:id="rId27" o:title=""/>
                    <v:path arrowok="t"/>
                  </v:shape>
                  <v:shape id="Text Box 19" o:spid="_x0000_s1049"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21AC6A2A" w14:textId="77777777" w:rsidR="00476BB0" w:rsidRPr="00CD2C5E" w:rsidRDefault="00476BB0" w:rsidP="008300F2">
                          <w:pPr>
                            <w:rPr>
                              <w:rFonts w:ascii="Helvetica" w:hAnsi="Helvetica"/>
                              <w:sz w:val="32"/>
                              <w:szCs w:val="32"/>
                            </w:rPr>
                          </w:pPr>
                          <w:r w:rsidRPr="00CD2C5E">
                            <w:rPr>
                              <w:rFonts w:ascii="Helvetica" w:hAnsi="Helvetica"/>
                              <w:sz w:val="32"/>
                              <w:szCs w:val="32"/>
                            </w:rPr>
                            <w:t>a.</w:t>
                          </w:r>
                        </w:p>
                      </w:txbxContent>
                    </v:textbox>
                  </v:shape>
                </v:group>
                <v:group id="Group 22" o:spid="_x0000_s1050" style="position:absolute;top:2971800;width:5272405;height:2854960" coordsize="5272405,28549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STtIbGAAAA3AAA&#10;AA8AAAAAAAAAAAAAAAAAqQIAAGRycy9kb3ducmV2LnhtbFBLBQYAAAAABAAEAPoAAACcAwAAAAA=&#10;">
                  <v:shape id="Picture 18" o:spid="_x0000_s1051" type="#_x0000_t75" style="position:absolute;left:1905;width:5270500;height:28549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la&#10;pWXCAAAA3AAAAA8AAABkcnMvZG93bnJldi54bWxEj0GLwjAUhO/C/ofwFrxpqoIs1SgiuyAeFux6&#10;0NujeabB5qU00dZ/vxEEj8PMfMMs172rxZ3aYD0rmIwzEMSl15aNguPfz+gLRIjIGmvPpOBBAdar&#10;j8ESc+07PtC9iEYkCIccFVQxNrmUoazIYRj7hjh5F986jEm2RuoWuwR3tZxm2Vw6tJwWKmxoW1F5&#10;LW5OQXHMZvx7toU99d+mKx97azwqNfzsNwsQkfr4Dr/aO61gNp/C80w6AnL1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JWqVlwgAAANwAAAAPAAAAAAAAAAAAAAAAAJwCAABk&#10;cnMvZG93bnJldi54bWxQSwUGAAAAAAQABAD3AAAAiwMAAAAA&#10;">
                    <v:imagedata r:id="rId28" o:title=""/>
                    <v:path arrowok="t"/>
                  </v:shape>
                  <v:shape id="Text Box 21" o:spid="_x0000_s1052"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QrWxAAA&#10;ANwAAAAPAAAAZHJzL2Rvd25yZXYueG1sRI9Ba8JAFITvgv9heUJvulu1YtNsRJRCTxbTWujtkX0m&#10;odm3Ibs18d+7hYLHYWa+YdLNYBtxoc7XjjU8zhQI4sKZmksNnx+v0zUIH5ANNo5Jw5U8bLLxKMXE&#10;uJ6PdMlDKSKEfYIaqhDaREpfVGTRz1xLHL2z6yyGKLtSmg77CLeNnCu1khZrjgsVtrSrqPjJf62G&#10;0+H8/bVU7+XePrW9G5Rk+yy1fpgM2xcQgYZwD/+334yGxWoBf2fiEZDZ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JkK1sQAAADcAAAADwAAAAAAAAAAAAAAAACXAgAAZHJzL2Rv&#10;d25yZXYueG1sUEsFBgAAAAAEAAQA9QAAAIgDAAAAAA==&#10;" filled="f" stroked="f">
                    <v:textbox>
                      <w:txbxContent>
                        <w:p w14:paraId="14AC2F3B" w14:textId="77777777" w:rsidR="00476BB0" w:rsidRPr="00CD2C5E" w:rsidRDefault="00476BB0" w:rsidP="008300F2">
                          <w:pPr>
                            <w:rPr>
                              <w:rFonts w:ascii="Helvetica" w:hAnsi="Helvetica"/>
                              <w:sz w:val="32"/>
                              <w:szCs w:val="32"/>
                            </w:rPr>
                          </w:pPr>
                          <w:r w:rsidRPr="00CD2C5E">
                            <w:rPr>
                              <w:rFonts w:ascii="Helvetica" w:hAnsi="Helvetica"/>
                              <w:sz w:val="32"/>
                              <w:szCs w:val="32"/>
                            </w:rPr>
                            <w:t>b.</w:t>
                          </w:r>
                        </w:p>
                      </w:txbxContent>
                    </v:textbox>
                  </v:shape>
                </v:group>
                <w10:wrap type="square" anchorx="margin" anchory="margin"/>
              </v:group>
            </w:pict>
          </mc:Fallback>
        </mc:AlternateContent>
      </w:r>
    </w:p>
    <w:p w14:paraId="20D0C139" w14:textId="20F8A5A3" w:rsidR="008300F2" w:rsidRDefault="008300F2" w:rsidP="008300F2">
      <w:r>
        <w:rPr>
          <w:noProof/>
          <w:lang w:val="en-US"/>
        </w:rPr>
        <mc:AlternateContent>
          <mc:Choice Requires="wpg">
            <w:drawing>
              <wp:anchor distT="0" distB="0" distL="114300" distR="114300" simplePos="0" relativeHeight="251663360" behindDoc="0" locked="0" layoutInCell="1" allowOverlap="1" wp14:anchorId="56A8D6BB" wp14:editId="6407F96D">
                <wp:simplePos x="0" y="0"/>
                <wp:positionH relativeFrom="column">
                  <wp:posOffset>0</wp:posOffset>
                </wp:positionH>
                <wp:positionV relativeFrom="paragraph">
                  <wp:posOffset>2628900</wp:posOffset>
                </wp:positionV>
                <wp:extent cx="5270500" cy="6346190"/>
                <wp:effectExtent l="0" t="0" r="12700" b="3810"/>
                <wp:wrapSquare wrapText="bothSides"/>
                <wp:docPr id="600"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70500" cy="6346190"/>
                          <a:chOff x="0" y="0"/>
                          <a:chExt cx="5270500" cy="6346190"/>
                        </a:xfrm>
                      </wpg:grpSpPr>
                      <wpg:grpSp>
                        <wpg:cNvPr id="601" name="Group 32"/>
                        <wpg:cNvGrpSpPr/>
                        <wpg:grpSpPr>
                          <a:xfrm>
                            <a:off x="0" y="0"/>
                            <a:ext cx="5270500" cy="5720715"/>
                            <a:chOff x="0" y="0"/>
                            <a:chExt cx="5270500" cy="5720715"/>
                          </a:xfrm>
                        </wpg:grpSpPr>
                        <wpg:grpSp>
                          <wpg:cNvPr id="602" name="Group 29"/>
                          <wpg:cNvGrpSpPr/>
                          <wpg:grpSpPr>
                            <a:xfrm>
                              <a:off x="0" y="0"/>
                              <a:ext cx="5270500" cy="5720715"/>
                              <a:chOff x="0" y="0"/>
                              <a:chExt cx="5270500" cy="5720715"/>
                            </a:xfrm>
                          </wpg:grpSpPr>
                          <pic:pic xmlns:pic="http://schemas.openxmlformats.org/drawingml/2006/picture">
                            <pic:nvPicPr>
                              <pic:cNvPr id="603" name="Picture 28"/>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857500"/>
                                <a:ext cx="5270500" cy="2863215"/>
                              </a:xfrm>
                              <a:prstGeom prst="rect">
                                <a:avLst/>
                              </a:prstGeom>
                            </pic:spPr>
                          </pic:pic>
                          <pic:pic xmlns:pic="http://schemas.openxmlformats.org/drawingml/2006/picture">
                            <pic:nvPicPr>
                              <pic:cNvPr id="604" name="Picture 2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70500" cy="2875915"/>
                              </a:xfrm>
                              <a:prstGeom prst="rect">
                                <a:avLst/>
                              </a:prstGeom>
                            </pic:spPr>
                          </pic:pic>
                        </wpg:grpSp>
                        <wps:wsp>
                          <wps:cNvPr id="605" name="Text Box 30"/>
                          <wps:cNvSpPr txBox="1"/>
                          <wps:spPr>
                            <a:xfrm>
                              <a:off x="0" y="285750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0DE75664" w14:textId="77777777" w:rsidR="008968B3" w:rsidRPr="00E34DCF" w:rsidRDefault="008968B3" w:rsidP="008300F2">
                                <w:pPr>
                                  <w:rPr>
                                    <w:rFonts w:ascii="Helvetica" w:hAnsi="Helvetica"/>
                                    <w:sz w:val="32"/>
                                    <w:szCs w:val="32"/>
                                  </w:rPr>
                                </w:pPr>
                                <w:proofErr w:type="gramStart"/>
                                <w:r w:rsidRPr="00E34DCF">
                                  <w:rPr>
                                    <w:rFonts w:ascii="Helvetica" w:hAnsi="Helvetica"/>
                                    <w:sz w:val="32"/>
                                    <w:szCs w:val="32"/>
                                  </w:rPr>
                                  <w:t>b</w:t>
                                </w:r>
                                <w:proofErr w:type="gramEnd"/>
                                <w:r w:rsidRPr="00E34DCF">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6" name="Text Box 31"/>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704BFE62" w14:textId="77777777" w:rsidR="008968B3" w:rsidRPr="00E34DCF" w:rsidRDefault="008968B3" w:rsidP="008300F2">
                                <w:pPr>
                                  <w:rPr>
                                    <w:rFonts w:ascii="Helvetica" w:hAnsi="Helvetica"/>
                                    <w:sz w:val="32"/>
                                    <w:szCs w:val="32"/>
                                  </w:rPr>
                                </w:pPr>
                                <w:proofErr w:type="gramStart"/>
                                <w:r>
                                  <w:rPr>
                                    <w:rFonts w:ascii="Helvetica" w:hAnsi="Helvetica"/>
                                    <w:sz w:val="32"/>
                                    <w:szCs w:val="32"/>
                                  </w:rPr>
                                  <w:t>a</w:t>
                                </w:r>
                                <w:proofErr w:type="gramEnd"/>
                                <w:r w:rsidRPr="00E34DCF">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07" name="Text Box 33"/>
                        <wps:cNvSpPr txBox="1"/>
                        <wps:spPr>
                          <a:xfrm>
                            <a:off x="0" y="5829300"/>
                            <a:ext cx="5270500" cy="516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6F4C223" w14:textId="77777777" w:rsidR="008968B3" w:rsidRPr="00153A22" w:rsidRDefault="008968B3" w:rsidP="008300F2">
                              <w:pPr>
                                <w:pStyle w:val="Caption"/>
                                <w:spacing w:line="360" w:lineRule="auto"/>
                                <w:rPr>
                                  <w:b w:val="0"/>
                                  <w:noProof/>
                                  <w:color w:val="auto"/>
                                </w:rPr>
                              </w:pPr>
                              <w:bookmarkStart w:id="24" w:name="_Ref262807350"/>
                              <w:r w:rsidRPr="00153A22">
                                <w:rPr>
                                  <w:color w:val="auto"/>
                                </w:rPr>
                                <w:t xml:space="preserve">Figure </w:t>
                              </w:r>
                              <w:r w:rsidRPr="00153A22">
                                <w:rPr>
                                  <w:color w:val="auto"/>
                                </w:rPr>
                                <w:fldChar w:fldCharType="begin"/>
                              </w:r>
                              <w:r w:rsidRPr="00153A22">
                                <w:rPr>
                                  <w:color w:val="auto"/>
                                </w:rPr>
                                <w:instrText xml:space="preserve"> SEQ Figure \* ARABIC </w:instrText>
                              </w:r>
                              <w:r w:rsidRPr="00153A22">
                                <w:rPr>
                                  <w:color w:val="auto"/>
                                </w:rPr>
                                <w:fldChar w:fldCharType="separate"/>
                              </w:r>
                              <w:r>
                                <w:rPr>
                                  <w:noProof/>
                                  <w:color w:val="auto"/>
                                </w:rPr>
                                <w:t>13</w:t>
                              </w:r>
                              <w:r w:rsidRPr="00153A22">
                                <w:rPr>
                                  <w:color w:val="auto"/>
                                </w:rPr>
                                <w:fldChar w:fldCharType="end"/>
                              </w:r>
                              <w:bookmarkEnd w:id="24"/>
                              <w:r w:rsidRPr="00153A22">
                                <w:rPr>
                                  <w:b w:val="0"/>
                                  <w:color w:val="auto"/>
                                </w:rPr>
                                <w:t xml:space="preserve"> Cone types (and their sensitivities) in observers with (a) </w:t>
                              </w:r>
                              <w:proofErr w:type="spellStart"/>
                              <w:r w:rsidRPr="00153A22">
                                <w:rPr>
                                  <w:b w:val="0"/>
                                  <w:color w:val="auto"/>
                                </w:rPr>
                                <w:t>deutranopia</w:t>
                              </w:r>
                              <w:proofErr w:type="spellEnd"/>
                              <w:r w:rsidRPr="00153A22">
                                <w:rPr>
                                  <w:b w:val="0"/>
                                  <w:color w:val="auto"/>
                                </w:rPr>
                                <w:t xml:space="preserve"> and (b) </w:t>
                              </w:r>
                              <w:proofErr w:type="spellStart"/>
                              <w:r w:rsidRPr="00153A22">
                                <w:rPr>
                                  <w:b w:val="0"/>
                                  <w:color w:val="auto"/>
                                </w:rPr>
                                <w:t>protanopia</w:t>
                              </w:r>
                              <w:proofErr w:type="spellEnd"/>
                              <w:r w:rsidRPr="00153A22">
                                <w:rPr>
                                  <w:b w:val="0"/>
                                  <w:color w:val="auto"/>
                                </w:rPr>
                                <w:t>.  Recreated using con</w:t>
                              </w:r>
                              <w:r>
                                <w:rPr>
                                  <w:b w:val="0"/>
                                  <w:color w:val="auto"/>
                                </w:rPr>
                                <w:t>e</w:t>
                              </w:r>
                              <w:r w:rsidRPr="00153A22">
                                <w:rPr>
                                  <w:b w:val="0"/>
                                  <w:color w:val="auto"/>
                                </w:rPr>
                                <w:t xml:space="preserve"> fundamentals from </w:t>
                              </w:r>
                              <w:proofErr w:type="spellStart"/>
                              <w:r w:rsidRPr="00153A22">
                                <w:rPr>
                                  <w:b w:val="0"/>
                                  <w:color w:val="auto"/>
                                </w:rPr>
                                <w:t>DeMarco</w:t>
                              </w:r>
                              <w:proofErr w:type="spellEnd"/>
                              <w:r w:rsidRPr="00153A22">
                                <w:rPr>
                                  <w:b w:val="0"/>
                                  <w:color w:val="auto"/>
                                </w:rPr>
                                <w:t xml:space="preserve">, </w:t>
                              </w:r>
                              <w:proofErr w:type="spellStart"/>
                              <w:r w:rsidRPr="00153A22">
                                <w:rPr>
                                  <w:b w:val="0"/>
                                  <w:color w:val="auto"/>
                                </w:rPr>
                                <w:t>Pokorny</w:t>
                              </w:r>
                              <w:proofErr w:type="spellEnd"/>
                              <w:r w:rsidRPr="00153A22">
                                <w:rPr>
                                  <w:b w:val="0"/>
                                  <w:color w:val="auto"/>
                                </w:rPr>
                                <w:t xml:space="preserve"> and Smith</w:t>
                              </w:r>
                              <w:r>
                                <w:rPr>
                                  <w:b w:val="0"/>
                                  <w:color w:val="auto"/>
                                </w:rPr>
                                <w:t xml:space="preserve"> </w:t>
                              </w:r>
                              <w:r>
                                <w:rPr>
                                  <w:b w:val="0"/>
                                  <w:color w:val="auto"/>
                                </w:rPr>
                                <w:fldChar w:fldCharType="begin" w:fldLock="1"/>
                              </w:r>
                              <w:r>
                                <w:rPr>
                                  <w:b w:val="0"/>
                                  <w:color w:val="auto"/>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shortTitle" : "J. Opt. Soc. Am. A", "title" : "Full-spectrum cone sensitivity functions for X-chromosome-linked anomalous trichromats", "type" : "article-journal", "volume" : "9" }, "suppress-author" : 1, "uris" : [ "http://www.mendeley.com/documents/?uuid=625e5702-fe02-40be-8c1e-7ee6959c9b6c" ] } ], "mendeley" : { "previouslyFormattedCitation" : "(1992)" }, "properties" : { "noteIndex" : 0 }, "schema" : "https://github.com/citation-style-language/schema/raw/master/csl-citation.json" }</w:instrText>
                              </w:r>
                              <w:r>
                                <w:rPr>
                                  <w:b w:val="0"/>
                                  <w:color w:val="auto"/>
                                </w:rPr>
                                <w:fldChar w:fldCharType="separate"/>
                              </w:r>
                              <w:r w:rsidRPr="00153A22">
                                <w:rPr>
                                  <w:b w:val="0"/>
                                  <w:noProof/>
                                  <w:color w:val="auto"/>
                                </w:rPr>
                                <w:t>(1992)</w:t>
                              </w:r>
                              <w:r>
                                <w:rPr>
                                  <w:b w:val="0"/>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4" o:spid="_x0000_s1053" style="position:absolute;margin-left:0;margin-top:207pt;width:415pt;height:499.7pt;z-index:251663360" coordsize="5270500,634619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">
                <v:group id="Group 32" o:spid="_x0000_s1054" style="position:absolute;width:5270500;height:5720715" coordsize="5270500,57207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Qi8qLGAAAA3AAA&#10;AA8AAAAAAAAAAAAAAAAAqQIAAGRycy9kb3ducmV2LnhtbFBLBQYAAAAABAAEAPoAAACcAwAAAAA=&#10;">
                  <v:group id="Group 29" o:spid="_x0000_s1055" style="position:absolute;width:5270500;height:5720715" coordsize="5270500,57207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TwbNXGAAAA3AAA&#10;AA8AAAAAAAAAAAAAAAAAqQIAAGRycy9kb3ducmV2LnhtbFBLBQYAAAAABAAEAPoAAACcAwAAAAA=&#10;">
                    <v:shape id="Picture 28" o:spid="_x0000_s1056" type="#_x0000_t75" style="position:absolute;top:2857500;width:5270500;height:28632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UU&#10;mxDDAAAA3AAAAA8AAABkcnMvZG93bnJldi54bWxEj0+LwjAUxO+C3yE8wZumVRDpGkUXZPWw4N/7&#10;o3nbljYv3SSr9dtvBMHjMDO/YRarzjTiRs5XlhWk4wQEcW51xYWCy3k7moPwAVljY5kUPMjDatnv&#10;LTDT9s5Hup1CISKEfYYKyhDaTEqfl2TQj21LHL0f6wyGKF0htcN7hJtGTpJkJg1WHBdKbOmzpLw+&#10;/RkFjW7d5vd7H+rLYX891l/p+dClSg0H3foDRKAuvMOv9k4rmCVTeJ6JR0Au/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RSbEMMAAADcAAAADwAAAAAAAAAAAAAAAACcAgAA&#10;ZHJzL2Rvd25yZXYueG1sUEsFBgAAAAAEAAQA9wAAAIwDAAAAAA==&#10;">
                      <v:imagedata r:id="rId31" o:title=""/>
                      <v:path arrowok="t"/>
                    </v:shape>
                    <v:shape id="Picture 26" o:spid="_x0000_s1057" type="#_x0000_t75" style="position:absolute;width:5270500;height:28759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2t&#10;4ePDAAAA3AAAAA8AAABkcnMvZG93bnJldi54bWxEj1FrwkAQhN8L/odjhb7VO4uIpp4iloIgiFXp&#10;8za3JqHZvZC7xvjve4LQx2FmvmEWq55r1VEbKi8WxiMDiiT3rpLCwvn08TIDFSKKw9oLWbhRgNVy&#10;8LTAzPmrfFJ3jIVKEAkZWihjbDKtQ14SYxj5hiR5F98yxiTbQrsWrwnOtX41ZqoZK0kLJTa0KSn/&#10;Of6yhWj4tl/vZob5+51286+O+sPF2udhv34DFamP/+FHe+ssTM0E7mfSEdDL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a3h48MAAADcAAAADwAAAAAAAAAAAAAAAACcAgAA&#10;ZHJzL2Rvd25yZXYueG1sUEsFBgAAAAAEAAQA9wAAAIwDAAAAAA==&#10;">
                      <v:imagedata r:id="rId32" o:title=""/>
                      <v:path arrowok="t"/>
                    </v:shape>
                  </v:group>
                  <v:shape id="Text Box 30" o:spid="_x0000_s1058" type="#_x0000_t202" style="position:absolute;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jXEdxAAA&#10;ANwAAAAPAAAAZHJzL2Rvd25yZXYueG1sRI9Ba8JAFITvQv/D8grezG6LCZpmldJS8FRRW6G3R/aZ&#10;hGbfhuzWxH/fFQSPw8x8wxTr0bbiTL1vHGt4ShQI4tKZhisNX4eP2QKED8gGW8ek4UIe1quHSYG5&#10;cQPv6LwPlYgQ9jlqqEPocil9WZNFn7iOOHon11sMUfaVND0OEW5b+axUJi02HBdq7OitpvJ3/2c1&#10;fH+efo5zta3ebdoNblSS7VJqPX0cX19ABBrDPXxrb4yGTKVwPROPgFz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I1xHcQAAADcAAAADwAAAAAAAAAAAAAAAACXAgAAZHJzL2Rv&#10;d25yZXYueG1sUEsFBgAAAAAEAAQA9QAAAIgDAAAAAA==&#10;" filled="f" stroked="f">
                    <v:textbox>
                      <w:txbxContent>
                        <w:p w14:paraId="0DE75664" w14:textId="77777777" w:rsidR="00476BB0" w:rsidRPr="00E34DCF" w:rsidRDefault="00476BB0" w:rsidP="008300F2">
                          <w:pPr>
                            <w:rPr>
                              <w:rFonts w:ascii="Helvetica" w:hAnsi="Helvetica"/>
                              <w:sz w:val="32"/>
                              <w:szCs w:val="32"/>
                            </w:rPr>
                          </w:pPr>
                          <w:r w:rsidRPr="00E34DCF">
                            <w:rPr>
                              <w:rFonts w:ascii="Helvetica" w:hAnsi="Helvetica"/>
                              <w:sz w:val="32"/>
                              <w:szCs w:val="32"/>
                            </w:rPr>
                            <w:t>b.</w:t>
                          </w:r>
                        </w:p>
                      </w:txbxContent>
                    </v:textbox>
                  </v:shape>
                  <v:shape id="Text Box 31" o:spid="_x0000_s1059"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X+9qxAAA&#10;ANwAAAAPAAAAZHJzL2Rvd25yZXYueG1sRI9Ba8JAFITvgv9heQVvZrfFhjZ1FakInlqMreDtkX0m&#10;odm3Ibsm6b/vFgSPw8x8wyzXo21ET52vHWt4TBQI4sKZmksNX8fd/AWED8gGG8ek4Zc8rFfTyRIz&#10;4wY+UJ+HUkQI+ww1VCG0mZS+qMiiT1xLHL2L6yyGKLtSmg6HCLeNfFIqlRZrjgsVtvReUfGTX62G&#10;74/L+bRQn+XWPreDG5Vk+yq1nj2MmzcQgcZwD9/ae6MhVSn8n4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F/vasQAAADcAAAADwAAAAAAAAAAAAAAAACXAgAAZHJzL2Rv&#10;d25yZXYueG1sUEsFBgAAAAAEAAQA9QAAAIgDAAAAAA==&#10;" filled="f" stroked="f">
                    <v:textbox>
                      <w:txbxContent>
                        <w:p w14:paraId="704BFE62" w14:textId="77777777" w:rsidR="00476BB0" w:rsidRPr="00E34DCF" w:rsidRDefault="00476BB0" w:rsidP="008300F2">
                          <w:pPr>
                            <w:rPr>
                              <w:rFonts w:ascii="Helvetica" w:hAnsi="Helvetica"/>
                              <w:sz w:val="32"/>
                              <w:szCs w:val="32"/>
                            </w:rPr>
                          </w:pPr>
                          <w:r>
                            <w:rPr>
                              <w:rFonts w:ascii="Helvetica" w:hAnsi="Helvetica"/>
                              <w:sz w:val="32"/>
                              <w:szCs w:val="32"/>
                            </w:rPr>
                            <w:t>a</w:t>
                          </w:r>
                          <w:r w:rsidRPr="00E34DCF">
                            <w:rPr>
                              <w:rFonts w:ascii="Helvetica" w:hAnsi="Helvetica"/>
                              <w:sz w:val="32"/>
                              <w:szCs w:val="32"/>
                            </w:rPr>
                            <w:t>.</w:t>
                          </w:r>
                        </w:p>
                      </w:txbxContent>
                    </v:textbox>
                  </v:shape>
                </v:group>
                <v:shape id="Text Box 33" o:spid="_x0000_s1060" type="#_x0000_t202" style="position:absolute;top:5829300;width:5270500;height:516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9XxnxgAA&#10;ANwAAAAPAAAAZHJzL2Rvd25yZXYueG1sRI9BS8NAFITvgv9heYIXsRtriRK7LaVUUC/BmIu3R/Y1&#10;G82+DbubJv57VxB6HGbmG2a9nW0vTuRD51jB3SIDQdw43XGroP54vn0EESKyxt4xKfihANvN5cUa&#10;C+0mfqdTFVuRIBwKVGBiHAopQ2PIYli4gTh5R+ctxiR9K7XHKcFtL5dZlkuLHacFgwPtDTXf1WgV&#10;lKvP0tyMx8PbbnXvX+txn3+1lVLXV/PuCUSkOZ7D/+0XrSDPHuDvTDoCcvML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9XxnxgAAANwAAAAPAAAAAAAAAAAAAAAAAJcCAABkcnMv&#10;ZG93bnJldi54bWxQSwUGAAAAAAQABAD1AAAAigMAAAAA&#10;" stroked="f">
                  <v:textbox style="mso-fit-shape-to-text:t" inset="0,0,0,0">
                    <w:txbxContent>
                      <w:p w14:paraId="56F4C223" w14:textId="77777777" w:rsidR="00476BB0" w:rsidRPr="00153A22" w:rsidRDefault="00476BB0" w:rsidP="008300F2">
                        <w:pPr>
                          <w:pStyle w:val="Caption"/>
                          <w:spacing w:line="360" w:lineRule="auto"/>
                          <w:rPr>
                            <w:b w:val="0"/>
                            <w:noProof/>
                            <w:color w:val="auto"/>
                          </w:rPr>
                        </w:pPr>
                        <w:bookmarkStart w:id="29" w:name="_Ref262807350"/>
                        <w:r w:rsidRPr="00153A22">
                          <w:rPr>
                            <w:color w:val="auto"/>
                          </w:rPr>
                          <w:t xml:space="preserve">Figure </w:t>
                        </w:r>
                        <w:r w:rsidRPr="00153A22">
                          <w:rPr>
                            <w:color w:val="auto"/>
                          </w:rPr>
                          <w:fldChar w:fldCharType="begin"/>
                        </w:r>
                        <w:r w:rsidRPr="00153A22">
                          <w:rPr>
                            <w:color w:val="auto"/>
                          </w:rPr>
                          <w:instrText xml:space="preserve"> SEQ Figure \* ARABIC </w:instrText>
                        </w:r>
                        <w:r w:rsidRPr="00153A22">
                          <w:rPr>
                            <w:color w:val="auto"/>
                          </w:rPr>
                          <w:fldChar w:fldCharType="separate"/>
                        </w:r>
                        <w:r>
                          <w:rPr>
                            <w:noProof/>
                            <w:color w:val="auto"/>
                          </w:rPr>
                          <w:t>13</w:t>
                        </w:r>
                        <w:r w:rsidRPr="00153A22">
                          <w:rPr>
                            <w:color w:val="auto"/>
                          </w:rPr>
                          <w:fldChar w:fldCharType="end"/>
                        </w:r>
                        <w:bookmarkEnd w:id="29"/>
                        <w:r w:rsidRPr="00153A22">
                          <w:rPr>
                            <w:b w:val="0"/>
                            <w:color w:val="auto"/>
                          </w:rPr>
                          <w:t xml:space="preserve"> Cone types (and their sensitivities) in observers with (a) deutranopia and (b) protanopia.  Recreated using con</w:t>
                        </w:r>
                        <w:r>
                          <w:rPr>
                            <w:b w:val="0"/>
                            <w:color w:val="auto"/>
                          </w:rPr>
                          <w:t>e</w:t>
                        </w:r>
                        <w:r w:rsidRPr="00153A22">
                          <w:rPr>
                            <w:b w:val="0"/>
                            <w:color w:val="auto"/>
                          </w:rPr>
                          <w:t xml:space="preserve"> fundamentals from DeMarco, Pokorny and Smith</w:t>
                        </w:r>
                        <w:r>
                          <w:rPr>
                            <w:b w:val="0"/>
                            <w:color w:val="auto"/>
                          </w:rPr>
                          <w:t xml:space="preserve"> </w:t>
                        </w:r>
                        <w:r>
                          <w:rPr>
                            <w:b w:val="0"/>
                            <w:color w:val="auto"/>
                          </w:rPr>
                          <w:fldChar w:fldCharType="begin" w:fldLock="1"/>
                        </w:r>
                        <w:r>
                          <w:rPr>
                            <w:b w:val="0"/>
                            <w:color w:val="auto"/>
                          </w:rPr>
                          <w:instrText>ADDIN CSL_CITATION { "citationItems" : [ { "id" : "ITEM-1", "itemData" : { "DOI" : "10.1364/JOSAA.9.001465", "ISSN" : "1084-7529", "abstract" : "We derived the cone fundamentals for X-chromosome-linked anomalous trichromats for the wavelength range of 400\u2013700 nm. Pigment templates were constructed from the cone fundamentals of normal trichromats after correction for ocular media absorption. The resultant retinal-level sensitivities had small irregularities in the short-wavelength region that were smoothed. The pigment templates, expressed as quantal sensitivities, were then shifted on a frequency abscissa to solve for the \u03bbmax of the pigments of anomalous trichromats needed to predict average anomaloscope matching data. We found that the protanomalous M- and L\u2032-cone pigments are separated by 10 nm and the deuteranomalous M\u2032- and L-cone pigments are separated by 6 nm (rounded to the nearest nanometer), where M and L indicate middle- and long-wavelength sensitive, respectively. The triads of peak wavelengths for the corneal energy-based sensitivities were as follows: normal: 440, 543, and 566 nm; protanomalous: 440, 543, and 553 nm; and deuteranomalous: 440, 560, and 566 nm.", "author" : [ { "dropping-particle" : "", "family" : "DeMarco", "given" : "Paul", "non-dropping-particle" : "", "parse-names" : false, "suffix" : "" }, { "dropping-particle" : "", "family" : "Pokorny", "given" : "Joel", "non-dropping-particle" : "", "parse-names" : false, "suffix" : "" }, { "dropping-particle" : "", "family" : "Smith", "given" : "Vivianne C.", "non-dropping-particle" : "", "parse-names" : false, "suffix" : "" } ], "container-title" : "Journal of the Optical Society of America A", "id" : "ITEM-1", "issue" : "9", "issued" : { "date-parts" : [ [ "1992", "9", "1" ] ] }, "page" : "1465", "publisher" : "OSA", "shortTitle" : "J. Opt. Soc. Am. A", "title" : "Full-spectrum cone sensitivity functions for X-chromosome-linked anomalous trichromats", "type" : "article-journal", "volume" : "9" }, "suppress-author" : 1, "uris" : [ "http://www.mendeley.com/documents/?uuid=625e5702-fe02-40be-8c1e-7ee6959c9b6c" ] } ], "mendeley" : { "previouslyFormattedCitation" : "(1992)" }, "properties" : { "noteIndex" : 0 }, "schema" : "https://github.com/citation-style-language/schema/raw/master/csl-citation.json" }</w:instrText>
                        </w:r>
                        <w:r>
                          <w:rPr>
                            <w:b w:val="0"/>
                            <w:color w:val="auto"/>
                          </w:rPr>
                          <w:fldChar w:fldCharType="separate"/>
                        </w:r>
                        <w:r w:rsidRPr="00153A22">
                          <w:rPr>
                            <w:b w:val="0"/>
                            <w:noProof/>
                            <w:color w:val="auto"/>
                          </w:rPr>
                          <w:t>(1992)</w:t>
                        </w:r>
                        <w:r>
                          <w:rPr>
                            <w:b w:val="0"/>
                            <w:color w:val="auto"/>
                          </w:rPr>
                          <w:fldChar w:fldCharType="end"/>
                        </w:r>
                      </w:p>
                    </w:txbxContent>
                  </v:textbox>
                </v:shape>
                <w10:wrap type="square"/>
              </v:group>
            </w:pict>
          </mc:Fallback>
        </mc:AlternateContent>
      </w:r>
      <w:r>
        <w:t>In comparison to anomalous trichromacy, dichromacy tends to produce similar levels of deficiency in all individuals with this condition.  D</w:t>
      </w:r>
      <w:r w:rsidRPr="00375B92">
        <w:t>ichromats ha</w:t>
      </w:r>
      <w:r>
        <w:t xml:space="preserve">ve one totally absent cone type, </w:t>
      </w:r>
      <w:r w:rsidRPr="00375B92">
        <w:t>which results</w:t>
      </w:r>
      <w:r>
        <w:t xml:space="preserve"> </w:t>
      </w:r>
      <w:r w:rsidRPr="00375B92">
        <w:t xml:space="preserve">in a more severe inability to distinguish between particular colours.  </w:t>
      </w:r>
      <w:r>
        <w:t xml:space="preserve">Due to the sex-linked component of genes for L and M cones, the most common types of dichromacy are </w:t>
      </w:r>
      <w:proofErr w:type="spellStart"/>
      <w:r>
        <w:t>deutranopia</w:t>
      </w:r>
      <w:proofErr w:type="spellEnd"/>
      <w:r>
        <w:t xml:space="preserve"> (lack of M cones) and </w:t>
      </w:r>
      <w:proofErr w:type="spellStart"/>
      <w:r>
        <w:t>protanopia</w:t>
      </w:r>
      <w:proofErr w:type="spellEnd"/>
      <w:r>
        <w:t xml:space="preserve"> (lack of L cones) – see </w:t>
      </w:r>
      <w:r>
        <w:fldChar w:fldCharType="begin"/>
      </w:r>
      <w:r>
        <w:instrText xml:space="preserve"> REF _Ref262807350 \h </w:instrText>
      </w:r>
      <w:r>
        <w:fldChar w:fldCharType="separate"/>
      </w:r>
      <w:r w:rsidR="00567AA8" w:rsidRPr="00153A22">
        <w:t xml:space="preserve">Figure </w:t>
      </w:r>
      <w:r w:rsidR="00567AA8">
        <w:rPr>
          <w:noProof/>
        </w:rPr>
        <w:t>13</w:t>
      </w:r>
      <w:r>
        <w:fldChar w:fldCharType="end"/>
      </w:r>
      <w:r>
        <w:t xml:space="preserve">.  </w:t>
      </w:r>
      <w:r w:rsidRPr="00375B92">
        <w:t xml:space="preserve">The prevalence is lower than for anomalous trichromacy, </w:t>
      </w:r>
      <w:r>
        <w:t xml:space="preserve">with </w:t>
      </w:r>
      <w:r w:rsidRPr="00375B92">
        <w:t>approximately 2% of males</w:t>
      </w:r>
      <w:r>
        <w:t xml:space="preserve"> being affected </w:t>
      </w:r>
      <w:r>
        <w:fldChar w:fldCharType="begin" w:fldLock="1"/>
      </w:r>
      <w:r>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uris" : [ "http://www.mendeley.com/documents/?uuid=9b9e73f4-8f31-4b0a-84cc-cf689ca374a7" ] }, { "id" : "ITEM-2",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2", "issued" : { "date-parts" : [ [ "2001" ] ] }, "page" : "492", "publisher" : "Cambridge University Press", "title" : "Color Vision: From Genes to Perception", "type" : "book" }, "uris" : [ "http://www.mendeley.com/documents/?uuid=4945eb8b-6340-4514-bfa8-a6b35889d556" ] } ], "mendeley" : { "previouslyFormattedCitation" : "(Gegenfurtner &amp; Sharpe, 2001; Morgan et al., 1992)" }, "properties" : { "noteIndex" : 0 }, "schema" : "https://github.com/citation-style-language/schema/raw/master/csl-citation.json" }</w:instrText>
      </w:r>
      <w:r>
        <w:fldChar w:fldCharType="separate"/>
      </w:r>
      <w:r w:rsidRPr="00F13ADD">
        <w:rPr>
          <w:noProof/>
        </w:rPr>
        <w:t>(Gegenfurtner &amp; Sharpe, 2001; Morgan et al., 1992)</w:t>
      </w:r>
      <w:r>
        <w:fldChar w:fldCharType="end"/>
      </w:r>
      <w:r>
        <w:t>,</w:t>
      </w:r>
      <w:r w:rsidRPr="00375B92">
        <w:t xml:space="preserve"> but </w:t>
      </w:r>
      <w:r>
        <w:t xml:space="preserve">this </w:t>
      </w:r>
      <w:r w:rsidRPr="00375B92">
        <w:t>is nevertheless considered a substantial percentage of the population.</w:t>
      </w:r>
    </w:p>
    <w:p w14:paraId="03917257" w14:textId="607B51A8" w:rsidR="008300F2" w:rsidRDefault="008300F2" w:rsidP="008300F2">
      <w:r>
        <w:rPr>
          <w:noProof/>
          <w:lang w:val="en-US"/>
        </w:rPr>
        <mc:AlternateContent>
          <mc:Choice Requires="wpg">
            <w:drawing>
              <wp:anchor distT="0" distB="0" distL="114300" distR="114300" simplePos="0" relativeHeight="251664384" behindDoc="0" locked="0" layoutInCell="1" allowOverlap="1" wp14:anchorId="2642AD23" wp14:editId="348EAC78">
                <wp:simplePos x="0" y="0"/>
                <wp:positionH relativeFrom="column">
                  <wp:posOffset>914400</wp:posOffset>
                </wp:positionH>
                <wp:positionV relativeFrom="paragraph">
                  <wp:posOffset>1600200</wp:posOffset>
                </wp:positionV>
                <wp:extent cx="3428365" cy="1638935"/>
                <wp:effectExtent l="0" t="0" r="26035" b="37465"/>
                <wp:wrapTopAndBottom/>
                <wp:docPr id="356" name="Group 3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28365" cy="1638935"/>
                          <a:chOff x="0" y="0"/>
                          <a:chExt cx="3428365" cy="1638935"/>
                        </a:xfrm>
                        <a:extLst>
                          <a:ext uri="{0CCBE362-F206-4b92-989A-16890622DB6E}">
                            <ma14:wrappingTextBoxFlag xmlns:ma14="http://schemas.microsoft.com/office/mac/drawingml/2011/main"/>
                          </a:ext>
                        </a:extLst>
                      </wpg:grpSpPr>
                      <wpg:grpSp>
                        <wpg:cNvPr id="553" name="Group 321"/>
                        <wpg:cNvGrpSpPr/>
                        <wpg:grpSpPr>
                          <a:xfrm>
                            <a:off x="228600" y="114300"/>
                            <a:ext cx="3199765" cy="1524635"/>
                            <a:chOff x="0" y="0"/>
                            <a:chExt cx="3199817" cy="1525056"/>
                          </a:xfrm>
                          <a:extLst>
                            <a:ext uri="{0CCBE362-F206-4b92-989A-16890622DB6E}">
                              <ma14:wrappingTextBoxFlag xmlns:ma14="http://schemas.microsoft.com/office/mac/drawingml/2011/main"/>
                            </a:ext>
                          </a:extLst>
                        </wpg:grpSpPr>
                        <wpg:grpSp>
                          <wpg:cNvPr id="554" name="Group 36"/>
                          <wpg:cNvGrpSpPr/>
                          <wpg:grpSpPr>
                            <a:xfrm>
                              <a:off x="0" y="0"/>
                              <a:ext cx="1492811" cy="1522725"/>
                              <a:chOff x="0" y="0"/>
                              <a:chExt cx="1492811" cy="1522725"/>
                            </a:xfrm>
                          </wpg:grpSpPr>
                          <wps:wsp>
                            <wps:cNvPr id="555" name="Oval 37"/>
                            <wps:cNvSpPr/>
                            <wps:spPr>
                              <a:xfrm>
                                <a:off x="367445" y="32238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735488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6" name="Oval 38"/>
                            <wps:cNvSpPr/>
                            <wps:spPr>
                              <a:xfrm>
                                <a:off x="518338" y="61198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668301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7" name="Oval 39"/>
                            <wps:cNvSpPr/>
                            <wps:spPr>
                              <a:xfrm>
                                <a:off x="99206" y="94419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2CF334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8" name="Oval 40"/>
                            <wps:cNvSpPr/>
                            <wps:spPr>
                              <a:xfrm>
                                <a:off x="317574" y="11335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D1B533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9" name="Oval 41"/>
                            <wps:cNvSpPr/>
                            <wps:spPr>
                              <a:xfrm>
                                <a:off x="452773" y="131766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EEAECD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0" name="Oval 42"/>
                            <wps:cNvSpPr/>
                            <wps:spPr>
                              <a:xfrm>
                                <a:off x="995410" y="31717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3F3941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1" name="Oval 43"/>
                            <wps:cNvSpPr/>
                            <wps:spPr>
                              <a:xfrm>
                                <a:off x="1212304" y="703220"/>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3B68AE9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2" name="Oval 44"/>
                            <wps:cNvSpPr/>
                            <wps:spPr>
                              <a:xfrm>
                                <a:off x="1069572" y="59182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14523D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3" name="Oval 45"/>
                            <wps:cNvSpPr/>
                            <wps:spPr>
                              <a:xfrm>
                                <a:off x="680499" y="3186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89C33D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4" name="Oval 46"/>
                            <wps:cNvSpPr/>
                            <wps:spPr>
                              <a:xfrm>
                                <a:off x="1011317" y="6803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B2981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5" name="Oval 47"/>
                            <wps:cNvSpPr/>
                            <wps:spPr>
                              <a:xfrm>
                                <a:off x="67997" y="7409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B3F7C9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6" name="Oval 48"/>
                            <wps:cNvSpPr/>
                            <wps:spPr>
                              <a:xfrm>
                                <a:off x="568356" y="1307339"/>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6E80AA6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7" name="Oval 49"/>
                            <wps:cNvSpPr/>
                            <wps:spPr>
                              <a:xfrm>
                                <a:off x="1117728" y="49558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AB54FC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8" name="Oval 50"/>
                            <wps:cNvSpPr/>
                            <wps:spPr>
                              <a:xfrm>
                                <a:off x="464563" y="82583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718B64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1" name="Oval 51"/>
                            <wps:cNvSpPr/>
                            <wps:spPr>
                              <a:xfrm>
                                <a:off x="864737" y="109190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1D6F4F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2" name="Oval 52"/>
                            <wps:cNvSpPr/>
                            <wps:spPr>
                              <a:xfrm>
                                <a:off x="953205" y="88473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292F43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3" name="Oval 53"/>
                            <wps:cNvSpPr/>
                            <wps:spPr>
                              <a:xfrm>
                                <a:off x="875835" y="12962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3D0DC8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7" name="Oval 54"/>
                            <wps:cNvSpPr/>
                            <wps:spPr>
                              <a:xfrm>
                                <a:off x="1066634" y="90519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348CF3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8" name="Oval 55"/>
                            <wps:cNvSpPr/>
                            <wps:spPr>
                              <a:xfrm>
                                <a:off x="1127415" y="119391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796C6A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9" name="Oval 56"/>
                            <wps:cNvSpPr/>
                            <wps:spPr>
                              <a:xfrm>
                                <a:off x="154669" y="104832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2FB24D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3" name="Oval 57"/>
                            <wps:cNvSpPr/>
                            <wps:spPr>
                              <a:xfrm>
                                <a:off x="306564" y="64291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3EB73D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4" name="Oval 58"/>
                            <wps:cNvSpPr/>
                            <wps:spPr>
                              <a:xfrm>
                                <a:off x="967898" y="108868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EB8625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5" name="Oval 59"/>
                            <wps:cNvSpPr/>
                            <wps:spPr>
                              <a:xfrm>
                                <a:off x="829605" y="119409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3B654C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6" name="Oval 60"/>
                            <wps:cNvSpPr/>
                            <wps:spPr>
                              <a:xfrm>
                                <a:off x="686102" y="52231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30F8D2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7" name="Oval 61"/>
                            <wps:cNvSpPr/>
                            <wps:spPr>
                              <a:xfrm>
                                <a:off x="584286" y="102831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85FBD3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8" name="Oval 62"/>
                            <wps:cNvSpPr/>
                            <wps:spPr>
                              <a:xfrm>
                                <a:off x="960223" y="41418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FC718B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9" name="Oval 63"/>
                            <wps:cNvSpPr/>
                            <wps:spPr>
                              <a:xfrm>
                                <a:off x="102188" y="642919"/>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54E41A3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Oval 64"/>
                            <wps:cNvSpPr/>
                            <wps:spPr>
                              <a:xfrm>
                                <a:off x="1327422" y="50081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6C3902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Oval 65"/>
                            <wps:cNvSpPr/>
                            <wps:spPr>
                              <a:xfrm>
                                <a:off x="694608" y="73144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79BEDD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Oval 66"/>
                            <wps:cNvSpPr/>
                            <wps:spPr>
                              <a:xfrm>
                                <a:off x="1174140" y="401442"/>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7AFFB81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Oval 67"/>
                            <wps:cNvSpPr/>
                            <wps:spPr>
                              <a:xfrm>
                                <a:off x="475143" y="32774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C8EF5E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Oval 68"/>
                            <wps:cNvSpPr/>
                            <wps:spPr>
                              <a:xfrm>
                                <a:off x="179726" y="73187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FABC24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Oval 69"/>
                            <wps:cNvSpPr/>
                            <wps:spPr>
                              <a:xfrm>
                                <a:off x="260037" y="32944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D1DE4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Oval 70"/>
                            <wps:cNvSpPr/>
                            <wps:spPr>
                              <a:xfrm>
                                <a:off x="1121923" y="30083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F6BD90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Oval 71"/>
                            <wps:cNvSpPr/>
                            <wps:spPr>
                              <a:xfrm>
                                <a:off x="645273" y="42731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F67F54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1314492" y="70780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EE2129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Oval 73"/>
                            <wps:cNvSpPr/>
                            <wps:spPr>
                              <a:xfrm>
                                <a:off x="1225234" y="4984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44C402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Oval 74"/>
                            <wps:cNvSpPr/>
                            <wps:spPr>
                              <a:xfrm>
                                <a:off x="667092" y="129953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E7F1C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431807" y="113828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FC6D7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657846" y="111278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2D5942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796796" y="9909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762380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788290" y="29951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6CDD64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Oval 79"/>
                            <wps:cNvSpPr/>
                            <wps:spPr>
                              <a:xfrm>
                                <a:off x="625839" y="92329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2F9901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Oval 80"/>
                            <wps:cNvSpPr/>
                            <wps:spPr>
                              <a:xfrm>
                                <a:off x="260187" y="5406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FCC6C1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213521" y="114299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7081C2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Oval 82"/>
                            <wps:cNvSpPr/>
                            <wps:spPr>
                              <a:xfrm>
                                <a:off x="475143" y="104080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A2551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Oval 83"/>
                            <wps:cNvSpPr/>
                            <wps:spPr>
                              <a:xfrm>
                                <a:off x="413469" y="6187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F07203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Oval 84"/>
                            <wps:cNvSpPr/>
                            <wps:spPr>
                              <a:xfrm>
                                <a:off x="836111" y="19794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36C912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Oval 85"/>
                            <wps:cNvSpPr/>
                            <wps:spPr>
                              <a:xfrm>
                                <a:off x="1096501" y="80182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F640A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Oval 86"/>
                            <wps:cNvSpPr/>
                            <wps:spPr>
                              <a:xfrm>
                                <a:off x="782687" y="50341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613B1D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Oval 87"/>
                            <wps:cNvSpPr/>
                            <wps:spPr>
                              <a:xfrm>
                                <a:off x="1280697" y="91856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48DE88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Oval 88"/>
                            <wps:cNvSpPr/>
                            <wps:spPr>
                              <a:xfrm>
                                <a:off x="660361" y="83363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03124C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Oval 89"/>
                            <wps:cNvSpPr/>
                            <wps:spPr>
                              <a:xfrm>
                                <a:off x="143345" y="83683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DFE22F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489856" y="72219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32538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Oval 91"/>
                            <wps:cNvSpPr/>
                            <wps:spPr>
                              <a:xfrm>
                                <a:off x="555658" y="84783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40FAF9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Oval 92"/>
                            <wps:cNvSpPr/>
                            <wps:spPr>
                              <a:xfrm>
                                <a:off x="900391" y="9897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DB0A16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Oval 93"/>
                            <wps:cNvSpPr/>
                            <wps:spPr>
                              <a:xfrm>
                                <a:off x="962809" y="578347"/>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5EB8652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540950" y="43157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7035DA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Oval 95"/>
                            <wps:cNvSpPr/>
                            <wps:spPr>
                              <a:xfrm>
                                <a:off x="734982" y="62297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C5789F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Oval 96"/>
                            <wps:cNvSpPr/>
                            <wps:spPr>
                              <a:xfrm>
                                <a:off x="382276" y="123116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65021D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Oval 97"/>
                            <wps:cNvSpPr/>
                            <wps:spPr>
                              <a:xfrm>
                                <a:off x="592044" y="74954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AA7B51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Oval 98"/>
                            <wps:cNvSpPr/>
                            <wps:spPr>
                              <a:xfrm>
                                <a:off x="746362" y="90401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92843A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Oval 99"/>
                            <wps:cNvSpPr/>
                            <wps:spPr>
                              <a:xfrm>
                                <a:off x="504569" y="22555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0E1F1F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Oval 100"/>
                            <wps:cNvSpPr/>
                            <wps:spPr>
                              <a:xfrm>
                                <a:off x="1216917" y="100341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2DD1E9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Oval 101"/>
                            <wps:cNvSpPr/>
                            <wps:spPr>
                              <a:xfrm>
                                <a:off x="588572" y="53491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069BB0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Oval 102"/>
                            <wps:cNvSpPr/>
                            <wps:spPr>
                              <a:xfrm>
                                <a:off x="628425" y="63871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EFBEE8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Oval 103"/>
                            <wps:cNvSpPr/>
                            <wps:spPr>
                              <a:xfrm>
                                <a:off x="616686" y="1213073"/>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DFD23E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Oval 104"/>
                            <wps:cNvSpPr/>
                            <wps:spPr>
                              <a:xfrm>
                                <a:off x="751478" y="40479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D20C95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Oval 105"/>
                            <wps:cNvSpPr/>
                            <wps:spPr>
                              <a:xfrm>
                                <a:off x="1229853" y="29637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2ED234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Oval 106"/>
                            <wps:cNvSpPr/>
                            <wps:spPr>
                              <a:xfrm>
                                <a:off x="849297" y="39857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ACD990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Oval 107"/>
                            <wps:cNvSpPr/>
                            <wps:spPr>
                              <a:xfrm>
                                <a:off x="909129" y="67407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36AB72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Oval 108"/>
                            <wps:cNvSpPr/>
                            <wps:spPr>
                              <a:xfrm>
                                <a:off x="1174140" y="90993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F02105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Oval 109"/>
                            <wps:cNvSpPr/>
                            <wps:spPr>
                              <a:xfrm>
                                <a:off x="994018" y="785738"/>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6310D0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Oval 110"/>
                            <wps:cNvSpPr/>
                            <wps:spPr>
                              <a:xfrm>
                                <a:off x="153313" y="54346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703A13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Oval 111"/>
                            <wps:cNvSpPr/>
                            <wps:spPr>
                              <a:xfrm>
                                <a:off x="296237" y="225551"/>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0DB1AE6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Oval 112"/>
                            <wps:cNvSpPr/>
                            <wps:spPr>
                              <a:xfrm>
                                <a:off x="723520" y="119409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F65B22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Oval 113"/>
                            <wps:cNvSpPr/>
                            <wps:spPr>
                              <a:xfrm>
                                <a:off x="1019735" y="118104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12A3B5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847890" y="89029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51A025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Oval 115"/>
                            <wps:cNvSpPr/>
                            <wps:spPr>
                              <a:xfrm>
                                <a:off x="1115288" y="69401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F225C9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577331" y="33512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7B5705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Oval 117"/>
                            <wps:cNvSpPr/>
                            <wps:spPr>
                              <a:xfrm>
                                <a:off x="1202763" y="80063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720CA5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895789" y="30013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09C2E5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Oval 119"/>
                            <wps:cNvSpPr/>
                            <wps:spPr>
                              <a:xfrm>
                                <a:off x="915831" y="118460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269633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Oval 120"/>
                            <wps:cNvSpPr/>
                            <wps:spPr>
                              <a:xfrm>
                                <a:off x="1074239" y="128680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699177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Oval 121"/>
                            <wps:cNvSpPr/>
                            <wps:spPr>
                              <a:xfrm>
                                <a:off x="1070086" y="40003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975A55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2" name="Oval 122"/>
                            <wps:cNvSpPr/>
                            <wps:spPr>
                              <a:xfrm>
                                <a:off x="521315" y="94613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D6C86E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3" name="Oval 123"/>
                            <wps:cNvSpPr/>
                            <wps:spPr>
                              <a:xfrm>
                                <a:off x="1309884" y="81637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E404E4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Oval 124"/>
                            <wps:cNvSpPr/>
                            <wps:spPr>
                              <a:xfrm>
                                <a:off x="362375" y="83363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F31A23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Oval 125"/>
                            <wps:cNvSpPr/>
                            <wps:spPr>
                              <a:xfrm>
                                <a:off x="320078" y="94139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AEA35E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280697" y="60560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D138CD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 name="Oval 127"/>
                            <wps:cNvSpPr/>
                            <wps:spPr>
                              <a:xfrm>
                                <a:off x="606752" y="22724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A37354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Oval 128"/>
                            <wps:cNvSpPr/>
                            <wps:spPr>
                              <a:xfrm>
                                <a:off x="718186" y="21771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6305A5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Oval 129"/>
                            <wps:cNvSpPr/>
                            <wps:spPr>
                              <a:xfrm>
                                <a:off x="279839" y="1236673"/>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53A67B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Oval 130"/>
                            <wps:cNvSpPr/>
                            <wps:spPr>
                              <a:xfrm>
                                <a:off x="887205" y="50031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2525FF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Oval 131"/>
                            <wps:cNvSpPr/>
                            <wps:spPr>
                              <a:xfrm>
                                <a:off x="884875" y="77627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FD2F46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Oval 132"/>
                            <wps:cNvSpPr/>
                            <wps:spPr>
                              <a:xfrm>
                                <a:off x="362225" y="52951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891DD6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Oval 133"/>
                            <wps:cNvSpPr/>
                            <wps:spPr>
                              <a:xfrm>
                                <a:off x="1046504" y="22555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1CCBA5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Oval 134"/>
                            <wps:cNvSpPr/>
                            <wps:spPr>
                              <a:xfrm>
                                <a:off x="438762" y="420123"/>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07C1D1F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Oval 135"/>
                            <wps:cNvSpPr/>
                            <wps:spPr>
                              <a:xfrm>
                                <a:off x="977442" y="127531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1D83DD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Oval 136"/>
                            <wps:cNvSpPr/>
                            <wps:spPr>
                              <a:xfrm>
                                <a:off x="694894" y="1010593"/>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60FF774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Oval 137"/>
                            <wps:cNvSpPr/>
                            <wps:spPr>
                              <a:xfrm>
                                <a:off x="949988" y="20439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8FF467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Oval 138"/>
                            <wps:cNvSpPr/>
                            <wps:spPr>
                              <a:xfrm>
                                <a:off x="205763" y="95158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82D295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Oval 139"/>
                            <wps:cNvSpPr/>
                            <wps:spPr>
                              <a:xfrm>
                                <a:off x="260187" y="1040624"/>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49B9F04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387997" y="725174"/>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2FE63B4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Oval 141"/>
                            <wps:cNvSpPr/>
                            <wps:spPr>
                              <a:xfrm>
                                <a:off x="372955" y="104062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48406E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Oval 142"/>
                            <wps:cNvSpPr/>
                            <wps:spPr>
                              <a:xfrm>
                                <a:off x="1276328" y="39862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45F4ED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282181" y="75663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E96A23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4" name="Oval 144"/>
                            <wps:cNvSpPr/>
                            <wps:spPr>
                              <a:xfrm>
                                <a:off x="213448" y="63467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816922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5" name="Oval 145"/>
                            <wps:cNvSpPr/>
                            <wps:spPr>
                              <a:xfrm>
                                <a:off x="418539" y="92803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029FD0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Oval 146"/>
                            <wps:cNvSpPr/>
                            <wps:spPr>
                              <a:xfrm>
                                <a:off x="778511" y="80300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D5E0E0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Oval 147"/>
                            <wps:cNvSpPr/>
                            <wps:spPr>
                              <a:xfrm>
                                <a:off x="230820" y="43732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AA6E0F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 name="Oval 148"/>
                            <wps:cNvSpPr/>
                            <wps:spPr>
                              <a:xfrm>
                                <a:off x="500028" y="1219678"/>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E581E4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Oval 149"/>
                            <wps:cNvSpPr/>
                            <wps:spPr>
                              <a:xfrm>
                                <a:off x="769280" y="129629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01B642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0" name="Oval 150"/>
                            <wps:cNvSpPr/>
                            <wps:spPr>
                              <a:xfrm>
                                <a:off x="1172274" y="59837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583EB06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1011071" y="99722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CBF7FC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252488" y="85883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9B899D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762549" y="109190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25C6D5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 name="Oval 154"/>
                            <wps:cNvSpPr/>
                            <wps:spPr>
                              <a:xfrm>
                                <a:off x="41157" y="84783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362106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Oval 155"/>
                            <wps:cNvSpPr/>
                            <wps:spPr>
                              <a:xfrm>
                                <a:off x="470221" y="52045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8A7D8E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6" name="Oval 156"/>
                            <wps:cNvSpPr/>
                            <wps:spPr>
                              <a:xfrm>
                                <a:off x="333275" y="42457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BF2AAD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7" name="Oval 157"/>
                            <wps:cNvSpPr/>
                            <wps:spPr>
                              <a:xfrm>
                                <a:off x="1178509" y="109172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360520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8" name="Oval 158"/>
                            <wps:cNvSpPr/>
                            <wps:spPr>
                              <a:xfrm>
                                <a:off x="1106439" y="1002678"/>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07AE966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9" name="Oval 159"/>
                            <wps:cNvSpPr/>
                            <wps:spPr>
                              <a:xfrm>
                                <a:off x="838953" y="60251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3B93EF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0" name="Oval 160"/>
                            <wps:cNvSpPr/>
                            <wps:spPr>
                              <a:xfrm>
                                <a:off x="546080" y="1128521"/>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FADD6E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1" name="Oval 161"/>
                            <wps:cNvSpPr/>
                            <wps:spPr>
                              <a:xfrm>
                                <a:off x="798203" y="70080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C0DA99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 name="Oval 162"/>
                            <wps:cNvSpPr/>
                            <wps:spPr>
                              <a:xfrm>
                                <a:off x="398425" y="22018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D5508D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Oval 163"/>
                            <wps:cNvSpPr/>
                            <wps:spPr>
                              <a:xfrm>
                                <a:off x="1011317" y="50031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530FB4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Oval 164"/>
                            <wps:cNvSpPr/>
                            <wps:spPr>
                              <a:xfrm>
                                <a:off x="1072340" y="109654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49AB16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Oval 165"/>
                            <wps:cNvSpPr/>
                            <wps:spPr>
                              <a:xfrm>
                                <a:off x="549174" y="13091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35B8F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Oval 166"/>
                            <wps:cNvSpPr/>
                            <wps:spPr>
                              <a:xfrm>
                                <a:off x="829605" y="139848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8B30C9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650801" y="1282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2BCC62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Oval 168"/>
                            <wps:cNvSpPr/>
                            <wps:spPr>
                              <a:xfrm>
                                <a:off x="417743" y="142053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7C8ADA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Oval 169"/>
                            <wps:cNvSpPr/>
                            <wps:spPr>
                              <a:xfrm>
                                <a:off x="187200" y="25209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69E0B3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Oval 170"/>
                            <wps:cNvSpPr/>
                            <wps:spPr>
                              <a:xfrm>
                                <a:off x="114128" y="44730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44D901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Oval 171"/>
                            <wps:cNvSpPr/>
                            <wps:spPr>
                              <a:xfrm>
                                <a:off x="1038667" y="138657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FA9419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2" name="Oval 172"/>
                            <wps:cNvSpPr/>
                            <wps:spPr>
                              <a:xfrm>
                                <a:off x="760034" y="115521"/>
                                <a:ext cx="102188" cy="102195"/>
                              </a:xfrm>
                              <a:prstGeom prst="ellipse">
                                <a:avLst/>
                              </a:prstGeom>
                              <a:solidFill>
                                <a:srgbClr val="4F81BD">
                                  <a:lumMod val="75000"/>
                                </a:srgbClr>
                              </a:solidFill>
                              <a:ln w="9525" cap="flat" cmpd="sng" algn="ctr">
                                <a:solidFill>
                                  <a:srgbClr val="4F81BD">
                                    <a:lumMod val="75000"/>
                                  </a:srgbClr>
                                </a:solidFill>
                                <a:prstDash val="solid"/>
                              </a:ln>
                              <a:effectLst/>
                            </wps:spPr>
                            <wps:txbx>
                              <w:txbxContent>
                                <w:p w14:paraId="13C73C4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3" name="Oval 173"/>
                            <wps:cNvSpPr/>
                            <wps:spPr>
                              <a:xfrm>
                                <a:off x="615998" y="140452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CD00B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4" name="Oval 174"/>
                            <wps:cNvSpPr/>
                            <wps:spPr>
                              <a:xfrm>
                                <a:off x="802572" y="1257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A3431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980289" y="10219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D07BF3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Oval 176"/>
                            <wps:cNvSpPr/>
                            <wps:spPr>
                              <a:xfrm>
                                <a:off x="727417" y="140042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EA70F7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Oval 177"/>
                            <wps:cNvSpPr/>
                            <wps:spPr>
                              <a:xfrm>
                                <a:off x="935969" y="1384459"/>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24F16B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Oval 178"/>
                            <wps:cNvSpPr/>
                            <wps:spPr>
                              <a:xfrm>
                                <a:off x="347331" y="1333362"/>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179BDD1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Oval 179"/>
                            <wps:cNvSpPr/>
                            <wps:spPr>
                              <a:xfrm>
                                <a:off x="45693" y="545437"/>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4F3DAAA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0" name="Oval 180"/>
                            <wps:cNvSpPr/>
                            <wps:spPr>
                              <a:xfrm>
                                <a:off x="150300" y="35369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797169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Oval 181"/>
                            <wps:cNvSpPr/>
                            <wps:spPr>
                              <a:xfrm>
                                <a:off x="693928" y="2606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9E19A6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Oval 182"/>
                            <wps:cNvSpPr/>
                            <wps:spPr>
                              <a:xfrm>
                                <a:off x="52481" y="104832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1998AF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3" name="Oval 183"/>
                            <wps:cNvSpPr/>
                            <wps:spPr>
                              <a:xfrm>
                                <a:off x="871468" y="9574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06E1764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Oval 184"/>
                            <wps:cNvSpPr/>
                            <wps:spPr>
                              <a:xfrm>
                                <a:off x="0" y="952316"/>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0D840B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Oval 185"/>
                            <wps:cNvSpPr/>
                            <wps:spPr>
                              <a:xfrm>
                                <a:off x="514498" y="1409534"/>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DAB543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Oval 186"/>
                            <wps:cNvSpPr/>
                            <wps:spPr>
                              <a:xfrm>
                                <a:off x="330933" y="12335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27BD60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Oval 187"/>
                            <wps:cNvSpPr/>
                            <wps:spPr>
                              <a:xfrm>
                                <a:off x="1390623" y="61198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4076F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Oval 188"/>
                            <wps:cNvSpPr/>
                            <wps:spPr>
                              <a:xfrm>
                                <a:off x="379838" y="211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18D12A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Oval 189"/>
                            <wps:cNvSpPr/>
                            <wps:spPr>
                              <a:xfrm>
                                <a:off x="1086236" y="1282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50459D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Oval 190"/>
                            <wps:cNvSpPr/>
                            <wps:spPr>
                              <a:xfrm>
                                <a:off x="589596" y="2872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876F13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Oval 191"/>
                            <wps:cNvSpPr/>
                            <wps:spPr>
                              <a:xfrm>
                                <a:off x="917547" y="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632BA11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Oval 192"/>
                            <wps:cNvSpPr/>
                            <wps:spPr>
                              <a:xfrm>
                                <a:off x="439091" y="114770"/>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2537228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Oval 193"/>
                            <wps:cNvSpPr/>
                            <wps:spPr>
                              <a:xfrm>
                                <a:off x="484464" y="12575"/>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35E5B7A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 name="Oval 194"/>
                            <wps:cNvSpPr/>
                            <wps:spPr>
                              <a:xfrm>
                                <a:off x="1165516" y="200993"/>
                                <a:ext cx="102188" cy="102195"/>
                              </a:xfrm>
                              <a:prstGeom prst="ellipse">
                                <a:avLst/>
                              </a:prstGeom>
                              <a:solidFill>
                                <a:srgbClr val="C0504D">
                                  <a:lumMod val="75000"/>
                                </a:srgbClr>
                              </a:solidFill>
                              <a:ln w="9525" cap="flat" cmpd="sng" algn="ctr">
                                <a:solidFill>
                                  <a:srgbClr val="C0504D">
                                    <a:lumMod val="75000"/>
                                  </a:srgbClr>
                                </a:solidFill>
                                <a:prstDash val="solid"/>
                              </a:ln>
                              <a:effectLst/>
                            </wps:spPr>
                            <wps:txbx>
                              <w:txbxContent>
                                <w:p w14:paraId="7DB644D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5" name="Group 195"/>
                          <wpg:cNvGrpSpPr/>
                          <wpg:grpSpPr>
                            <a:xfrm>
                              <a:off x="1707006" y="2331"/>
                              <a:ext cx="1492811" cy="1522725"/>
                              <a:chOff x="1707006" y="2331"/>
                              <a:chExt cx="1492811" cy="1522725"/>
                            </a:xfrm>
                          </wpg:grpSpPr>
                          <wps:wsp>
                            <wps:cNvPr id="196" name="Oval 196"/>
                            <wps:cNvSpPr/>
                            <wps:spPr>
                              <a:xfrm>
                                <a:off x="2074451" y="32471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0F1CE8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Oval 197"/>
                            <wps:cNvSpPr/>
                            <wps:spPr>
                              <a:xfrm>
                                <a:off x="2225344" y="61431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34D323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Oval 198"/>
                            <wps:cNvSpPr/>
                            <wps:spPr>
                              <a:xfrm>
                                <a:off x="1806212" y="94652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9D263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Oval 199"/>
                            <wps:cNvSpPr/>
                            <wps:spPr>
                              <a:xfrm>
                                <a:off x="2024580" y="1135839"/>
                                <a:ext cx="102188" cy="102195"/>
                              </a:xfrm>
                              <a:prstGeom prst="ellipse">
                                <a:avLst/>
                              </a:prstGeom>
                              <a:solidFill>
                                <a:srgbClr val="376092"/>
                              </a:solidFill>
                              <a:ln w="9525" cap="flat" cmpd="sng" algn="ctr">
                                <a:solidFill>
                                  <a:srgbClr val="376092"/>
                                </a:solidFill>
                                <a:prstDash val="solid"/>
                              </a:ln>
                              <a:effectLst/>
                            </wps:spPr>
                            <wps:txbx>
                              <w:txbxContent>
                                <w:p w14:paraId="55D7D80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Oval 200"/>
                            <wps:cNvSpPr/>
                            <wps:spPr>
                              <a:xfrm>
                                <a:off x="2159779" y="131999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2573BC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1" name="Oval 201"/>
                            <wps:cNvSpPr/>
                            <wps:spPr>
                              <a:xfrm>
                                <a:off x="2702416" y="3195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63F472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2" name="Oval 202"/>
                            <wps:cNvSpPr/>
                            <wps:spPr>
                              <a:xfrm>
                                <a:off x="2919310" y="70555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46E3C7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 name="Oval 203"/>
                            <wps:cNvSpPr/>
                            <wps:spPr>
                              <a:xfrm>
                                <a:off x="2776578" y="59415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E8269F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Oval 204"/>
                            <wps:cNvSpPr/>
                            <wps:spPr>
                              <a:xfrm>
                                <a:off x="2387505" y="320986"/>
                                <a:ext cx="102188" cy="102195"/>
                              </a:xfrm>
                              <a:prstGeom prst="ellipse">
                                <a:avLst/>
                              </a:prstGeom>
                              <a:solidFill>
                                <a:srgbClr val="376092"/>
                              </a:solidFill>
                              <a:ln w="9525" cap="flat" cmpd="sng" algn="ctr">
                                <a:solidFill>
                                  <a:srgbClr val="376092"/>
                                </a:solidFill>
                                <a:prstDash val="solid"/>
                              </a:ln>
                              <a:effectLst/>
                            </wps:spPr>
                            <wps:txbx>
                              <w:txbxContent>
                                <w:p w14:paraId="3F3AE20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Oval 205"/>
                            <wps:cNvSpPr/>
                            <wps:spPr>
                              <a:xfrm>
                                <a:off x="2718323" y="68267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C3BCFB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Oval 206"/>
                            <wps:cNvSpPr/>
                            <wps:spPr>
                              <a:xfrm>
                                <a:off x="1775003" y="74323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3132BF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Oval 207"/>
                            <wps:cNvSpPr/>
                            <wps:spPr>
                              <a:xfrm>
                                <a:off x="2275362" y="130967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287B6F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Oval 208"/>
                            <wps:cNvSpPr/>
                            <wps:spPr>
                              <a:xfrm>
                                <a:off x="2824734" y="49791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A4D1A0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171569" y="828167"/>
                                <a:ext cx="102188" cy="102195"/>
                              </a:xfrm>
                              <a:prstGeom prst="ellipse">
                                <a:avLst/>
                              </a:prstGeom>
                              <a:solidFill>
                                <a:srgbClr val="376092"/>
                              </a:solidFill>
                              <a:ln w="9525" cap="flat" cmpd="sng" algn="ctr">
                                <a:solidFill>
                                  <a:srgbClr val="376092"/>
                                </a:solidFill>
                                <a:prstDash val="solid"/>
                              </a:ln>
                              <a:effectLst/>
                            </wps:spPr>
                            <wps:txbx>
                              <w:txbxContent>
                                <w:p w14:paraId="3B96FFB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Oval 210"/>
                            <wps:cNvSpPr/>
                            <wps:spPr>
                              <a:xfrm>
                                <a:off x="2571743" y="109423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FB1B7A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Oval 211"/>
                            <wps:cNvSpPr/>
                            <wps:spPr>
                              <a:xfrm>
                                <a:off x="2660211" y="88706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8C3746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Oval 212"/>
                            <wps:cNvSpPr/>
                            <wps:spPr>
                              <a:xfrm>
                                <a:off x="2582841" y="129862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885EAE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Oval 213"/>
                            <wps:cNvSpPr/>
                            <wps:spPr>
                              <a:xfrm>
                                <a:off x="2773640" y="90753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BDC422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Oval 214"/>
                            <wps:cNvSpPr/>
                            <wps:spPr>
                              <a:xfrm>
                                <a:off x="2834421" y="11962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D97B4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Oval 215"/>
                            <wps:cNvSpPr/>
                            <wps:spPr>
                              <a:xfrm>
                                <a:off x="1861675" y="10506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8BF63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Oval 216"/>
                            <wps:cNvSpPr/>
                            <wps:spPr>
                              <a:xfrm>
                                <a:off x="2013570" y="6452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516D68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Oval 217"/>
                            <wps:cNvSpPr/>
                            <wps:spPr>
                              <a:xfrm>
                                <a:off x="2674904" y="109101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C2F2D1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Oval 218"/>
                            <wps:cNvSpPr/>
                            <wps:spPr>
                              <a:xfrm>
                                <a:off x="2536611" y="119642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80EA5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9" name="Oval 219"/>
                            <wps:cNvSpPr/>
                            <wps:spPr>
                              <a:xfrm>
                                <a:off x="2393108" y="52464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96BC9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0" name="Oval 220"/>
                            <wps:cNvSpPr/>
                            <wps:spPr>
                              <a:xfrm>
                                <a:off x="2291292" y="10306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34F27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1" name="Oval 221"/>
                            <wps:cNvSpPr/>
                            <wps:spPr>
                              <a:xfrm>
                                <a:off x="2667229" y="41651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CB3AB9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2" name="Oval 222"/>
                            <wps:cNvSpPr/>
                            <wps:spPr>
                              <a:xfrm>
                                <a:off x="1809194" y="6452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A9F00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3" name="Oval 223"/>
                            <wps:cNvSpPr/>
                            <wps:spPr>
                              <a:xfrm>
                                <a:off x="3034428" y="5031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D21D3D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4" name="Oval 224"/>
                            <wps:cNvSpPr/>
                            <wps:spPr>
                              <a:xfrm>
                                <a:off x="2401614" y="73377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617DBB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 name="Oval 225"/>
                            <wps:cNvSpPr/>
                            <wps:spPr>
                              <a:xfrm>
                                <a:off x="2881146" y="40377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42B009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6" name="Oval 226"/>
                            <wps:cNvSpPr/>
                            <wps:spPr>
                              <a:xfrm>
                                <a:off x="2182149" y="33007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AABBC2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7" name="Oval 227"/>
                            <wps:cNvSpPr/>
                            <wps:spPr>
                              <a:xfrm>
                                <a:off x="1886732" y="73421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5E9444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8" name="Oval 228"/>
                            <wps:cNvSpPr/>
                            <wps:spPr>
                              <a:xfrm>
                                <a:off x="1967043" y="33177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6711D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 name="Oval 229"/>
                            <wps:cNvSpPr/>
                            <wps:spPr>
                              <a:xfrm>
                                <a:off x="2828929" y="30316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FAEB7A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0" name="Oval 230"/>
                            <wps:cNvSpPr/>
                            <wps:spPr>
                              <a:xfrm>
                                <a:off x="2352279" y="42964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649EB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Oval 231"/>
                            <wps:cNvSpPr/>
                            <wps:spPr>
                              <a:xfrm>
                                <a:off x="3021498" y="71013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9AC9B0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2" name="Oval 232"/>
                            <wps:cNvSpPr/>
                            <wps:spPr>
                              <a:xfrm>
                                <a:off x="2932240" y="50073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55BCDE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3" name="Oval 233"/>
                            <wps:cNvSpPr/>
                            <wps:spPr>
                              <a:xfrm>
                                <a:off x="2374098" y="130186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4C6CD0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4" name="Oval 234"/>
                            <wps:cNvSpPr/>
                            <wps:spPr>
                              <a:xfrm>
                                <a:off x="2138813" y="114061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554908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5" name="Oval 235"/>
                            <wps:cNvSpPr/>
                            <wps:spPr>
                              <a:xfrm>
                                <a:off x="2364852" y="111511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D9DBB3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6" name="Oval 236"/>
                            <wps:cNvSpPr/>
                            <wps:spPr>
                              <a:xfrm>
                                <a:off x="2503802" y="9932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E0F717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7" name="Oval 237"/>
                            <wps:cNvSpPr/>
                            <wps:spPr>
                              <a:xfrm>
                                <a:off x="2495296" y="3018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CD3FBF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 name="Oval 238"/>
                            <wps:cNvSpPr/>
                            <wps:spPr>
                              <a:xfrm>
                                <a:off x="2332845" y="92562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0757E3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 name="Oval 239"/>
                            <wps:cNvSpPr/>
                            <wps:spPr>
                              <a:xfrm>
                                <a:off x="1967193" y="543023"/>
                                <a:ext cx="102188" cy="102195"/>
                              </a:xfrm>
                              <a:prstGeom prst="ellipse">
                                <a:avLst/>
                              </a:prstGeom>
                              <a:solidFill>
                                <a:srgbClr val="376092"/>
                              </a:solidFill>
                              <a:ln w="9525" cap="flat" cmpd="sng" algn="ctr">
                                <a:solidFill>
                                  <a:srgbClr val="376092"/>
                                </a:solidFill>
                                <a:prstDash val="solid"/>
                              </a:ln>
                              <a:effectLst/>
                            </wps:spPr>
                            <wps:txbx>
                              <w:txbxContent>
                                <w:p w14:paraId="1295D88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 name="Oval 240"/>
                            <wps:cNvSpPr/>
                            <wps:spPr>
                              <a:xfrm>
                                <a:off x="1920527" y="114533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8E8D53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1" name="Oval 241"/>
                            <wps:cNvSpPr/>
                            <wps:spPr>
                              <a:xfrm>
                                <a:off x="2182149" y="104313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5498D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2" name="Oval 242"/>
                            <wps:cNvSpPr/>
                            <wps:spPr>
                              <a:xfrm>
                                <a:off x="2120475" y="62108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F2BE75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3" name="Oval 243"/>
                            <wps:cNvSpPr/>
                            <wps:spPr>
                              <a:xfrm>
                                <a:off x="2543117" y="20027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7CDCDB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4" name="Oval 244"/>
                            <wps:cNvSpPr/>
                            <wps:spPr>
                              <a:xfrm>
                                <a:off x="2803507" y="80415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CF80AE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5" name="Oval 245"/>
                            <wps:cNvSpPr/>
                            <wps:spPr>
                              <a:xfrm>
                                <a:off x="2489693" y="5057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180415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6" name="Oval 246"/>
                            <wps:cNvSpPr/>
                            <wps:spPr>
                              <a:xfrm>
                                <a:off x="2987703" y="92089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24A170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7" name="Oval 247"/>
                            <wps:cNvSpPr/>
                            <wps:spPr>
                              <a:xfrm>
                                <a:off x="2367367" y="83596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BCBC25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8" name="Oval 248"/>
                            <wps:cNvSpPr/>
                            <wps:spPr>
                              <a:xfrm>
                                <a:off x="1850351" y="839166"/>
                                <a:ext cx="102188" cy="102195"/>
                              </a:xfrm>
                              <a:prstGeom prst="ellipse">
                                <a:avLst/>
                              </a:prstGeom>
                              <a:solidFill>
                                <a:srgbClr val="376092"/>
                              </a:solidFill>
                              <a:ln w="9525" cap="flat" cmpd="sng" algn="ctr">
                                <a:solidFill>
                                  <a:srgbClr val="376092"/>
                                </a:solidFill>
                                <a:prstDash val="solid"/>
                              </a:ln>
                              <a:effectLst/>
                            </wps:spPr>
                            <wps:txbx>
                              <w:txbxContent>
                                <w:p w14:paraId="6EEA2CE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9" name="Oval 249"/>
                            <wps:cNvSpPr/>
                            <wps:spPr>
                              <a:xfrm>
                                <a:off x="2196862" y="72452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2658E2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0" name="Oval 250"/>
                            <wps:cNvSpPr/>
                            <wps:spPr>
                              <a:xfrm>
                                <a:off x="2262664" y="85016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AF748A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1" name="Oval 251"/>
                            <wps:cNvSpPr/>
                            <wps:spPr>
                              <a:xfrm>
                                <a:off x="2607397" y="99203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2230BC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2" name="Oval 252"/>
                            <wps:cNvSpPr/>
                            <wps:spPr>
                              <a:xfrm>
                                <a:off x="2247956" y="43391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E36BD4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3" name="Oval 253"/>
                            <wps:cNvSpPr/>
                            <wps:spPr>
                              <a:xfrm>
                                <a:off x="2441988" y="62531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1D8F87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4" name="Oval 254"/>
                            <wps:cNvSpPr/>
                            <wps:spPr>
                              <a:xfrm>
                                <a:off x="2089282" y="123349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28CD69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5" name="Oval 255"/>
                            <wps:cNvSpPr/>
                            <wps:spPr>
                              <a:xfrm>
                                <a:off x="2299050" y="75187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CDE67C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6" name="Oval 256"/>
                            <wps:cNvSpPr/>
                            <wps:spPr>
                              <a:xfrm>
                                <a:off x="2453368" y="90634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037F1B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7" name="Oval 257"/>
                            <wps:cNvSpPr/>
                            <wps:spPr>
                              <a:xfrm>
                                <a:off x="2211575" y="22788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600EC3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8" name="Oval 258"/>
                            <wps:cNvSpPr/>
                            <wps:spPr>
                              <a:xfrm>
                                <a:off x="2923923" y="100574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8C810B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9" name="Oval 259"/>
                            <wps:cNvSpPr/>
                            <wps:spPr>
                              <a:xfrm>
                                <a:off x="2295578" y="5372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476FE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0" name="Oval 260"/>
                            <wps:cNvSpPr/>
                            <wps:spPr>
                              <a:xfrm>
                                <a:off x="2335431" y="6410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EE4225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1" name="Oval 261"/>
                            <wps:cNvSpPr/>
                            <wps:spPr>
                              <a:xfrm>
                                <a:off x="2323692" y="121540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811308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2" name="Oval 262"/>
                            <wps:cNvSpPr/>
                            <wps:spPr>
                              <a:xfrm>
                                <a:off x="2458484" y="40712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CBF7B1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3" name="Oval 263"/>
                            <wps:cNvSpPr/>
                            <wps:spPr>
                              <a:xfrm>
                                <a:off x="2936859" y="2987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2579FF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4" name="Oval 264"/>
                            <wps:cNvSpPr/>
                            <wps:spPr>
                              <a:xfrm>
                                <a:off x="2556303" y="40090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518C8E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5" name="Oval 265"/>
                            <wps:cNvSpPr/>
                            <wps:spPr>
                              <a:xfrm>
                                <a:off x="2616135" y="6764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09DF16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6" name="Oval 266"/>
                            <wps:cNvSpPr/>
                            <wps:spPr>
                              <a:xfrm>
                                <a:off x="2881146" y="91226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B2BB9B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7" name="Oval 267"/>
                            <wps:cNvSpPr/>
                            <wps:spPr>
                              <a:xfrm>
                                <a:off x="2701024" y="78806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3AF094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8" name="Oval 268"/>
                            <wps:cNvSpPr/>
                            <wps:spPr>
                              <a:xfrm>
                                <a:off x="1860319" y="54579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5FDE6D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9" name="Oval 269"/>
                            <wps:cNvSpPr/>
                            <wps:spPr>
                              <a:xfrm>
                                <a:off x="2003243" y="22788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556081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0" name="Oval 270"/>
                            <wps:cNvSpPr/>
                            <wps:spPr>
                              <a:xfrm>
                                <a:off x="2430526" y="119642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607BEA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1" name="Oval 271"/>
                            <wps:cNvSpPr/>
                            <wps:spPr>
                              <a:xfrm>
                                <a:off x="2726741" y="118337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4C0049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2" name="Oval 272"/>
                            <wps:cNvSpPr/>
                            <wps:spPr>
                              <a:xfrm>
                                <a:off x="2554896" y="89263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A446E6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3" name="Oval 273"/>
                            <wps:cNvSpPr/>
                            <wps:spPr>
                              <a:xfrm>
                                <a:off x="2822294" y="69634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76CF56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Oval 274"/>
                            <wps:cNvSpPr/>
                            <wps:spPr>
                              <a:xfrm>
                                <a:off x="2284337" y="33746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DCD908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5" name="Oval 275"/>
                            <wps:cNvSpPr/>
                            <wps:spPr>
                              <a:xfrm>
                                <a:off x="2909769" y="80296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CD78E6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6" name="Oval 276"/>
                            <wps:cNvSpPr/>
                            <wps:spPr>
                              <a:xfrm>
                                <a:off x="2602795" y="30246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E9BEAA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7" name="Oval 277"/>
                            <wps:cNvSpPr/>
                            <wps:spPr>
                              <a:xfrm>
                                <a:off x="2622837" y="118693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BC9269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8" name="Oval 278"/>
                            <wps:cNvSpPr/>
                            <wps:spPr>
                              <a:xfrm>
                                <a:off x="2781245" y="128913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8827E4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Oval 279"/>
                            <wps:cNvSpPr/>
                            <wps:spPr>
                              <a:xfrm>
                                <a:off x="2777092" y="40237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A1A60C1"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0" name="Oval 280"/>
                            <wps:cNvSpPr/>
                            <wps:spPr>
                              <a:xfrm>
                                <a:off x="2228321" y="9484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7C64A0F"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1" name="Oval 281"/>
                            <wps:cNvSpPr/>
                            <wps:spPr>
                              <a:xfrm>
                                <a:off x="3016890" y="81870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1010A0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2" name="Oval 282"/>
                            <wps:cNvSpPr/>
                            <wps:spPr>
                              <a:xfrm>
                                <a:off x="2069381" y="83596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240273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3" name="Oval 283"/>
                            <wps:cNvSpPr/>
                            <wps:spPr>
                              <a:xfrm>
                                <a:off x="2027084" y="94372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71F64A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4" name="Oval 284"/>
                            <wps:cNvSpPr/>
                            <wps:spPr>
                              <a:xfrm>
                                <a:off x="2987703" y="607938"/>
                                <a:ext cx="102188" cy="102195"/>
                              </a:xfrm>
                              <a:prstGeom prst="ellipse">
                                <a:avLst/>
                              </a:prstGeom>
                              <a:solidFill>
                                <a:srgbClr val="376092"/>
                              </a:solidFill>
                              <a:ln w="9525" cap="flat" cmpd="sng" algn="ctr">
                                <a:solidFill>
                                  <a:srgbClr val="376092"/>
                                </a:solidFill>
                                <a:prstDash val="solid"/>
                              </a:ln>
                              <a:effectLst/>
                            </wps:spPr>
                            <wps:txbx>
                              <w:txbxContent>
                                <w:p w14:paraId="559FB73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5" name="Oval 285"/>
                            <wps:cNvSpPr/>
                            <wps:spPr>
                              <a:xfrm>
                                <a:off x="2313758" y="22957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A24402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6" name="Oval 286"/>
                            <wps:cNvSpPr/>
                            <wps:spPr>
                              <a:xfrm>
                                <a:off x="2425192" y="2200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BC822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7" name="Oval 287"/>
                            <wps:cNvSpPr/>
                            <wps:spPr>
                              <a:xfrm>
                                <a:off x="1986845" y="123900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46A79B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2594211" y="5026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03A2D9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2591881" y="77860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3F8E9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2069231" y="53184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947FD0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2753510" y="227882"/>
                                <a:ext cx="102188" cy="102195"/>
                              </a:xfrm>
                              <a:prstGeom prst="ellipse">
                                <a:avLst/>
                              </a:prstGeom>
                              <a:solidFill>
                                <a:srgbClr val="376092"/>
                              </a:solidFill>
                              <a:ln w="9525" cap="flat" cmpd="sng" algn="ctr">
                                <a:solidFill>
                                  <a:srgbClr val="376092"/>
                                </a:solidFill>
                                <a:prstDash val="solid"/>
                              </a:ln>
                              <a:effectLst/>
                            </wps:spPr>
                            <wps:txbx>
                              <w:txbxContent>
                                <w:p w14:paraId="1CA6E59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2145768" y="42245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4853E2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2684448" y="127764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43A3B5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2401900" y="101292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7A7FBF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2656994" y="20672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F5586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1912769" y="95391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82FB87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967193" y="10429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B66839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95003" y="72750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D15F9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9" name="Oval 299"/>
                            <wps:cNvSpPr/>
                            <wps:spPr>
                              <a:xfrm>
                                <a:off x="2079961" y="10429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767122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0" name="Oval 300"/>
                            <wps:cNvSpPr/>
                            <wps:spPr>
                              <a:xfrm>
                                <a:off x="2983334" y="40095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75C78A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1" name="Oval 301"/>
                            <wps:cNvSpPr/>
                            <wps:spPr>
                              <a:xfrm>
                                <a:off x="1989187" y="75897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04013F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Oval 302"/>
                            <wps:cNvSpPr/>
                            <wps:spPr>
                              <a:xfrm>
                                <a:off x="1920454" y="63700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F97DB5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3" name="Oval 303"/>
                            <wps:cNvSpPr/>
                            <wps:spPr>
                              <a:xfrm>
                                <a:off x="2125545" y="93036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4762D5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4" name="Oval 304"/>
                            <wps:cNvSpPr/>
                            <wps:spPr>
                              <a:xfrm>
                                <a:off x="2485517" y="80533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AEF514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Oval 305"/>
                            <wps:cNvSpPr/>
                            <wps:spPr>
                              <a:xfrm>
                                <a:off x="1937826" y="4396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4C93D8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Oval 306"/>
                            <wps:cNvSpPr/>
                            <wps:spPr>
                              <a:xfrm>
                                <a:off x="2207034" y="122200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F5EB1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7" name="Oval 307"/>
                            <wps:cNvSpPr/>
                            <wps:spPr>
                              <a:xfrm>
                                <a:off x="2476286" y="129862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18B685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Oval 308"/>
                            <wps:cNvSpPr/>
                            <wps:spPr>
                              <a:xfrm>
                                <a:off x="2879280" y="6007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4712A0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Oval 309"/>
                            <wps:cNvSpPr/>
                            <wps:spPr>
                              <a:xfrm>
                                <a:off x="2718077" y="99955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B61E18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1959494" y="86116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212C27D"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Oval 311"/>
                            <wps:cNvSpPr/>
                            <wps:spPr>
                              <a:xfrm>
                                <a:off x="2469555" y="1094233"/>
                                <a:ext cx="102188" cy="102195"/>
                              </a:xfrm>
                              <a:prstGeom prst="ellipse">
                                <a:avLst/>
                              </a:prstGeom>
                              <a:solidFill>
                                <a:srgbClr val="376092"/>
                              </a:solidFill>
                              <a:ln w="9525" cap="flat" cmpd="sng" algn="ctr">
                                <a:solidFill>
                                  <a:srgbClr val="376092"/>
                                </a:solidFill>
                                <a:prstDash val="solid"/>
                              </a:ln>
                              <a:effectLst/>
                            </wps:spPr>
                            <wps:txbx>
                              <w:txbxContent>
                                <w:p w14:paraId="2E4E542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Oval 312"/>
                            <wps:cNvSpPr/>
                            <wps:spPr>
                              <a:xfrm>
                                <a:off x="1748163" y="85016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66540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Oval 313"/>
                            <wps:cNvSpPr/>
                            <wps:spPr>
                              <a:xfrm>
                                <a:off x="2177227" y="52278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020C1A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Oval 314"/>
                            <wps:cNvSpPr/>
                            <wps:spPr>
                              <a:xfrm>
                                <a:off x="2040281" y="42690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DC474C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Oval 315"/>
                            <wps:cNvSpPr/>
                            <wps:spPr>
                              <a:xfrm>
                                <a:off x="2885515" y="109405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CDC53D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Oval 316"/>
                            <wps:cNvSpPr/>
                            <wps:spPr>
                              <a:xfrm>
                                <a:off x="2813445" y="1005009"/>
                                <a:ext cx="102188" cy="102195"/>
                              </a:xfrm>
                              <a:prstGeom prst="ellipse">
                                <a:avLst/>
                              </a:prstGeom>
                              <a:solidFill>
                                <a:srgbClr val="376092"/>
                              </a:solidFill>
                              <a:ln w="9525" cap="flat" cmpd="sng" algn="ctr">
                                <a:solidFill>
                                  <a:srgbClr val="376092"/>
                                </a:solidFill>
                                <a:prstDash val="solid"/>
                              </a:ln>
                              <a:effectLst/>
                            </wps:spPr>
                            <wps:txbx>
                              <w:txbxContent>
                                <w:p w14:paraId="42115C7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Oval 317"/>
                            <wps:cNvSpPr/>
                            <wps:spPr>
                              <a:xfrm>
                                <a:off x="2545959" y="60484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164149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2253086" y="113085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35B5F7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2505209" y="70314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11724D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2105431" y="22251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2BBEE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2718323" y="5026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6E2DC26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2779346" y="109887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90555A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2256180" y="13325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6EE334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2536611" y="140081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BEDF17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2357807" y="1305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E469A4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24749" y="142286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2DBF27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94206" y="25442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932D07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1821134" y="44964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F33D52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Oval 329"/>
                            <wps:cNvSpPr/>
                            <wps:spPr>
                              <a:xfrm>
                                <a:off x="2745673" y="138891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A8EFC3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wps:cNvSpPr/>
                            <wps:spPr>
                              <a:xfrm>
                                <a:off x="2467040" y="11785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5441649"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Oval 331"/>
                            <wps:cNvSpPr/>
                            <wps:spPr>
                              <a:xfrm>
                                <a:off x="2323004" y="1406859"/>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8C7E19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Oval 332"/>
                            <wps:cNvSpPr/>
                            <wps:spPr>
                              <a:xfrm>
                                <a:off x="2509578" y="1490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4A6158C"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Oval 333"/>
                            <wps:cNvSpPr/>
                            <wps:spPr>
                              <a:xfrm>
                                <a:off x="2687295" y="10452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6C6544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Oval 334"/>
                            <wps:cNvSpPr/>
                            <wps:spPr>
                              <a:xfrm>
                                <a:off x="2434423" y="1402757"/>
                                <a:ext cx="102188" cy="102195"/>
                              </a:xfrm>
                              <a:prstGeom prst="ellipse">
                                <a:avLst/>
                              </a:prstGeom>
                              <a:solidFill>
                                <a:srgbClr val="376092"/>
                              </a:solidFill>
                              <a:ln w="9525" cap="flat" cmpd="sng" algn="ctr">
                                <a:solidFill>
                                  <a:srgbClr val="376092"/>
                                </a:solidFill>
                                <a:prstDash val="solid"/>
                              </a:ln>
                              <a:effectLst/>
                            </wps:spPr>
                            <wps:txbx>
                              <w:txbxContent>
                                <w:p w14:paraId="4A44971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Oval 335"/>
                            <wps:cNvSpPr/>
                            <wps:spPr>
                              <a:xfrm>
                                <a:off x="2642975" y="1386790"/>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705496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Oval 336"/>
                            <wps:cNvSpPr/>
                            <wps:spPr>
                              <a:xfrm>
                                <a:off x="2054337" y="1335693"/>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5F9E5C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Oval 337"/>
                            <wps:cNvSpPr/>
                            <wps:spPr>
                              <a:xfrm>
                                <a:off x="1752699" y="547768"/>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1D489E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8" name="Oval 338"/>
                            <wps:cNvSpPr/>
                            <wps:spPr>
                              <a:xfrm>
                                <a:off x="1857306" y="35602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0579502"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9" name="Oval 339"/>
                            <wps:cNvSpPr/>
                            <wps:spPr>
                              <a:xfrm>
                                <a:off x="2400934" y="2839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76A045B"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0" name="Oval 340"/>
                            <wps:cNvSpPr/>
                            <wps:spPr>
                              <a:xfrm>
                                <a:off x="1759487" y="105065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71C9E2DE"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1" name="Oval 341"/>
                            <wps:cNvSpPr/>
                            <wps:spPr>
                              <a:xfrm>
                                <a:off x="2578474" y="9807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803BEE0"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2" name="Oval 342"/>
                            <wps:cNvSpPr/>
                            <wps:spPr>
                              <a:xfrm>
                                <a:off x="1707006" y="95464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012F23F5"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3" name="Oval 343"/>
                            <wps:cNvSpPr/>
                            <wps:spPr>
                              <a:xfrm>
                                <a:off x="2221504" y="141186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69D4068"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4" name="Oval 344"/>
                            <wps:cNvSpPr/>
                            <wps:spPr>
                              <a:xfrm>
                                <a:off x="2037939" y="125687"/>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336503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Oval 345"/>
                            <wps:cNvSpPr/>
                            <wps:spPr>
                              <a:xfrm>
                                <a:off x="3097629" y="61431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1DF7DB2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6" name="Oval 346"/>
                            <wps:cNvSpPr/>
                            <wps:spPr>
                              <a:xfrm>
                                <a:off x="2086844" y="234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D3269C7"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7" name="Oval 347"/>
                            <wps:cNvSpPr/>
                            <wps:spPr>
                              <a:xfrm>
                                <a:off x="2793242" y="130592"/>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5A61D4F4"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8" name="Oval 348"/>
                            <wps:cNvSpPr/>
                            <wps:spPr>
                              <a:xfrm>
                                <a:off x="2296602" y="31055"/>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FAEFB8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624553" y="2331"/>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2C76944A"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2146097" y="117101"/>
                                <a:ext cx="102188" cy="102195"/>
                              </a:xfrm>
                              <a:prstGeom prst="ellipse">
                                <a:avLst/>
                              </a:prstGeom>
                              <a:solidFill>
                                <a:srgbClr val="376092"/>
                              </a:solidFill>
                              <a:ln w="9525" cap="flat" cmpd="sng" algn="ctr">
                                <a:solidFill>
                                  <a:srgbClr val="376092"/>
                                </a:solidFill>
                                <a:prstDash val="solid"/>
                              </a:ln>
                              <a:effectLst/>
                            </wps:spPr>
                            <wps:txbx>
                              <w:txbxContent>
                                <w:p w14:paraId="6004387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2191470" y="14906"/>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347C1C3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2" name="Oval 352"/>
                            <wps:cNvSpPr/>
                            <wps:spPr>
                              <a:xfrm>
                                <a:off x="2872522" y="203324"/>
                                <a:ext cx="102188" cy="102195"/>
                              </a:xfrm>
                              <a:prstGeom prst="ellipse">
                                <a:avLst/>
                              </a:prstGeom>
                              <a:solidFill>
                                <a:srgbClr val="9BBB59">
                                  <a:lumMod val="75000"/>
                                </a:srgbClr>
                              </a:solidFill>
                              <a:ln w="9525" cap="flat" cmpd="sng" algn="ctr">
                                <a:solidFill>
                                  <a:srgbClr val="9BBB59">
                                    <a:lumMod val="75000"/>
                                  </a:srgbClr>
                                </a:solidFill>
                                <a:prstDash val="solid"/>
                              </a:ln>
                              <a:effectLst/>
                            </wps:spPr>
                            <wps:txbx>
                              <w:txbxContent>
                                <w:p w14:paraId="4450C933"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3" name="Oval 353"/>
                            <wps:cNvSpPr/>
                            <wps:spPr>
                              <a:xfrm>
                                <a:off x="2669815" y="580678"/>
                                <a:ext cx="102188" cy="102195"/>
                              </a:xfrm>
                              <a:prstGeom prst="ellipse">
                                <a:avLst/>
                              </a:prstGeom>
                              <a:solidFill>
                                <a:srgbClr val="376092"/>
                              </a:solidFill>
                              <a:ln w="9525" cap="flat" cmpd="sng" algn="ctr">
                                <a:solidFill>
                                  <a:srgbClr val="376092"/>
                                </a:solidFill>
                                <a:prstDash val="solid"/>
                              </a:ln>
                              <a:effectLst/>
                            </wps:spPr>
                            <wps:txbx>
                              <w:txbxContent>
                                <w:p w14:paraId="389B1B46" w14:textId="77777777" w:rsidR="008968B3" w:rsidRDefault="008968B3" w:rsidP="008300F2">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01054FD5" w14:textId="77777777" w:rsidR="008968B3" w:rsidRPr="00A72782" w:rsidRDefault="008968B3" w:rsidP="008300F2">
                              <w:pPr>
                                <w:rPr>
                                  <w:rFonts w:ascii="Helvetica" w:hAnsi="Helvetica"/>
                                  <w:sz w:val="32"/>
                                  <w:szCs w:val="32"/>
                                </w:rPr>
                              </w:pPr>
                              <w:proofErr w:type="gramStart"/>
                              <w:r w:rsidRPr="00A72782">
                                <w:rPr>
                                  <w:rFonts w:ascii="Helvetica" w:hAnsi="Helvetica"/>
                                  <w:sz w:val="32"/>
                                  <w:szCs w:val="32"/>
                                </w:rPr>
                                <w:t>a</w:t>
                              </w:r>
                              <w:proofErr w:type="gramEnd"/>
                              <w:r w:rsidRPr="00A72782">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171450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42581B9D" w14:textId="77777777" w:rsidR="008968B3" w:rsidRPr="00A72782" w:rsidRDefault="008968B3" w:rsidP="008300F2">
                              <w:pPr>
                                <w:rPr>
                                  <w:rFonts w:ascii="Helvetica" w:hAnsi="Helvetica"/>
                                  <w:sz w:val="32"/>
                                  <w:szCs w:val="32"/>
                                </w:rPr>
                              </w:pPr>
                              <w:proofErr w:type="gramStart"/>
                              <w:r>
                                <w:rPr>
                                  <w:rFonts w:ascii="Helvetica" w:hAnsi="Helvetica"/>
                                  <w:sz w:val="32"/>
                                  <w:szCs w:val="32"/>
                                </w:rPr>
                                <w:t>b</w:t>
                              </w:r>
                              <w:proofErr w:type="gramEnd"/>
                              <w:r w:rsidRPr="00A72782">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56" o:spid="_x0000_s1061" style="position:absolute;margin-left:1in;margin-top:126pt;width:269.95pt;height:129.05pt;z-index:251664384;mso-width-relative:margin;mso-height-relative:margin" coordsize="3428365,16389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">
                <v:group id="Group 321" o:spid="_x0000_s1062" style="position:absolute;left:228600;top:114300;width:3199765;height:1524635" coordsize="3199817,152505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zKocvxAAAANwAAAAP&#10;AAAAAAAAAAAAAAAAAKkCAABkcnMvZG93bnJldi54bWxQSwUGAAAAAAQABAD6AAAAmgMAAAAA&#10;">
                  <v:group id="Group 36" o:spid="_x0000_s1063" style="position:absolute;width:1492811;height:1522725" coordsize="1492811,15227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MMfW8UAAADcAAAA&#10;DwAAAAAAAAAAAAAAAACpAgAAZHJzL2Rvd25yZXYueG1sUEsFBgAAAAAEAAQA+gAAAJsDAAAAAA==&#10;">
                    <v:oval id="Oval 37" o:spid="_x0000_s1064" style="position:absolute;left:367445;top:32238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fXWtxAAA&#10;ANwAAAAPAAAAZHJzL2Rvd25yZXYueG1sRI9BawIxFITvBf9DeEJvNWvpil2NIhax6Emt98fmuVlN&#10;XpZN1G1/fSMUehxm5htmOu+cFTdqQ+1ZwXCQgSAuva65UvB1WL2MQYSIrNF6JgXfFGA+6z1NsdD+&#10;zju67WMlEoRDgQpMjE0hZSgNOQwD3xAn7+RbhzHJtpK6xXuCOytfs2wkHdacFgw2tDRUXvZXp2Dz&#10;Pjytr9325wNtXKzfjkd7NiulnvvdYgIiUhf/w3/tT60gz3N4nE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X11rcQAAADcAAAADwAAAAAAAAAAAAAAAACXAgAAZHJzL2Rv&#10;d25yZXYueG1sUEsFBgAAAAAEAAQA9QAAAIgDAAAAAA==&#10;" fillcolor="#77933c" strokecolor="#77933c">
                      <v:textbox>
                        <w:txbxContent>
                          <w:p w14:paraId="5735488F" w14:textId="77777777" w:rsidR="00476BB0" w:rsidRDefault="00476BB0" w:rsidP="008300F2">
                            <w:pPr>
                              <w:rPr>
                                <w:rFonts w:eastAsia="Times New Roman"/>
                              </w:rPr>
                            </w:pPr>
                          </w:p>
                        </w:txbxContent>
                      </v:textbox>
                    </v:oval>
                    <v:oval id="Oval 38" o:spid="_x0000_s1065" style="position:absolute;left:518338;top:61198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r+vaxQAA&#10;ANwAAAAPAAAAZHJzL2Rvd25yZXYueG1sRI9PawIxFMTvQr9DeIXeNKtUabcbRSxiqaf65/7YvN1s&#10;m7wsm6jbfvpGEDwOM/Mbplj0zoozdaHxrGA8ykAQl143XCs47NfDFxAhImu0nknBLwVYzB8GBeba&#10;X/iLzrtYiwThkKMCE2ObSxlKQw7DyLfEyat85zAm2dVSd3hJcGflJMtm0mHDacFgSytD5c/u5BR8&#10;vo6rzanf/r2jjcvN8/Fov81aqafHfvkGIlIf7+Fb+0MrmE5ncD2Tjo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Wv69rFAAAA3AAAAA8AAAAAAAAAAAAAAAAAlwIAAGRycy9k&#10;b3ducmV2LnhtbFBLBQYAAAAABAAEAPUAAACJAwAAAAA=&#10;" fillcolor="#77933c" strokecolor="#77933c">
                      <v:textbox>
                        <w:txbxContent>
                          <w:p w14:paraId="16683010" w14:textId="77777777" w:rsidR="00476BB0" w:rsidRDefault="00476BB0" w:rsidP="008300F2">
                            <w:pPr>
                              <w:rPr>
                                <w:rFonts w:eastAsia="Times New Roman"/>
                              </w:rPr>
                            </w:pPr>
                          </w:p>
                        </w:txbxContent>
                      </v:textbox>
                    </v:oval>
                    <v:oval id="Oval 39" o:spid="_x0000_s1066" style="position:absolute;left:99206;top:94419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405BxAAA&#10;ANwAAAAPAAAAZHJzL2Rvd25yZXYueG1sRI9BawIxFITvgv8hPMGbZi211tUo0iKWelLr/bF5brZN&#10;XpZN1LW/vikIHoeZ+YaZL1tnxYWaUHlWMBpmIIgLrysuFXwd1oNXECEia7SeScGNAiwX3c4cc+2v&#10;vKPLPpYiQTjkqMDEWOdShsKQwzD0NXHyTr5xGJNsSqkbvCa4s/Ipy16kw4rTgsGa3gwVP/uzU/A5&#10;HZ0253b7+442rjbPx6P9Nmul+r12NQMRqY2P8L39oRWMxxP4P5OOgF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uNOQcQAAADcAAAADwAAAAAAAAAAAAAAAACXAgAAZHJzL2Rv&#10;d25yZXYueG1sUEsFBgAAAAAEAAQA9QAAAIgDAAAAAA==&#10;" fillcolor="#77933c" strokecolor="#77933c">
                      <v:textbox>
                        <w:txbxContent>
                          <w:p w14:paraId="02CF334E" w14:textId="77777777" w:rsidR="00476BB0" w:rsidRDefault="00476BB0" w:rsidP="008300F2">
                            <w:pPr>
                              <w:rPr>
                                <w:rFonts w:eastAsia="Times New Roman"/>
                              </w:rPr>
                            </w:pPr>
                          </w:p>
                        </w:txbxContent>
                      </v:textbox>
                    </v:oval>
                    <v:oval id="Oval 40" o:spid="_x0000_s1067" style="position:absolute;left:317574;top:11335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fNozwgAA&#10;ANwAAAAPAAAAZHJzL2Rvd25yZXYueG1sRE/Pa8IwFL4L+x/CG+ymqUNl6xpFJqLM07p5fzSvTbfk&#10;pTRRO//65SB4/Ph+F6vBWXGmPrSeFUwnGQjiyuuWGwXfX9vxC4gQkTVaz6TgjwKslg+jAnPtL/xJ&#10;5zI2IoVwyFGBibHLpQyVIYdh4jvixNW+dxgT7Bupe7ykcGflc5YtpMOWU4PBjt4NVb/lySn4eJ3W&#10;u9NwuG7QxvVudjzaH7NV6ulxWL+BiDTEu/jm3msF83lam86kIyC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82jPCAAAA3AAAAA8AAAAAAAAAAAAAAAAAlwIAAGRycy9kb3du&#10;cmV2LnhtbFBLBQYAAAAABAAEAPUAAACGAwAAAAA=&#10;" fillcolor="#77933c" strokecolor="#77933c">
                      <v:textbox>
                        <w:txbxContent>
                          <w:p w14:paraId="4D1B5335" w14:textId="77777777" w:rsidR="00476BB0" w:rsidRDefault="00476BB0" w:rsidP="008300F2">
                            <w:pPr>
                              <w:rPr>
                                <w:rFonts w:eastAsia="Times New Roman"/>
                              </w:rPr>
                            </w:pPr>
                          </w:p>
                        </w:txbxContent>
                      </v:textbox>
                    </v:oval>
                    <v:oval id="Oval 41" o:spid="_x0000_s1068" style="position:absolute;left:452773;top:13176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MH+oxQAA&#10;ANwAAAAPAAAAZHJzL2Rvd25yZXYueG1sRI9BawIxFITvgv8hvEJvNWupUteNIhax1FNtvT82bzdr&#10;k5dlE3XrrzeFgsdhZr5himXvrDhTFxrPCsajDARx6XXDtYLvr83TK4gQkTVaz6TglwIsF8NBgbn2&#10;F/6k8z7WIkE45KjAxNjmUobSkMMw8i1x8irfOYxJdrXUHV4S3Fn5nGVT6bDhtGCwpbWh8md/cgo+&#10;ZuNqe+p31ze0cbV9ORzs0WyUenzoV3MQkfp4D/+337WCyW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Qwf6jFAAAA3AAAAA8AAAAAAAAAAAAAAAAAlwIAAGRycy9k&#10;b3ducmV2LnhtbFBLBQYAAAAABAAEAPUAAACJAwAAAAA=&#10;" fillcolor="#77933c" strokecolor="#77933c">
                      <v:textbox>
                        <w:txbxContent>
                          <w:p w14:paraId="2EEAECD1" w14:textId="77777777" w:rsidR="00476BB0" w:rsidRDefault="00476BB0" w:rsidP="008300F2">
                            <w:pPr>
                              <w:rPr>
                                <w:rFonts w:eastAsia="Times New Roman"/>
                              </w:rPr>
                            </w:pPr>
                          </w:p>
                        </w:txbxContent>
                      </v:textbox>
                    </v:oval>
                    <v:oval id="Oval 42" o:spid="_x0000_s1069" style="position:absolute;left:995410;top:3171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ZhyIwQAA&#10;ANwAAAAPAAAAZHJzL2Rvd25yZXYueG1sRE9NawIxEL0X+h/CFHrTrNJKXY0iFrHoqaveh824WU0m&#10;yybq1l9vDkKPj/c9nXfOiiu1ofasYNDPQBCXXtdcKdjvVr0vECEia7SeScEfBZjPXl+mmGt/41+6&#10;FrESKYRDjgpMjE0uZSgNOQx93xAn7uhbhzHBtpK6xVsKd1YOs2wkHdacGgw2tDRUnouLU7AZD47r&#10;S7e9f6ONi/XH4WBPZqXU+1u3mICI1MV/8dP9oxV8jtL8dCYdAT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2YciMEAAADcAAAADwAAAAAAAAAAAAAAAACXAgAAZHJzL2Rvd25y&#10;ZXYueG1sUEsFBgAAAAAEAAQA9QAAAIUDAAAAAA==&#10;" fillcolor="#77933c" strokecolor="#77933c">
                      <v:textbox>
                        <w:txbxContent>
                          <w:p w14:paraId="63F3941D" w14:textId="77777777" w:rsidR="00476BB0" w:rsidRDefault="00476BB0" w:rsidP="008300F2">
                            <w:pPr>
                              <w:rPr>
                                <w:rFonts w:eastAsia="Times New Roman"/>
                              </w:rPr>
                            </w:pPr>
                          </w:p>
                        </w:txbxContent>
                      </v:textbox>
                    </v:oval>
                    <v:oval id="Oval 43" o:spid="_x0000_s1070" style="position:absolute;left:1212304;top:70322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TyBcxgAA&#10;ANwAAAAPAAAAZHJzL2Rvd25yZXYueG1sRI9Pi8IwFMTvgt8hPMGLaKpgkWoUdVH2sHvw36G3R/Ns&#10;i81LabK2fvvNwoLHYWZ+w6w2nanEkxpXWlYwnUQgiDOrS84VXC+H8QKE88gaK8uk4EUONut+b4WJ&#10;ti2f6Hn2uQgQdgkqKLyvEyldVpBBN7E1cfDutjHog2xyqRtsA9xUchZFsTRYclgosKZ9Qdnj/GMU&#10;1HGVpl+P0SFt58fbh/ze7kY+V2o46LZLEJ46/w7/tz+1gnk8hb8z4Qj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vTyBcxgAAANwAAAAPAAAAAAAAAAAAAAAAAJcCAABkcnMv&#10;ZG93bnJldi54bWxQSwUGAAAAAAQABAD1AAAAigMAAAAA&#10;" fillcolor="#376092" strokecolor="#376092">
                      <v:textbox>
                        <w:txbxContent>
                          <w:p w14:paraId="3B68AE98" w14:textId="77777777" w:rsidR="00476BB0" w:rsidRDefault="00476BB0" w:rsidP="008300F2">
                            <w:pPr>
                              <w:rPr>
                                <w:rFonts w:eastAsia="Times New Roman"/>
                              </w:rPr>
                            </w:pPr>
                          </w:p>
                        </w:txbxContent>
                      </v:textbox>
                    </v:oval>
                    <v:oval id="Oval 44" o:spid="_x0000_s1071" style="position:absolute;left:1069572;top:59182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CdkxAAA&#10;ANwAAAAPAAAAZHJzL2Rvd25yZXYueG1sRI9BawIxFITvgv8hPMGbZhUrdmsUaRHFnrT1/tg8N9sm&#10;L8sm6tpfbwqCx2FmvmHmy9ZZcaEmVJ4VjIYZCOLC64pLBd9f68EMRIjIGq1nUnCjAMtFtzPHXPsr&#10;7+lyiKVIEA45KjAx1rmUoTDkMAx9TZy8k28cxiSbUuoGrwnurBxn2VQ6rDgtGKzp3VDxezg7BbvX&#10;0Wlzbj//PtDG1WZyPNofs1aq32tXbyAitfEZfrS3WsHLdAz/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PgnZMQAAADcAAAADwAAAAAAAAAAAAAAAACXAgAAZHJzL2Rv&#10;d25yZXYueG1sUEsFBgAAAAAEAAQA9QAAAIgDAAAAAA==&#10;" fillcolor="#77933c" strokecolor="#77933c">
                      <v:textbox>
                        <w:txbxContent>
                          <w:p w14:paraId="014523D9" w14:textId="77777777" w:rsidR="00476BB0" w:rsidRDefault="00476BB0" w:rsidP="008300F2">
                            <w:pPr>
                              <w:rPr>
                                <w:rFonts w:eastAsia="Times New Roman"/>
                              </w:rPr>
                            </w:pPr>
                          </w:p>
                        </w:txbxContent>
                      </v:textbox>
                    </v:oval>
                    <v:oval id="Oval 45" o:spid="_x0000_s1072" style="position:absolute;left:680499;top:3186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tIL/xAAA&#10;ANwAAAAPAAAAZHJzL2Rvd25yZXYueG1sRI9BawIxFITvgv8hPMGbZm2t1NUo0iJKPan1/tg8N9sm&#10;L8sm6ra/3hQKHoeZ+YaZL1tnxZWaUHlWMBpmIIgLrysuFXwe14NXECEia7SeScEPBVguup055trf&#10;eE/XQyxFgnDIUYGJsc6lDIUhh2Hoa+LknX3jMCbZlFI3eEtwZ+VTlk2kw4rTgsGa3gwV34eLU/Ax&#10;HZ03l3b3+442rjbj08l+mbVS/V67moGI1MZH+L+91QpeJs/wdyYdAbm4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7SC/8QAAADcAAAADwAAAAAAAAAAAAAAAACXAgAAZHJzL2Rv&#10;d25yZXYueG1sUEsFBgAAAAAEAAQA9QAAAIgDAAAAAA==&#10;" fillcolor="#77933c" strokecolor="#77933c">
                      <v:textbox>
                        <w:txbxContent>
                          <w:p w14:paraId="589C33DF" w14:textId="77777777" w:rsidR="00476BB0" w:rsidRDefault="00476BB0" w:rsidP="008300F2">
                            <w:pPr>
                              <w:rPr>
                                <w:rFonts w:eastAsia="Times New Roman"/>
                              </w:rPr>
                            </w:pPr>
                          </w:p>
                        </w:txbxContent>
                      </v:textbox>
                    </v:oval>
                    <v:oval id="Oval 46" o:spid="_x0000_s1073" style="position:absolute;left:1011317;top:6803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XRqLxAAA&#10;ANwAAAAPAAAAZHJzL2Rvd25yZXYueG1sRI9BawIxFITvgv8hPMGbZi1W7NYoUhHFnrT1/tg8N9sm&#10;L8sm6tpfbwqCx2FmvmFmi9ZZcaEmVJ4VjIYZCOLC64pLBd9f68EURIjIGq1nUnCjAIt5tzPDXPsr&#10;7+lyiKVIEA45KjAx1rmUoTDkMAx9TZy8k28cxiSbUuoGrwnurHzJsol0WHFaMFjTh6Hi93B2CnZv&#10;o9Pm3H7+rdDG5WZ8PNofs1aq32uX7yAitfEZfrS3WsHrZAz/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F0ai8QAAADcAAAADwAAAAAAAAAAAAAAAACXAgAAZHJzL2Rv&#10;d25yZXYueG1sUEsFBgAAAAAEAAQA9QAAAIgDAAAAAA==&#10;" fillcolor="#77933c" strokecolor="#77933c">
                      <v:textbox>
                        <w:txbxContent>
                          <w:p w14:paraId="4AB2981E" w14:textId="77777777" w:rsidR="00476BB0" w:rsidRDefault="00476BB0" w:rsidP="008300F2">
                            <w:pPr>
                              <w:rPr>
                                <w:rFonts w:eastAsia="Times New Roman"/>
                              </w:rPr>
                            </w:pPr>
                          </w:p>
                        </w:txbxContent>
                      </v:textbox>
                    </v:oval>
                    <v:oval id="Oval 47" o:spid="_x0000_s1074" style="position:absolute;left:67997;top:7409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Eb8QxQAA&#10;ANwAAAAPAAAAZHJzL2Rvd25yZXYueG1sRI9PawIxFMTvQr9DeIXeNKtUabcbRSxiqaf65/7YvN1s&#10;m7wsm6jbfvpGEDwOM/Mbplj0zoozdaHxrGA8ykAQl143XCs47NfDFxAhImu0nknBLwVYzB8GBeba&#10;X/iLzrtYiwThkKMCE2ObSxlKQw7DyLfEyat85zAm2dVSd3hJcGflJMtm0mHDacFgSytD5c/u5BR8&#10;vo6rzanf/r2jjcvN8/Fov81aqafHfvkGIlIf7+Fb+0MrmM6mcD2Tjo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sRvxDFAAAA3AAAAA8AAAAAAAAAAAAAAAAAlwIAAGRycy9k&#10;b3ducmV2LnhtbFBLBQYAAAAABAAEAPUAAACJAwAAAAA=&#10;" fillcolor="#77933c" strokecolor="#77933c">
                      <v:textbox>
                        <w:txbxContent>
                          <w:p w14:paraId="6B3F7C9B" w14:textId="77777777" w:rsidR="00476BB0" w:rsidRDefault="00476BB0" w:rsidP="008300F2">
                            <w:pPr>
                              <w:rPr>
                                <w:rFonts w:eastAsia="Times New Roman"/>
                              </w:rPr>
                            </w:pPr>
                          </w:p>
                        </w:txbxContent>
                      </v:textbox>
                    </v:oval>
                    <v:oval id="Oval 48" o:spid="_x0000_s1075" style="position:absolute;left:568356;top:130733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prgoxwAA&#10;ANwAAAAPAAAAZHJzL2Rvd25yZXYueG1sRI9Ba8JAFITvBf/D8gpepG4qJEh0ldiS0oM9qPWQ2yP7&#10;mgSzb0N2m6T/visUehxm5htmu59MKwbqXWNZwfMyAkFcWt1wpeDzkj+tQTiPrLG1TAp+yMF+N3vY&#10;YqrtyCcazr4SAcIuRQW1910qpStrMuiWtiMO3pftDfog+0rqHscAN61cRVEiDTYcFmrs6KWm8nb+&#10;Ngq6pC2K422RF2P8dn2VH9lh4Sul5o9TtgHhafL/4b/2u1YQJwncz4QjIH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YKa4KMcAAADcAAAADwAAAAAAAAAAAAAAAACXAgAAZHJz&#10;L2Rvd25yZXYueG1sUEsFBgAAAAAEAAQA9QAAAIsDAAAAAA==&#10;" fillcolor="#376092" strokecolor="#376092">
                      <v:textbox>
                        <w:txbxContent>
                          <w:p w14:paraId="6E80AA63" w14:textId="77777777" w:rsidR="00476BB0" w:rsidRDefault="00476BB0" w:rsidP="008300F2">
                            <w:pPr>
                              <w:rPr>
                                <w:rFonts w:eastAsia="Times New Roman"/>
                              </w:rPr>
                            </w:pPr>
                          </w:p>
                        </w:txbxContent>
                      </v:textbox>
                    </v:oval>
                    <v:oval id="Oval 49" o:spid="_x0000_s1076" style="position:absolute;left:1117728;top:49558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j4T8xAAA&#10;ANwAAAAPAAAAZHJzL2Rvd25yZXYueG1sRI9BawIxFITvgv8hPMFbzVqq1tUo0iJKPan1/tg8N9sm&#10;L8sm6ra/3hQKHoeZ+YaZL1tnxZWaUHlWMBxkIIgLrysuFXwe10+vIEJE1mg9k4IfCrBcdDtzzLW/&#10;8Z6uh1iKBOGQowITY51LGQpDDsPA18TJO/vGYUyyKaVu8JbgzsrnLBtLhxWnBYM1vRkqvg8Xp+Bj&#10;OjxvLu3u9x1tXG1eTif7ZdZK9XvtagYiUhsf4f/2VisYjSfwdyYdAbm4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5I+E/MQAAADcAAAADwAAAAAAAAAAAAAAAACXAgAAZHJzL2Rv&#10;d25yZXYueG1sUEsFBgAAAAAEAAQA9QAAAIgDAAAAAA==&#10;" fillcolor="#77933c" strokecolor="#77933c">
                      <v:textbox>
                        <w:txbxContent>
                          <w:p w14:paraId="2AB54FCE" w14:textId="77777777" w:rsidR="00476BB0" w:rsidRDefault="00476BB0" w:rsidP="008300F2">
                            <w:pPr>
                              <w:rPr>
                                <w:rFonts w:eastAsia="Times New Roman"/>
                              </w:rPr>
                            </w:pPr>
                          </w:p>
                        </w:txbxContent>
                      </v:textbox>
                    </v:oval>
                    <v:oval id="Oval 50" o:spid="_x0000_s1077" style="position:absolute;left:464563;top:8258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EBCOwQAA&#10;ANwAAAAPAAAAZHJzL2Rvd25yZXYueG1sRE9NawIxEL0X+h/CFHrTrNJKXY0iFrHoqaveh824WU0m&#10;yybq1l9vDkKPj/c9nXfOiiu1ofasYNDPQBCXXtdcKdjvVr0vECEia7SeScEfBZjPXl+mmGt/41+6&#10;FrESKYRDjgpMjE0uZSgNOQx93xAn7uhbhzHBtpK6xVsKd1YOs2wkHdacGgw2tDRUnouLU7AZD47r&#10;S7e9f6ONi/XH4WBPZqXU+1u3mICI1MV/8dP9oxV8jtLadCYdAT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RAQjsEAAADcAAAADwAAAAAAAAAAAAAAAACXAgAAZHJzL2Rvd25y&#10;ZXYueG1sUEsFBgAAAAAEAAQA9QAAAIUDAAAAAA==&#10;" fillcolor="#77933c" strokecolor="#77933c">
                      <v:textbox>
                        <w:txbxContent>
                          <w:p w14:paraId="4718B64B" w14:textId="77777777" w:rsidR="00476BB0" w:rsidRDefault="00476BB0" w:rsidP="008300F2">
                            <w:pPr>
                              <w:rPr>
                                <w:rFonts w:eastAsia="Times New Roman"/>
                              </w:rPr>
                            </w:pPr>
                          </w:p>
                        </w:txbxContent>
                      </v:textbox>
                    </v:oval>
                    <v:oval id="Oval 51" o:spid="_x0000_s1078" style="position:absolute;left:864737;top:109190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n+VzxAAA&#10;ANwAAAAPAAAAZHJzL2Rvd25yZXYueG1sRI9BawIxFITvBf9DeIXeNLuiYrdGEUWUelLr/bF5brZN&#10;XpZN1G1/fVMQehxm5htmtuicFTdqQ+1ZQT7IQBCXXtdcKfg4bfpTECEia7SeScE3BVjMe08zLLS/&#10;84Fux1iJBOFQoAITY1NIGUpDDsPAN8TJu/jWYUyyraRu8Z7gzsphlk2kw5rTgsGGVobKr+PVKXh/&#10;zS/ba7f/WaONy+3ofLafZqPUy3O3fAMRqYv/4Ud7pxWMR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5/lc8QAAADcAAAADwAAAAAAAAAAAAAAAACXAgAAZHJzL2Rv&#10;d25yZXYueG1sUEsFBgAAAAAEAAQA9QAAAIgDAAAAAA==&#10;" fillcolor="#77933c" strokecolor="#77933c">
                      <v:textbox>
                        <w:txbxContent>
                          <w:p w14:paraId="61D6F4F6" w14:textId="77777777" w:rsidR="00476BB0" w:rsidRDefault="00476BB0" w:rsidP="008300F2">
                            <w:pPr>
                              <w:rPr>
                                <w:rFonts w:eastAsia="Times New Roman"/>
                              </w:rPr>
                            </w:pPr>
                          </w:p>
                        </w:txbxContent>
                      </v:textbox>
                    </v:oval>
                    <v:oval id="Oval 52" o:spid="_x0000_s1079" style="position:absolute;left:953205;top:88473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9MGexAAA&#10;ANwAAAAPAAAAZHJzL2Rvd25yZXYueG1sRI9BawIxFITvgv8hPMGbZhUrdmsUaRHFnrT1/tg8N9sm&#10;L8sm6tpfbwqCx2FmvmHmy9ZZcaEmVJ4VjIYZCOLC64pLBd9f68EMRIjIGq1nUnCjAMtFtzPHXPsr&#10;7+lyiKVIEA45KjAx1rmUoTDkMAx9TZy8k28cxiSbUuoGrwnurBxn2VQ6rDgtGKzp3VDxezg7BbvX&#10;0Wlzbj//PtDG1WZyPNofs1aq32tXbyAitfEZfrS3WsHLbAz/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PTBnsQAAADcAAAADwAAAAAAAAAAAAAAAACXAgAAZHJzL2Rv&#10;d25yZXYueG1sUEsFBgAAAAAEAAQA9QAAAIgDAAAAAA==&#10;" fillcolor="#77933c" strokecolor="#77933c">
                      <v:textbox>
                        <w:txbxContent>
                          <w:p w14:paraId="7292F43C" w14:textId="77777777" w:rsidR="00476BB0" w:rsidRDefault="00476BB0" w:rsidP="008300F2">
                            <w:pPr>
                              <w:rPr>
                                <w:rFonts w:eastAsia="Times New Roman"/>
                              </w:rPr>
                            </w:pPr>
                          </w:p>
                        </w:txbxContent>
                      </v:textbox>
                    </v:oval>
                    <v:oval id="Oval 53" o:spid="_x0000_s1080" style="position:absolute;left:875835;top:12962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uGQFxAAA&#10;ANwAAAAPAAAAZHJzL2Rvd25yZXYueG1sRI9BawIxFITvgv8hvEJvmtVqsatRRBFLe6qt98fmuVmb&#10;vCybqGt/fSMIHoeZ+YaZLVpnxZmaUHlWMOhnIIgLrysuFfx8b3oTECEia7SeScGVAizm3c4Mc+0v&#10;/EXnXSxFgnDIUYGJsc6lDIUhh6Hva+LkHXzjMCbZlFI3eElwZ+Uwy16lw4rTgsGaVoaK393JKfh4&#10;Gxy2p/bzb402Lrej/d4ezUap56d2OQURqY2P8L39rhWMJy9wO5OOgJ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7hkBcQAAADcAAAADwAAAAAAAAAAAAAAAACXAgAAZHJzL2Rv&#10;d25yZXYueG1sUEsFBgAAAAAEAAQA9QAAAIgDAAAAAA==&#10;" fillcolor="#77933c" strokecolor="#77933c">
                      <v:textbox>
                        <w:txbxContent>
                          <w:p w14:paraId="33D0DC81" w14:textId="77777777" w:rsidR="00476BB0" w:rsidRDefault="00476BB0" w:rsidP="008300F2">
                            <w:pPr>
                              <w:rPr>
                                <w:rFonts w:eastAsia="Times New Roman"/>
                              </w:rPr>
                            </w:pPr>
                          </w:p>
                        </w:txbxContent>
                      </v:textbox>
                    </v:oval>
                    <v:oval id="Oval 54" o:spid="_x0000_s1081" style="position:absolute;left:1066634;top:90519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g2IGxAAA&#10;ANwAAAAPAAAAZHJzL2Rvd25yZXYueG1sRI9BawIxFITvgv8hvEJvmlWqtatRRBFLe6qt98fmuVmb&#10;vCybqGt/fSMIHoeZ+YaZLVpnxZmaUHlWMOhnIIgLrysuFfx8b3oTECEia7SeScGVAizm3c4Mc+0v&#10;/EXnXSxFgnDIUYGJsc6lDIUhh6Hva+LkHXzjMCbZlFI3eElwZ+Uwy8bSYcVpwWBNK0PF7+7kFHy8&#10;DQ7bU/v5t0Ybl9uX/d4ezUap56d2OQURqY2P8L39rhWMJq9wO5OOgJ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INiBsQAAADcAAAADwAAAAAAAAAAAAAAAACXAgAAZHJzL2Rv&#10;d25yZXYueG1sUEsFBgAAAAAEAAQA9QAAAIgDAAAAAA==&#10;" fillcolor="#77933c" strokecolor="#77933c">
                      <v:textbox>
                        <w:txbxContent>
                          <w:p w14:paraId="4348CF3A" w14:textId="77777777" w:rsidR="00476BB0" w:rsidRDefault="00476BB0" w:rsidP="008300F2">
                            <w:pPr>
                              <w:rPr>
                                <w:rFonts w:eastAsia="Times New Roman"/>
                              </w:rPr>
                            </w:pPr>
                          </w:p>
                        </w:txbxContent>
                      </v:textbox>
                    </v:oval>
                    <v:oval id="Oval 55" o:spid="_x0000_s1082" style="position:absolute;left:1127415;top:11939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HPZ0wQAA&#10;ANwAAAAPAAAAZHJzL2Rvd25yZXYueG1sRE9NawIxEL0X+h/CFHqrWaUVXY0iFrHoqaveh824WU0m&#10;yybq1l9vDkKPj/c9nXfOiiu1ofasoN/LQBCXXtdcKdjvVh8jECEia7SeScEfBZjPXl+mmGt/41+6&#10;FrESKYRDjgpMjE0uZSgNOQw93xAn7uhbhzHBtpK6xVsKd1YOsmwoHdacGgw2tDRUnouLU7AZ94/r&#10;S7e9f6ONi/Xn4WBPZqXU+1u3mICI1MV/8dP9oxV8jdLadCYdAT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Rz2dMEAAADcAAAADwAAAAAAAAAAAAAAAACXAgAAZHJzL2Rvd25y&#10;ZXYueG1sUEsFBgAAAAAEAAQA9QAAAIUDAAAAAA==&#10;" fillcolor="#77933c" strokecolor="#77933c">
                      <v:textbox>
                        <w:txbxContent>
                          <w:p w14:paraId="2796C6AF" w14:textId="77777777" w:rsidR="00476BB0" w:rsidRDefault="00476BB0" w:rsidP="008300F2">
                            <w:pPr>
                              <w:rPr>
                                <w:rFonts w:eastAsia="Times New Roman"/>
                              </w:rPr>
                            </w:pPr>
                          </w:p>
                        </w:txbxContent>
                      </v:textbox>
                    </v:oval>
                    <v:oval id="Oval 56" o:spid="_x0000_s1083" style="position:absolute;left:154669;top:10483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UFPvxQAA&#10;ANwAAAAPAAAAZHJzL2Rvd25yZXYueG1sRI9BawIxFITvBf9DeIXealapRdeNIopY6qm23h+bt5u1&#10;ycuyibr11zdCocdhZr5himXvrLhQFxrPCkbDDARx6XXDtYKvz+3zFESIyBqtZ1LwQwGWi8FDgbn2&#10;V/6gyyHWIkE45KjAxNjmUobSkMMw9C1x8irfOYxJdrXUHV4T3Fk5zrJX6bDhtGCwpbWh8vtwdgre&#10;Z6Nqd+73tw3auNq9HI/2ZLZKPT32qzmISH38D/+137SCyXQG9zPpCMjF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pQU+/FAAAA3AAAAA8AAAAAAAAAAAAAAAAAlwIAAGRycy9k&#10;b3ducmV2LnhtbFBLBQYAAAAABAAEAPUAAACJAwAAAAA=&#10;" fillcolor="#77933c" strokecolor="#77933c">
                      <v:textbox>
                        <w:txbxContent>
                          <w:p w14:paraId="62FB24D6" w14:textId="77777777" w:rsidR="00476BB0" w:rsidRDefault="00476BB0" w:rsidP="008300F2">
                            <w:pPr>
                              <w:rPr>
                                <w:rFonts w:eastAsia="Times New Roman"/>
                              </w:rPr>
                            </w:pPr>
                          </w:p>
                        </w:txbxContent>
                      </v:textbox>
                    </v:oval>
                    <v:oval id="Oval 57" o:spid="_x0000_s1084" style="position:absolute;left:306564;top:6429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YfLYxQAA&#10;ANwAAAAPAAAAZHJzL2Rvd25yZXYueG1sRI9PawIxFMTvBb9DeIK3mlVb0dUoooilPdU/98fmuVlN&#10;XpZN1G0/fVMo9DjMzG+Y+bJ1VtypCZVnBYN+BoK48LriUsHxsH2egAgRWaP1TAq+KMBy0XmaY679&#10;gz/pvo+lSBAOOSowMda5lKEw5DD0fU2cvLNvHMYkm1LqBh8J7qwcZtlYOqw4LRisaW2ouO5vTsH7&#10;dHDe3dqP7w3auNq9nE72YrZK9brtagYiUhv/w3/tN63gdTqC3zPpCMjF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5h8tjFAAAA3AAAAA8AAAAAAAAAAAAAAAAAlwIAAGRycy9k&#10;b3ducmV2LnhtbFBLBQYAAAAABAAEAPUAAACJAwAAAAA=&#10;" fillcolor="#77933c" strokecolor="#77933c">
                      <v:textbox>
                        <w:txbxContent>
                          <w:p w14:paraId="23EB73DA" w14:textId="77777777" w:rsidR="00476BB0" w:rsidRDefault="00476BB0" w:rsidP="008300F2">
                            <w:pPr>
                              <w:rPr>
                                <w:rFonts w:eastAsia="Times New Roman"/>
                              </w:rPr>
                            </w:pPr>
                          </w:p>
                        </w:txbxContent>
                      </v:textbox>
                    </v:oval>
                    <v:oval id="Oval 58" o:spid="_x0000_s1085" style="position:absolute;left:967898;top:108868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iGqsxQAA&#10;ANwAAAAPAAAAZHJzL2Rvd25yZXYueG1sRI9BawIxFITvgv8hvEJvNWuxUteNIhax1FNtvT82bzdr&#10;k5dlE3XrrzeFgsdhZr5himXvrDhTFxrPCsajDARx6XXDtYLvr83TK4gQkTVaz6TglwIsF8NBgbn2&#10;F/6k8z7WIkE45KjAxNjmUobSkMMw8i1x8irfOYxJdrXUHV4S3Fn5nGVT6bDhtGCwpbWh8md/cgo+&#10;ZuNqe+p31ze0cbWdHA72aDZKPT70qzmISH28h//b71rBy2wC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GIaqzFAAAA3AAAAA8AAAAAAAAAAAAAAAAAlwIAAGRycy9k&#10;b3ducmV2LnhtbFBLBQYAAAAABAAEAPUAAACJAwAAAAA=&#10;" fillcolor="#77933c" strokecolor="#77933c">
                      <v:textbox>
                        <w:txbxContent>
                          <w:p w14:paraId="0EB8625D" w14:textId="77777777" w:rsidR="00476BB0" w:rsidRDefault="00476BB0" w:rsidP="008300F2">
                            <w:pPr>
                              <w:rPr>
                                <w:rFonts w:eastAsia="Times New Roman"/>
                              </w:rPr>
                            </w:pPr>
                          </w:p>
                        </w:txbxContent>
                      </v:textbox>
                    </v:oval>
                    <v:oval id="Oval 59" o:spid="_x0000_s1086" style="position:absolute;left:829605;top:11940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xM83xQAA&#10;ANwAAAAPAAAAZHJzL2Rvd25yZXYueG1sRI9BawIxFITvgv8hvEJvNWupUteNIhax1FNtvT82bzdr&#10;k5dlE3XrrzeFgsdhZr5himXvrDhTFxrPCsajDARx6XXDtYLvr83TK4gQkTVaz6TglwIsF8NBgbn2&#10;F/6k8z7WIkE45KjAxNjmUobSkMMw8i1x8irfOYxJdrXUHV4S3Fn5nGVT6bDhtGCwpbWh8md/cgo+&#10;ZuNqe+p31ze0cbV9ORzs0WyUenzoV3MQkfp4D/+337WCyWwC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7EzzfFAAAA3AAAAA8AAAAAAAAAAAAAAAAAlwIAAGRycy9k&#10;b3ducmV2LnhtbFBLBQYAAAAABAAEAPUAAACJAwAAAAA=&#10;" fillcolor="#77933c" strokecolor="#77933c">
                      <v:textbox>
                        <w:txbxContent>
                          <w:p w14:paraId="33B654CA" w14:textId="77777777" w:rsidR="00476BB0" w:rsidRDefault="00476BB0" w:rsidP="008300F2">
                            <w:pPr>
                              <w:rPr>
                                <w:rFonts w:eastAsia="Times New Roman"/>
                              </w:rPr>
                            </w:pPr>
                          </w:p>
                        </w:txbxContent>
                      </v:textbox>
                    </v:oval>
                    <v:oval id="Oval 60" o:spid="_x0000_s1087" style="position:absolute;left:686102;top:52231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lFAxQAA&#10;ANwAAAAPAAAAZHJzL2Rvd25yZXYueG1sRI9BawIxFITvBf9DeIXealapUteNIopY6qm23h+bt5u1&#10;ycuyibr11zdCocdhZr5himXvrLhQFxrPCkbDDARx6XXDtYKvz+3zK4gQkTVaz6TghwIsF4OHAnPt&#10;r/xBl0OsRYJwyFGBibHNpQylIYdh6Fvi5FW+cxiT7GqpO7wmuLNynGVT6bDhtGCwpbWh8vtwdgre&#10;Z6Nqd+73tw3auNq9HI/2ZLZKPT32qzmISH38D/+137SCyWwK9zPpCMjF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4WUUDFAAAA3AAAAA8AAAAAAAAAAAAAAAAAlwIAAGRycy9k&#10;b3ducmV2LnhtbFBLBQYAAAAABAAEAPUAAACJAwAAAAA=&#10;" fillcolor="#77933c" strokecolor="#77933c">
                      <v:textbox>
                        <w:txbxContent>
                          <w:p w14:paraId="430F8D2C" w14:textId="77777777" w:rsidR="00476BB0" w:rsidRDefault="00476BB0" w:rsidP="008300F2">
                            <w:pPr>
                              <w:rPr>
                                <w:rFonts w:eastAsia="Times New Roman"/>
                              </w:rPr>
                            </w:pPr>
                          </w:p>
                        </w:txbxContent>
                      </v:textbox>
                    </v:oval>
                    <v:oval id="Oval 61" o:spid="_x0000_s1088" style="position:absolute;left:584286;top:10283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WvTbxQAA&#10;ANwAAAAPAAAAZHJzL2Rvd25yZXYueG1sRI9PawIxFMTvBb9DeIK3mlVs1dUoooilPdU/98fmuVlN&#10;XpZN1G0/fVMo9DjMzG+Y+bJ1VtypCZVnBYN+BoK48LriUsHxsH2egAgRWaP1TAq+KMBy0XmaY679&#10;gz/pvo+lSBAOOSowMda5lKEw5DD0fU2cvLNvHMYkm1LqBh8J7qwcZtmrdFhxWjBY09pQcd3fnIL3&#10;6eC8u7Uf3xu0cbUbnU72YrZK9brtagYiUhv/w3/tN63gZTqG3zPpCMjF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Fa9NvFAAAA3AAAAA8AAAAAAAAAAAAAAAAAlwIAAGRycy9k&#10;b3ducmV2LnhtbFBLBQYAAAAABAAEAPUAAACJAwAAAAA=&#10;" fillcolor="#77933c" strokecolor="#77933c">
                      <v:textbox>
                        <w:txbxContent>
                          <w:p w14:paraId="285FBD30" w14:textId="77777777" w:rsidR="00476BB0" w:rsidRDefault="00476BB0" w:rsidP="008300F2">
                            <w:pPr>
                              <w:rPr>
                                <w:rFonts w:eastAsia="Times New Roman"/>
                              </w:rPr>
                            </w:pPr>
                          </w:p>
                        </w:txbxContent>
                      </v:textbox>
                    </v:oval>
                    <v:oval id="Oval 62" o:spid="_x0000_s1089" style="position:absolute;left:960223;top:41418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xWCpwgAA&#10;ANwAAAAPAAAAZHJzL2Rvd25yZXYueG1sRE/LagIxFN0X/IdwBXc1Y9FSx8mIWMTSrupjf5lcJ6PJ&#10;zTCJOvXrm0Why8N5F8veWXGjLjSeFUzGGQjiyuuGawWH/eb5DUSIyBqtZ1LwQwGW5eCpwFz7O3/T&#10;bRdrkUI45KjAxNjmUobKkMMw9i1x4k6+cxgT7GqpO7yncGflS5a9SocNpwaDLa0NVZfd1Sn4nE9O&#10;22v/9XhHG1fb6fFoz2aj1GjYrxYgIvXxX/zn/tAKZvO0Np1JR0CW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DFYKnCAAAA3AAAAA8AAAAAAAAAAAAAAAAAlwIAAGRycy9kb3du&#10;cmV2LnhtbFBLBQYAAAAABAAEAPUAAACGAwAAAAA=&#10;" fillcolor="#77933c" strokecolor="#77933c">
                      <v:textbox>
                        <w:txbxContent>
                          <w:p w14:paraId="4FC718B0" w14:textId="77777777" w:rsidR="00476BB0" w:rsidRDefault="00476BB0" w:rsidP="008300F2">
                            <w:pPr>
                              <w:rPr>
                                <w:rFonts w:eastAsia="Times New Roman"/>
                              </w:rPr>
                            </w:pPr>
                          </w:p>
                        </w:txbxContent>
                      </v:textbox>
                    </v:oval>
                    <v:oval id="Oval 63" o:spid="_x0000_s1090" style="position:absolute;left:102188;top:6429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7Fx9yAAA&#10;ANwAAAAPAAAAZHJzL2Rvd25yZXYueG1sRI/NasMwEITvhb6D2EIuJpYbcGicKCFNcOmhOTQ/B98W&#10;a2ObWCtjqbH79lWh0OMwM98wq81oWnGn3jWWFTzHCQji0uqGKwXnUz59AeE8ssbWMin4Jgeb9ePD&#10;CjNtB/6k+9FXIkDYZaig9r7LpHRlTQZdbDvi4F1tb9AH2VdS9zgEuGnlLEnm0mDDYaHGjnY1lbfj&#10;l1HQzdui+LhFeTGkb5e9PGxfI18pNXkat0sQnkb/H/5rv2sF6WIBv2fCEZDrH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TsXH3IAAAA3AAAAA8AAAAAAAAAAAAAAAAAlwIAAGRy&#10;cy9kb3ducmV2LnhtbFBLBQYAAAAABAAEAPUAAACMAwAAAAA=&#10;" fillcolor="#376092" strokecolor="#376092">
                      <v:textbox>
                        <w:txbxContent>
                          <w:p w14:paraId="54E41A34" w14:textId="77777777" w:rsidR="00476BB0" w:rsidRDefault="00476BB0" w:rsidP="008300F2">
                            <w:pPr>
                              <w:rPr>
                                <w:rFonts w:eastAsia="Times New Roman"/>
                              </w:rPr>
                            </w:pPr>
                          </w:p>
                        </w:txbxContent>
                      </v:textbox>
                    </v:oval>
                    <v:oval id="Oval 64" o:spid="_x0000_s1091" style="position:absolute;left:1327422;top:5008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DaF2wwAA&#10;ANsAAAAPAAAAZHJzL2Rvd25yZXYueG1sRI9BawIxFITvgv8hPKE3zVpE7NYooiyW9qSt98fmuVlN&#10;XpZNXLf99U2h4HGYmW+Y5bp3VnTUhtqzgukkA0Fcel1zpeDrsxgvQISIrNF6JgXfFGC9Gg6WmGt/&#10;5wN1x1iJBOGQowITY5NLGUpDDsPEN8TJO/vWYUyyraRu8Z7gzsrnLJtLhzWnBYMNbQ2V1+PNKXh/&#10;mZ73t/7jZ4c2bvaz08leTKHU06jfvIKI1MdH+L/9phXMZ/D3Jf0Aufo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fDaF2wwAAANsAAAAPAAAAAAAAAAAAAAAAAJcCAABkcnMvZG93&#10;bnJldi54bWxQSwUGAAAAAAQABAD1AAAAhwMAAAAA&#10;" fillcolor="#77933c" strokecolor="#77933c">
                      <v:textbox>
                        <w:txbxContent>
                          <w:p w14:paraId="76C3902C" w14:textId="77777777" w:rsidR="00476BB0" w:rsidRDefault="00476BB0" w:rsidP="008300F2">
                            <w:pPr>
                              <w:rPr>
                                <w:rFonts w:eastAsia="Times New Roman"/>
                              </w:rPr>
                            </w:pPr>
                          </w:p>
                        </w:txbxContent>
                      </v:textbox>
                    </v:oval>
                    <v:oval id="Oval 65" o:spid="_x0000_s1092" style="position:absolute;left:694608;top:73144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QQTtxAAA&#10;ANsAAAAPAAAAZHJzL2Rvd25yZXYueG1sRI9BawIxFITvBf9DeIXeatZSxa6bFbGIpZ7Uen9snpu1&#10;ycuyibr11zdCocdhZr5hinnvrLhQFxrPCkbDDARx5XXDtYKv/ep5CiJEZI3WMyn4oQDzcvBQYK79&#10;lbd02cVaJAiHHBWYGNtcylAZchiGviVO3tF3DmOSXS11h9cEd1a+ZNlEOmw4LRhsaWmo+t6dnYLP&#10;t9Fxfe43t3e0cbF+PRzsyayUenrsFzMQkfr4H/5rf2gFkzHcv6QfIM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EEE7cQAAADbAAAADwAAAAAAAAAAAAAAAACXAgAAZHJzL2Rv&#10;d25yZXYueG1sUEsFBgAAAAAEAAQA9QAAAIgDAAAAAA==&#10;" fillcolor="#77933c" strokecolor="#77933c">
                      <v:textbox>
                        <w:txbxContent>
                          <w:p w14:paraId="679BEDD7" w14:textId="77777777" w:rsidR="00476BB0" w:rsidRDefault="00476BB0" w:rsidP="008300F2">
                            <w:pPr>
                              <w:rPr>
                                <w:rFonts w:eastAsia="Times New Roman"/>
                              </w:rPr>
                            </w:pPr>
                          </w:p>
                        </w:txbxContent>
                      </v:textbox>
                    </v:oval>
                    <v:oval id="Oval 66" o:spid="_x0000_s1093" style="position:absolute;left:1174140;top:40144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Kg3cxQAA&#10;ANsAAAAPAAAAZHJzL2Rvd25yZXYueG1sRI9Pi8IwFMTvwn6H8Bb2Ipq6YJFqFP/g4kEPuuuht0fz&#10;bIvNS2mytn57Iwgeh5n5DTNbdKYSN2pcaVnBaBiBIM6sLjlX8Pe7HUxAOI+ssbJMCu7kYDH/6M0w&#10;0bblI91OPhcBwi5BBYX3dSKlywoy6Ia2Jg7exTYGfZBNLnWDbYCbSn5HUSwNlhwWCqxpXVB2Pf0b&#10;BXVcpen+2t+m7fjnvJGH5arvc6W+PrvlFISnzr/Dr/ZOK4hjeH4JP0DO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qDdzFAAAA2wAAAA8AAAAAAAAAAAAAAAAAlwIAAGRycy9k&#10;b3ducmV2LnhtbFBLBQYAAAAABAAEAPUAAACJAwAAAAA=&#10;" fillcolor="#376092" strokecolor="#376092">
                      <v:textbox>
                        <w:txbxContent>
                          <w:p w14:paraId="7AFFB815" w14:textId="77777777" w:rsidR="00476BB0" w:rsidRDefault="00476BB0" w:rsidP="008300F2">
                            <w:pPr>
                              <w:rPr>
                                <w:rFonts w:eastAsia="Times New Roman"/>
                              </w:rPr>
                            </w:pPr>
                          </w:p>
                        </w:txbxContent>
                      </v:textbox>
                    </v:oval>
                    <v:oval id="Oval 67" o:spid="_x0000_s1094" style="position:absolute;left:475143;top:32774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3z8BxAAA&#10;ANsAAAAPAAAAZHJzL2Rvd25yZXYueG1sRI9BawIxFITvBf9DeIXeNGsp1q6bFbGI0p7Uen9snpu1&#10;ycuyibr21zcFocdhZr5hinnvrLhQFxrPCsajDARx5XXDtYKv/Wo4BREiskbrmRTcKMC8HDwUmGt/&#10;5S1ddrEWCcIhRwUmxjaXMlSGHIaRb4mTd/Sdw5hkV0vd4TXBnZXPWTaRDhtOCwZbWhqqvndnp+Dj&#10;bXxcn/vPn3e0cbF+ORzsyayUenrsFzMQkfr4H763N1rB5BX+vqQfIM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98/AcQAAADbAAAADwAAAAAAAAAAAAAAAACXAgAAZHJzL2Rv&#10;d25yZXYueG1sUEsFBgAAAAAEAAQA9QAAAIgDAAAAAA==&#10;" fillcolor="#77933c" strokecolor="#77933c">
                      <v:textbox>
                        <w:txbxContent>
                          <w:p w14:paraId="7C8EF5E2" w14:textId="77777777" w:rsidR="00476BB0" w:rsidRDefault="00476BB0" w:rsidP="008300F2">
                            <w:pPr>
                              <w:rPr>
                                <w:rFonts w:eastAsia="Times New Roman"/>
                              </w:rPr>
                            </w:pPr>
                          </w:p>
                        </w:txbxContent>
                      </v:textbox>
                    </v:oval>
                    <v:oval id="Oval 68" o:spid="_x0000_s1095" style="position:absolute;left:179726;top:73187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QKtzwQAA&#10;ANsAAAAPAAAAZHJzL2Rvd25yZXYueG1sRE9ba8IwFH4f+B/CGextph1DZmcs4pDKfJqX90NzbLol&#10;J6WJtu7Xm4fBHj+++6IcnRVX6kPrWUE+zUAQ11633Cg4HjbPbyBCRNZoPZOCGwUol5OHBRbaD/xF&#10;131sRArhUKACE2NXSBlqQw7D1HfEiTv73mFMsG+k7nFI4c7KlyybSYctpwaDHa0N1T/7i1PwOc/P&#10;1WXc/X6gjavq9XSy32aj1NPjuHoHEWmM/+I/91YrmKWx6Uv6AXJ5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kCrc8EAAADbAAAADwAAAAAAAAAAAAAAAACXAgAAZHJzL2Rvd25y&#10;ZXYueG1sUEsFBgAAAAAEAAQA9QAAAIUDAAAAAA==&#10;" fillcolor="#77933c" strokecolor="#77933c">
                      <v:textbox>
                        <w:txbxContent>
                          <w:p w14:paraId="0FABC242" w14:textId="77777777" w:rsidR="00476BB0" w:rsidRDefault="00476BB0" w:rsidP="008300F2">
                            <w:pPr>
                              <w:rPr>
                                <w:rFonts w:eastAsia="Times New Roman"/>
                              </w:rPr>
                            </w:pPr>
                          </w:p>
                        </w:txbxContent>
                      </v:textbox>
                    </v:oval>
                    <v:oval id="Oval 69" o:spid="_x0000_s1096" style="position:absolute;left:260037;top:3294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DA7owwAA&#10;ANsAAAAPAAAAZHJzL2Rvd25yZXYueG1sRI9PawIxFMTvBb9DeIK3mrWI1NUoYhGlnuqf+2Pz3Kwm&#10;L8sm6tpPbwoFj8PM/IaZzltnxY2aUHlWMOhnIIgLrysuFRz2q/dPECEia7SeScGDAsxnnbcp5trf&#10;+Yduu1iKBOGQowITY51LGQpDDkPf18TJO/nGYUyyKaVu8J7gzsqPLBtJhxWnBYM1LQ0Vl93VKfge&#10;D07ra7v9/UIbF+vh8WjPZqVUr9suJiAitfEV/m9vtILRGP6+pB8gZ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DA7owwAAANsAAAAPAAAAAAAAAAAAAAAAAJcCAABkcnMvZG93&#10;bnJldi54bWxQSwUGAAAAAAQABAD1AAAAhwMAAAAA&#10;" fillcolor="#77933c" strokecolor="#77933c">
                      <v:textbox>
                        <w:txbxContent>
                          <w:p w14:paraId="29D1DE49" w14:textId="77777777" w:rsidR="00476BB0" w:rsidRDefault="00476BB0" w:rsidP="008300F2">
                            <w:pPr>
                              <w:rPr>
                                <w:rFonts w:eastAsia="Times New Roman"/>
                              </w:rPr>
                            </w:pPr>
                          </w:p>
                        </w:txbxContent>
                      </v:textbox>
                    </v:oval>
                    <v:oval id="Oval 70" o:spid="_x0000_s1097" style="position:absolute;left:1121923;top:30083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7zGowQAA&#10;ANsAAAAPAAAAZHJzL2Rvd25yZXYueG1sRE/Pa8IwFL4L+x/CE3bT1DHmVhtFNsQxT3bz/mhem2ry&#10;Upqo3f765SB4/Ph+F6vBWXGhPrSeFcymGQjiyuuWGwU/35vJK4gQkTVaz6TglwKslg+jAnPtr7yn&#10;SxkbkUI45KjAxNjlUobKkMMw9R1x4mrfO4wJ9o3UPV5TuLPyKctepMOWU4PBjt4NVafy7BR8vc3q&#10;7XnY/X2gjevt8+Fgj2aj1ON4WC9ARBriXXxzf2oF87Q+fUk/QC7/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Je8xqMEAAADbAAAADwAAAAAAAAAAAAAAAACXAgAAZHJzL2Rvd25y&#10;ZXYueG1sUEsFBgAAAAAEAAQA9QAAAIUDAAAAAA==&#10;" fillcolor="#77933c" strokecolor="#77933c">
                      <v:textbox>
                        <w:txbxContent>
                          <w:p w14:paraId="5F6BD901" w14:textId="77777777" w:rsidR="00476BB0" w:rsidRDefault="00476BB0" w:rsidP="008300F2">
                            <w:pPr>
                              <w:rPr>
                                <w:rFonts w:eastAsia="Times New Roman"/>
                              </w:rPr>
                            </w:pPr>
                          </w:p>
                        </w:txbxContent>
                      </v:textbox>
                    </v:oval>
                    <v:oval id="Oval 71" o:spid="_x0000_s1098" style="position:absolute;left:645273;top:42731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o5QzxAAA&#10;ANsAAAAPAAAAZHJzL2Rvd25yZXYueG1sRI9BawIxFITvgv8hPMGbZreUtq5GkRaxtKdu6/2xeW62&#10;TV6WTdTVX28KgsdhZr5hFqveWXGkLjSeFeTTDARx5XXDtYKf783kBUSIyBqtZ1JwpgCr5XCwwEL7&#10;E3/RsYy1SBAOBSowMbaFlKEy5DBMfUucvL3vHMYku1rqDk8J7qx8yLIn6bDhtGCwpVdD1V95cAo+&#10;Zvl+e+g/L29o43r7uNvZX7NRajzq13MQkfp4D9/a71rBcw7/X9IPkMsr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qOUM8QAAADbAAAADwAAAAAAAAAAAAAAAACXAgAAZHJzL2Rv&#10;d25yZXYueG1sUEsFBgAAAAAEAAQA9QAAAIgDAAAAAA==&#10;" fillcolor="#77933c" strokecolor="#77933c">
                      <v:textbox>
                        <w:txbxContent>
                          <w:p w14:paraId="4F67F549" w14:textId="77777777" w:rsidR="00476BB0" w:rsidRDefault="00476BB0" w:rsidP="008300F2">
                            <w:pPr>
                              <w:rPr>
                                <w:rFonts w:eastAsia="Times New Roman"/>
                              </w:rPr>
                            </w:pPr>
                          </w:p>
                        </w:txbxContent>
                      </v:textbox>
                    </v:oval>
                    <v:oval id="Oval 72" o:spid="_x0000_s1099" style="position:absolute;left:1314492;top:70780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cQpEwwAA&#10;ANsAAAAPAAAAZHJzL2Rvd25yZXYueG1sRI9BawIxFITvhf6H8Aq9aVYRa1ejSEUUe1Lr/bF5btYm&#10;L8sm6tZfbwShx2FmvmEms9ZZcaEmVJ4V9LoZCOLC64pLBT/7ZWcEIkRkjdYzKfijALPp68sEc+2v&#10;vKXLLpYiQTjkqMDEWOdShsKQw9D1NXHyjr5xGJNsSqkbvCa4s7KfZUPpsOK0YLCmL0PF7+7sFGw+&#10;e8fVuf2+LdDG+WpwONiTWSr1/tbOxyAitfE//GyvtYKPPjy+pB8gp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6cQpEwwAAANsAAAAPAAAAAAAAAAAAAAAAAJcCAABkcnMvZG93&#10;bnJldi54bWxQSwUGAAAAAAQABAD1AAAAhwMAAAAA&#10;" fillcolor="#77933c" strokecolor="#77933c">
                      <v:textbox>
                        <w:txbxContent>
                          <w:p w14:paraId="5EE21297" w14:textId="77777777" w:rsidR="00476BB0" w:rsidRDefault="00476BB0" w:rsidP="008300F2">
                            <w:pPr>
                              <w:rPr>
                                <w:rFonts w:eastAsia="Times New Roman"/>
                              </w:rPr>
                            </w:pPr>
                          </w:p>
                        </w:txbxContent>
                      </v:textbox>
                    </v:oval>
                    <v:oval id="Oval 73" o:spid="_x0000_s1100" style="position:absolute;left:1225234;top:4984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a/fxAAA&#10;ANsAAAAPAAAAZHJzL2Rvd25yZXYueG1sRI9bawIxFITfC/6HcAq+1awXWl2NIopY6lO9vB82x83a&#10;5GTZRF3765tCoY/DzHzDzBats+JGTag8K+j3MhDEhdcVlwqOh83LGESIyBqtZ1LwoACLeedphrn2&#10;d/6k2z6WIkE45KjAxFjnUobCkMPQ8zVx8s6+cRiTbEqpG7wnuLNykGWv0mHFacFgTStDxdf+6hR8&#10;TPrn7bXdfa/RxuV2dDrZi9ko1X1ul1MQkdr4H/5rv2sFb0P4/ZJ+gJ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T2v38QAAADbAAAADwAAAAAAAAAAAAAAAACXAgAAZHJzL2Rv&#10;d25yZXYueG1sUEsFBgAAAAAEAAQA9QAAAIgDAAAAAA==&#10;" fillcolor="#77933c" strokecolor="#77933c">
                      <v:textbox>
                        <w:txbxContent>
                          <w:p w14:paraId="144C4029" w14:textId="77777777" w:rsidR="00476BB0" w:rsidRDefault="00476BB0" w:rsidP="008300F2">
                            <w:pPr>
                              <w:rPr>
                                <w:rFonts w:eastAsia="Times New Roman"/>
                              </w:rPr>
                            </w:pPr>
                          </w:p>
                        </w:txbxContent>
                      </v:textbox>
                    </v:oval>
                    <v:oval id="Oval 74" o:spid="_x0000_s1101" style="position:absolute;left:667092;top:129953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1DerwwAA&#10;ANsAAAAPAAAAZHJzL2Rvd25yZXYueG1sRI9BawIxFITvhf6H8Aq9aVYRa1ejSEUUe1Lr/bF5btYm&#10;L8sm6tZfbwShx2FmvmEms9ZZcaEmVJ4V9LoZCOLC64pLBT/7ZWcEIkRkjdYzKfijALPp68sEc+2v&#10;vKXLLpYiQTjkqMDEWOdShsKQw9D1NXHyjr5xGJNsSqkbvCa4s7KfZUPpsOK0YLCmL0PF7+7sFGw+&#10;e8fVuf2+LdDG+WpwONiTWSr1/tbOxyAitfE//GyvtYKPATy+pB8gp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a1DerwwAAANsAAAAPAAAAAAAAAAAAAAAAAJcCAABkcnMvZG93&#10;bnJldi54bWxQSwUGAAAAAAQABAD1AAAAhwMAAAAA&#10;" fillcolor="#77933c" strokecolor="#77933c">
                      <v:textbox>
                        <w:txbxContent>
                          <w:p w14:paraId="39E7F1C0" w14:textId="77777777" w:rsidR="00476BB0" w:rsidRDefault="00476BB0" w:rsidP="008300F2">
                            <w:pPr>
                              <w:rPr>
                                <w:rFonts w:eastAsia="Times New Roman"/>
                              </w:rPr>
                            </w:pPr>
                          </w:p>
                        </w:txbxContent>
                      </v:textbox>
                    </v:oval>
                    <v:oval id="Oval 75" o:spid="_x0000_s1102" style="position:absolute;left:431807;top:113828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mJIwxAAA&#10;ANsAAAAPAAAAZHJzL2Rvd25yZXYueG1sRI9PawIxFMTvBb9DeAVvNatoq6tRRBFLPdU/98fmuVmb&#10;vCybqGs/fVMo9DjMzG+Y2aJ1VtyoCZVnBf1eBoK48LriUsHxsHkZgwgRWaP1TAoeFGAx7zzNMNf+&#10;zp9028dSJAiHHBWYGOtcylAYchh6viZO3tk3DmOSTSl1g/cEd1YOsuxVOqw4LRisaWWo+NpfnYKP&#10;Sf+8vba77zXauNwOTyd7MRulus/tcgoiUhv/w3/td63gbQS/X9IPkP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ZiSMMQAAADbAAAADwAAAAAAAAAAAAAAAACXAgAAZHJzL2Rv&#10;d25yZXYueG1sUEsFBgAAAAAEAAQA9QAAAIgDAAAAAA==&#10;" fillcolor="#77933c" strokecolor="#77933c">
                      <v:textbox>
                        <w:txbxContent>
                          <w:p w14:paraId="29FC6D7F" w14:textId="77777777" w:rsidR="00476BB0" w:rsidRDefault="00476BB0" w:rsidP="008300F2">
                            <w:pPr>
                              <w:rPr>
                                <w:rFonts w:eastAsia="Times New Roman"/>
                              </w:rPr>
                            </w:pPr>
                          </w:p>
                        </w:txbxContent>
                      </v:textbox>
                    </v:oval>
                    <v:oval id="Oval 76" o:spid="_x0000_s1103" style="position:absolute;left:657846;top:111278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SgxHxAAA&#10;ANsAAAAPAAAAZHJzL2Rvd25yZXYueG1sRI9BawIxFITvBf9DeIXeNGsp1q6bFbGI0p7Uen9snpu1&#10;ycuyibr21zcFocdhZr5hinnvrLhQFxrPCsajDARx5XXDtYKv/Wo4BREiskbrmRTcKMC8HDwUmGt/&#10;5S1ddrEWCcIhRwUmxjaXMlSGHIaRb4mTd/Sdw5hkV0vd4TXBnZXPWTaRDhtOCwZbWhqqvndnp+Dj&#10;bXxcn/vPn3e0cbF+ORzsyayUenrsFzMQkfr4H763N1rB6wT+vqQfIM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UoMR8QAAADbAAAADwAAAAAAAAAAAAAAAACXAgAAZHJzL2Rv&#10;d25yZXYueG1sUEsFBgAAAAAEAAQA9QAAAIgDAAAAAA==&#10;" fillcolor="#77933c" strokecolor="#77933c">
                      <v:textbox>
                        <w:txbxContent>
                          <w:p w14:paraId="52D5942C" w14:textId="77777777" w:rsidR="00476BB0" w:rsidRDefault="00476BB0" w:rsidP="008300F2">
                            <w:pPr>
                              <w:rPr>
                                <w:rFonts w:eastAsia="Times New Roman"/>
                              </w:rPr>
                            </w:pPr>
                          </w:p>
                        </w:txbxContent>
                      </v:textbox>
                    </v:oval>
                    <v:oval id="Oval 77" o:spid="_x0000_s1104" style="position:absolute;left:796796;top:9909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BqncxAAA&#10;ANsAAAAPAAAAZHJzL2Rvd25yZXYueG1sRI9BawIxFITvBf9DeIXeatZS1K6bFbGIpZ7Uen9snpu1&#10;ycuyibr11zdCocdhZr5hinnvrLhQFxrPCkbDDARx5XXDtYKv/ep5CiJEZI3WMyn4oQDzcvBQYK79&#10;lbd02cVaJAiHHBWYGNtcylAZchiGviVO3tF3DmOSXS11h9cEd1a+ZNlYOmw4LRhsaWmo+t6dnYLP&#10;t9Fxfe43t3e0cbF+PRzsyayUenrsFzMQkfr4H/5rf2gFkwncv6QfIM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gap3MQAAADbAAAADwAAAAAAAAAAAAAAAACXAgAAZHJzL2Rv&#10;d25yZXYueG1sUEsFBgAAAAAEAAQA9QAAAIgDAAAAAA==&#10;" fillcolor="#77933c" strokecolor="#77933c">
                      <v:textbox>
                        <w:txbxContent>
                          <w:p w14:paraId="7762380C" w14:textId="77777777" w:rsidR="00476BB0" w:rsidRDefault="00476BB0" w:rsidP="008300F2">
                            <w:pPr>
                              <w:rPr>
                                <w:rFonts w:eastAsia="Times New Roman"/>
                              </w:rPr>
                            </w:pPr>
                          </w:p>
                        </w:txbxContent>
                      </v:textbox>
                    </v:oval>
                    <v:oval id="Oval 78" o:spid="_x0000_s1105" style="position:absolute;left:788290;top:29951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mT2uwQAA&#10;ANsAAAAPAAAAZHJzL2Rvd25yZXYueG1sRE/Pa8IwFL4L+x/CE3bT1DHmVhtFNsQxT3bz/mhem2ry&#10;Upqo3f765SB4/Ph+F6vBWXGhPrSeFcymGQjiyuuWGwU/35vJK4gQkTVaz6TglwKslg+jAnPtr7yn&#10;SxkbkUI45KjAxNjlUobKkMMw9R1x4mrfO4wJ9o3UPV5TuLPyKctepMOWU4PBjt4NVafy7BR8vc3q&#10;7XnY/X2gjevt8+Fgj2aj1ON4WC9ARBriXXxzf2oF8zQ2fUk/QC7/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25k9rsEAAADbAAAADwAAAAAAAAAAAAAAAACXAgAAZHJzL2Rvd25y&#10;ZXYueG1sUEsFBgAAAAAEAAQA9QAAAIUDAAAAAA==&#10;" fillcolor="#77933c" strokecolor="#77933c">
                      <v:textbox>
                        <w:txbxContent>
                          <w:p w14:paraId="26CDD641" w14:textId="77777777" w:rsidR="00476BB0" w:rsidRDefault="00476BB0" w:rsidP="008300F2">
                            <w:pPr>
                              <w:rPr>
                                <w:rFonts w:eastAsia="Times New Roman"/>
                              </w:rPr>
                            </w:pPr>
                          </w:p>
                        </w:txbxContent>
                      </v:textbox>
                    </v:oval>
                    <v:oval id="Oval 79" o:spid="_x0000_s1106" style="position:absolute;left:625839;top:92329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1Zg1xAAA&#10;ANsAAAAPAAAAZHJzL2Rvd25yZXYueG1sRI9BawIxFITvQv9DeIXealYpVbcbRSxiqSe13h+bt5vV&#10;5GXZRN321zeFgsdhZr5hikXvrLhSFxrPCkbDDARx6XXDtYKvw/p5CiJEZI3WMyn4pgCL+cOgwFz7&#10;G+/ouo+1SBAOOSowMba5lKE05DAMfUucvMp3DmOSXS11h7cEd1aOs+xVOmw4LRhsaWWoPO8vTsHn&#10;bFRtLv325x1tXG5ejkd7Mmulnh775RuISH28h//bH1rBZAZ/X9IP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NWYNcQAAADbAAAADwAAAAAAAAAAAAAAAACXAgAAZHJzL2Rv&#10;d25yZXYueG1sUEsFBgAAAAAEAAQA9QAAAIgDAAAAAA==&#10;" fillcolor="#77933c" strokecolor="#77933c">
                      <v:textbox>
                        <w:txbxContent>
                          <w:p w14:paraId="62F99019" w14:textId="77777777" w:rsidR="00476BB0" w:rsidRDefault="00476BB0" w:rsidP="008300F2">
                            <w:pPr>
                              <w:rPr>
                                <w:rFonts w:eastAsia="Times New Roman"/>
                              </w:rPr>
                            </w:pPr>
                          </w:p>
                        </w:txbxContent>
                      </v:textbox>
                    </v:oval>
                    <v:oval id="Oval 80" o:spid="_x0000_s1107" style="position:absolute;left:260187;top:5406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OkGPvwAA&#10;ANsAAAAPAAAAZHJzL2Rvd25yZXYueG1sRE9Ni8IwEL0L+x/CCHvTVFnErUaRFXHRk7reh2Zsqsmk&#10;NFG7/npzEDw+3vd03jorbtSEyrOCQT8DQVx4XXGp4O+w6o1BhIis0XomBf8UYD776Ewx1/7OO7rt&#10;YylSCIccFZgY61zKUBhyGPq+Jk7cyTcOY4JNKXWD9xTurBxm2Ug6rDg1GKzpx1Bx2V+dgs334LS+&#10;ttvHEm1crL+OR3s2K6U+u+1iAiJSG9/il/tXKxin9elL+gFy9g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A6QY+/AAAA2wAAAA8AAAAAAAAAAAAAAAAAlwIAAGRycy9kb3ducmV2&#10;LnhtbFBLBQYAAAAABAAEAPUAAACDAwAAAAA=&#10;" fillcolor="#77933c" strokecolor="#77933c">
                      <v:textbox>
                        <w:txbxContent>
                          <w:p w14:paraId="4FCC6C15" w14:textId="77777777" w:rsidR="00476BB0" w:rsidRDefault="00476BB0" w:rsidP="008300F2">
                            <w:pPr>
                              <w:rPr>
                                <w:rFonts w:eastAsia="Times New Roman"/>
                              </w:rPr>
                            </w:pPr>
                          </w:p>
                        </w:txbxContent>
                      </v:textbox>
                    </v:oval>
                    <v:oval id="Oval 81" o:spid="_x0000_s1108" style="position:absolute;left:213521;top:114299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uQUxAAA&#10;ANsAAAAPAAAAZHJzL2Rvd25yZXYueG1sRI9BawIxFITvBf9DeEJvNbuliN2aXcQiFnuq1vtj89xs&#10;TV6WTdStv94UCh6HmfmGmVeDs+JMfWg9K8gnGQji2uuWGwXfu9XTDESIyBqtZ1LwSwGqcvQwx0L7&#10;C3/ReRsbkSAcClRgYuwKKUNtyGGY+I44eQffO4xJ9o3UPV4S3Fn5nGVT6bDltGCwo6Wh+rg9OQWb&#10;1/ywPg2f13e0cbF+2e/tj1kp9TgeFm8gIg3xHv5vf2gFsxz+vqQfIM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3bkFMQAAADbAAAADwAAAAAAAAAAAAAAAACXAgAAZHJzL2Rv&#10;d25yZXYueG1sUEsFBgAAAAAEAAQA9QAAAIgDAAAAAA==&#10;" fillcolor="#77933c" strokecolor="#77933c">
                      <v:textbox>
                        <w:txbxContent>
                          <w:p w14:paraId="77081C22" w14:textId="77777777" w:rsidR="00476BB0" w:rsidRDefault="00476BB0" w:rsidP="008300F2">
                            <w:pPr>
                              <w:rPr>
                                <w:rFonts w:eastAsia="Times New Roman"/>
                              </w:rPr>
                            </w:pPr>
                          </w:p>
                        </w:txbxContent>
                      </v:textbox>
                    </v:oval>
                    <v:oval id="Oval 82" o:spid="_x0000_s1109" style="position:absolute;left:475143;top:104080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pHpjxAAA&#10;ANsAAAAPAAAAZHJzL2Rvd25yZXYueG1sRI9BawIxFITvBf9DeEJvNbtSit0aF1HE0p603ftj89ys&#10;Ji/LJuq2v74pCB6HmfmGmZeDs+JCfWg9K8gnGQji2uuWGwXfX5unGYgQkTVaz6TghwKUi9HDHAvt&#10;r7yjyz42IkE4FKjAxNgVUobakMMw8R1x8g6+dxiT7Bupe7wmuLNymmUv0mHLacFgRytD9Wl/dgo+&#10;XvPD9jx8/q7RxuX2uars0WyUehwPyzcQkYZ4D9/a71rBbAr/X9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6R6Y8QAAADbAAAADwAAAAAAAAAAAAAAAACXAgAAZHJzL2Rv&#10;d25yZXYueG1sUEsFBgAAAAAEAAQA9QAAAIgDAAAAAA==&#10;" fillcolor="#77933c" strokecolor="#77933c">
                      <v:textbox>
                        <w:txbxContent>
                          <w:p w14:paraId="75A25517" w14:textId="77777777" w:rsidR="00476BB0" w:rsidRDefault="00476BB0" w:rsidP="008300F2">
                            <w:pPr>
                              <w:rPr>
                                <w:rFonts w:eastAsia="Times New Roman"/>
                              </w:rPr>
                            </w:pPr>
                          </w:p>
                        </w:txbxContent>
                      </v:textbox>
                    </v:oval>
                    <v:oval id="Oval 83" o:spid="_x0000_s1110" style="position:absolute;left:413469;top:6187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6N/4xAAA&#10;ANsAAAAPAAAAZHJzL2Rvd25yZXYueG1sRI9BawIxFITvBf9DeIXeatZWil03K2IRSz2p9f7YPDdr&#10;k5dlE3Xrr2+EgsdhZr5hilnvrDhTFxrPCkbDDARx5XXDtYLv3fJ5AiJEZI3WMyn4pQCzcvBQYK79&#10;hTd03sZaJAiHHBWYGNtcylAZchiGviVO3sF3DmOSXS11h5cEd1a+ZNmbdNhwWjDY0sJQ9bM9OQVf&#10;76PD6tSvrx9o43w13u/t0SyVenrs51MQkfp4D/+3P7WCySvcvqQfIM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Ojf+MQAAADbAAAADwAAAAAAAAAAAAAAAACXAgAAZHJzL2Rv&#10;d25yZXYueG1sUEsFBgAAAAAEAAQA9QAAAIgDAAAAAA==&#10;" fillcolor="#77933c" strokecolor="#77933c">
                      <v:textbox>
                        <w:txbxContent>
                          <w:p w14:paraId="7F07203F" w14:textId="77777777" w:rsidR="00476BB0" w:rsidRDefault="00476BB0" w:rsidP="008300F2">
                            <w:pPr>
                              <w:rPr>
                                <w:rFonts w:eastAsia="Times New Roman"/>
                              </w:rPr>
                            </w:pPr>
                          </w:p>
                        </w:txbxContent>
                      </v:textbox>
                    </v:oval>
                    <v:oval id="Oval 84" o:spid="_x0000_s1111" style="position:absolute;left:836111;top:19794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AUeMwwAA&#10;ANsAAAAPAAAAZHJzL2Rvd25yZXYueG1sRI9PawIxFMTvBb9DeIK3mlVEdDWKKGJpT/XP/bF5blaT&#10;l2UTddtPbwoFj8PM/IaZL1tnxZ2aUHlWMOhnIIgLrysuFRwP2/cJiBCRNVrPpOCHAiwXnbc55to/&#10;+Jvu+1iKBOGQowITY51LGQpDDkPf18TJO/vGYUyyKaVu8JHgzsphlo2lw4rTgsGa1oaK6/7mFHxO&#10;B+fdrf363aCNq93odLIXs1Wq121XMxCR2vgK/7c/tILJCP6+pB8gF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AUeMwwAAANsAAAAPAAAAAAAAAAAAAAAAAJcCAABkcnMvZG93&#10;bnJldi54bWxQSwUGAAAAAAQABAD1AAAAhwMAAAAA&#10;" fillcolor="#77933c" strokecolor="#77933c">
                      <v:textbox>
                        <w:txbxContent>
                          <w:p w14:paraId="236C912D" w14:textId="77777777" w:rsidR="00476BB0" w:rsidRDefault="00476BB0" w:rsidP="008300F2">
                            <w:pPr>
                              <w:rPr>
                                <w:rFonts w:eastAsia="Times New Roman"/>
                              </w:rPr>
                            </w:pPr>
                          </w:p>
                        </w:txbxContent>
                      </v:textbox>
                    </v:oval>
                    <v:oval id="Oval 85" o:spid="_x0000_s1112" style="position:absolute;left:1096501;top:80182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TeIXxAAA&#10;ANsAAAAPAAAAZHJzL2Rvd25yZXYueG1sRI9BawIxFITvBf9DeIXeatZSi103K2IRSz2p9f7YPDdr&#10;k5dlE3Xrr2+EgsdhZr5hilnvrDhTFxrPCkbDDARx5XXDtYLv3fJ5AiJEZI3WMyn4pQCzcvBQYK79&#10;hTd03sZaJAiHHBWYGNtcylAZchiGviVO3sF3DmOSXS11h5cEd1a+ZNmbdNhwWjDY0sJQ9bM9OQVf&#10;76PD6tSvrx9o43z1ut/bo1kq9fTYz6cgIvXxHv5vf2oFkzHcvqQfIM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E3iF8QAAADbAAAADwAAAAAAAAAAAAAAAACXAgAAZHJzL2Rv&#10;d25yZXYueG1sUEsFBgAAAAAEAAQA9QAAAIgDAAAAAA==&#10;" fillcolor="#77933c" strokecolor="#77933c">
                      <v:textbox>
                        <w:txbxContent>
                          <w:p w14:paraId="7EF640A7" w14:textId="77777777" w:rsidR="00476BB0" w:rsidRDefault="00476BB0" w:rsidP="008300F2">
                            <w:pPr>
                              <w:rPr>
                                <w:rFonts w:eastAsia="Times New Roman"/>
                              </w:rPr>
                            </w:pPr>
                          </w:p>
                        </w:txbxContent>
                      </v:textbox>
                    </v:oval>
                    <v:oval id="Oval 86" o:spid="_x0000_s1113" style="position:absolute;left:782687;top:50341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n3xgwgAA&#10;ANsAAAAPAAAAZHJzL2Rvd25yZXYueG1sRI9BawIxFITvQv9DeAVvmrUU0a1RRBFFT9V6f2yem9Xk&#10;ZdlE3fbXG6HgcZiZb5jJrHVW3KgJlWcFg34GgrjwuuJSwc9h1RuBCBFZo/VMCn4pwGz61plgrv2d&#10;v+m2j6VIEA45KjAx1rmUoTDkMPR9TZy8k28cxiSbUuoG7wnurPzIsqF0WHFaMFjTwlBx2V+dgu14&#10;cFpf293fEm2crz+PR3s2K6W67+38C0SkNr7C/+2NVjAawvNL+gF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CffGDCAAAA2wAAAA8AAAAAAAAAAAAAAAAAlwIAAGRycy9kb3du&#10;cmV2LnhtbFBLBQYAAAAABAAEAPUAAACGAwAAAAA=&#10;" fillcolor="#77933c" strokecolor="#77933c">
                      <v:textbox>
                        <w:txbxContent>
                          <w:p w14:paraId="5613B1DE" w14:textId="77777777" w:rsidR="00476BB0" w:rsidRDefault="00476BB0" w:rsidP="008300F2">
                            <w:pPr>
                              <w:rPr>
                                <w:rFonts w:eastAsia="Times New Roman"/>
                              </w:rPr>
                            </w:pPr>
                          </w:p>
                        </w:txbxContent>
                      </v:textbox>
                    </v:oval>
                    <v:oval id="Oval 87" o:spid="_x0000_s1114" style="position:absolute;left:1280697;top:91856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09n7xAAA&#10;ANsAAAAPAAAAZHJzL2Rvd25yZXYueG1sRI9BawIxFITvBf9DeIXeatZSrF03K2IRSz2p9f7YPDdr&#10;k5dlE3Xrr2+EgsdhZr5hilnvrDhTFxrPCkbDDARx5XXDtYLv3fJ5AiJEZI3WMyn4pQCzcvBQYK79&#10;hTd03sZaJAiHHBWYGNtcylAZchiGviVO3sF3DmOSXS11h5cEd1a+ZNlYOmw4LRhsaWGo+tmenIKv&#10;99FhderX1w+0cb563e/t0SyVenrs51MQkfp4D/+3P7WCyRvcvqQfIM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9PZ+8QAAADbAAAADwAAAAAAAAAAAAAAAACXAgAAZHJzL2Rv&#10;d25yZXYueG1sUEsFBgAAAAAEAAQA9QAAAIgDAAAAAA==&#10;" fillcolor="#77933c" strokecolor="#77933c">
                      <v:textbox>
                        <w:txbxContent>
                          <w:p w14:paraId="048DE885" w14:textId="77777777" w:rsidR="00476BB0" w:rsidRDefault="00476BB0" w:rsidP="008300F2">
                            <w:pPr>
                              <w:rPr>
                                <w:rFonts w:eastAsia="Times New Roman"/>
                              </w:rPr>
                            </w:pPr>
                          </w:p>
                        </w:txbxContent>
                      </v:textbox>
                    </v:oval>
                    <v:oval id="Oval 88" o:spid="_x0000_s1115" style="position:absolute;left:660361;top:8336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TE2JvwAA&#10;ANsAAAAPAAAAZHJzL2Rvd25yZXYueG1sRE9Ni8IwEL0L+x/CCHvTVFnErUaRFXHRk7reh2Zsqsmk&#10;NFG7/npzEDw+3vd03jorbtSEyrOCQT8DQVx4XXGp4O+w6o1BhIis0XomBf8UYD776Ewx1/7OO7rt&#10;YylSCIccFZgY61zKUBhyGPq+Jk7cyTcOY4JNKXWD9xTurBxm2Ug6rDg1GKzpx1Bx2V+dgs334LS+&#10;ttvHEm1crL+OR3s2K6U+u+1iAiJSG9/il/tXKxinselL+gFy9g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5MTYm/AAAA2wAAAA8AAAAAAAAAAAAAAAAAlwIAAGRycy9kb3ducmV2&#10;LnhtbFBLBQYAAAAABAAEAPUAAACDAwAAAAA=&#10;" fillcolor="#77933c" strokecolor="#77933c">
                      <v:textbox>
                        <w:txbxContent>
                          <w:p w14:paraId="403124CD" w14:textId="77777777" w:rsidR="00476BB0" w:rsidRDefault="00476BB0" w:rsidP="008300F2">
                            <w:pPr>
                              <w:rPr>
                                <w:rFonts w:eastAsia="Times New Roman"/>
                              </w:rPr>
                            </w:pPr>
                          </w:p>
                        </w:txbxContent>
                      </v:textbox>
                    </v:oval>
                    <v:oval id="Oval 89" o:spid="_x0000_s1116" style="position:absolute;left:143345;top:8368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AOgSwwAA&#10;ANsAAAAPAAAAZHJzL2Rvd25yZXYueG1sRI9PawIxFMTvBb9DeIK3mrWI6GoUsYjSnuqf+2Pz3Kwm&#10;L8sm6tpPbwoFj8PM/IaZLVpnxY2aUHlWMOhnIIgLrysuFRz26/cxiBCRNVrPpOBBARbzztsMc+3v&#10;/EO3XSxFgnDIUYGJsc6lDIUhh6Hva+LknXzjMCbZlFI3eE9wZ+VHlo2kw4rTgsGaVoaKy+7qFHxN&#10;BqfNtf3+/UQbl5vh8WjPZq1Ur9supyAitfEV/m9vtYLxBP6+pB8g5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AOgSwwAAANsAAAAPAAAAAAAAAAAAAAAAAJcCAABkcnMvZG93&#10;bnJldi54bWxQSwUGAAAAAAQABAD1AAAAhwMAAAAA&#10;" fillcolor="#77933c" strokecolor="#77933c">
                      <v:textbox>
                        <w:txbxContent>
                          <w:p w14:paraId="7DFE22FF" w14:textId="77777777" w:rsidR="00476BB0" w:rsidRDefault="00476BB0" w:rsidP="008300F2">
                            <w:pPr>
                              <w:rPr>
                                <w:rFonts w:eastAsia="Times New Roman"/>
                              </w:rPr>
                            </w:pPr>
                          </w:p>
                        </w:txbxContent>
                      </v:textbox>
                    </v:oval>
                    <v:oval id="Oval 90" o:spid="_x0000_s1117" style="position:absolute;left:489856;top:72219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49dSwQAA&#10;ANsAAAAPAAAAZHJzL2Rvd25yZXYueG1sRE9ba8IwFH4f+B/CEXybqSJjVmMpG1LZnubl/dAcm27J&#10;SWli7fbrl4fBHj+++7YYnRUD9aH1rGAxz0AQ11633Cg4n/aPzyBCRNZoPZOCbwpQ7CYPW8y1v/MH&#10;DcfYiBTCIUcFJsYulzLUhhyGue+IE3f1vcOYYN9I3eM9hTsrl1n2JB22nBoMdvRiqP463pyCt/Xi&#10;Wt3G959XtLGsVpeL/TR7pWbTsdyAiDTGf/Gf+6AVrNP69CX9ALn7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lePXUsEAAADbAAAADwAAAAAAAAAAAAAAAACXAgAAZHJzL2Rvd25y&#10;ZXYueG1sUEsFBgAAAAAEAAQA9QAAAIUDAAAAAA==&#10;" fillcolor="#77933c" strokecolor="#77933c">
                      <v:textbox>
                        <w:txbxContent>
                          <w:p w14:paraId="7E325382" w14:textId="77777777" w:rsidR="00476BB0" w:rsidRDefault="00476BB0" w:rsidP="008300F2">
                            <w:pPr>
                              <w:rPr>
                                <w:rFonts w:eastAsia="Times New Roman"/>
                              </w:rPr>
                            </w:pPr>
                          </w:p>
                        </w:txbxContent>
                      </v:textbox>
                    </v:oval>
                    <v:oval id="Oval 91" o:spid="_x0000_s1118" style="position:absolute;left:555658;top:8478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r3LJwwAA&#10;ANsAAAAPAAAAZHJzL2Rvd25yZXYueG1sRI9BawIxFITvBf9DeIK3ml2RUlejiCJKe6rV+2Pz3Kwm&#10;L8sm6uqvbwqFHoeZ+YaZLTpnxY3aUHtWkA8zEMSl1zVXCg7fm9d3ECEia7SeScGDAizmvZcZFtrf&#10;+Ytu+1iJBOFQoAITY1NIGUpDDsPQN8TJO/nWYUyyraRu8Z7gzspRlr1JhzWnBYMNrQyVl/3VKfiY&#10;5Kfttft8rtHG5XZ8PNqz2Sg16HfLKYhIXfwP/7V3WsEkh98v6QfI+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6r3LJwwAAANsAAAAPAAAAAAAAAAAAAAAAAJcCAABkcnMvZG93&#10;bnJldi54bWxQSwUGAAAAAAQABAD1AAAAhwMAAAAA&#10;" fillcolor="#77933c" strokecolor="#77933c">
                      <v:textbox>
                        <w:txbxContent>
                          <w:p w14:paraId="740FAF99" w14:textId="77777777" w:rsidR="00476BB0" w:rsidRDefault="00476BB0" w:rsidP="008300F2">
                            <w:pPr>
                              <w:rPr>
                                <w:rFonts w:eastAsia="Times New Roman"/>
                              </w:rPr>
                            </w:pPr>
                          </w:p>
                        </w:txbxContent>
                      </v:textbox>
                    </v:oval>
                    <v:oval id="Oval 92" o:spid="_x0000_s1119" style="position:absolute;left:900391;top:9897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fey+wwAA&#10;ANsAAAAPAAAAZHJzL2Rvd25yZXYueG1sRI9PawIxFMTvBb9DeIK3mlWK1NUoYhHFnuqf+2Pz3Kwm&#10;L8sm6uqnbwoFj8PM/IaZzltnxY2aUHlWMOhnIIgLrysuFRz2q/dPECEia7SeScGDAsxnnbcp5trf&#10;+Yduu1iKBOGQowITY51LGQpDDkPf18TJO/nGYUyyKaVu8J7gzsphlo2kw4rTgsGaloaKy+7qFGzH&#10;g9P62n4/v9DGxfrjeLRns1Kq120XExCR2vgK/7c3WsF4CH9f0g+Qs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fey+wwAAANsAAAAPAAAAAAAAAAAAAAAAAJcCAABkcnMvZG93&#10;bnJldi54bWxQSwUGAAAAAAQABAD1AAAAhwMAAAAA&#10;" fillcolor="#77933c" strokecolor="#77933c">
                      <v:textbox>
                        <w:txbxContent>
                          <w:p w14:paraId="0DB0A165" w14:textId="77777777" w:rsidR="00476BB0" w:rsidRDefault="00476BB0" w:rsidP="008300F2">
                            <w:pPr>
                              <w:rPr>
                                <w:rFonts w:eastAsia="Times New Roman"/>
                              </w:rPr>
                            </w:pPr>
                          </w:p>
                        </w:txbxContent>
                      </v:textbox>
                    </v:oval>
                    <v:oval id="Oval 93" o:spid="_x0000_s1120" style="position:absolute;left:962809;top:5783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iN5jxgAA&#10;ANsAAAAPAAAAZHJzL2Rvd25yZXYueG1sRI9Ba8JAFITvhf6H5RV6Ed1UqWh0FasoHurBqIfcHtln&#10;Esy+Ddmtif++WxB6HGbmG2a+7Ewl7tS40rKCj0EEgjizuuRcwfm07U9AOI+ssbJMCh7kYLl4fZlj&#10;rG3LR7onPhcBwi5GBYX3dSylywoy6Aa2Jg7e1TYGfZBNLnWDbYCbSg6jaCwNlhwWCqxpXVB2S36M&#10;gnpcpen3rbdN28/dZSMPq6+ez5V6f+tWMxCeOv8ffrb3WsF0BH9fwg+Qi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iN5jxgAAANsAAAAPAAAAAAAAAAAAAAAAAJcCAABkcnMv&#10;ZG93bnJldi54bWxQSwUGAAAAAAQABAD1AAAAigMAAAAA&#10;" fillcolor="#376092" strokecolor="#376092">
                      <v:textbox>
                        <w:txbxContent>
                          <w:p w14:paraId="5EB8652D" w14:textId="77777777" w:rsidR="00476BB0" w:rsidRDefault="00476BB0" w:rsidP="008300F2">
                            <w:pPr>
                              <w:rPr>
                                <w:rFonts w:eastAsia="Times New Roman"/>
                              </w:rPr>
                            </w:pPr>
                          </w:p>
                        </w:txbxContent>
                      </v:textbox>
                    </v:oval>
                    <v:oval id="Oval 94" o:spid="_x0000_s1121" style="position:absolute;left:540950;top:43157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2NFRwwAA&#10;ANsAAAAPAAAAZHJzL2Rvd25yZXYueG1sRI9PawIxFMTvBb9DeEJvNatIqatRRBFLPdU/98fmuVlN&#10;XpZN1NVPbwoFj8PM/IaZzFpnxZWaUHlW0O9lIIgLrysuFex3q48vECEia7SeScGdAsymnbcJ5trf&#10;+Jeu21iKBOGQowITY51LGQpDDkPP18TJO/rGYUyyKaVu8JbgzspBln1KhxWnBYM1LQwV5+3FKfgZ&#10;9Y/rS7t5LNHG+Xp4ONiTWSn13m3nYxCR2vgK/7e/tYLREP6+pB8gp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2NFRwwAAANsAAAAPAAAAAAAAAAAAAAAAAJcCAABkcnMvZG93&#10;bnJldi54bWxQSwUGAAAAAAQABAD1AAAAhwMAAAAA&#10;" fillcolor="#77933c" strokecolor="#77933c">
                      <v:textbox>
                        <w:txbxContent>
                          <w:p w14:paraId="37035DA3" w14:textId="77777777" w:rsidR="00476BB0" w:rsidRDefault="00476BB0" w:rsidP="008300F2">
                            <w:pPr>
                              <w:rPr>
                                <w:rFonts w:eastAsia="Times New Roman"/>
                              </w:rPr>
                            </w:pPr>
                          </w:p>
                        </w:txbxContent>
                      </v:textbox>
                    </v:oval>
                    <v:oval id="Oval 95" o:spid="_x0000_s1122" style="position:absolute;left:734982;top:62297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lHTKxAAA&#10;ANsAAAAPAAAAZHJzL2Rvd25yZXYueG1sRI9BawIxFITvQv9DeIXealZpRbcbRSxiqSe13h+bt5vV&#10;5GXZRN321zeFgsdhZr5hikXvrLhSFxrPCkbDDARx6XXDtYKvw/p5CiJEZI3WMyn4pgCL+cOgwFz7&#10;G+/ouo+1SBAOOSowMba5lKE05DAMfUucvMp3DmOSXS11h7cEd1aOs2wiHTacFgy2tDJUnvcXp+Bz&#10;Nqo2l3778442Ljcvx6M9mbVST4/98g1EpD7ew//tD61g9gp/X9IP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ZR0ysQAAADbAAAADwAAAAAAAAAAAAAAAACXAgAAZHJzL2Rv&#10;d25yZXYueG1sUEsFBgAAAAAEAAQA9QAAAIgDAAAAAA==&#10;" fillcolor="#77933c" strokecolor="#77933c">
                      <v:textbox>
                        <w:txbxContent>
                          <w:p w14:paraId="0C5789F7" w14:textId="77777777" w:rsidR="00476BB0" w:rsidRDefault="00476BB0" w:rsidP="008300F2">
                            <w:pPr>
                              <w:rPr>
                                <w:rFonts w:eastAsia="Times New Roman"/>
                              </w:rPr>
                            </w:pPr>
                          </w:p>
                        </w:txbxContent>
                      </v:textbox>
                    </v:oval>
                    <v:oval id="Oval 96" o:spid="_x0000_s1123" style="position:absolute;left:382276;top:12311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Ruq9wwAA&#10;ANsAAAAPAAAAZHJzL2Rvd25yZXYueG1sRI9PawIxFMTvBb9DeIK3mrWI1NUoYhGlnuqf+2Pz3Kwm&#10;L8sm6tpPbwoFj8PM/IaZzltnxY2aUHlWMOhnIIgLrysuFRz2q/dPECEia7SeScGDAsxnnbcp5trf&#10;+Yduu1iKBOGQowITY51LGQpDDkPf18TJO/nGYUyyKaVu8J7gzsqPLBtJhxWnBYM1LQ0Vl93VKfge&#10;D07ra7v9/UIbF+vh8WjPZqVUr9suJiAitfEV/m9vtILxCP6+pB8gZ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Ruq9wwAAANsAAAAPAAAAAAAAAAAAAAAAAJcCAABkcnMvZG93&#10;bnJldi54bWxQSwUGAAAAAAQABAD1AAAAhwMAAAAA&#10;" fillcolor="#77933c" strokecolor="#77933c">
                      <v:textbox>
                        <w:txbxContent>
                          <w:p w14:paraId="665021DD" w14:textId="77777777" w:rsidR="00476BB0" w:rsidRDefault="00476BB0" w:rsidP="008300F2">
                            <w:pPr>
                              <w:rPr>
                                <w:rFonts w:eastAsia="Times New Roman"/>
                              </w:rPr>
                            </w:pPr>
                          </w:p>
                        </w:txbxContent>
                      </v:textbox>
                    </v:oval>
                    <v:oval id="Oval 97" o:spid="_x0000_s1124" style="position:absolute;left:592044;top:7495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Ck8mxAAA&#10;ANsAAAAPAAAAZHJzL2Rvd25yZXYueG1sRI9BawIxFITvQv9DeIXealYpVbcbRSxiqSe13h+bt5vV&#10;5GXZRN321zeFgsdhZr5hikXvrLhSFxrPCkbDDARx6XXDtYKvw/p5CiJEZI3WMyn4pgCL+cOgwFz7&#10;G+/ouo+1SBAOOSowMba5lKE05DAMfUucvMp3DmOSXS11h7cEd1aOs+xVOmw4LRhsaWWoPO8vTsHn&#10;bFRtLv325x1tXG5ejkd7Mmulnh775RuISH28h//bH1rBbAJ/X9IP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gpPJsQAAADbAAAADwAAAAAAAAAAAAAAAACXAgAAZHJzL2Rv&#10;d25yZXYueG1sUEsFBgAAAAAEAAQA9QAAAIgDAAAAAA==&#10;" fillcolor="#77933c" strokecolor="#77933c">
                      <v:textbox>
                        <w:txbxContent>
                          <w:p w14:paraId="6AA7B51D" w14:textId="77777777" w:rsidR="00476BB0" w:rsidRDefault="00476BB0" w:rsidP="008300F2">
                            <w:pPr>
                              <w:rPr>
                                <w:rFonts w:eastAsia="Times New Roman"/>
                              </w:rPr>
                            </w:pPr>
                          </w:p>
                        </w:txbxContent>
                      </v:textbox>
                    </v:oval>
                    <v:oval id="Oval 98" o:spid="_x0000_s1125" style="position:absolute;left:746362;top:90401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ldtUwQAA&#10;ANsAAAAPAAAAZHJzL2Rvd25yZXYueG1sRE9ba8IwFH4f+B/CEXybqSJjVmMpG1LZnubl/dAcm27J&#10;SWli7fbrl4fBHj+++7YYnRUD9aH1rGAxz0AQ11633Cg4n/aPzyBCRNZoPZOCbwpQ7CYPW8y1v/MH&#10;DcfYiBTCIUcFJsYulzLUhhyGue+IE3f1vcOYYN9I3eM9hTsrl1n2JB22nBoMdvRiqP463pyCt/Xi&#10;Wt3G959XtLGsVpeL/TR7pWbTsdyAiDTGf/Gf+6AVrNPY9CX9ALn7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a5XbVMEAAADbAAAADwAAAAAAAAAAAAAAAACXAgAAZHJzL2Rvd25y&#10;ZXYueG1sUEsFBgAAAAAEAAQA9QAAAIUDAAAAAA==&#10;" fillcolor="#77933c" strokecolor="#77933c">
                      <v:textbox>
                        <w:txbxContent>
                          <w:p w14:paraId="192843A0" w14:textId="77777777" w:rsidR="00476BB0" w:rsidRDefault="00476BB0" w:rsidP="008300F2">
                            <w:pPr>
                              <w:rPr>
                                <w:rFonts w:eastAsia="Times New Roman"/>
                              </w:rPr>
                            </w:pPr>
                          </w:p>
                        </w:txbxContent>
                      </v:textbox>
                    </v:oval>
                    <v:oval id="Oval 99" o:spid="_x0000_s1126" style="position:absolute;left:504569;top:2255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2X7PwwAA&#10;ANsAAAAPAAAAZHJzL2Rvd25yZXYueG1sRI9BawIxFITvBf9DeIK3mlWkdFejiCJKe6rV+2Pz3Kwm&#10;L8sm6uqvbwqFHoeZ+YaZLTpnxY3aUHtWMBpmIIhLr2uuFBy+N6/vIEJE1mg9k4IHBVjMey8zLLS/&#10;8xfd9rESCcKhQAUmxqaQMpSGHIahb4iTd/Ktw5hkW0nd4j3BnZXjLHuTDmtOCwYbWhkqL/urU/CR&#10;j07ba/f5XKONy+3keLRns1Fq0O+WUxCRuvgf/mvvtII8h98v6QfI+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E2X7PwwAAANsAAAAPAAAAAAAAAAAAAAAAAJcCAABkcnMvZG93&#10;bnJldi54bWxQSwUGAAAAAAQABAD1AAAAhwMAAAAA&#10;" fillcolor="#77933c" strokecolor="#77933c">
                      <v:textbox>
                        <w:txbxContent>
                          <w:p w14:paraId="60E1F1FC" w14:textId="77777777" w:rsidR="00476BB0" w:rsidRDefault="00476BB0" w:rsidP="008300F2">
                            <w:pPr>
                              <w:rPr>
                                <w:rFonts w:eastAsia="Times New Roman"/>
                              </w:rPr>
                            </w:pPr>
                          </w:p>
                        </w:txbxContent>
                      </v:textbox>
                    </v:oval>
                    <v:oval id="Oval 100" o:spid="_x0000_s1127" style="position:absolute;left:1216917;top:100341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NlUxxAAA&#10;ANwAAAAPAAAAZHJzL2Rvd25yZXYueG1sRI9BawIxEIXvhf6HMAVvNWspxW6NIi2i1JO23ofNuFlN&#10;Jssm6ra/3jkI3mZ4b977ZjLrg1dn6lIT2cBoWIAirqJtuDbw+7N4HoNKGdmij0wG/ijBbPr4MMHS&#10;xgtv6LzNtZIQTiUacDm3pdapchQwDWNLLNo+dgGzrF2tbYcXCQ9evxTFmw7YsDQ4bOnTUXXcnoKB&#10;7/fRfnnq1/9f6PN8+brb+YNbGDN46ucfoDL1+W6+Xa+s4BeCL8/IBHp6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TZVMcQAAADcAAAADwAAAAAAAAAAAAAAAACXAgAAZHJzL2Rv&#10;d25yZXYueG1sUEsFBgAAAAAEAAQA9QAAAIgDAAAAAA==&#10;" fillcolor="#77933c" strokecolor="#77933c">
                      <v:textbox>
                        <w:txbxContent>
                          <w:p w14:paraId="32DD1E93" w14:textId="77777777" w:rsidR="00476BB0" w:rsidRDefault="00476BB0" w:rsidP="008300F2">
                            <w:pPr>
                              <w:rPr>
                                <w:rFonts w:eastAsia="Times New Roman"/>
                              </w:rPr>
                            </w:pPr>
                          </w:p>
                        </w:txbxContent>
                      </v:textbox>
                    </v:oval>
                    <v:oval id="Oval 101" o:spid="_x0000_s1128" style="position:absolute;left:588572;top:5349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Jx++vwAA&#10;ANwAAAAPAAAAZHJzL2Rvd25yZXYueG1sRE/NisIwEL4v+A5hBG9r6h5EukZRQVAEF+s+wNCMTbGZ&#10;lCSrtU9vFgRv8/H9znzZ2UbcyIfasYLJOANBXDpdc6Xg97z9nIEIEVlj45gUPCjAcjH4mGOu3Z1P&#10;dCtiJVIIhxwVmBjbXMpQGrIYxq4lTtzFeYsxQV9J7fGewm0jv7JsKi3WnBoMtrQxVF6LP6ug2znj&#10;i73vfw7MsS/Wxx7PR6VGw271DSJSF9/il3un0/xsAv/PpAvk4gk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gnH76/AAAA3AAAAA8AAAAAAAAAAAAAAAAAlwIAAGRycy9kb3ducmV2&#10;LnhtbFBLBQYAAAAABAAEAPUAAACDAwAAAAA=&#10;" fillcolor="#953735" strokecolor="#953735">
                      <v:textbox>
                        <w:txbxContent>
                          <w:p w14:paraId="3069BB0E" w14:textId="77777777" w:rsidR="00476BB0" w:rsidRDefault="00476BB0" w:rsidP="008300F2">
                            <w:pPr>
                              <w:rPr>
                                <w:rFonts w:eastAsia="Times New Roman"/>
                              </w:rPr>
                            </w:pPr>
                          </w:p>
                        </w:txbxContent>
                      </v:textbox>
                    </v:oval>
                    <v:oval id="Oval 102" o:spid="_x0000_s1129" style="position:absolute;left:628425;top:63871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9YHJvwAA&#10;ANwAAAAPAAAAZHJzL2Rvd25yZXYueG1sRE/NisIwEL4LvkMYYW+argeRahRdWFAExeoDDM1sU7aZ&#10;lCSrtU+/EQRv8/H9znLd2UbcyIfasYLPSQaCuHS65krB9fI9noMIEVlj45gUPCjAejUcLDHX7s5n&#10;uhWxEimEQ44KTIxtLmUoDVkME9cSJ+7HeYsxQV9J7fGewm0jp1k2kxZrTg0GW/oyVP4Wf1ZBt3PG&#10;F3vfnw7MsS+2xx4vR6U+Rt1mASJSF9/il3un0/xsCs9n0gVy9Q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j1gcm/AAAA3AAAAA8AAAAAAAAAAAAAAAAAlwIAAGRycy9kb3ducmV2&#10;LnhtbFBLBQYAAAAABAAEAPUAAACDAwAAAAA=&#10;" fillcolor="#953735" strokecolor="#953735">
                      <v:textbox>
                        <w:txbxContent>
                          <w:p w14:paraId="3EFBEE81" w14:textId="77777777" w:rsidR="00476BB0" w:rsidRDefault="00476BB0" w:rsidP="008300F2">
                            <w:pPr>
                              <w:rPr>
                                <w:rFonts w:eastAsia="Times New Roman"/>
                              </w:rPr>
                            </w:pPr>
                          </w:p>
                        </w:txbxContent>
                      </v:textbox>
                    </v:oval>
                    <v:oval id="Oval 103" o:spid="_x0000_s1130" style="position:absolute;left:616686;top:121307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uSRSwAAA&#10;ANwAAAAPAAAAZHJzL2Rvd25yZXYueG1sRE/dasIwFL4XfIdwhN1p6gZDqlFUGDgEh9UHODTHptic&#10;lCTT2qdfBGF35+P7PYtVZxtxIx9qxwqmkwwEcel0zZWC8+lrPAMRIrLGxjEpeFCA1XI4WGCu3Z2P&#10;dCtiJVIIhxwVmBjbXMpQGrIYJq4lTtzFeYsxQV9J7fGewm0j37PsU1qsOTUYbGlrqLwWv1ZBt3PG&#10;F9++/9kzx77YHHo8HZR6G3XrOYhIXfwXv9w7neZnH/B8Jl0gl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3uSRSwAAAANwAAAAPAAAAAAAAAAAAAAAAAJcCAABkcnMvZG93bnJl&#10;di54bWxQSwUGAAAAAAQABAD1AAAAhAMAAAAA&#10;" fillcolor="#953735" strokecolor="#953735">
                      <v:textbox>
                        <w:txbxContent>
                          <w:p w14:paraId="3DFD23EC" w14:textId="77777777" w:rsidR="00476BB0" w:rsidRDefault="00476BB0" w:rsidP="008300F2">
                            <w:pPr>
                              <w:rPr>
                                <w:rFonts w:eastAsia="Times New Roman"/>
                              </w:rPr>
                            </w:pPr>
                          </w:p>
                        </w:txbxContent>
                      </v:textbox>
                    </v:oval>
                    <v:oval id="Oval 104" o:spid="_x0000_s1131" style="position:absolute;left:751478;top:4047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ULwmwAAA&#10;ANwAAAAPAAAAZHJzL2Rvd25yZXYueG1sRE/dasIwFL4XfIdwhN1p6hhDqlFUGDgEh9UHODTHptic&#10;lCTT2qdfBGF35+P7PYtVZxtxIx9qxwqmkwwEcel0zZWC8+lrPAMRIrLGxjEpeFCA1XI4WGCu3Z2P&#10;dCtiJVIIhxwVmBjbXMpQGrIYJq4lTtzFeYsxQV9J7fGewm0j37PsU1qsOTUYbGlrqLwWv1ZBt3PG&#10;F9++/9kzx77YHHo8HZR6G3XrOYhIXfwXv9w7neZnH/B8Jl0gl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4ULwmwAAAANwAAAAPAAAAAAAAAAAAAAAAAJcCAABkcnMvZG93bnJl&#10;di54bWxQSwUGAAAAAAQABAD1AAAAhAMAAAAA&#10;" fillcolor="#953735" strokecolor="#953735">
                      <v:textbox>
                        <w:txbxContent>
                          <w:p w14:paraId="4D20C954" w14:textId="77777777" w:rsidR="00476BB0" w:rsidRDefault="00476BB0" w:rsidP="008300F2">
                            <w:pPr>
                              <w:rPr>
                                <w:rFonts w:eastAsia="Times New Roman"/>
                              </w:rPr>
                            </w:pPr>
                          </w:p>
                        </w:txbxContent>
                      </v:textbox>
                    </v:oval>
                    <v:oval id="Oval 105" o:spid="_x0000_s1132" style="position:absolute;left:1229853;top:29637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HBm9wAAA&#10;ANwAAAAPAAAAZHJzL2Rvd25yZXYueG1sRE/dasIwFL4XfIdwhN1p6mBDqlFUGDgEh9UHODTHptic&#10;lCTT2qdfBGF35+P7PYtVZxtxIx9qxwqmkwwEcel0zZWC8+lrPAMRIrLGxjEpeFCA1XI4WGCu3Z2P&#10;dCtiJVIIhxwVmBjbXMpQGrIYJq4lTtzFeYsxQV9J7fGewm0j37PsU1qsOTUYbGlrqLwWv1ZBt3PG&#10;F9++/9kzx77YHHo8HZR6G3XrOYhIXfwXv9w7neZnH/B8Jl0gl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XHBm9wAAAANwAAAAPAAAAAAAAAAAAAAAAAJcCAABkcnMvZG93bnJl&#10;di54bWxQSwUGAAAAAAQABAD1AAAAhAMAAAAA&#10;" fillcolor="#953735" strokecolor="#953735">
                      <v:textbox>
                        <w:txbxContent>
                          <w:p w14:paraId="72ED234F" w14:textId="77777777" w:rsidR="00476BB0" w:rsidRDefault="00476BB0" w:rsidP="008300F2">
                            <w:pPr>
                              <w:rPr>
                                <w:rFonts w:eastAsia="Times New Roman"/>
                              </w:rPr>
                            </w:pPr>
                          </w:p>
                        </w:txbxContent>
                      </v:textbox>
                    </v:oval>
                    <v:oval id="Oval 106" o:spid="_x0000_s1133" style="position:absolute;left:849297;top:3985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zofKvwAA&#10;ANwAAAAPAAAAZHJzL2Rvd25yZXYueG1sRE/NisIwEL4L+w5hFrxp6h5EqlFUWHBZUKw+wNCMTbGZ&#10;lCSr3T69EQRv8/H9zmLV2UbcyIfasYLJOANBXDpdc6XgfPoezUCEiKyxcUwK/inAavkxWGCu3Z2P&#10;dCtiJVIIhxwVmBjbXMpQGrIYxq4lTtzFeYsxQV9J7fGewm0jv7JsKi3WnBoMtrQ1VF6LP6ug2znj&#10;ix/fH36ZY19s9j2e9koNP7v1HESkLr7FL/dOp/nZFJ7PpAvk8g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fOh8q/AAAA3AAAAA8AAAAAAAAAAAAAAAAAlwIAAGRycy9kb3ducmV2&#10;LnhtbFBLBQYAAAAABAAEAPUAAACDAwAAAAA=&#10;" fillcolor="#953735" strokecolor="#953735">
                      <v:textbox>
                        <w:txbxContent>
                          <w:p w14:paraId="0ACD9909" w14:textId="77777777" w:rsidR="00476BB0" w:rsidRDefault="00476BB0" w:rsidP="008300F2">
                            <w:pPr>
                              <w:rPr>
                                <w:rFonts w:eastAsia="Times New Roman"/>
                              </w:rPr>
                            </w:pPr>
                          </w:p>
                        </w:txbxContent>
                      </v:textbox>
                    </v:oval>
                    <v:oval id="Oval 107" o:spid="_x0000_s1134" style="position:absolute;left:909129;top:6740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giJRwAAA&#10;ANwAAAAPAAAAZHJzL2Rvd25yZXYueG1sRE/NisIwEL4LvkMYYW+auoddqUZRYcFFcLH6AEMzNsVm&#10;UpKs1j79RhD2Nh/f7yxWnW3EjXyoHSuYTjIQxKXTNVcKzqev8QxEiMgaG8ek4EEBVsvhYIG5dnc+&#10;0q2IlUghHHJUYGJscylDachimLiWOHEX5y3GBH0ltcd7CreNfM+yD2mx5tRgsKWtofJa/FoF3c4Z&#10;X3z7/mfPHPtic+jxdFDqbdSt5yAidfFf/HLvdJqffcLzmXSBXP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IgiJRwAAAANwAAAAPAAAAAAAAAAAAAAAAAJcCAABkcnMvZG93bnJl&#10;di54bWxQSwUGAAAAAAQABAD1AAAAhAMAAAAA&#10;" fillcolor="#953735" strokecolor="#953735">
                      <v:textbox>
                        <w:txbxContent>
                          <w:p w14:paraId="736AB72A" w14:textId="77777777" w:rsidR="00476BB0" w:rsidRDefault="00476BB0" w:rsidP="008300F2">
                            <w:pPr>
                              <w:rPr>
                                <w:rFonts w:eastAsia="Times New Roman"/>
                              </w:rPr>
                            </w:pPr>
                          </w:p>
                        </w:txbxContent>
                      </v:textbox>
                    </v:oval>
                    <v:oval id="Oval 108" o:spid="_x0000_s1135" style="position:absolute;left:1174140;top:90993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HbYjwwAA&#10;ANwAAAAPAAAAZHJzL2Rvd25yZXYueG1sRI9BawIxEIXvBf9DGMFbzepBytYorSAogqVrf8CwmW6W&#10;biZLEnXdX985FHqb4b1575v1dvCdulFMbWADi3kBirgOtuXGwNdl//wCKmVki11gMvCgBNvN5GmN&#10;pQ13/qRblRslIZxKNOBy7kutU+3IY5qHnli07xA9Zlljo23Eu4T7Ti+LYqU9tiwNDnvaOap/qqs3&#10;MByCi9Uxjh8n5jxW7+cRL2djZtPh7RVUpiH/m/+uD1bwC6GVZ2QCvfk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5HbYjwwAAANwAAAAPAAAAAAAAAAAAAAAAAJcCAABkcnMvZG93&#10;bnJldi54bWxQSwUGAAAAAAQABAD1AAAAhwMAAAAA&#10;" fillcolor="#953735" strokecolor="#953735">
                      <v:textbox>
                        <w:txbxContent>
                          <w:p w14:paraId="3F02105F" w14:textId="77777777" w:rsidR="00476BB0" w:rsidRDefault="00476BB0" w:rsidP="008300F2">
                            <w:pPr>
                              <w:rPr>
                                <w:rFonts w:eastAsia="Times New Roman"/>
                              </w:rPr>
                            </w:pPr>
                          </w:p>
                        </w:txbxContent>
                      </v:textbox>
                    </v:oval>
                    <v:oval id="Oval 109" o:spid="_x0000_s1136" style="position:absolute;left:994018;top:7857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URO4wAAA&#10;ANwAAAAPAAAAZHJzL2Rvd25yZXYueG1sRE/NisIwEL4LvkMYYW+auodlrUZRYcFFcLH6AEMzNsVm&#10;UpKs1j79RhD2Nh/f7yxWnW3EjXyoHSuYTjIQxKXTNVcKzqev8SeIEJE1No5JwYMCrJbDwQJz7e58&#10;pFsRK5FCOOSowMTY5lKG0pDFMHEtceIuzluMCfpKao/3FG4b+Z5lH9JizanBYEtbQ+W1+LUKup0z&#10;vvj2/c+eOfbF5tDj6aDU26hbz0FE6uK/+OXe6TQ/m8HzmXSBXP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URO4wAAAANwAAAAPAAAAAAAAAAAAAAAAAJcCAABkcnMvZG93bnJl&#10;di54bWxQSwUGAAAAAAQABAD1AAAAhAMAAAAA&#10;" fillcolor="#953735" strokecolor="#953735">
                      <v:textbox>
                        <w:txbxContent>
                          <w:p w14:paraId="66310D0C" w14:textId="77777777" w:rsidR="00476BB0" w:rsidRDefault="00476BB0" w:rsidP="008300F2">
                            <w:pPr>
                              <w:rPr>
                                <w:rFonts w:eastAsia="Times New Roman"/>
                              </w:rPr>
                            </w:pPr>
                          </w:p>
                        </w:txbxContent>
                      </v:textbox>
                    </v:oval>
                    <v:oval id="Oval 110" o:spid="_x0000_s1137" style="position:absolute;left:153313;top:54346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iz4wwAA&#10;ANwAAAAPAAAAZHJzL2Rvd25yZXYueG1sRI9BawIxEIXvhf6HMAVvNWsPUrZGUUGwCJau/oBhM90s&#10;biZLEnXdX985FHqb4b1575vFavCdulFMbWADs2kBirgOtuXGwPm0e30HlTKyxS4wGXhQgtXy+WmB&#10;pQ13/qZblRslIZxKNOBy7kutU+3IY5qGnli0nxA9Zlljo23Eu4T7Tr8VxVx7bFkaHPa0dVRfqqs3&#10;MOyDi9VnHL8OzHmsNscRT0djJi/D+gNUpiH/m/+u91bwZ4Ivz8gEev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siz4wwAAANwAAAAPAAAAAAAAAAAAAAAAAJcCAABkcnMvZG93&#10;bnJldi54bWxQSwUGAAAAAAQABAD1AAAAhwMAAAAA&#10;" fillcolor="#953735" strokecolor="#953735">
                      <v:textbox>
                        <w:txbxContent>
                          <w:p w14:paraId="4703A133" w14:textId="77777777" w:rsidR="00476BB0" w:rsidRDefault="00476BB0" w:rsidP="008300F2">
                            <w:pPr>
                              <w:rPr>
                                <w:rFonts w:eastAsia="Times New Roman"/>
                              </w:rPr>
                            </w:pPr>
                          </w:p>
                        </w:txbxContent>
                      </v:textbox>
                    </v:oval>
                    <v:oval id="Oval 111" o:spid="_x0000_s1138" style="position:absolute;left:296237;top:2255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xv84wwAA&#10;ANwAAAAPAAAAZHJzL2Rvd25yZXYueG1sRE9Li8IwEL4v+B/CCF5E0worUo2iuyge1oOvQ29DM7bF&#10;ZlKaaOu/3ywIe5uP7zmLVWcq8aTGlZYVxOMIBHFmdcm5gst5O5qBcB5ZY2WZFLzIwWrZ+1hgom3L&#10;R3qefC5CCLsEFRTe14mULivIoBvbmjhwN9sY9AE2udQNtiHcVHISRVNpsOTQUGBNXwVl99PDKKin&#10;VZr+3IfbtP3cXb/lYb0Z+lypQb9bz0F46vy/+O3e6zA/juHvmXCBXP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sxv84wwAAANwAAAAPAAAAAAAAAAAAAAAAAJcCAABkcnMvZG93&#10;bnJldi54bWxQSwUGAAAAAAQABAD1AAAAhwMAAAAA&#10;" fillcolor="#376092" strokecolor="#376092">
                      <v:textbox>
                        <w:txbxContent>
                          <w:p w14:paraId="0DB1AE67" w14:textId="77777777" w:rsidR="00476BB0" w:rsidRDefault="00476BB0" w:rsidP="008300F2">
                            <w:pPr>
                              <w:rPr>
                                <w:rFonts w:eastAsia="Times New Roman"/>
                              </w:rPr>
                            </w:pPr>
                          </w:p>
                        </w:txbxContent>
                      </v:textbox>
                    </v:oval>
                    <v:oval id="Oval 112" o:spid="_x0000_s1139" style="position:absolute;left:723520;top:11940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LBcUwQAA&#10;ANwAAAAPAAAAZHJzL2Rvd25yZXYueG1sRE9LasMwEN0Hcgcxge4SOV6U4kYJaaHgUkiJkwMM1tQy&#10;sUZGUm3Xp68Khezm8b6zO0y2EwP50DpWsN1kIIhrp1tuFFwvb+snECEia+wck4IfCnDYLxc7LLQb&#10;+UxDFRuRQjgUqMDE2BdShtqQxbBxPXHivpy3GBP0jdQexxRuO5ln2aO02HJqMNjTq6H6Vn1bBVPp&#10;jK/e/fz5wRzn6uU04+Wk1MNqOj6DiDTFu/jfXeo0f5vD3zPpArn/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SwXFMEAAADcAAAADwAAAAAAAAAAAAAAAACXAgAAZHJzL2Rvd25y&#10;ZXYueG1sUEsFBgAAAAAEAAQA9QAAAIUDAAAAAA==&#10;" fillcolor="#953735" strokecolor="#953735">
                      <v:textbox>
                        <w:txbxContent>
                          <w:p w14:paraId="5F65B224" w14:textId="77777777" w:rsidR="00476BB0" w:rsidRDefault="00476BB0" w:rsidP="008300F2">
                            <w:pPr>
                              <w:rPr>
                                <w:rFonts w:eastAsia="Times New Roman"/>
                              </w:rPr>
                            </w:pPr>
                          </w:p>
                        </w:txbxContent>
                      </v:textbox>
                    </v:oval>
                    <v:oval id="Oval 113" o:spid="_x0000_s1140" style="position:absolute;left:1019735;top:11810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YLKPwAAA&#10;ANwAAAAPAAAAZHJzL2Rvd25yZXYueG1sRE/dasIwFL4X9g7hDHanqQ5EqlHcQHAMFFsf4NAcm2Jz&#10;UpJMuz69GQy8Ox/f71ltetuKG/nQOFYwnWQgiCunG64VnMvdeAEiRGSNrWNS8EsBNuuX0Qpz7e58&#10;olsRa5FCOOSowMTY5VKGypDFMHEdceIuzluMCfpaao/3FG5bOcuyubTYcGow2NGnoepa/FgF/d4Z&#10;X3z54fjNHIfi4zBgeVDq7bXfLkFE6uNT/O/e6zR/+g5/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yYLKPwAAAANwAAAAPAAAAAAAAAAAAAAAAAJcCAABkcnMvZG93bnJl&#10;di54bWxQSwUGAAAAAAQABAD1AAAAhAMAAAAA&#10;" fillcolor="#953735" strokecolor="#953735">
                      <v:textbox>
                        <w:txbxContent>
                          <w:p w14:paraId="712A3B50" w14:textId="77777777" w:rsidR="00476BB0" w:rsidRDefault="00476BB0" w:rsidP="008300F2">
                            <w:pPr>
                              <w:rPr>
                                <w:rFonts w:eastAsia="Times New Roman"/>
                              </w:rPr>
                            </w:pPr>
                          </w:p>
                        </w:txbxContent>
                      </v:textbox>
                    </v:oval>
                    <v:oval id="Oval 114" o:spid="_x0000_s1141" style="position:absolute;left:847890;top:89029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iSr7wAAA&#10;ANwAAAAPAAAAZHJzL2Rvd25yZXYueG1sRE/dasIwFL4X9g7hDHanqTJEqlHcQHAMFFsf4NAcm2Jz&#10;UpJMuz69GQy8Ox/f71ltetuKG/nQOFYwnWQgiCunG64VnMvdeAEiRGSNrWNS8EsBNuuX0Qpz7e58&#10;olsRa5FCOOSowMTY5VKGypDFMHEdceIuzluMCfpaao/3FG5bOcuyubTYcGow2NGnoepa/FgF/d4Z&#10;X3z54fjNHIfi4zBgeVDq7bXfLkFE6uNT/O/e6zR/+g5/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9iSr7wAAAANwAAAAPAAAAAAAAAAAAAAAAAJcCAABkcnMvZG93bnJl&#10;di54bWxQSwUGAAAAAAQABAD1AAAAhAMAAAAA&#10;" fillcolor="#953735" strokecolor="#953735">
                      <v:textbox>
                        <w:txbxContent>
                          <w:p w14:paraId="351A0255" w14:textId="77777777" w:rsidR="00476BB0" w:rsidRDefault="00476BB0" w:rsidP="008300F2">
                            <w:pPr>
                              <w:rPr>
                                <w:rFonts w:eastAsia="Times New Roman"/>
                              </w:rPr>
                            </w:pPr>
                          </w:p>
                        </w:txbxContent>
                      </v:textbox>
                    </v:oval>
                    <v:oval id="Oval 115" o:spid="_x0000_s1142" style="position:absolute;left:1115288;top:69401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xY9gwAAA&#10;ANwAAAAPAAAAZHJzL2Rvd25yZXYueG1sRE/dasIwFL4X9g7hDHanqcJEqlHcQHAMFFsf4NAcm2Jz&#10;UpJMuz69GQy8Ox/f71ltetuKG/nQOFYwnWQgiCunG64VnMvdeAEiRGSNrWNS8EsBNuuX0Qpz7e58&#10;olsRa5FCOOSowMTY5VKGypDFMHEdceIuzluMCfpaao/3FG5bOcuyubTYcGow2NGnoepa/FgF/d4Z&#10;X3z54fjNHIfi4zBgeVDq7bXfLkFE6uNT/O/e6zR/+g5/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xY9gwAAAANwAAAAPAAAAAAAAAAAAAAAAAJcCAABkcnMvZG93bnJl&#10;di54bWxQSwUGAAAAAAQABAD1AAAAhAMAAAAA&#10;" fillcolor="#953735" strokecolor="#953735">
                      <v:textbox>
                        <w:txbxContent>
                          <w:p w14:paraId="1F225C9C" w14:textId="77777777" w:rsidR="00476BB0" w:rsidRDefault="00476BB0" w:rsidP="008300F2">
                            <w:pPr>
                              <w:rPr>
                                <w:rFonts w:eastAsia="Times New Roman"/>
                              </w:rPr>
                            </w:pPr>
                          </w:p>
                        </w:txbxContent>
                      </v:textbox>
                    </v:oval>
                    <v:oval id="Oval 116" o:spid="_x0000_s1143" style="position:absolute;left:577331;top:33512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FxEXvwAA&#10;ANwAAAAPAAAAZHJzL2Rvd25yZXYueG1sRE/NisIwEL4LvkMYYW+augdZqlFWQXARFKsPMDRjU7aZ&#10;lCRq7dNvhAVv8/H9zmLV2UbcyYfasYLpJANBXDpdc6Xgct6Ov0CEiKyxcUwKnhRgtRwOFphr9+AT&#10;3YtYiRTCIUcFJsY2lzKUhiyGiWuJE3d13mJM0FdSe3ykcNvIzyybSYs1pwaDLW0Mlb/FzSrods74&#10;4sf3xz1z7Iv1ocfzQamPUfc9BxGpi2/xv3un0/zpDF7PpAv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IXERe/AAAA3AAAAA8AAAAAAAAAAAAAAAAAlwIAAGRycy9kb3ducmV2&#10;LnhtbFBLBQYAAAAABAAEAPUAAACDAwAAAAA=&#10;" fillcolor="#953735" strokecolor="#953735">
                      <v:textbox>
                        <w:txbxContent>
                          <w:p w14:paraId="47B57056" w14:textId="77777777" w:rsidR="00476BB0" w:rsidRDefault="00476BB0" w:rsidP="008300F2">
                            <w:pPr>
                              <w:rPr>
                                <w:rFonts w:eastAsia="Times New Roman"/>
                              </w:rPr>
                            </w:pPr>
                          </w:p>
                        </w:txbxContent>
                      </v:textbox>
                    </v:oval>
                    <v:oval id="Oval 117" o:spid="_x0000_s1144" style="position:absolute;left:1202763;top:80063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W7SMwQAA&#10;ANwAAAAPAAAAZHJzL2Rvd25yZXYueG1sRE/dasIwFL4X9g7hDHanqV5MqUZxA8ExUGx9gENzbIrN&#10;SUky7fr0ZjDw7nx8v2e16W0rbuRD41jBdJKBIK6cbrhWcC534wWIEJE1to5JwS8F2KxfRivMtbvz&#10;iW5FrEUK4ZCjAhNjl0sZKkMWw8R1xIm7OG8xJuhrqT3eU7ht5SzL3qXFhlODwY4+DVXX4scq6PfO&#10;+OLLD8dv5jgUH4cBy4NSb6/9dgkiUh+f4n/3Xqf50zn8PZMukO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Vu0jMEAAADcAAAADwAAAAAAAAAAAAAAAACXAgAAZHJzL2Rvd25y&#10;ZXYueG1sUEsFBgAAAAAEAAQA9QAAAIUDAAAAAA==&#10;" fillcolor="#953735" strokecolor="#953735">
                      <v:textbox>
                        <w:txbxContent>
                          <w:p w14:paraId="1720CA5B" w14:textId="77777777" w:rsidR="00476BB0" w:rsidRDefault="00476BB0" w:rsidP="008300F2">
                            <w:pPr>
                              <w:rPr>
                                <w:rFonts w:eastAsia="Times New Roman"/>
                              </w:rPr>
                            </w:pPr>
                          </w:p>
                        </w:txbxContent>
                      </v:textbox>
                    </v:oval>
                    <v:oval id="Oval 118" o:spid="_x0000_s1145" style="position:absolute;left:895789;top:3001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xCD+wwAA&#10;ANwAAAAPAAAAZHJzL2Rvd25yZXYueG1sRI9BawIxEIXvhf6HMAVvNWsPUrZGUUGwCJau/oBhM90s&#10;biZLEnXdX985FHqb4b1575vFavCdulFMbWADs2kBirgOtuXGwPm0e30HlTKyxS4wGXhQgtXy+WmB&#10;pQ13/qZblRslIZxKNOBy7kutU+3IY5qGnli0nxA9Zlljo23Eu4T7Tr8VxVx7bFkaHPa0dVRfqqs3&#10;MOyDi9VnHL8OzHmsNscRT0djJi/D+gNUpiH/m/+u91bwZ0Irz8gEev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8xCD+wwAAANwAAAAPAAAAAAAAAAAAAAAAAJcCAABkcnMvZG93&#10;bnJldi54bWxQSwUGAAAAAAQABAD1AAAAhwMAAAAA&#10;" fillcolor="#953735" strokecolor="#953735">
                      <v:textbox>
                        <w:txbxContent>
                          <w:p w14:paraId="709C2E56" w14:textId="77777777" w:rsidR="00476BB0" w:rsidRDefault="00476BB0" w:rsidP="008300F2">
                            <w:pPr>
                              <w:rPr>
                                <w:rFonts w:eastAsia="Times New Roman"/>
                              </w:rPr>
                            </w:pPr>
                          </w:p>
                        </w:txbxContent>
                      </v:textbox>
                    </v:oval>
                    <v:oval id="Oval 119" o:spid="_x0000_s1146" style="position:absolute;left:915831;top:118460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iIVlwQAA&#10;ANwAAAAPAAAAZHJzL2Rvd25yZXYueG1sRE/dasIwFL4X9g7hDHanqV4MrUZxA8ExUGx9gENzbIrN&#10;SUky7fr0ZjDw7nx8v2e16W0rbuRD41jBdJKBIK6cbrhWcC534zmIEJE1to5JwS8F2KxfRivMtbvz&#10;iW5FrEUK4ZCjAhNjl0sZKkMWw8R1xIm7OG8xJuhrqT3eU7ht5SzL3qXFhlODwY4+DVXX4scq6PfO&#10;+OLLD8dv5jgUH4cBy4NSb6/9dgkiUh+f4n/3Xqf50wX8PZMukO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4iFZcEAAADcAAAADwAAAAAAAAAAAAAAAACXAgAAZHJzL2Rvd25y&#10;ZXYueG1sUEsFBgAAAAAEAAQA9QAAAIUDAAAAAA==&#10;" fillcolor="#953735" strokecolor="#953735">
                      <v:textbox>
                        <w:txbxContent>
                          <w:p w14:paraId="52696337" w14:textId="77777777" w:rsidR="00476BB0" w:rsidRDefault="00476BB0" w:rsidP="008300F2">
                            <w:pPr>
                              <w:rPr>
                                <w:rFonts w:eastAsia="Times New Roman"/>
                              </w:rPr>
                            </w:pPr>
                          </w:p>
                        </w:txbxContent>
                      </v:textbox>
                    </v:oval>
                    <v:oval id="Oval 120" o:spid="_x0000_s1147" style="position:absolute;left:1074239;top:128680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3uZFwwAA&#10;ANwAAAAPAAAAZHJzL2Rvd25yZXYueG1sRI9BawIxEIXvBf9DmIK3mq0HKatRVBAsBUtXf8CwGTeL&#10;m8mSpLrdX985FHqb4b1575vVZvCdulNMbWADr7MCFHEdbMuNgcv58PIGKmVki11gMvBDCTbrydMK&#10;Sxse/EX3KjdKQjiVaMDl3Jdap9qRxzQLPbFo1xA9Zlljo23Eh4T7Ts+LYqE9tiwNDnvaO6pv1bc3&#10;MByDi9V7HD8/mPNY7U4jnk/GTJ+H7RJUpiH/m/+uj1bw54Ivz8gEe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3uZFwwAAANwAAAAPAAAAAAAAAAAAAAAAAJcCAABkcnMvZG93&#10;bnJldi54bWxQSwUGAAAAAAQABAD1AAAAhwMAAAAA&#10;" fillcolor="#953735" strokecolor="#953735">
                      <v:textbox>
                        <w:txbxContent>
                          <w:p w14:paraId="7699177B" w14:textId="77777777" w:rsidR="00476BB0" w:rsidRDefault="00476BB0" w:rsidP="008300F2">
                            <w:pPr>
                              <w:rPr>
                                <w:rFonts w:eastAsia="Times New Roman"/>
                              </w:rPr>
                            </w:pPr>
                          </w:p>
                        </w:txbxContent>
                      </v:textbox>
                    </v:oval>
                    <v:oval id="Oval 121" o:spid="_x0000_s1148" style="position:absolute;left:1070086;top:40003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kkPewQAA&#10;ANwAAAAPAAAAZHJzL2Rvd25yZXYueG1sRE9LasMwEN0Hcgcxge4SOV6U4kYJaaHgUkiJkwMM1tQy&#10;sUZGUm3Xp68Khezm8b6zO0y2EwP50DpWsN1kIIhrp1tuFFwvb+snECEia+wck4IfCnDYLxc7LLQb&#10;+UxDFRuRQjgUqMDE2BdShtqQxbBxPXHivpy3GBP0jdQexxRuO5ln2aO02HJqMNjTq6H6Vn1bBVPp&#10;jK/e/fz5wRzn6uU04+Wk1MNqOj6DiDTFu/jfXeo0P9/C3zPpArn/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I5JD3sEAAADcAAAADwAAAAAAAAAAAAAAAACXAgAAZHJzL2Rvd25y&#10;ZXYueG1sUEsFBgAAAAAEAAQA9QAAAIUDAAAAAA==&#10;" fillcolor="#953735" strokecolor="#953735">
                      <v:textbox>
                        <w:txbxContent>
                          <w:p w14:paraId="6975A551" w14:textId="77777777" w:rsidR="00476BB0" w:rsidRDefault="00476BB0" w:rsidP="008300F2">
                            <w:pPr>
                              <w:rPr>
                                <w:rFonts w:eastAsia="Times New Roman"/>
                              </w:rPr>
                            </w:pPr>
                          </w:p>
                        </w:txbxContent>
                      </v:textbox>
                    </v:oval>
                    <v:oval id="Oval 122" o:spid="_x0000_s1149" style="position:absolute;left:521315;top:9461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QN2pwAAA&#10;ANwAAAAPAAAAZHJzL2Rvd25yZXYueG1sRE/NisIwEL4v7DuEWdjbmm4PItUourCgCIrVBxiasSk2&#10;k5JktfbpN4LgbT6+35ktetuKK/nQOFbwPcpAEFdON1wrOB1/vyYgQkTW2DomBXcKsJi/v82w0O7G&#10;B7qWsRYphEOBCkyMXSFlqAxZDCPXESfu7LzFmKCvpfZ4S+G2lXmWjaXFhlODwY5+DFWX8s8q6NfO&#10;+HLjh/2WOQ7lajfgcafU50e/nIKI1MeX+Ole6zQ/z+HxTLpAzv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TQN2pwAAAANwAAAAPAAAAAAAAAAAAAAAAAJcCAABkcnMvZG93bnJl&#10;di54bWxQSwUGAAAAAAQABAD1AAAAhAMAAAAA&#10;" fillcolor="#953735" strokecolor="#953735">
                      <v:textbox>
                        <w:txbxContent>
                          <w:p w14:paraId="6D6C86EA" w14:textId="77777777" w:rsidR="00476BB0" w:rsidRDefault="00476BB0" w:rsidP="008300F2">
                            <w:pPr>
                              <w:rPr>
                                <w:rFonts w:eastAsia="Times New Roman"/>
                              </w:rPr>
                            </w:pPr>
                          </w:p>
                        </w:txbxContent>
                      </v:textbox>
                    </v:oval>
                    <v:oval id="Oval 123" o:spid="_x0000_s1150" style="position:absolute;left:1309884;top:8163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DHgywQAA&#10;ANwAAAAPAAAAZHJzL2Rvd25yZXYueG1sRE/dasIwFL4f7B3CGexupnMwRjUtmyAogrLqAxyaY1PW&#10;nJQkau3TL4Lg3fn4fs+8HGwnzuRD61jB+yQDQVw73XKj4LBfvn2BCBFZY+eYFFwpQFk8P80x1+7C&#10;v3SuYiNSCIccFZgY+1zKUBuyGCauJ07c0XmLMUHfSO3xksJtJ6dZ9ikttpwaDPa0MFT/VSerYFg5&#10;46u1H3cb5jhWP9sR91ulXl+G7xmISEN8iO/ulU7zpx9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Ax4MsEAAADcAAAADwAAAAAAAAAAAAAAAACXAgAAZHJzL2Rvd25y&#10;ZXYueG1sUEsFBgAAAAAEAAQA9QAAAIUDAAAAAA==&#10;" fillcolor="#953735" strokecolor="#953735">
                      <v:textbox>
                        <w:txbxContent>
                          <w:p w14:paraId="1E404E4E" w14:textId="77777777" w:rsidR="00476BB0" w:rsidRDefault="00476BB0" w:rsidP="008300F2">
                            <w:pPr>
                              <w:rPr>
                                <w:rFonts w:eastAsia="Times New Roman"/>
                              </w:rPr>
                            </w:pPr>
                          </w:p>
                        </w:txbxContent>
                      </v:textbox>
                    </v:oval>
                    <v:oval id="Oval 124" o:spid="_x0000_s1151" style="position:absolute;left:362375;top:8336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5eBGwQAA&#10;ANwAAAAPAAAAZHJzL2Rvd25yZXYueG1sRE/dasIwFL4f7B3CGexuppMxRjUtmyAogrLqAxyaY1PW&#10;nJQkau3TL4Lg3fn4fs+8HGwnzuRD61jB+yQDQVw73XKj4LBfvn2BCBFZY+eYFFwpQFk8P80x1+7C&#10;v3SuYiNSCIccFZgY+1zKUBuyGCauJ07c0XmLMUHfSO3xksJtJ6dZ9ikttpwaDPa0MFT/VSerYFg5&#10;46u1H3cb5jhWP9sR91ulXl+G7xmISEN8iO/ulU7zpx9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XgRsEAAADcAAAADwAAAAAAAAAAAAAAAACXAgAAZHJzL2Rvd25y&#10;ZXYueG1sUEsFBgAAAAAEAAQA9QAAAIUDAAAAAA==&#10;" fillcolor="#953735" strokecolor="#953735">
                      <v:textbox>
                        <w:txbxContent>
                          <w:p w14:paraId="7F31A232" w14:textId="77777777" w:rsidR="00476BB0" w:rsidRDefault="00476BB0" w:rsidP="008300F2">
                            <w:pPr>
                              <w:rPr>
                                <w:rFonts w:eastAsia="Times New Roman"/>
                              </w:rPr>
                            </w:pPr>
                          </w:p>
                        </w:txbxContent>
                      </v:textbox>
                    </v:oval>
                    <v:oval id="Oval 125" o:spid="_x0000_s1152" style="position:absolute;left:320078;top:9413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qUXdwQAA&#10;ANwAAAAPAAAAZHJzL2Rvd25yZXYueG1sRE/dasIwFL4f7B3CGexuphM2RjUtmyAogrLqAxyaY1PW&#10;nJQkau3TL4Lg3fn4fs+8HGwnzuRD61jB+yQDQVw73XKj4LBfvn2BCBFZY+eYFFwpQFk8P80x1+7C&#10;v3SuYiNSCIccFZgY+1zKUBuyGCauJ07c0XmLMUHfSO3xksJtJ6dZ9ikttpwaDPa0MFT/VSerYFg5&#10;46u1H3cb5jhWP9sR91ulXl+G7xmISEN8iO/ulU7zpx9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KlF3cEAAADcAAAADwAAAAAAAAAAAAAAAACXAgAAZHJzL2Rvd25y&#10;ZXYueG1sUEsFBgAAAAAEAAQA9QAAAIUDAAAAAA==&#10;" fillcolor="#953735" strokecolor="#953735">
                      <v:textbox>
                        <w:txbxContent>
                          <w:p w14:paraId="5AEA35E1" w14:textId="77777777" w:rsidR="00476BB0" w:rsidRDefault="00476BB0" w:rsidP="008300F2">
                            <w:pPr>
                              <w:rPr>
                                <w:rFonts w:eastAsia="Times New Roman"/>
                              </w:rPr>
                            </w:pPr>
                          </w:p>
                        </w:txbxContent>
                      </v:textbox>
                    </v:oval>
                    <v:oval id="Oval 126" o:spid="_x0000_s1153" style="position:absolute;left:1280697;top:6056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e9uqwQAA&#10;ANwAAAAPAAAAZHJzL2Rvd25yZXYueG1sRE9LasMwEN0Hegcxhe5iuVmY4kYJaaGQEEipnQMM1tQy&#10;sUZGUmLHp68Khe7m8b6z3k62FzfyoXOs4DnLQRA3TnfcKjjXH8sXECEia+wdk4I7BdhuHhZrLLUb&#10;+YtuVWxFCuFQogIT41BKGRpDFkPmBuLEfTtvMSboW6k9jinc9nKV54W02HFqMDjQu6HmUl2tgmnv&#10;jK8Ofv48Mse5ejvNWJ+Uenqcdq8gIk3xX/zn3us0f1XA7zPpArn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HvbqsEAAADcAAAADwAAAAAAAAAAAAAAAACXAgAAZHJzL2Rvd25y&#10;ZXYueG1sUEsFBgAAAAAEAAQA9QAAAIUDAAAAAA==&#10;" fillcolor="#953735" strokecolor="#953735">
                      <v:textbox>
                        <w:txbxContent>
                          <w:p w14:paraId="3D138CDB" w14:textId="77777777" w:rsidR="00476BB0" w:rsidRDefault="00476BB0" w:rsidP="008300F2">
                            <w:pPr>
                              <w:rPr>
                                <w:rFonts w:eastAsia="Times New Roman"/>
                              </w:rPr>
                            </w:pPr>
                          </w:p>
                        </w:txbxContent>
                      </v:textbox>
                    </v:oval>
                    <v:oval id="Oval 127" o:spid="_x0000_s1154" style="position:absolute;left:606752;top:22724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N34xwQAA&#10;ANwAAAAPAAAAZHJzL2Rvd25yZXYueG1sRE/dasIwFL4f7B3CGexupvNiG9W0bIKgCMqqD3Bojk1Z&#10;c1KSqLVPvwiCd+fj+z3zcrCdOJMPrWMF75MMBHHtdMuNgsN++fYFIkRkjZ1jUnClAGXx/DTHXLsL&#10;/9K5io1IIRxyVGBi7HMpQ23IYpi4njhxR+ctxgR9I7XHSwq3nZxm2Ye02HJqMNjTwlD9V52sgmHl&#10;jK/WftxtmONY/WxH3G+Ven0ZvmcgIg3xIb67VzrNn37C7Zl0gSz+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zd+McEAAADcAAAADwAAAAAAAAAAAAAAAACXAgAAZHJzL2Rvd25y&#10;ZXYueG1sUEsFBgAAAAAEAAQA9QAAAIUDAAAAAA==&#10;" fillcolor="#953735" strokecolor="#953735">
                      <v:textbox>
                        <w:txbxContent>
                          <w:p w14:paraId="1A37354E" w14:textId="77777777" w:rsidR="00476BB0" w:rsidRDefault="00476BB0" w:rsidP="008300F2">
                            <w:pPr>
                              <w:rPr>
                                <w:rFonts w:eastAsia="Times New Roman"/>
                              </w:rPr>
                            </w:pPr>
                          </w:p>
                        </w:txbxContent>
                      </v:textbox>
                    </v:oval>
                    <v:oval id="Oval 128" o:spid="_x0000_s1155" style="position:absolute;left:718186;top:2177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qOpDwwAA&#10;ANwAAAAPAAAAZHJzL2Rvd25yZXYueG1sRI9BawIxEIXvBf9DmIK3mq0HKatRVBAsBUtXf8CwGTeL&#10;m8mSpLrdX985FHqb4b1575vVZvCdulNMbWADr7MCFHEdbMuNgcv58PIGKmVki11gMvBDCTbrydMK&#10;Sxse/EX3KjdKQjiVaMDl3Jdap9qRxzQLPbFo1xA9Zlljo23Eh4T7Ts+LYqE9tiwNDnvaO6pv1bc3&#10;MByDi9V7HD8/mPNY7U4jnk/GTJ+H7RJUpiH/m/+uj1bw50Irz8gEe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yqOpDwwAAANwAAAAPAAAAAAAAAAAAAAAAAJcCAABkcnMvZG93&#10;bnJldi54bWxQSwUGAAAAAAQABAD1AAAAhwMAAAAA&#10;" fillcolor="#953735" strokecolor="#953735">
                      <v:textbox>
                        <w:txbxContent>
                          <w:p w14:paraId="76305A57" w14:textId="77777777" w:rsidR="00476BB0" w:rsidRDefault="00476BB0" w:rsidP="008300F2">
                            <w:pPr>
                              <w:rPr>
                                <w:rFonts w:eastAsia="Times New Roman"/>
                              </w:rPr>
                            </w:pPr>
                          </w:p>
                        </w:txbxContent>
                      </v:textbox>
                    </v:oval>
                    <v:oval id="Oval 129" o:spid="_x0000_s1156" style="position:absolute;left:279839;top:123667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5E/YwQAA&#10;ANwAAAAPAAAAZHJzL2Rvd25yZXYueG1sRE/dasIwFL4f7B3CGexupvNibNW0bIKgCMqqD3Bojk1Z&#10;c1KSqLVPvwiCd+fj+z3zcrCdOJMPrWMF75MMBHHtdMuNgsN++fYJIkRkjZ1jUnClAGXx/DTHXLsL&#10;/9K5io1IIRxyVGBi7HMpQ23IYpi4njhxR+ctxgR9I7XHSwq3nZxm2Ye02HJqMNjTwlD9V52sgmHl&#10;jK/WftxtmONY/WxH3G+Ven0ZvmcgIg3xIb67VzrNn37B7Zl0gSz+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3eRP2MEAAADcAAAADwAAAAAAAAAAAAAAAACXAgAAZHJzL2Rvd25y&#10;ZXYueG1sUEsFBgAAAAAEAAQA9QAAAIUDAAAAAA==&#10;" fillcolor="#953735" strokecolor="#953735">
                      <v:textbox>
                        <w:txbxContent>
                          <w:p w14:paraId="753A67B3" w14:textId="77777777" w:rsidR="00476BB0" w:rsidRDefault="00476BB0" w:rsidP="008300F2">
                            <w:pPr>
                              <w:rPr>
                                <w:rFonts w:eastAsia="Times New Roman"/>
                              </w:rPr>
                            </w:pPr>
                          </w:p>
                        </w:txbxContent>
                      </v:textbox>
                    </v:oval>
                    <v:oval id="Oval 130" o:spid="_x0000_s1157" style="position:absolute;left:887205;top:5003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B3CYxAAA&#10;ANwAAAAPAAAAZHJzL2Rvd25yZXYueG1sRI/RagIxEEXfhf5DmIJvmm0LRbZGsYWCRbB09QOGzXSz&#10;uJksSarrfr3zUPBthnvn3jPL9eA7daaY2sAGnuYFKOI62JYbA8fD52wBKmVki11gMnClBOvVw2SJ&#10;pQ0X/qFzlRslIZxKNOBy7kutU+3IY5qHnli03xA9Zlljo23Ei4T7Tj8Xxav22LI0OOzpw1F9qv68&#10;gWEbXKy+4vi9Y85j9b4f8bA3Zvo4bN5AZRry3fx/vbWC/yL48oxMo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QdwmMQAAADcAAAADwAAAAAAAAAAAAAAAACXAgAAZHJzL2Rv&#10;d25yZXYueG1sUEsFBgAAAAAEAAQA9QAAAIgDAAAAAA==&#10;" fillcolor="#953735" strokecolor="#953735">
                      <v:textbox>
                        <w:txbxContent>
                          <w:p w14:paraId="62525FF0" w14:textId="77777777" w:rsidR="00476BB0" w:rsidRDefault="00476BB0" w:rsidP="008300F2">
                            <w:pPr>
                              <w:rPr>
                                <w:rFonts w:eastAsia="Times New Roman"/>
                              </w:rPr>
                            </w:pPr>
                          </w:p>
                        </w:txbxContent>
                      </v:textbox>
                    </v:oval>
                    <v:oval id="Oval 131" o:spid="_x0000_s1158" style="position:absolute;left:884875;top:77627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S9UDwAAA&#10;ANwAAAAPAAAAZHJzL2Rvd25yZXYueG1sRE/dasIwFL4X9g7hDHanqQ5EqlHcQHAMFFsf4NAcm2Jz&#10;UpJMuz69GQy8Ox/f71ltetuKG/nQOFYwnWQgiCunG64VnMvdeAEiRGSNrWNS8EsBNuuX0Qpz7e58&#10;olsRa5FCOOSowMTY5VKGypDFMHEdceIuzluMCfpaao/3FG5bOcuyubTYcGow2NGnoepa/FgF/d4Z&#10;X3z54fjNHIfi4zBgeVDq7bXfLkFE6uNT/O/e6zT/fQp/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S9UDwAAAANwAAAAPAAAAAAAAAAAAAAAAAJcCAABkcnMvZG93bnJl&#10;di54bWxQSwUGAAAAAAQABAD1AAAAhAMAAAAA&#10;" fillcolor="#953735" strokecolor="#953735">
                      <v:textbox>
                        <w:txbxContent>
                          <w:p w14:paraId="1FD2F461" w14:textId="77777777" w:rsidR="00476BB0" w:rsidRDefault="00476BB0" w:rsidP="008300F2">
                            <w:pPr>
                              <w:rPr>
                                <w:rFonts w:eastAsia="Times New Roman"/>
                              </w:rPr>
                            </w:pPr>
                          </w:p>
                        </w:txbxContent>
                      </v:textbox>
                    </v:oval>
                    <v:oval id="Oval 132" o:spid="_x0000_s1159" style="position:absolute;left:362225;top:5295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mUt0wQAA&#10;ANwAAAAPAAAAZHJzL2Rvd25yZXYueG1sRE/dasIwFL4f7B3CGexupnMwRjUtmyAogrLqAxyaY1PW&#10;nJQkau3TL4Lg3fn4fs+8HGwnzuRD61jB+yQDQVw73XKj4LBfvn2BCBFZY+eYFFwpQFk8P80x1+7C&#10;v3SuYiNSCIccFZgY+1zKUBuyGCauJ07c0XmLMUHfSO3xksJtJ6dZ9ikttpwaDPa0MFT/VSerYFg5&#10;46u1H3cb5jhWP9sR91ulXl+G7xmISEN8iO/ulU7zP6Z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plLdMEAAADcAAAADwAAAAAAAAAAAAAAAACXAgAAZHJzL2Rvd25y&#10;ZXYueG1sUEsFBgAAAAAEAAQA9QAAAIUDAAAAAA==&#10;" fillcolor="#953735" strokecolor="#953735">
                      <v:textbox>
                        <w:txbxContent>
                          <w:p w14:paraId="4891DD6F" w14:textId="77777777" w:rsidR="00476BB0" w:rsidRDefault="00476BB0" w:rsidP="008300F2">
                            <w:pPr>
                              <w:rPr>
                                <w:rFonts w:eastAsia="Times New Roman"/>
                              </w:rPr>
                            </w:pPr>
                          </w:p>
                        </w:txbxContent>
                      </v:textbox>
                    </v:oval>
                    <v:oval id="Oval 133" o:spid="_x0000_s1160" style="position:absolute;left:1046504;top:2255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1e7vwAAA&#10;ANwAAAAPAAAAZHJzL2Rvd25yZXYueG1sRE/dasIwFL4f+A7hCN7N1AkyqlFUEJSBsuoDHJpjU2xO&#10;SpJp16c3g4F35+P7PYtVZxtxJx9qxwom4wwEcel0zZWCy3n3/gkiRGSNjWNS8EsBVsvB2wJz7R78&#10;TfciViKFcMhRgYmxzaUMpSGLYexa4sRdnbcYE/SV1B4fKdw28iPLZtJizanBYEtbQ+Wt+LEKur0z&#10;vjj4/vTFHPtic+zxfFRqNOzWcxCRuvgS/7v3Os2fTuHvmXSBXD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51e7vwAAAANwAAAAPAAAAAAAAAAAAAAAAAJcCAABkcnMvZG93bnJl&#10;di54bWxQSwUGAAAAAAQABAD1AAAAhAMAAAAA&#10;" fillcolor="#953735" strokecolor="#953735">
                      <v:textbox>
                        <w:txbxContent>
                          <w:p w14:paraId="61CCBA58" w14:textId="77777777" w:rsidR="00476BB0" w:rsidRDefault="00476BB0" w:rsidP="008300F2">
                            <w:pPr>
                              <w:rPr>
                                <w:rFonts w:eastAsia="Times New Roman"/>
                              </w:rPr>
                            </w:pPr>
                          </w:p>
                        </w:txbxContent>
                      </v:textbox>
                    </v:oval>
                    <v:oval id="Oval 134" o:spid="_x0000_s1161" style="position:absolute;left:438762;top:4201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BADAxQAA&#10;ANwAAAAPAAAAZHJzL2Rvd25yZXYueG1sRE9Na8JAEL0L/odlCr1I3VhrKGk2ohalBz1o20NuQ3aa&#10;BLOzIbs18d+7hYK3ebzPSZeDacSFOldbVjCbRiCIC6trLhV8fW6fXkE4j6yxsUwKruRgmY1HKSba&#10;9nyky8mXIoSwS1BB5X2bSOmKigy6qW2JA/djO4M+wK6UusM+hJtGPkdRLA3WHBoqbGlTUXE+/RoF&#10;bdzk+f482eb9Yvf9Lg+r9cSXSj0+DKs3EJ4Gfxf/uz90mD9/gb9nwgUyu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cEAMDFAAAA3AAAAA8AAAAAAAAAAAAAAAAAlwIAAGRycy9k&#10;b3ducmV2LnhtbFBLBQYAAAAABAAEAPUAAACJAwAAAAA=&#10;" fillcolor="#376092" strokecolor="#376092">
                      <v:textbox>
                        <w:txbxContent>
                          <w:p w14:paraId="07C1D1F5" w14:textId="77777777" w:rsidR="00476BB0" w:rsidRDefault="00476BB0" w:rsidP="008300F2">
                            <w:pPr>
                              <w:rPr>
                                <w:rFonts w:eastAsia="Times New Roman"/>
                              </w:rPr>
                            </w:pPr>
                          </w:p>
                        </w:txbxContent>
                      </v:textbox>
                    </v:oval>
                    <v:oval id="Oval 135" o:spid="_x0000_s1162" style="position:absolute;left:977442;top:127531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cNMAwAAA&#10;ANwAAAAPAAAAZHJzL2Rvd25yZXYueG1sRE/dasIwFL4f+A7hCN7N1IlDqlF0MHAMHFYf4NAcm2Jz&#10;UpJMuz79IgjenY/v9yzXnW3ElXyoHSuYjDMQxKXTNVcKTsfP1zmIEJE1No5JwR8FWK8GL0vMtbvx&#10;ga5FrEQK4ZCjAhNjm0sZSkMWw9i1xIk7O28xJugrqT3eUrht5FuWvUuLNacGgy19GCovxa9V0O2c&#10;8cWX73++mWNfbPc9HvdKjYbdZgEiUhef4od7p9P86Qz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ZcNMAwAAAANwAAAAPAAAAAAAAAAAAAAAAAJcCAABkcnMvZG93bnJl&#10;di54bWxQSwUGAAAAAAQABAD1AAAAhAMAAAAA&#10;" fillcolor="#953735" strokecolor="#953735">
                      <v:textbox>
                        <w:txbxContent>
                          <w:p w14:paraId="71D83DDE" w14:textId="77777777" w:rsidR="00476BB0" w:rsidRDefault="00476BB0" w:rsidP="008300F2">
                            <w:pPr>
                              <w:rPr>
                                <w:rFonts w:eastAsia="Times New Roman"/>
                              </w:rPr>
                            </w:pPr>
                          </w:p>
                        </w:txbxContent>
                      </v:textbox>
                    </v:oval>
                    <v:oval id="Oval 136" o:spid="_x0000_s1163" style="position:absolute;left:694894;top:101059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mjssxAAA&#10;ANwAAAAPAAAAZHJzL2Rvd25yZXYueG1sRE9La8JAEL4L/Q/LFLxI3dRiKKkbsS0WD3rwdchtyE6T&#10;kOxsyG5N+u9dQfA2H99zFsvBNOJCnassK3idRiCIc6srLhScjuuXdxDOI2tsLJOCf3KwTJ9GC0y0&#10;7XlPl4MvRAhhl6CC0vs2kdLlJRl0U9sSB+7XdgZ9gF0hdYd9CDeNnEVRLA1WHBpKbOmrpLw+/BkF&#10;bdxk2baerLN+/nP+lrvV58QXSo2fh9UHCE+Df4jv7o0O899iuD0TLpDp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Jo7LMQAAADcAAAADwAAAAAAAAAAAAAAAACXAgAAZHJzL2Rv&#10;d25yZXYueG1sUEsFBgAAAAAEAAQA9QAAAIgDAAAAAA==&#10;" fillcolor="#376092" strokecolor="#376092">
                      <v:textbox>
                        <w:txbxContent>
                          <w:p w14:paraId="60FF774E" w14:textId="77777777" w:rsidR="00476BB0" w:rsidRDefault="00476BB0" w:rsidP="008300F2">
                            <w:pPr>
                              <w:rPr>
                                <w:rFonts w:eastAsia="Times New Roman"/>
                              </w:rPr>
                            </w:pPr>
                          </w:p>
                        </w:txbxContent>
                      </v:textbox>
                    </v:oval>
                    <v:oval id="Oval 137" o:spid="_x0000_s1164" style="position:absolute;left:949988;top:20439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7ujswAAA&#10;ANwAAAAPAAAAZHJzL2Rvd25yZXYueG1sRE/dasIwFL4f+A7hCN7N1AlOqlF0MHAMHFYf4NAcm2Jz&#10;UpJMuz79IgjenY/v9yzXnW3ElXyoHSuYjDMQxKXTNVcKTsfP1zmIEJE1No5JwR8FWK8GL0vMtbvx&#10;ga5FrEQK4ZCjAhNjm0sZSkMWw9i1xIk7O28xJugrqT3eUrht5FuWzaTFmlODwZY+DJWX4tcq6HbO&#10;+OLL9z/fzLEvtvsej3ulRsNuswARqYtP8cO902n+9B3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G7ujswAAAANwAAAAPAAAAAAAAAAAAAAAAAJcCAABkcnMvZG93bnJl&#10;di54bWxQSwUGAAAAAAQABAD1AAAAhAMAAAAA&#10;" fillcolor="#953735" strokecolor="#953735">
                      <v:textbox>
                        <w:txbxContent>
                          <w:p w14:paraId="28FF4670" w14:textId="77777777" w:rsidR="00476BB0" w:rsidRDefault="00476BB0" w:rsidP="008300F2">
                            <w:pPr>
                              <w:rPr>
                                <w:rFonts w:eastAsia="Times New Roman"/>
                              </w:rPr>
                            </w:pPr>
                          </w:p>
                        </w:txbxContent>
                      </v:textbox>
                    </v:oval>
                    <v:oval id="Oval 138" o:spid="_x0000_s1165" style="position:absolute;left:205763;top:95158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cXyexAAA&#10;ANwAAAAPAAAAZHJzL2Rvd25yZXYueG1sRI/RagIxEEXfhf5DmIJvmm0LRbZGsYWCRbB09QOGzXSz&#10;uJksSarrfr3zUPBthnvn3jPL9eA7daaY2sAGnuYFKOI62JYbA8fD52wBKmVki11gMnClBOvVw2SJ&#10;pQ0X/qFzlRslIZxKNOBy7kutU+3IY5qHnli03xA9Zlljo23Ei4T7Tj8Xxav22LI0OOzpw1F9qv68&#10;gWEbXKy+4vi9Y85j9b4f8bA3Zvo4bN5AZRry3fx/vbWC/yK08oxMo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3F8nsQAAADcAAAADwAAAAAAAAAAAAAAAACXAgAAZHJzL2Rv&#10;d25yZXYueG1sUEsFBgAAAAAEAAQA9QAAAIgDAAAAAA==&#10;" fillcolor="#953735" strokecolor="#953735">
                      <v:textbox>
                        <w:txbxContent>
                          <w:p w14:paraId="382D2955" w14:textId="77777777" w:rsidR="00476BB0" w:rsidRDefault="00476BB0" w:rsidP="008300F2">
                            <w:pPr>
                              <w:rPr>
                                <w:rFonts w:eastAsia="Times New Roman"/>
                              </w:rPr>
                            </w:pPr>
                          </w:p>
                        </w:txbxContent>
                      </v:textbox>
                    </v:oval>
                    <v:oval id="Oval 139" o:spid="_x0000_s1166" style="position:absolute;left:260187;top:10406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Ba9exQAA&#10;ANwAAAAPAAAAZHJzL2Rvd25yZXYueG1sRE9Na8JAEL0L/odlBC9SN7YobepGtEXpQQ/a9pDbkJ0m&#10;IdnZkF1N/PeuUPA2j/c5y1VvanGh1pWWFcymEQjizOqScwU/39unVxDOI2usLZOCKzlYJcPBEmNt&#10;Oz7S5eRzEULYxaig8L6JpXRZQQbd1DbEgfuzrUEfYJtL3WIXwk0tn6NoIQ2WHBoKbOijoKw6nY2C&#10;ZlGn6b6abNNuvvv9lIf1ZuJzpcajfv0OwlPvH+J/95cO81/e4P5MuEA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kFr17FAAAA3AAAAA8AAAAAAAAAAAAAAAAAlwIAAGRycy9k&#10;b3ducmV2LnhtbFBLBQYAAAAABAAEAPUAAACJAwAAAAA=&#10;" fillcolor="#376092" strokecolor="#376092">
                      <v:textbox>
                        <w:txbxContent>
                          <w:p w14:paraId="49B9F048" w14:textId="77777777" w:rsidR="00476BB0" w:rsidRDefault="00476BB0" w:rsidP="008300F2">
                            <w:pPr>
                              <w:rPr>
                                <w:rFonts w:eastAsia="Times New Roman"/>
                              </w:rPr>
                            </w:pPr>
                          </w:p>
                        </w:txbxContent>
                      </v:textbox>
                    </v:oval>
                    <v:oval id="Oval 140" o:spid="_x0000_s1167" style="position:absolute;left:387997;top:72517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OXW+xwAA&#10;ANwAAAAPAAAAZHJzL2Rvd25yZXYueG1sRI9Pa8JAEMXvhX6HZQQvohtLKxJdxVosPbSH+ueQ25Ad&#10;k2B2NmRXE7+9cyj0NsN7895vluve1epGbag8G5hOElDEubcVFwaOh914DipEZIu1ZzJwpwDr1fPT&#10;ElPrO/6l2z4WSkI4pGigjLFJtQ55SQ7DxDfEop196zDK2hbatthJuKv1S5LMtMOKpaHEhrYl5Zf9&#10;1RloZnWWfV9Gu6x7+zx96J/N+ygWxgwH/WYBKlIf/81/119W8F8FX56RCfTq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0Dl1vscAAADcAAAADwAAAAAAAAAAAAAAAACXAgAAZHJz&#10;L2Rvd25yZXYueG1sUEsFBgAAAAAEAAQA9QAAAIsDAAAAAA==&#10;" fillcolor="#376092" strokecolor="#376092">
                      <v:textbox>
                        <w:txbxContent>
                          <w:p w14:paraId="2FE63B44" w14:textId="77777777" w:rsidR="00476BB0" w:rsidRDefault="00476BB0" w:rsidP="008300F2">
                            <w:pPr>
                              <w:rPr>
                                <w:rFonts w:eastAsia="Times New Roman"/>
                              </w:rPr>
                            </w:pPr>
                          </w:p>
                        </w:txbxContent>
                      </v:textbox>
                    </v:oval>
                    <v:oval id="Oval 141" o:spid="_x0000_s1168" style="position:absolute;left:372955;top:10406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Z+wAAA&#10;ANwAAAAPAAAAZHJzL2Rvd25yZXYueG1sRE/dasIwFL4X9g7hDHanqTJEqlHcQHAMFFsf4NAcm2Jz&#10;UpJMuz69GQy8Ox/f71ltetuKG/nQOFYwnWQgiCunG64VnMvdeAEiRGSNrWNS8EsBNuuX0Qpz7e58&#10;olsRa5FCOOSowMTY5VKGypDFMHEdceIuzluMCfpaao/3FG5bOcuyubTYcGow2NGnoepa/FgF/d4Z&#10;X3z54fjNHIfi4zBgeVDq7bXfLkFE6uNT/O/e6zT/fQp/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TaZ+wAAAANwAAAAPAAAAAAAAAAAAAAAAAJcCAABkcnMvZG93bnJl&#10;di54bWxQSwUGAAAAAAQABAD1AAAAhAMAAAAA&#10;" fillcolor="#953735" strokecolor="#953735">
                      <v:textbox>
                        <w:txbxContent>
                          <w:p w14:paraId="748406E1" w14:textId="77777777" w:rsidR="00476BB0" w:rsidRDefault="00476BB0" w:rsidP="008300F2">
                            <w:pPr>
                              <w:rPr>
                                <w:rFonts w:eastAsia="Times New Roman"/>
                              </w:rPr>
                            </w:pPr>
                          </w:p>
                        </w:txbxContent>
                      </v:textbox>
                    </v:oval>
                    <v:oval id="Oval 142" o:spid="_x0000_s1169" style="position:absolute;left:1276328;top:3986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nzgJwQAA&#10;ANwAAAAPAAAAZHJzL2Rvd25yZXYueG1sRE/dasIwFL4f7B3CGexuppMxRjUtmyAogrLqAxyaY1PW&#10;nJQkau3TL4Lg3fn4fs+8HGwnzuRD61jB+yQDQVw73XKj4LBfvn2BCBFZY+eYFFwpQFk8P80x1+7C&#10;v3SuYiNSCIccFZgY+1zKUBuyGCauJ07c0XmLMUHfSO3xksJtJ6dZ9ikttpwaDPa0MFT/VSerYFg5&#10;46u1H3cb5jhWP9sR91ulXl+G7xmISEN8iO/ulU7zP6Z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p84CcEAAADcAAAADwAAAAAAAAAAAAAAAACXAgAAZHJzL2Rvd25y&#10;ZXYueG1sUEsFBgAAAAAEAAQA9QAAAIUDAAAAAA==&#10;" fillcolor="#953735" strokecolor="#953735">
                      <v:textbox>
                        <w:txbxContent>
                          <w:p w14:paraId="545F4EDB" w14:textId="77777777" w:rsidR="00476BB0" w:rsidRDefault="00476BB0" w:rsidP="008300F2">
                            <w:pPr>
                              <w:rPr>
                                <w:rFonts w:eastAsia="Times New Roman"/>
                              </w:rPr>
                            </w:pPr>
                          </w:p>
                        </w:txbxContent>
                      </v:textbox>
                    </v:oval>
                    <v:oval id="Oval 143" o:spid="_x0000_s1170" style="position:absolute;left:282181;top:75663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52SwAAA&#10;ANwAAAAPAAAAZHJzL2Rvd25yZXYueG1sRE/dasIwFL4f+A7hCN7N1ClDqlF0MHAMHFYf4NAcm2Jz&#10;UpJMuz79IgjenY/v9yzXnW3ElXyoHSuYjDMQxKXTNVcKTsfP1zmIEJE1No5JwR8FWK8GL0vMtbvx&#10;ga5FrEQK4ZCjAhNjm0sZSkMWw9i1xIk7O28xJugrqT3eUrht5FuWvUuLNacGgy19GCovxa9V0O2c&#10;8cWX73++mWNfbPc9HvdKjYbdZgEiUhef4od7p9P82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052SwAAAANwAAAAPAAAAAAAAAAAAAAAAAJcCAABkcnMvZG93bnJl&#10;di54bWxQSwUGAAAAAAQABAD1AAAAhAMAAAAA&#10;" fillcolor="#953735" strokecolor="#953735">
                      <v:textbox>
                        <w:txbxContent>
                          <w:p w14:paraId="0E96A235" w14:textId="77777777" w:rsidR="00476BB0" w:rsidRDefault="00476BB0" w:rsidP="008300F2">
                            <w:pPr>
                              <w:rPr>
                                <w:rFonts w:eastAsia="Times New Roman"/>
                              </w:rPr>
                            </w:pPr>
                          </w:p>
                        </w:txbxContent>
                      </v:textbox>
                    </v:oval>
                    <v:oval id="Oval 144" o:spid="_x0000_s1171" style="position:absolute;left:213448;top:63467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OgXmwAAA&#10;ANwAAAAPAAAAZHJzL2Rvd25yZXYueG1sRE/dasIwFL4f+A7hCN7N1CEyqlFUEJSBsuoDHJpjU2xO&#10;SpJp16c3g4F35+P7PYtVZxtxJx9qxwom4wwEcel0zZWCy3n3/gkiRGSNjWNS8EsBVsvB2wJz7R78&#10;TfciViKFcMhRgYmxzaUMpSGLYexa4sRdnbcYE/SV1B4fKdw28iPLZtJizanBYEtbQ+Wt+LEKur0z&#10;vjj4/vTFHPtic+zxfFRqNOzWcxCRuvgS/7v3Os2fTuHvmXSBXD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uOgXmwAAAANwAAAAPAAAAAAAAAAAAAAAAAJcCAABkcnMvZG93bnJl&#10;di54bWxQSwUGAAAAAAQABAD1AAAAhAMAAAAA&#10;" fillcolor="#953735" strokecolor="#953735">
                      <v:textbox>
                        <w:txbxContent>
                          <w:p w14:paraId="0816922C" w14:textId="77777777" w:rsidR="00476BB0" w:rsidRDefault="00476BB0" w:rsidP="008300F2">
                            <w:pPr>
                              <w:rPr>
                                <w:rFonts w:eastAsia="Times New Roman"/>
                              </w:rPr>
                            </w:pPr>
                          </w:p>
                        </w:txbxContent>
                      </v:textbox>
                    </v:oval>
                    <v:oval id="Oval 145" o:spid="_x0000_s1172" style="position:absolute;left:418539;top:92803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dqB9wAAA&#10;ANwAAAAPAAAAZHJzL2Rvd25yZXYueG1sRE/dasIwFL4f+A7hCN7N1KFDqlF0MHAMHFYf4NAcm2Jz&#10;UpJMuz79IgjenY/v9yzXnW3ElXyoHSuYjDMQxKXTNVcKTsfP1zmIEJE1No5JwR8FWK8GL0vMtbvx&#10;ga5FrEQK4ZCjAhNjm0sZSkMWw9i1xIk7O28xJugrqT3eUrht5FuWvUuLNacGgy19GCovxa9V0O2c&#10;8cWX73++mWNfbPc9HvdKjYbdZgEiUhef4od7p9P86Qz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BdqB9wAAAANwAAAAPAAAAAAAAAAAAAAAAAJcCAABkcnMvZG93bnJl&#10;di54bWxQSwUGAAAAAAQABAD1AAAAhAMAAAAA&#10;" fillcolor="#953735" strokecolor="#953735">
                      <v:textbox>
                        <w:txbxContent>
                          <w:p w14:paraId="4029FD03" w14:textId="77777777" w:rsidR="00476BB0" w:rsidRDefault="00476BB0" w:rsidP="008300F2">
                            <w:pPr>
                              <w:rPr>
                                <w:rFonts w:eastAsia="Times New Roman"/>
                              </w:rPr>
                            </w:pPr>
                          </w:p>
                        </w:txbxContent>
                      </v:textbox>
                    </v:oval>
                    <v:oval id="Oval 146" o:spid="_x0000_s1173" style="position:absolute;left:778511;top:80300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pD4KwQAA&#10;ANwAAAAPAAAAZHJzL2Rvd25yZXYueG1sRE/dasIwFL4f7B3CGXg30w0R6UzLNhgogmL1AQ7NWVPW&#10;nJQk09qnN4Lg3fn4fs+yHGwnTuRD61jB2zQDQVw73XKj4Hj4eV2ACBFZY+eYFFwoQFk8Py0x1+7M&#10;ezpVsREphEOOCkyMfS5lqA1ZDFPXEyfu13mLMUHfSO3xnMJtJ9+zbC4ttpwaDPb0baj+q/6tgmHl&#10;jK/WftxtmONYfW1HPGyVmrwMnx8gIg3xIb67VzrNn83h9ky6QBZ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aQ+CsEAAADcAAAADwAAAAAAAAAAAAAAAACXAgAAZHJzL2Rvd25y&#10;ZXYueG1sUEsFBgAAAAAEAAQA9QAAAIUDAAAAAA==&#10;" fillcolor="#953735" strokecolor="#953735">
                      <v:textbox>
                        <w:txbxContent>
                          <w:p w14:paraId="0D5E0E01" w14:textId="77777777" w:rsidR="00476BB0" w:rsidRDefault="00476BB0" w:rsidP="008300F2">
                            <w:pPr>
                              <w:rPr>
                                <w:rFonts w:eastAsia="Times New Roman"/>
                              </w:rPr>
                            </w:pPr>
                          </w:p>
                        </w:txbxContent>
                      </v:textbox>
                    </v:oval>
                    <v:oval id="Oval 147" o:spid="_x0000_s1174" style="position:absolute;left:230820;top:4373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6JuRwAAA&#10;ANwAAAAPAAAAZHJzL2Rvd25yZXYueG1sRE/dasIwFL4f+A7hCN7N1CFOqlF0MHAMHFYf4NAcm2Jz&#10;UpJMuz79IgjenY/v9yzXnW3ElXyoHSuYjDMQxKXTNVcKTsfP1zmIEJE1No5JwR8FWK8GL0vMtbvx&#10;ga5FrEQK4ZCjAhNjm0sZSkMWw9i1xIk7O28xJugrqT3eUrht5FuWzaTFmlODwZY+DJWX4tcq6HbO&#10;+OLL9z/fzLEvtvsej3ulRsNuswARqYtP8cO902n+9B3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e6JuRwAAAANwAAAAPAAAAAAAAAAAAAAAAAJcCAABkcnMvZG93bnJl&#10;di54bWxQSwUGAAAAAAQABAD1AAAAhAMAAAAA&#10;" fillcolor="#953735" strokecolor="#953735">
                      <v:textbox>
                        <w:txbxContent>
                          <w:p w14:paraId="3AA6E0F9" w14:textId="77777777" w:rsidR="00476BB0" w:rsidRDefault="00476BB0" w:rsidP="008300F2">
                            <w:pPr>
                              <w:rPr>
                                <w:rFonts w:eastAsia="Times New Roman"/>
                              </w:rPr>
                            </w:pPr>
                          </w:p>
                        </w:txbxContent>
                      </v:textbox>
                    </v:oval>
                    <v:oval id="Oval 148" o:spid="_x0000_s1175" style="position:absolute;left:500028;top:121967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w/jxAAA&#10;ANwAAAAPAAAAZHJzL2Rvd25yZXYueG1sRI/RagIxEEXfhf5DmIJvmm0pRbZGsYWCRbB09QOGzXSz&#10;uJksSarrfr3zUPBthnvn3jPL9eA7daaY2sAGnuYFKOI62JYbA8fD52wBKmVki11gMnClBOvVw2SJ&#10;pQ0X/qFzlRslIZxKNOBy7kutU+3IY5qHnli03xA9Zlljo23Ei4T7Tj8Xxav22LI0OOzpw1F9qv68&#10;gWEbXKy+4vi9Y85j9b4f8bA3Zvo4bN5AZRry3fx/vbWC/yK08oxMo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3cP48QAAADcAAAADwAAAAAAAAAAAAAAAACXAgAAZHJzL2Rv&#10;d25yZXYueG1sUEsFBgAAAAAEAAQA9QAAAIgDAAAAAA==&#10;" fillcolor="#953735" strokecolor="#953735">
                      <v:textbox>
                        <w:txbxContent>
                          <w:p w14:paraId="4E581E44" w14:textId="77777777" w:rsidR="00476BB0" w:rsidRDefault="00476BB0" w:rsidP="008300F2">
                            <w:pPr>
                              <w:rPr>
                                <w:rFonts w:eastAsia="Times New Roman"/>
                              </w:rPr>
                            </w:pPr>
                          </w:p>
                        </w:txbxContent>
                      </v:textbox>
                    </v:oval>
                    <v:oval id="Oval 149" o:spid="_x0000_s1176" style="position:absolute;left:769280;top:12962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O6p4wAAA&#10;ANwAAAAPAAAAZHJzL2Rvd25yZXYueG1sRE/dasIwFL4f+A7hCN7N1CEyq1F0MHAMHFYf4NAcm2Jz&#10;UpJMuz79IgjenY/v9yzXnW3ElXyoHSuYjDMQxKXTNVcKTsfP13cQISJrbByTgj8KsF4NXpaYa3fj&#10;A12LWIkUwiFHBSbGNpcylIYshrFriRN3dt5iTNBXUnu8pXDbyLcsm0mLNacGgy19GCovxa9V0O2c&#10;8cWX73++mWNfbPc9HvdKjYbdZgEiUhef4od7p9P86Rz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AO6p4wAAAANwAAAAPAAAAAAAAAAAAAAAAAJcCAABkcnMvZG93bnJl&#10;di54bWxQSwUGAAAAAAQABAD1AAAAhAMAAAAA&#10;" fillcolor="#953735" strokecolor="#953735">
                      <v:textbox>
                        <w:txbxContent>
                          <w:p w14:paraId="501B6422" w14:textId="77777777" w:rsidR="00476BB0" w:rsidRDefault="00476BB0" w:rsidP="008300F2">
                            <w:pPr>
                              <w:rPr>
                                <w:rFonts w:eastAsia="Times New Roman"/>
                              </w:rPr>
                            </w:pPr>
                          </w:p>
                        </w:txbxContent>
                      </v:textbox>
                    </v:oval>
                    <v:oval id="Oval 150" o:spid="_x0000_s1177" style="position:absolute;left:1172274;top:5983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2JU4xAAA&#10;ANwAAAAPAAAAZHJzL2Rvd25yZXYueG1sRI/RagIxEEXfhf5DmIJvmm2hRbZGsYWCRbB09QOGzXSz&#10;uJksSarrfr3zUPBthnvn3jPL9eA7daaY2sAGnuYFKOI62JYbA8fD52wBKmVki11gMnClBOvVw2SJ&#10;pQ0X/qFzlRslIZxKNOBy7kutU+3IY5qHnli03xA9Zlljo23Ei4T7Tj8Xxav22LI0OOzpw1F9qv68&#10;gWEbXKy+4vi9Y85j9b4f8bA3Zvo4bN5AZRry3fx/vbWC/yL48oxMo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NiVOMQAAADcAAAADwAAAAAAAAAAAAAAAACXAgAAZHJzL2Rv&#10;d25yZXYueG1sUEsFBgAAAAAEAAQA9QAAAIgDAAAAAA==&#10;" fillcolor="#953735" strokecolor="#953735">
                      <v:textbox>
                        <w:txbxContent>
                          <w:p w14:paraId="583EB06A" w14:textId="77777777" w:rsidR="00476BB0" w:rsidRDefault="00476BB0" w:rsidP="008300F2">
                            <w:pPr>
                              <w:rPr>
                                <w:rFonts w:eastAsia="Times New Roman"/>
                              </w:rPr>
                            </w:pPr>
                          </w:p>
                        </w:txbxContent>
                      </v:textbox>
                    </v:oval>
                    <v:oval id="Oval 151" o:spid="_x0000_s1178" style="position:absolute;left:1011071;top:99722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lDCjwAAA&#10;ANwAAAAPAAAAZHJzL2Rvd25yZXYueG1sRE/dasIwFL4X9g7hDHanqcJEqlHcQHAMFFsf4NAcm2Jz&#10;UpJMuz69GQy8Ox/f71ltetuKG/nQOFYwnWQgiCunG64VnMvdeAEiRGSNrWNS8EsBNuuX0Qpz7e58&#10;olsRa5FCOOSowMTY5VKGypDFMHEdceIuzluMCfpaao/3FG5bOcuyubTYcGow2NGnoepa/FgF/d4Z&#10;X3z54fjNHIfi4zBgeVDq7bXfLkFE6uNT/O/e6zT/fQp/z6QL5Po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7lDCjwAAAANwAAAAPAAAAAAAAAAAAAAAAAJcCAABkcnMvZG93bnJl&#10;di54bWxQSwUGAAAAAAQABAD1AAAAhAMAAAAA&#10;" fillcolor="#953735" strokecolor="#953735">
                      <v:textbox>
                        <w:txbxContent>
                          <w:p w14:paraId="1CBF7FCC" w14:textId="77777777" w:rsidR="00476BB0" w:rsidRDefault="00476BB0" w:rsidP="008300F2">
                            <w:pPr>
                              <w:rPr>
                                <w:rFonts w:eastAsia="Times New Roman"/>
                              </w:rPr>
                            </w:pPr>
                          </w:p>
                        </w:txbxContent>
                      </v:textbox>
                    </v:oval>
                    <v:oval id="Oval 152" o:spid="_x0000_s1179" style="position:absolute;left:252488;top:85883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q7UwQAA&#10;ANwAAAAPAAAAZHJzL2Rvd25yZXYueG1sRE/dasIwFL4f7B3CGexuphM2RjUtmyAogrLqAxyaY1PW&#10;nJQkau3TL4Lg3fn4fs+8HGwnzuRD61jB+yQDQVw73XKj4LBfvn2BCBFZY+eYFFwpQFk8P80x1+7C&#10;v3SuYiNSCIccFZgY+1zKUBuyGCauJ07c0XmLMUHfSO3xksJtJ6dZ9ikttpwaDPa0MFT/VSerYFg5&#10;46u1H3cb5jhWP9sR91ulXl+G7xmISEN8iO/ulU7zP6ZweyZdII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0au1MEAAADcAAAADwAAAAAAAAAAAAAAAACXAgAAZHJzL2Rvd25y&#10;ZXYueG1sUEsFBgAAAAAEAAQA9QAAAIUDAAAAAA==&#10;" fillcolor="#953735" strokecolor="#953735">
                      <v:textbox>
                        <w:txbxContent>
                          <w:p w14:paraId="19B899DB" w14:textId="77777777" w:rsidR="00476BB0" w:rsidRDefault="00476BB0" w:rsidP="008300F2">
                            <w:pPr>
                              <w:rPr>
                                <w:rFonts w:eastAsia="Times New Roman"/>
                              </w:rPr>
                            </w:pPr>
                          </w:p>
                        </w:txbxContent>
                      </v:textbox>
                    </v:oval>
                    <v:oval id="Oval 153" o:spid="_x0000_s1180" style="position:absolute;left:762549;top:109190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gtPwAAA&#10;ANwAAAAPAAAAZHJzL2Rvd25yZXYueG1sRE/dasIwFL4f+A7hCN7N1IlDqlF0MHAMHFYf4NAcm2Jz&#10;UpJMuz79IgjenY/v9yzXnW3ElXyoHSuYjDMQxKXTNVcKTsfP1zmIEJE1No5JwR8FWK8GL0vMtbvx&#10;ga5FrEQK4ZCjAhNjm0sZSkMWw9i1xIk7O28xJugrqT3eUrht5FuWvUuLNacGgy19GCovxa9V0O2c&#10;8cWX73++mWNfbPc9HvdKjYbdZgEiUhef4od7p9P82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kCgtPwAAAANwAAAAPAAAAAAAAAAAAAAAAAJcCAABkcnMvZG93bnJl&#10;di54bWxQSwUGAAAAAAQABAD1AAAAhAMAAAAA&#10;" fillcolor="#953735" strokecolor="#953735">
                      <v:textbox>
                        <w:txbxContent>
                          <w:p w14:paraId="625C6D59" w14:textId="77777777" w:rsidR="00476BB0" w:rsidRDefault="00476BB0" w:rsidP="008300F2">
                            <w:pPr>
                              <w:rPr>
                                <w:rFonts w:eastAsia="Times New Roman"/>
                              </w:rPr>
                            </w:pPr>
                          </w:p>
                        </w:txbxContent>
                      </v:textbox>
                    </v:oval>
                    <v:oval id="Oval 154" o:spid="_x0000_s1181" style="position:absolute;left:41157;top:8478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45M7wAAA&#10;ANwAAAAPAAAAZHJzL2Rvd25yZXYueG1sRE/dasIwFL4f+A7hCN7N1KFDqlF0MHAMHFYf4NAcm2Jz&#10;UpJMuz79IgjenY/v9yzXnW3ElXyoHSuYjDMQxKXTNVcKTsfP1zmIEJE1No5JwR8FWK8GL0vMtbvx&#10;ga5FrEQK4ZCjAhNjm0sZSkMWw9i1xIk7O28xJugrqT3eUrht5FuWvUuLNacGgy19GCovxa9V0O2c&#10;8cWX73++mWNfbPc9HvdKjYbdZgEiUhef4od7p9P82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r45M7wAAAANwAAAAPAAAAAAAAAAAAAAAAAJcCAABkcnMvZG93bnJl&#10;di54bWxQSwUGAAAAAAQABAD1AAAAhAMAAAAA&#10;" fillcolor="#953735" strokecolor="#953735">
                      <v:textbox>
                        <w:txbxContent>
                          <w:p w14:paraId="23621065" w14:textId="77777777" w:rsidR="00476BB0" w:rsidRDefault="00476BB0" w:rsidP="008300F2">
                            <w:pPr>
                              <w:rPr>
                                <w:rFonts w:eastAsia="Times New Roman"/>
                              </w:rPr>
                            </w:pPr>
                          </w:p>
                        </w:txbxContent>
                      </v:textbox>
                    </v:oval>
                    <v:oval id="Oval 155" o:spid="_x0000_s1182" style="position:absolute;left:470221;top:52045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rzagwAAA&#10;ANwAAAAPAAAAZHJzL2Rvd25yZXYueG1sRE/dasIwFL4f+A7hCN7N1IEyqlFUEJSBsuoDHJpjU2xO&#10;SpJp16c3g4F35+P7PYtVZxtxJx9qxwom4wwEcel0zZWCy3n3/gkiRGSNjWNS8EsBVsvB2wJz7R78&#10;TfciViKFcMhRgYmxzaUMpSGLYexa4sRdnbcYE/SV1B4fKdw28iPLZtJizanBYEtbQ+Wt+LEKur0z&#10;vjj4/vTFHPtic+zxfFRqNOzWcxCRuvgS/7v3Os2fTuHvmXSBXD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ErzagwAAAANwAAAAPAAAAAAAAAAAAAAAAAJcCAABkcnMvZG93bnJl&#10;di54bWxQSwUGAAAAAAQABAD1AAAAhAMAAAAA&#10;" fillcolor="#953735" strokecolor="#953735">
                      <v:textbox>
                        <w:txbxContent>
                          <w:p w14:paraId="38A7D8E8" w14:textId="77777777" w:rsidR="00476BB0" w:rsidRDefault="00476BB0" w:rsidP="008300F2">
                            <w:pPr>
                              <w:rPr>
                                <w:rFonts w:eastAsia="Times New Roman"/>
                              </w:rPr>
                            </w:pPr>
                          </w:p>
                        </w:txbxContent>
                      </v:textbox>
                    </v:oval>
                    <v:oval id="Oval 156" o:spid="_x0000_s1183" style="position:absolute;left:333275;top:4245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fajXwQAA&#10;ANwAAAAPAAAAZHJzL2Rvd25yZXYueG1sRE/dasIwFL4f7B3CGXg30w0U6UzLNhgogmL1AQ7NWVPW&#10;nJQk09qnN4Lg3fn4fs+yHGwnTuRD61jB2zQDQVw73XKj4Hj4eV2ACBFZY+eYFFwoQFk8Py0x1+7M&#10;ezpVsREphEOOCkyMfS5lqA1ZDFPXEyfu13mLMUHfSO3xnMJtJ9+zbC4ttpwaDPb0baj+q/6tgmHl&#10;jK/WftxtmONYfW1HPGyVmrwMnx8gIg3xIb67VzrNn83h9ky6QBZ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9H2o18EAAADcAAAADwAAAAAAAAAAAAAAAACXAgAAZHJzL2Rvd25y&#10;ZXYueG1sUEsFBgAAAAAEAAQA9QAAAIUDAAAAAA==&#10;" fillcolor="#953735" strokecolor="#953735">
                      <v:textbox>
                        <w:txbxContent>
                          <w:p w14:paraId="1BF2AAD9" w14:textId="77777777" w:rsidR="00476BB0" w:rsidRDefault="00476BB0" w:rsidP="008300F2">
                            <w:pPr>
                              <w:rPr>
                                <w:rFonts w:eastAsia="Times New Roman"/>
                              </w:rPr>
                            </w:pPr>
                          </w:p>
                        </w:txbxContent>
                      </v:textbox>
                    </v:oval>
                    <v:oval id="Oval 157" o:spid="_x0000_s1184" style="position:absolute;left:1178509;top:10917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MQ1MwAAA&#10;ANwAAAAPAAAAZHJzL2Rvd25yZXYueG1sRE/dasIwFL4f+A7hCN7N1IFOqlF0MHAMHFYf4NAcm2Jz&#10;UpJMuz79IgjenY/v9yzXnW3ElXyoHSuYjDMQxKXTNVcKTsfP1zmIEJE1No5JwR8FWK8GL0vMtbvx&#10;ga5FrEQK4ZCjAhNjm0sZSkMWw9i1xIk7O28xJugrqT3eUrht5FuWzaTFmlODwZY+DJWX4tcq6HbO&#10;+OLL9z/fzLEvtvsej3ulRsNuswARqYtP8cO902n+9B3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bMQ1MwAAAANwAAAAPAAAAAAAAAAAAAAAAAJcCAABkcnMvZG93bnJl&#10;di54bWxQSwUGAAAAAAQABAD1AAAAhAMAAAAA&#10;" fillcolor="#953735" strokecolor="#953735">
                      <v:textbox>
                        <w:txbxContent>
                          <w:p w14:paraId="23605206" w14:textId="77777777" w:rsidR="00476BB0" w:rsidRDefault="00476BB0" w:rsidP="008300F2">
                            <w:pPr>
                              <w:rPr>
                                <w:rFonts w:eastAsia="Times New Roman"/>
                              </w:rPr>
                            </w:pPr>
                          </w:p>
                        </w:txbxContent>
                      </v:textbox>
                    </v:oval>
                    <v:oval id="Oval 158" o:spid="_x0000_s1185" style="position:absolute;left:1106439;top:100267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lu9lxwAA&#10;ANwAAAAPAAAAZHJzL2Rvd25yZXYueG1sRI9Pa8JAEMXvBb/DMkIvopsKSomuohaLh/ZQ/xxyG7Jj&#10;EszOhuxq4rfvHAq9zfDevPeb5bp3tXpQGyrPBt4mCSji3NuKCwPn0378DipEZIu1ZzLwpADr1eBl&#10;ian1Hf/Q4xgLJSEcUjRQxtikWoe8JIdh4hti0a6+dRhlbQttW+wk3NV6miRz7bBiaSixoV1J+e14&#10;dwaaeZ1lX7fRPutmn5cP/b3ZjmJhzOuw3yxARerjv/nv+mAFfya08oxMoF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q5bvZccAAADcAAAADwAAAAAAAAAAAAAAAACXAgAAZHJz&#10;L2Rvd25yZXYueG1sUEsFBgAAAAAEAAQA9QAAAIsDAAAAAA==&#10;" fillcolor="#376092" strokecolor="#376092">
                      <v:textbox>
                        <w:txbxContent>
                          <w:p w14:paraId="07AE9669" w14:textId="77777777" w:rsidR="00476BB0" w:rsidRDefault="00476BB0" w:rsidP="008300F2">
                            <w:pPr>
                              <w:rPr>
                                <w:rFonts w:eastAsia="Times New Roman"/>
                              </w:rPr>
                            </w:pPr>
                          </w:p>
                        </w:txbxContent>
                      </v:textbox>
                    </v:oval>
                    <v:oval id="Oval 159" o:spid="_x0000_s1186" style="position:absolute;left:838953;top:60251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4jylwAAA&#10;ANwAAAAPAAAAZHJzL2Rvd25yZXYueG1sRE/dasIwFL4f+A7hCN7N1IEyq1F0MHAMHFYf4NAcm2Jz&#10;UpJMuz79IgjenY/v9yzXnW3ElXyoHSuYjDMQxKXTNVcKTsfP13cQISJrbByTgj8KsF4NXpaYa3fj&#10;A12LWIkUwiFHBSbGNpcylIYshrFriRN3dt5iTNBXUnu8pXDbyLcsm0mLNacGgy19GCovxa9V0O2c&#10;8cWX73++mWNfbPc9HvdKjYbdZgEiUhef4od7p9P86Rz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F4jylwAAAANwAAAAPAAAAAAAAAAAAAAAAAJcCAABkcnMvZG93bnJl&#10;di54bWxQSwUGAAAAAAQABAD1AAAAhAMAAAAA&#10;" fillcolor="#953735" strokecolor="#953735">
                      <v:textbox>
                        <w:txbxContent>
                          <w:p w14:paraId="03B93EF4" w14:textId="77777777" w:rsidR="00476BB0" w:rsidRDefault="00476BB0" w:rsidP="008300F2">
                            <w:pPr>
                              <w:rPr>
                                <w:rFonts w:eastAsia="Times New Roman"/>
                              </w:rPr>
                            </w:pPr>
                          </w:p>
                        </w:txbxContent>
                      </v:textbox>
                    </v:oval>
                    <v:oval id="Oval 160" o:spid="_x0000_s1187" style="position:absolute;left:546080;top:11285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tF+FwwAA&#10;ANwAAAAPAAAAZHJzL2Rvd25yZXYueG1sRI9BawIxEIXvhf6HMIK3mrUHKVuj2EJBESyu/oBhM90s&#10;biZLkuq6v75zKHib4b1575vlevCdulJMbWAD81kBirgOtuXGwPn09fIGKmVki11gMnCnBOvV89MS&#10;SxtufKRrlRslIZxKNOBy7kutU+3IY5qFnli0nxA9Zlljo23Em4T7Tr8WxUJ7bFkaHPb06ai+VL/e&#10;wLANLla7OH7vmfNYfRxGPB2MmU6GzTuoTEN+mP+vt1bwF4Ivz8gEevU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tF+FwwAAANwAAAAPAAAAAAAAAAAAAAAAAJcCAABkcnMvZG93&#10;bnJldi54bWxQSwUGAAAAAAQABAD1AAAAhwMAAAAA&#10;" fillcolor="#953735" strokecolor="#953735">
                      <v:textbox>
                        <w:txbxContent>
                          <w:p w14:paraId="3FADD6E5" w14:textId="77777777" w:rsidR="00476BB0" w:rsidRDefault="00476BB0" w:rsidP="008300F2">
                            <w:pPr>
                              <w:rPr>
                                <w:rFonts w:eastAsia="Times New Roman"/>
                              </w:rPr>
                            </w:pPr>
                          </w:p>
                        </w:txbxContent>
                      </v:textbox>
                    </v:oval>
                    <v:oval id="Oval 161" o:spid="_x0000_s1188" style="position:absolute;left:798203;top:70080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PoevwAA&#10;ANwAAAAPAAAAZHJzL2Rvd25yZXYueG1sRE/NisIwEL4LvkMYYW+augdZqlFWQXARFKsPMDRjU7aZ&#10;lCRq7dNvhAVv8/H9zmLV2UbcyYfasYLpJANBXDpdc6Xgct6Ov0CEiKyxcUwKnhRgtRwOFphr9+AT&#10;3YtYiRTCIUcFJsY2lzKUhiyGiWuJE3d13mJM0FdSe3ykcNvIzyybSYs1pwaDLW0Mlb/FzSrods74&#10;4sf3xz1z7Iv1ocfzQamPUfc9BxGpi2/xv3un0/zZFF7PpAv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X4+h6/AAAA3AAAAA8AAAAAAAAAAAAAAAAAlwIAAGRycy9kb3ducmV2&#10;LnhtbFBLBQYAAAAABAAEAPUAAACDAwAAAAA=&#10;" fillcolor="#953735" strokecolor="#953735">
                      <v:textbox>
                        <w:txbxContent>
                          <w:p w14:paraId="7C0DA993" w14:textId="77777777" w:rsidR="00476BB0" w:rsidRDefault="00476BB0" w:rsidP="008300F2">
                            <w:pPr>
                              <w:rPr>
                                <w:rFonts w:eastAsia="Times New Roman"/>
                              </w:rPr>
                            </w:pPr>
                          </w:p>
                        </w:txbxContent>
                      </v:textbox>
                    </v:oval>
                    <v:oval id="Oval 162" o:spid="_x0000_s1189" style="position:absolute;left:398425;top:22018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KmRpwQAA&#10;ANwAAAAPAAAAZHJzL2Rvd25yZXYueG1sRE9LasMwEN0Hegcxhe5iuVmY4kYJaaGQEEipnQMM1tQy&#10;sUZGUmLHp68Khe7m8b6z3k62FzfyoXOs4DnLQRA3TnfcKjjXH8sXECEia+wdk4I7BdhuHhZrLLUb&#10;+YtuVWxFCuFQogIT41BKGRpDFkPmBuLEfTtvMSboW6k9jinc9nKV54W02HFqMDjQu6HmUl2tgmnv&#10;jK8Ofv48Mse5ejvNWJ+Uenqcdq8gIk3xX/zn3us0v1jB7zPpArn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SpkacEAAADcAAAADwAAAAAAAAAAAAAAAACXAgAAZHJzL2Rvd25y&#10;ZXYueG1sUEsFBgAAAAAEAAQA9QAAAIUDAAAAAA==&#10;" fillcolor="#953735" strokecolor="#953735">
                      <v:textbox>
                        <w:txbxContent>
                          <w:p w14:paraId="3D5508D5" w14:textId="77777777" w:rsidR="00476BB0" w:rsidRDefault="00476BB0" w:rsidP="008300F2">
                            <w:pPr>
                              <w:rPr>
                                <w:rFonts w:eastAsia="Times New Roman"/>
                              </w:rPr>
                            </w:pPr>
                          </w:p>
                        </w:txbxContent>
                      </v:textbox>
                    </v:oval>
                    <v:oval id="Oval 163" o:spid="_x0000_s1190" style="position:absolute;left:1011317;top:5003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ZsHywQAA&#10;ANwAAAAPAAAAZHJzL2Rvd25yZXYueG1sRE/dasIwFL4f7B3CGXg3000Q6UzLNhgogmL1AQ7NWVPW&#10;nJQk09qnN4Lg3fn4fs+yHGwnTuRD61jB2zQDQVw73XKj4Hj4eV2ACBFZY+eYFFwoQFk8Py0x1+7M&#10;ezpVsREphEOOCkyMfS5lqA1ZDFPXEyfu13mLMUHfSO3xnMJtJ9+zbC4ttpwaDPb0baj+q/6tgmHl&#10;jK/WftxtmONYfW1HPGyVmrwMnx8gIg3xIb67VzrNn8/g9ky6QBZ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mbB8sEAAADcAAAADwAAAAAAAAAAAAAAAACXAgAAZHJzL2Rvd25y&#10;ZXYueG1sUEsFBgAAAAAEAAQA9QAAAIUDAAAAAA==&#10;" fillcolor="#953735" strokecolor="#953735">
                      <v:textbox>
                        <w:txbxContent>
                          <w:p w14:paraId="0530FB4E" w14:textId="77777777" w:rsidR="00476BB0" w:rsidRDefault="00476BB0" w:rsidP="008300F2">
                            <w:pPr>
                              <w:rPr>
                                <w:rFonts w:eastAsia="Times New Roman"/>
                              </w:rPr>
                            </w:pPr>
                          </w:p>
                        </w:txbxContent>
                      </v:textbox>
                    </v:oval>
                    <v:oval id="Oval 164" o:spid="_x0000_s1191" style="position:absolute;left:1072340;top:10965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j1mGwQAA&#10;ANwAAAAPAAAAZHJzL2Rvd25yZXYueG1sRE/dasIwFL4f7B3CGXg30w0R6UzLNhgogmL1AQ7NWVPW&#10;nJQk09qnN4Lg3fn4fs+yHGwnTuRD61jB2zQDQVw73XKj4Hj4eV2ACBFZY+eYFFwoQFk8Py0x1+7M&#10;ezpVsREphEOOCkyMfS5lqA1ZDFPXEyfu13mLMUHfSO3xnMJtJ9+zbC4ttpwaDPb0baj+q/6tgmHl&#10;jK/WftxtmONYfW1HPGyVmrwMnx8gIg3xIb67VzrNn8/g9ky6QBZ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Y9ZhsEAAADcAAAADwAAAAAAAAAAAAAAAACXAgAAZHJzL2Rvd25y&#10;ZXYueG1sUEsFBgAAAAAEAAQA9QAAAIUDAAAAAA==&#10;" fillcolor="#953735" strokecolor="#953735">
                      <v:textbox>
                        <w:txbxContent>
                          <w:p w14:paraId="149AB16D" w14:textId="77777777" w:rsidR="00476BB0" w:rsidRDefault="00476BB0" w:rsidP="008300F2">
                            <w:pPr>
                              <w:rPr>
                                <w:rFonts w:eastAsia="Times New Roman"/>
                              </w:rPr>
                            </w:pPr>
                          </w:p>
                        </w:txbxContent>
                      </v:textbox>
                    </v:oval>
                    <v:oval id="Oval 165" o:spid="_x0000_s1192" style="position:absolute;left:549174;top:1309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nhMJwgAA&#10;ANwAAAAPAAAAZHJzL2Rvd25yZXYueG1sRE9NawIxEL0X/A9hCr3VrKWKXTcrYhFLPan1PmzGzdpk&#10;smyibv31jVDobR7vc4p576y4UBcazwpGwwwEceV1w7WCr/3qeQoiRGSN1jMp+KEA83LwUGCu/ZW3&#10;dNnFWqQQDjkqMDG2uZShMuQwDH1LnLij7xzGBLta6g6vKdxZ+ZJlE+mw4dRgsKWloep7d3YKPt9G&#10;x/W539ze0cbF+vVwsCezUurpsV/MQETq47/4z/2h0/zJGO7PpAtk+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CeEwnCAAAA3AAAAA8AAAAAAAAAAAAAAAAAlwIAAGRycy9kb3du&#10;cmV2LnhtbFBLBQYAAAAABAAEAPUAAACGAwAAAAA=&#10;" fillcolor="#77933c" strokecolor="#77933c">
                      <v:textbox>
                        <w:txbxContent>
                          <w:p w14:paraId="3935B8FC" w14:textId="77777777" w:rsidR="00476BB0" w:rsidRDefault="00476BB0" w:rsidP="008300F2">
                            <w:pPr>
                              <w:rPr>
                                <w:rFonts w:eastAsia="Times New Roman"/>
                              </w:rPr>
                            </w:pPr>
                          </w:p>
                        </w:txbxContent>
                      </v:textbox>
                    </v:oval>
                    <v:oval id="Oval 166" o:spid="_x0000_s1193" style="position:absolute;left:829605;top:139848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TI1+wQAA&#10;ANwAAAAPAAAAZHJzL2Rvd25yZXYueG1sRE9NawIxEL0X/A9hhN5qVilLXY0iiijtqVbvw2bcrCaT&#10;ZRN17a9vBKG3ebzPmc47Z8WV2lB7VjAcZCCIS69rrhTsf9ZvHyBCRNZoPZOCOwWYz3ovUyy0v/E3&#10;XXexEimEQ4EKTIxNIWUoDTkMA98QJ+7oW4cxwbaSusVbCndWjrIslw5rTg0GG1oaKs+7i1PwOR4e&#10;N5fu63eFNi4274eDPZm1Uq/9bjEBEamL/+Kne6vT/DyHxzPpAjn7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kEyNfsEAAADcAAAADwAAAAAAAAAAAAAAAACXAgAAZHJzL2Rvd25y&#10;ZXYueG1sUEsFBgAAAAAEAAQA9QAAAIUDAAAAAA==&#10;" fillcolor="#77933c" strokecolor="#77933c">
                      <v:textbox>
                        <w:txbxContent>
                          <w:p w14:paraId="58B30C97" w14:textId="77777777" w:rsidR="00476BB0" w:rsidRDefault="00476BB0" w:rsidP="008300F2">
                            <w:pPr>
                              <w:rPr>
                                <w:rFonts w:eastAsia="Times New Roman"/>
                              </w:rPr>
                            </w:pPr>
                          </w:p>
                        </w:txbxContent>
                      </v:textbox>
                    </v:oval>
                    <v:oval id="Oval 167" o:spid="_x0000_s1194" style="position:absolute;left:650801;top:1282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CjlwgAA&#10;ANwAAAAPAAAAZHJzL2Rvd25yZXYueG1sRE9NawIxEL0X/A9hCr1p1lKsXTcrYhGlPan1PmzGzdpk&#10;smyirv31TUHobR7vc4p576y4UBcazwrGowwEceV1w7WCr/1qOAURIrJG65kU3CjAvBw8FJhrf+Ut&#10;XXaxFimEQ44KTIxtLmWoDDkMI98SJ+7oO4cxwa6WusNrCndWPmfZRDpsODUYbGlpqPrenZ2Cj7fx&#10;cX3uP3/e0cbF+uVwsCezUurpsV/MQETq47/47t7oNH/yCn/PpAtk+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8AKOXCAAAA3AAAAA8AAAAAAAAAAAAAAAAAlwIAAGRycy9kb3du&#10;cmV2LnhtbFBLBQYAAAAABAAEAPUAAACGAwAAAAA=&#10;" fillcolor="#77933c" strokecolor="#77933c">
                      <v:textbox>
                        <w:txbxContent>
                          <w:p w14:paraId="02BCC62B" w14:textId="77777777" w:rsidR="00476BB0" w:rsidRDefault="00476BB0" w:rsidP="008300F2">
                            <w:pPr>
                              <w:rPr>
                                <w:rFonts w:eastAsia="Times New Roman"/>
                              </w:rPr>
                            </w:pPr>
                          </w:p>
                        </w:txbxContent>
                      </v:textbox>
                    </v:oval>
                    <v:oval id="Oval 168" o:spid="_x0000_s1195" style="position:absolute;left:417743;top:14205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n7yXxAAA&#10;ANwAAAAPAAAAZHJzL2Rvd25yZXYueG1sRI9BawIxEIXvhf6HMEJvNasUaVejSEUs7ala78Nm3Kwm&#10;k2UTddtf3zkI3mZ4b977Zrbog1cX6lIT2cBoWIAirqJtuDbws1s/v4JKGdmij0wGfinBYv74MMPS&#10;xit/02WbayUhnEo04HJuS61T5ShgGsaWWLRD7AJmWbta2w6vEh68HhfFRAdsWBoctvTuqDptz8HA&#10;59vosDn3X38r9Hm5ednv/dGtjXka9MspqEx9vptv1x9W8CdCK8/IBHr+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p+8l8QAAADcAAAADwAAAAAAAAAAAAAAAACXAgAAZHJzL2Rv&#10;d25yZXYueG1sUEsFBgAAAAAEAAQA9QAAAIgDAAAAAA==&#10;" fillcolor="#77933c" strokecolor="#77933c">
                      <v:textbox>
                        <w:txbxContent>
                          <w:p w14:paraId="07C8ADAC" w14:textId="77777777" w:rsidR="00476BB0" w:rsidRDefault="00476BB0" w:rsidP="008300F2">
                            <w:pPr>
                              <w:rPr>
                                <w:rFonts w:eastAsia="Times New Roman"/>
                              </w:rPr>
                            </w:pPr>
                          </w:p>
                        </w:txbxContent>
                      </v:textbox>
                    </v:oval>
                    <v:oval id="Oval 169" o:spid="_x0000_s1196" style="position:absolute;left:187200;top:25209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xkMwQAA&#10;ANwAAAAPAAAAZHJzL2Rvd25yZXYueG1sRE9LawIxEL4X/A9hBG81axGpq1HEIko91cd92Iyb1WSy&#10;bKKu/fWmUPA2H99zpvPWWXGjJlSeFQz6GQjiwuuKSwWH/er9E0SIyBqtZ1LwoADzWedtirn2d/6h&#10;2y6WIoVwyFGBibHOpQyFIYeh72vixJ184zAm2JRSN3hP4c7KjywbSYcVpwaDNS0NFZfd1Sn4Hg9O&#10;62u7/f1CGxfr4fFoz2alVK/bLiYgIrXxJf53b3SaPxrD3zPpAjl7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4dMZDMEAAADcAAAADwAAAAAAAAAAAAAAAACXAgAAZHJzL2Rvd25y&#10;ZXYueG1sUEsFBgAAAAAEAAQA9QAAAIUDAAAAAA==&#10;" fillcolor="#77933c" strokecolor="#77933c">
                      <v:textbox>
                        <w:txbxContent>
                          <w:p w14:paraId="069E0B34" w14:textId="77777777" w:rsidR="00476BB0" w:rsidRDefault="00476BB0" w:rsidP="008300F2">
                            <w:pPr>
                              <w:rPr>
                                <w:rFonts w:eastAsia="Times New Roman"/>
                              </w:rPr>
                            </w:pPr>
                          </w:p>
                        </w:txbxContent>
                      </v:textbox>
                    </v:oval>
                    <v:oval id="Oval 170" o:spid="_x0000_s1197" style="position:absolute;left:114128;top:44730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MCZMxQAA&#10;ANwAAAAPAAAAZHJzL2Rvd25yZXYueG1sRI/NbgIxDITvlfoOkStxK1kQ6s+WgFARAtETtNytjdls&#10;mzirTYClT48PlXqzNeOZz9N5H7w6U5eayAZGwwIUcRVtw7WBr8/V4wuolJEt+shk4EoJ5rP7uymW&#10;Nl54R+d9rpWEcCrRgMu5LbVOlaOAaRhbYtGOsQuYZe1qbTu8SHjwelwUTzpgw9LgsKV3R9XP/hQM&#10;bF9Hx/Wp//hdos+L9eRw8N9uZczgoV+8gcrU53/z3/XGCv6z4MszMoGe3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UwJkzFAAAA3AAAAA8AAAAAAAAAAAAAAAAAlwIAAGRycy9k&#10;b3ducmV2LnhtbFBLBQYAAAAABAAEAPUAAACJAwAAAAA=&#10;" fillcolor="#77933c" strokecolor="#77933c">
                      <v:textbox>
                        <w:txbxContent>
                          <w:p w14:paraId="144D901B" w14:textId="77777777" w:rsidR="00476BB0" w:rsidRDefault="00476BB0" w:rsidP="008300F2">
                            <w:pPr>
                              <w:rPr>
                                <w:rFonts w:eastAsia="Times New Roman"/>
                              </w:rPr>
                            </w:pPr>
                          </w:p>
                        </w:txbxContent>
                      </v:textbox>
                    </v:oval>
                    <v:oval id="Oval 171" o:spid="_x0000_s1198" style="position:absolute;left:1038667;top:138657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fIPXwgAA&#10;ANwAAAAPAAAAZHJzL2Rvd25yZXYueG1sRE9NawIxEL0L/ocwgjfNbiltXY0iLWJpT93W+7AZN9sm&#10;k2UTdfXXm4LgbR7vcxar3llxpC40nhXk0wwEceV1w7WCn+/N5AVEiMgarWdScKYAq+VwsMBC+xN/&#10;0bGMtUghHApUYGJsCylDZchhmPqWOHF73zmMCXa11B2eUriz8iHLnqTDhlODwZZeDVV/5cEp+Jjl&#10;++2h/7y8oY3r7eNuZ3/NRqnxqF/PQUTq4118c7/rNP85h/9n0gVye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p8g9fCAAAA3AAAAA8AAAAAAAAAAAAAAAAAlwIAAGRycy9kb3du&#10;cmV2LnhtbFBLBQYAAAAABAAEAPUAAACGAwAAAAA=&#10;" fillcolor="#77933c" strokecolor="#77933c">
                      <v:textbox>
                        <w:txbxContent>
                          <w:p w14:paraId="0FA9419C" w14:textId="77777777" w:rsidR="00476BB0" w:rsidRDefault="00476BB0" w:rsidP="008300F2">
                            <w:pPr>
                              <w:rPr>
                                <w:rFonts w:eastAsia="Times New Roman"/>
                              </w:rPr>
                            </w:pPr>
                          </w:p>
                        </w:txbxContent>
                      </v:textbox>
                    </v:oval>
                    <v:oval id="Oval 172" o:spid="_x0000_s1199" style="position:absolute;left:760034;top:1155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y4TvxQAA&#10;ANwAAAAPAAAAZHJzL2Rvd25yZXYueG1sRE9Na8JAEL0X+h+WKfQSzKZCo6SuYlssHuyhUQ+5Ddlp&#10;EszOhuzWxH/vCkJv83ifs1iNphVn6l1jWcFLnIAgLq1uuFJw2G8mcxDOI2tsLZOCCzlYLR8fFphp&#10;O/APnXNfiRDCLkMFtfddJqUrazLoYtsRB+7X9gZ9gH0ldY9DCDetnCZJKg02HBpq7OijpvKU/xkF&#10;XdoWxe4UbYrh9ev4Kb/X75GvlHp+GtdvIDyN/l98d291mD+bwu2ZcIFcX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HLhO/FAAAA3AAAAA8AAAAAAAAAAAAAAAAAlwIAAGRycy9k&#10;b3ducmV2LnhtbFBLBQYAAAAABAAEAPUAAACJAwAAAAA=&#10;" fillcolor="#376092" strokecolor="#376092">
                      <v:textbox>
                        <w:txbxContent>
                          <w:p w14:paraId="13C73C4E" w14:textId="77777777" w:rsidR="00476BB0" w:rsidRDefault="00476BB0" w:rsidP="008300F2">
                            <w:pPr>
                              <w:rPr>
                                <w:rFonts w:eastAsia="Times New Roman"/>
                              </w:rPr>
                            </w:pPr>
                          </w:p>
                        </w:txbxContent>
                      </v:textbox>
                    </v:oval>
                    <v:oval id="Oval 173" o:spid="_x0000_s1200" style="position:absolute;left:615998;top:140452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4rg7wgAA&#10;ANwAAAAPAAAAZHJzL2Rvd25yZXYueG1sRE9LawIxEL4X/A9hCt5q1getrkYRRSz1VB/3YTNu1iaT&#10;ZRN17a9vCoXe5uN7zmzROitu1ITKs4J+LwNBXHhdcangeNi8jEGEiKzReiYFDwqwmHeeZphrf+dP&#10;uu1jKVIIhxwVmBjrXMpQGHIYer4mTtzZNw5jgk0pdYP3FO6sHGTZq3RYcWowWNPKUPG1vzoFH5P+&#10;eXttd99rtHG5HZ1O9mI2SnWf2+UURKQ2/ov/3O86zX8bwu8z6QI5/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XiuDvCAAAA3AAAAA8AAAAAAAAAAAAAAAAAlwIAAGRycy9kb3du&#10;cmV2LnhtbFBLBQYAAAAABAAEAPUAAACGAwAAAAA=&#10;" fillcolor="#77933c" strokecolor="#77933c">
                      <v:textbox>
                        <w:txbxContent>
                          <w:p w14:paraId="75CD00B6" w14:textId="77777777" w:rsidR="00476BB0" w:rsidRDefault="00476BB0" w:rsidP="008300F2">
                            <w:pPr>
                              <w:rPr>
                                <w:rFonts w:eastAsia="Times New Roman"/>
                              </w:rPr>
                            </w:pPr>
                          </w:p>
                        </w:txbxContent>
                      </v:textbox>
                    </v:oval>
                    <v:oval id="Oval 174" o:spid="_x0000_s1201" style="position:absolute;left:802572;top:1257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CyBPwgAA&#10;ANwAAAAPAAAAZHJzL2Rvd25yZXYueG1sRE9NawIxEL0L/Q9hCr3VrEWqXTcr0iKWelLrfdiMm7XJ&#10;ZNlE3frrTaHgbR7vc4p576w4UxcazwpGwwwEceV1w7WC793yeQoiRGSN1jMp+KUA8/JhUGCu/YU3&#10;dN7GWqQQDjkqMDG2uZShMuQwDH1LnLiD7xzGBLta6g4vKdxZ+ZJlr9Jhw6nBYEvvhqqf7ckp+Hob&#10;HVanfn39QBsXq/F+b49mqdTTY7+YgYjUx7v43/2p0/zJGP6eSRfI8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oLIE/CAAAA3AAAAA8AAAAAAAAAAAAAAAAAlwIAAGRycy9kb3du&#10;cmV2LnhtbFBLBQYAAAAABAAEAPUAAACGAwAAAAA=&#10;" fillcolor="#77933c" strokecolor="#77933c">
                      <v:textbox>
                        <w:txbxContent>
                          <w:p w14:paraId="4AA34312" w14:textId="77777777" w:rsidR="00476BB0" w:rsidRDefault="00476BB0" w:rsidP="008300F2">
                            <w:pPr>
                              <w:rPr>
                                <w:rFonts w:eastAsia="Times New Roman"/>
                              </w:rPr>
                            </w:pPr>
                          </w:p>
                        </w:txbxContent>
                      </v:textbox>
                    </v:oval>
                    <v:oval id="Oval 175" o:spid="_x0000_s1202" style="position:absolute;left:980289;top:10219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4XUwgAA&#10;ANwAAAAPAAAAZHJzL2Rvd25yZXYueG1sRE9LawIxEL4X/A9hCt5qVtFWV6OIIpZ6qo/7sBk3a5PJ&#10;som69tc3hUJv8/E9Z7ZonRU3akLlWUG/l4EgLryuuFRwPGxexiBCRNZoPZOCBwVYzDtPM8y1v/Mn&#10;3faxFCmEQ44KTIx1LmUoDDkMPV8TJ+7sG4cxwaaUusF7CndWDrLsVTqsODUYrGllqPjaX52Cj0n/&#10;vL22u+812rjcDk8nezEbpbrP7XIKIlIb/8V/7ned5r+N4PeZdIGc/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VHhdTCAAAA3AAAAA8AAAAAAAAAAAAAAAAAlwIAAGRycy9kb3du&#10;cmV2LnhtbFBLBQYAAAAABAAEAPUAAACGAwAAAAA=&#10;" fillcolor="#77933c" strokecolor="#77933c">
                      <v:textbox>
                        <w:txbxContent>
                          <w:p w14:paraId="5D07BF3B" w14:textId="77777777" w:rsidR="00476BB0" w:rsidRDefault="00476BB0" w:rsidP="008300F2">
                            <w:pPr>
                              <w:rPr>
                                <w:rFonts w:eastAsia="Times New Roman"/>
                              </w:rPr>
                            </w:pPr>
                          </w:p>
                        </w:txbxContent>
                      </v:textbox>
                    </v:oval>
                    <v:oval id="Oval 176" o:spid="_x0000_s1203" style="position:absolute;left:727417;top:140042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PS3wAAA&#10;ANwAAAAPAAAAZHJzL2Rvd25yZXYueG1sRE/NisIwEL4v+A5hBG9r6h50qUZRQVAWlK0+wNCMTbGZ&#10;lCSr3T69WVjwNh/f7yxWnW3EnXyoHSuYjDMQxKXTNVcKLufd+yeIEJE1No5JwS8FWC0HbwvMtXvw&#10;N92LWIkUwiFHBSbGNpcylIYshrFriRN3dd5iTNBXUnt8pHDbyI8sm0qLNacGgy1tDZW34scq6PbO&#10;+OLg+9MXc+yLzbHH81Gp0bBbz0FE6uJL/O/e6zR/NoW/Z9IFcvk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yPS3wAAAANwAAAAPAAAAAAAAAAAAAAAAAJcCAABkcnMvZG93bnJl&#10;di54bWxQSwUGAAAAAAQABAD1AAAAhAMAAAAA&#10;" fillcolor="#953735" strokecolor="#953735">
                      <v:textbox>
                        <w:txbxContent>
                          <w:p w14:paraId="6EA70F7A" w14:textId="77777777" w:rsidR="00476BB0" w:rsidRDefault="00476BB0" w:rsidP="008300F2">
                            <w:pPr>
                              <w:rPr>
                                <w:rFonts w:eastAsia="Times New Roman"/>
                              </w:rPr>
                            </w:pPr>
                          </w:p>
                        </w:txbxContent>
                      </v:textbox>
                    </v:oval>
                    <v:oval id="Oval 177" o:spid="_x0000_s1204" style="position:absolute;left:935969;top:138445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hFEswQAA&#10;ANwAAAAPAAAAZHJzL2Rvd25yZXYueG1sRE/dasIwFL4f7B3CGXg30+1CpTMt22CgCIrVBzg0Z01Z&#10;c1KSTGuf3giCd+fj+z3LcrCdOJEPrWMFb9MMBHHtdMuNguPh53UBIkRkjZ1jUnChAGXx/LTEXLsz&#10;7+lUxUakEA45KjAx9rmUoTZkMUxdT5y4X+ctxgR9I7XHcwq3nXzPspm02HJqMNjTt6H6r/q3CoaV&#10;M75a+3G3YY5j9bUd8bBVavIyfH6AiDTEh/juXuk0fz6H2zPpAll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0IRRLMEAAADcAAAADwAAAAAAAAAAAAAAAACXAgAAZHJzL2Rvd25y&#10;ZXYueG1sUEsFBgAAAAAEAAQA9QAAAIUDAAAAAA==&#10;" fillcolor="#953735" strokecolor="#953735">
                      <v:textbox>
                        <w:txbxContent>
                          <w:p w14:paraId="024F16B9" w14:textId="77777777" w:rsidR="00476BB0" w:rsidRDefault="00476BB0" w:rsidP="008300F2">
                            <w:pPr>
                              <w:rPr>
                                <w:rFonts w:eastAsia="Times New Roman"/>
                              </w:rPr>
                            </w:pPr>
                          </w:p>
                        </w:txbxContent>
                      </v:textbox>
                    </v:oval>
                    <v:oval id="Oval 178" o:spid="_x0000_s1205" style="position:absolute;left:347331;top:133336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G8VexAAA&#10;ANwAAAAPAAAAZHJzL2Rvd25yZXYueG1sRI9BawIxEIXvQv9DmII3zbaHVrZGsYWCRbB09QcMm+lm&#10;cTNZklTX/fXOoeBthvfmvW+W68F36kwxtYENPM0LUMR1sC03Bo6Hz9kCVMrIFrvAZOBKCdarh8kS&#10;Sxsu/EPnKjdKQjiVaMDl3Jdap9qRxzQPPbFovyF6zLLGRtuIFwn3nX4uihftsWVpcNjTh6P6VP15&#10;A8M2uFh9xfF7x5zH6n0/4mFvzPRx2LyByjTku/n/emsF/1Vo5RmZQK9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RvFXsQAAADcAAAADwAAAAAAAAAAAAAAAACXAgAAZHJzL2Rv&#10;d25yZXYueG1sUEsFBgAAAAAEAAQA9QAAAIgDAAAAAA==&#10;" fillcolor="#953735" strokecolor="#953735">
                      <v:textbox>
                        <w:txbxContent>
                          <w:p w14:paraId="179BDD16" w14:textId="77777777" w:rsidR="00476BB0" w:rsidRDefault="00476BB0" w:rsidP="008300F2">
                            <w:pPr>
                              <w:rPr>
                                <w:rFonts w:eastAsia="Times New Roman"/>
                              </w:rPr>
                            </w:pPr>
                          </w:p>
                        </w:txbxContent>
                      </v:textbox>
                    </v:oval>
                    <v:oval id="Oval 179" o:spid="_x0000_s1206" style="position:absolute;left:45693;top:54543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V2DFwQAA&#10;ANwAAAAPAAAAZHJzL2Rvd25yZXYueG1sRE/NagIxEL4XfIcwgreatQetq1G0ULAULK4+wLAZN4ub&#10;yZKkut2nbwTB23x8v7Ncd7YRV/KhdqxgMs5AEJdO11wpOB0/X99BhIissXFMCv4owHo1eFlirt2N&#10;D3QtYiVSCIccFZgY21zKUBqyGMauJU7c2XmLMUFfSe3xlsJtI9+ybCot1pwaDLb0Yai8FL9WQbdz&#10;xhdfvv/5Zo59sd33eNwrNRp2mwWISF18ih/unU7zZ3O4P5MukK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ldgxcEAAADcAAAADwAAAAAAAAAAAAAAAACXAgAAZHJzL2Rvd25y&#10;ZXYueG1sUEsFBgAAAAAEAAQA9QAAAIUDAAAAAA==&#10;" fillcolor="#953735" strokecolor="#953735">
                      <v:textbox>
                        <w:txbxContent>
                          <w:p w14:paraId="4F3DAAA9" w14:textId="77777777" w:rsidR="00476BB0" w:rsidRDefault="00476BB0" w:rsidP="008300F2">
                            <w:pPr>
                              <w:rPr>
                                <w:rFonts w:eastAsia="Times New Roman"/>
                              </w:rPr>
                            </w:pPr>
                          </w:p>
                        </w:txbxContent>
                      </v:textbox>
                    </v:oval>
                    <v:oval id="Oval 180" o:spid="_x0000_s1207" style="position:absolute;left:150300;top:35369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uLl/wwAA&#10;ANwAAAAPAAAAZHJzL2Rvd25yZXYueG1sRI9BawIxEIXvQv9DGKE3zdqDyNYotlCwCBZXf8CwmW4W&#10;N5MlSXW7v75zKHib4b1575v1dvCdulFMbWADi3kBirgOtuXGwOX8MVuBShnZYheYDPxSgu3mabLG&#10;0oY7n+hW5UZJCKcSDbic+1LrVDvymOahJxbtO0SPWdbYaBvxLuG+0y9FsdQeW5YGhz29O6qv1Y83&#10;MOyDi9VnHL8OzHms3o4jno/GPE+H3SuoTEN+mP+v91bwV4Ivz8gEevM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uLl/wwAAANwAAAAPAAAAAAAAAAAAAAAAAJcCAABkcnMvZG93&#10;bnJldi54bWxQSwUGAAAAAAQABAD1AAAAhwMAAAAA&#10;" fillcolor="#953735" strokecolor="#953735">
                      <v:textbox>
                        <w:txbxContent>
                          <w:p w14:paraId="37971692" w14:textId="77777777" w:rsidR="00476BB0" w:rsidRDefault="00476BB0" w:rsidP="008300F2">
                            <w:pPr>
                              <w:rPr>
                                <w:rFonts w:eastAsia="Times New Roman"/>
                              </w:rPr>
                            </w:pPr>
                          </w:p>
                        </w:txbxContent>
                      </v:textbox>
                    </v:oval>
                    <v:oval id="Oval 181" o:spid="_x0000_s1208" style="position:absolute;left:693928;top:260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9BzkvwAA&#10;ANwAAAAPAAAAZHJzL2Rvd25yZXYueG1sRE/NisIwEL4LvkMYYW+auodFqlFWQXARFKsPMDRjU7aZ&#10;lCRq7dNvFgRv8/H9zmLV2UbcyYfasYLpJANBXDpdc6Xgct6OZyBCRNbYOCYFTwqwWg4HC8y1e/CJ&#10;7kWsRArhkKMCE2ObSxlKQxbDxLXEibs6bzEm6CupPT5SuG3kZ5Z9SYs1pwaDLW0Mlb/FzSrods74&#10;4sf3xz1z7Iv1ocfzQamPUfc9BxGpi2/xy73Taf5sCv/PpAv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X0HOS/AAAA3AAAAA8AAAAAAAAAAAAAAAAAlwIAAGRycy9kb3ducmV2&#10;LnhtbFBLBQYAAAAABAAEAPUAAACDAwAAAAA=&#10;" fillcolor="#953735" strokecolor="#953735">
                      <v:textbox>
                        <w:txbxContent>
                          <w:p w14:paraId="39E19A6D" w14:textId="77777777" w:rsidR="00476BB0" w:rsidRDefault="00476BB0" w:rsidP="008300F2">
                            <w:pPr>
                              <w:rPr>
                                <w:rFonts w:eastAsia="Times New Roman"/>
                              </w:rPr>
                            </w:pPr>
                          </w:p>
                        </w:txbxContent>
                      </v:textbox>
                    </v:oval>
                    <v:oval id="Oval 182" o:spid="_x0000_s1209" style="position:absolute;left:52481;top:104832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JoKTvwAA&#10;ANwAAAAPAAAAZHJzL2Rvd25yZXYueG1sRE/NisIwEL4LvkMYwZumehCpRlkFQVlwsfoAQzM2ZZtJ&#10;SaJ2+/SbhQVv8/H9znrb2UY8yYfasYLZNANBXDpdc6Xgdj1MliBCRNbYOCYFPxRguxkO1phr9+IL&#10;PYtYiRTCIUcFJsY2lzKUhiyGqWuJE3d33mJM0FdSe3ylcNvIeZYtpMWaU4PBlvaGyu/iYRV0R2d8&#10;cfL91ydz7IvducfrWanxqPtYgYjUxbf4333Uaf5yDn/PpAvk5h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UmgpO/AAAA3AAAAA8AAAAAAAAAAAAAAAAAlwIAAGRycy9kb3ducmV2&#10;LnhtbFBLBQYAAAAABAAEAPUAAACDAwAAAAA=&#10;" fillcolor="#953735" strokecolor="#953735">
                      <v:textbox>
                        <w:txbxContent>
                          <w:p w14:paraId="31998AF2" w14:textId="77777777" w:rsidR="00476BB0" w:rsidRDefault="00476BB0" w:rsidP="008300F2">
                            <w:pPr>
                              <w:rPr>
                                <w:rFonts w:eastAsia="Times New Roman"/>
                              </w:rPr>
                            </w:pPr>
                          </w:p>
                        </w:txbxContent>
                      </v:textbox>
                    </v:oval>
                    <v:oval id="Oval 183" o:spid="_x0000_s1210" style="position:absolute;left:871468;top:9574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aicIwQAA&#10;ANwAAAAPAAAAZHJzL2Rvd25yZXYueG1sRE/dasIwFL4X9g7hDLzTdBNEOtOyDQaKoKz6AIfmrClr&#10;TkqSae3TG0HY3fn4fs+6HGwnzuRD61jByzwDQVw73XKj4HT8mq1AhIissXNMCq4UoCyeJmvMtbvw&#10;N52r2IgUwiFHBSbGPpcy1IYshrnriRP347zFmKBvpPZ4SeG2k69ZtpQWW04NBnv6NFT/Vn9WwbBx&#10;xldbPx52zHGsPvYjHvdKTZ+H9zcQkYb4L364NzrNXy3g/ky6QBY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monCMEAAADcAAAADwAAAAAAAAAAAAAAAACXAgAAZHJzL2Rvd25y&#10;ZXYueG1sUEsFBgAAAAAEAAQA9QAAAIUDAAAAAA==&#10;" fillcolor="#953735" strokecolor="#953735">
                      <v:textbox>
                        <w:txbxContent>
                          <w:p w14:paraId="06E17642" w14:textId="77777777" w:rsidR="00476BB0" w:rsidRDefault="00476BB0" w:rsidP="008300F2">
                            <w:pPr>
                              <w:rPr>
                                <w:rFonts w:eastAsia="Times New Roman"/>
                              </w:rPr>
                            </w:pPr>
                          </w:p>
                        </w:txbxContent>
                      </v:textbox>
                    </v:oval>
                    <v:oval id="Oval 184" o:spid="_x0000_s1211" style="position:absolute;top:95231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g798wQAA&#10;ANwAAAAPAAAAZHJzL2Rvd25yZXYueG1sRE/dasIwFL4X9g7hDLzTdENEOtOyDQaKoKz6AIfmrClr&#10;TkqSae3TG0HY3fn4fs+6HGwnzuRD61jByzwDQVw73XKj4HT8mq1AhIissXNMCq4UoCyeJmvMtbvw&#10;N52r2IgUwiFHBSbGPpcy1IYshrnriRP347zFmKBvpPZ4SeG2k69ZtpQWW04NBnv6NFT/Vn9WwbBx&#10;xldbPx52zHGsPvYjHvdKTZ+H9zcQkYb4L364NzrNXy3g/ky6QBY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fMEAAADcAAAADwAAAAAAAAAAAAAAAACXAgAAZHJzL2Rvd25y&#10;ZXYueG1sUEsFBgAAAAAEAAQA9QAAAIUDAAAAAA==&#10;" fillcolor="#953735" strokecolor="#953735">
                      <v:textbox>
                        <w:txbxContent>
                          <w:p w14:paraId="30D840B6" w14:textId="77777777" w:rsidR="00476BB0" w:rsidRDefault="00476BB0" w:rsidP="008300F2">
                            <w:pPr>
                              <w:rPr>
                                <w:rFonts w:eastAsia="Times New Roman"/>
                              </w:rPr>
                            </w:pPr>
                          </w:p>
                        </w:txbxContent>
                      </v:textbox>
                    </v:oval>
                    <v:oval id="Oval 185" o:spid="_x0000_s1212" style="position:absolute;left:514498;top:140953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zxrnwQAA&#10;ANwAAAAPAAAAZHJzL2Rvd25yZXYueG1sRE/dasIwFL4X9g7hDLzTdANFOtOyDQaKoKz6AIfmrClr&#10;TkqSae3TG0HY3fn4fs+6HGwnzuRD61jByzwDQVw73XKj4HT8mq1AhIissXNMCq4UoCyeJmvMtbvw&#10;N52r2IgUwiFHBSbGPpcy1IYshrnriRP347zFmKBvpPZ4SeG2k69ZtpQWW04NBnv6NFT/Vn9WwbBx&#10;xldbPx52zHGsPvYjHvdKTZ+H9zcQkYb4L364NzrNXy3g/ky6QBY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s8a58EAAADcAAAADwAAAAAAAAAAAAAAAACXAgAAZHJzL2Rvd25y&#10;ZXYueG1sUEsFBgAAAAAEAAQA9QAAAIUDAAAAAA==&#10;" fillcolor="#953735" strokecolor="#953735">
                      <v:textbox>
                        <w:txbxContent>
                          <w:p w14:paraId="2DAB5436" w14:textId="77777777" w:rsidR="00476BB0" w:rsidRDefault="00476BB0" w:rsidP="008300F2">
                            <w:pPr>
                              <w:rPr>
                                <w:rFonts w:eastAsia="Times New Roman"/>
                              </w:rPr>
                            </w:pPr>
                          </w:p>
                        </w:txbxContent>
                      </v:textbox>
                    </v:oval>
                    <v:oval id="Oval 186" o:spid="_x0000_s1213" style="position:absolute;left:330933;top:12335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QGuEwQAA&#10;ANwAAAAPAAAAZHJzL2Rvd25yZXYueG1sRE9NawIxEL0L/Q9hCt40aymiW6OIIoqeqvU+bMbNajJZ&#10;NlG3/fVGKHibx/ucyax1VtyoCZVnBYN+BoK48LriUsHPYdUbgQgRWaP1TAp+KcBs+taZYK79nb/p&#10;to+lSCEcclRgYqxzKUNhyGHo+5o4cSffOIwJNqXUDd5TuLPyI8uG0mHFqcFgTQtDxWV/dQq248Fp&#10;fW13f0u0cb7+PB7t2ayU6r638y8Qkdr4Ev+7NzrNHw3h+Uy6QE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EBrhMEAAADcAAAADwAAAAAAAAAAAAAAAACXAgAAZHJzL2Rvd25y&#10;ZXYueG1sUEsFBgAAAAAEAAQA9QAAAIUDAAAAAA==&#10;" fillcolor="#77933c" strokecolor="#77933c">
                      <v:textbox>
                        <w:txbxContent>
                          <w:p w14:paraId="127BD601" w14:textId="77777777" w:rsidR="00476BB0" w:rsidRDefault="00476BB0" w:rsidP="008300F2">
                            <w:pPr>
                              <w:rPr>
                                <w:rFonts w:eastAsia="Times New Roman"/>
                              </w:rPr>
                            </w:pPr>
                          </w:p>
                        </w:txbxContent>
                      </v:textbox>
                    </v:oval>
                    <v:oval id="Oval 187" o:spid="_x0000_s1214" style="position:absolute;left:1390623;top:61198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DM4fwgAA&#10;ANwAAAAPAAAAZHJzL2Rvd25yZXYueG1sRE9NawIxEL0X/A9hCr3VrKVYu25WxCKWelLrfdiMm7XJ&#10;ZNlE3frrG6HgbR7vc4pZ76w4UxcazwpGwwwEceV1w7WC793yeQIiRGSN1jMp+KUAs3LwUGCu/YU3&#10;dN7GWqQQDjkqMDG2uZShMuQwDH1LnLiD7xzGBLta6g4vKdxZ+ZJlY+mw4dRgsKWFoepne3IKvt5H&#10;h9WpX18/0Mb56nW/t0ezVOrpsZ9PQUTq41387/7Uaf7kDW7PpAtk+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8Mzh/CAAAA3AAAAA8AAAAAAAAAAAAAAAAAlwIAAGRycy9kb3du&#10;cmV2LnhtbFBLBQYAAAAABAAEAPUAAACGAwAAAAA=&#10;" fillcolor="#77933c" strokecolor="#77933c">
                      <v:textbox>
                        <w:txbxContent>
                          <w:p w14:paraId="754076FE" w14:textId="77777777" w:rsidR="00476BB0" w:rsidRDefault="00476BB0" w:rsidP="008300F2">
                            <w:pPr>
                              <w:rPr>
                                <w:rFonts w:eastAsia="Times New Roman"/>
                              </w:rPr>
                            </w:pPr>
                          </w:p>
                        </w:txbxContent>
                      </v:textbox>
                    </v:oval>
                    <v:oval id="Oval 188" o:spid="_x0000_s1215" style="position:absolute;left:379838;top:211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1ptxAAA&#10;ANwAAAAPAAAAZHJzL2Rvd25yZXYueG1sRI9BawIxEIXvhf6HMEJvNWspYlejSItY6qla78Nm3Kwm&#10;k2UTddtf7xyE3mZ4b977Zrbog1cX6lIT2cBoWIAirqJtuDbws1s9T0CljGzRRyYDv5RgMX98mGFp&#10;45W/6bLNtZIQTiUacDm3pdapchQwDWNLLNohdgGzrF2tbYdXCQ9evxTFWAdsWBoctvTuqDptz8HA&#10;19vosD73m78P9Hm5ft3v/dGtjHka9MspqEx9/jffrz+t4E+EVp6RCfT8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PpNabcQAAADcAAAADwAAAAAAAAAAAAAAAACXAgAAZHJzL2Rv&#10;d25yZXYueG1sUEsFBgAAAAAEAAQA9QAAAIgDAAAAAA==&#10;" fillcolor="#77933c" strokecolor="#77933c">
                      <v:textbox>
                        <w:txbxContent>
                          <w:p w14:paraId="418D12A7" w14:textId="77777777" w:rsidR="00476BB0" w:rsidRDefault="00476BB0" w:rsidP="008300F2">
                            <w:pPr>
                              <w:rPr>
                                <w:rFonts w:eastAsia="Times New Roman"/>
                              </w:rPr>
                            </w:pPr>
                          </w:p>
                        </w:txbxContent>
                      </v:textbox>
                    </v:oval>
                    <v:oval id="Oval 189" o:spid="_x0000_s1216" style="position:absolute;left:1086236;top:1282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2wQAA&#10;ANwAAAAPAAAAZHJzL2Rvd25yZXYueG1sRE9LawIxEL4X/A9hBG81axHR1ShiEaU91cd92Iyb1WSy&#10;bKKu/fWmUPA2H99zZovWWXGjJlSeFQz6GQjiwuuKSwWH/fp9DCJEZI3WMyl4UIDFvPM2w1z7O//Q&#10;bRdLkUI45KjAxFjnUobCkMPQ9zVx4k6+cRgTbEqpG7yncGflR5aNpMOKU4PBmlaGisvu6hR8TQan&#10;zbX9/v1EG5eb4fFoz2atVK/bLqcgIrXxJf53b3WaP57A3zPpAjl/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Ud//9sEAAADcAAAADwAAAAAAAAAAAAAAAACXAgAAZHJzL2Rvd25y&#10;ZXYueG1sUEsFBgAAAAAEAAQA9QAAAIUDAAAAAA==&#10;" fillcolor="#77933c" strokecolor="#77933c">
                      <v:textbox>
                        <w:txbxContent>
                          <w:p w14:paraId="250459D2" w14:textId="77777777" w:rsidR="00476BB0" w:rsidRDefault="00476BB0" w:rsidP="008300F2">
                            <w:pPr>
                              <w:rPr>
                                <w:rFonts w:eastAsia="Times New Roman"/>
                              </w:rPr>
                            </w:pPr>
                          </w:p>
                        </w:txbxContent>
                      </v:textbox>
                    </v:oval>
                    <v:oval id="Oval 190" o:spid="_x0000_s1217" style="position:absolute;left:589596;top:287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PMC2xAAA&#10;ANwAAAAPAAAAZHJzL2Rvd25yZXYueG1sRI9BawIxEIXvhf6HMIXeatZSim6NIopY6kmt92EzblaT&#10;ybKJuu2vdw6F3mZ4b977ZjLrg1dX6lIT2cBwUIAirqJtuDbwvV+9jECljGzRRyYDP5RgNn18mGBp&#10;4423dN3lWkkIpxINuJzbUutUOQqYBrElFu0Yu4BZ1q7WtsObhAevX4viXQdsWBoctrRwVJ13l2Dg&#10;azw8ri/95neJPs/Xb4eDP7mVMc9P/fwDVKY+/5v/rj+t4I8FX56RCfT0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RTzAtsQAAADcAAAADwAAAAAAAAAAAAAAAACXAgAAZHJzL2Rv&#10;d25yZXYueG1sUEsFBgAAAAAEAAQA9QAAAIgDAAAAAA==&#10;" fillcolor="#77933c" strokecolor="#77933c">
                      <v:textbox>
                        <w:txbxContent>
                          <w:p w14:paraId="3876F131" w14:textId="77777777" w:rsidR="00476BB0" w:rsidRDefault="00476BB0" w:rsidP="008300F2">
                            <w:pPr>
                              <w:rPr>
                                <w:rFonts w:eastAsia="Times New Roman"/>
                              </w:rPr>
                            </w:pPr>
                          </w:p>
                        </w:txbxContent>
                      </v:textbox>
                    </v:oval>
                    <v:oval id="Oval 191" o:spid="_x0000_s1218" style="position:absolute;left:9175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LYo5wQAA&#10;ANwAAAAPAAAAZHJzL2Rvd25yZXYueG1sRE/dasIwFL4X9g7hDHanqV4MrUZxA8ExUGx9gENzbIrN&#10;SUky7fr0ZjDw7nx8v2e16W0rbuRD41jBdJKBIK6cbrhWcC534zmIEJE1to5JwS8F2KxfRivMtbvz&#10;iW5FrEUK4ZCjAhNjl0sZKkMWw8R1xIm7OG8xJuhrqT3eU7ht5SzL3qXFhlODwY4+DVXX4scq6PfO&#10;+OLLD8dv5jgUH4cBy4NSb6/9dgkiUh+f4n/3Xqf5iyn8PZMukO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C2KOcEAAADcAAAADwAAAAAAAAAAAAAAAACXAgAAZHJzL2Rvd25y&#10;ZXYueG1sUEsFBgAAAAAEAAQA9QAAAIUDAAAAAA==&#10;" fillcolor="#953735" strokecolor="#953735">
                      <v:textbox>
                        <w:txbxContent>
                          <w:p w14:paraId="632BA11B" w14:textId="77777777" w:rsidR="00476BB0" w:rsidRDefault="00476BB0" w:rsidP="008300F2">
                            <w:pPr>
                              <w:rPr>
                                <w:rFonts w:eastAsia="Times New Roman"/>
                              </w:rPr>
                            </w:pPr>
                          </w:p>
                        </w:txbxContent>
                      </v:textbox>
                    </v:oval>
                    <v:oval id="Oval 192" o:spid="_x0000_s1219" style="position:absolute;left:439091;top:1147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xROwQAA&#10;ANwAAAAPAAAAZHJzL2Rvd25yZXYueG1sRE/dasIwFL4f7B3CGexupvNibNW0bIKgCMqqD3Bojk1Z&#10;c1KSqLVPvwiCd+fj+z3zcrCdOJMPrWMF75MMBHHtdMuNgsN++fYJIkRkjZ1jUnClAGXx/DTHXLsL&#10;/9K5io1IIRxyVGBi7HMpQ23IYpi4njhxR+ctxgR9I7XHSwq3nZxm2Ye02HJqMNjTwlD9V52sgmHl&#10;jK/WftxtmONY/WxH3G+Ven0ZvmcgIg3xIb67VzrN/5rC7Zl0gSz+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P8UTsEAAADcAAAADwAAAAAAAAAAAAAAAACXAgAAZHJzL2Rvd25y&#10;ZXYueG1sUEsFBgAAAAAEAAQA9QAAAIUDAAAAAA==&#10;" fillcolor="#953735" strokecolor="#953735">
                      <v:textbox>
                        <w:txbxContent>
                          <w:p w14:paraId="2537228A" w14:textId="77777777" w:rsidR="00476BB0" w:rsidRDefault="00476BB0" w:rsidP="008300F2">
                            <w:pPr>
                              <w:rPr>
                                <w:rFonts w:eastAsia="Times New Roman"/>
                              </w:rPr>
                            </w:pPr>
                          </w:p>
                        </w:txbxContent>
                      </v:textbox>
                    </v:oval>
                    <v:oval id="Oval 193" o:spid="_x0000_s1220" style="position:absolute;left:484464;top:1257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s7HVwAAA&#10;ANwAAAAPAAAAZHJzL2Rvd25yZXYueG1sRE/dasIwFL4f+A7hCN7N1Akyq1F0MHAMHFYf4NAcm2Jz&#10;UpJMuz79IgjenY/v9yzXnW3ElXyoHSuYjDMQxKXTNVcKTsfP13cQISJrbByTgj8KsF4NXpaYa3fj&#10;A12LWIkUwiFHBSbGNpcylIYshrFriRN3dt5iTNBXUnu8pXDbyLcsm0mLNacGgy19GCovxa9V0O2c&#10;8cWX73++mWNfbPc9HvdKjYbdZgEiUhef4od7p9P8+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fs7HVwAAAANwAAAAPAAAAAAAAAAAAAAAAAJcCAABkcnMvZG93bnJl&#10;di54bWxQSwUGAAAAAAQABAD1AAAAhAMAAAAA&#10;" fillcolor="#953735" strokecolor="#953735">
                      <v:textbox>
                        <w:txbxContent>
                          <w:p w14:paraId="35E5B7A5" w14:textId="77777777" w:rsidR="00476BB0" w:rsidRDefault="00476BB0" w:rsidP="008300F2">
                            <w:pPr>
                              <w:rPr>
                                <w:rFonts w:eastAsia="Times New Roman"/>
                              </w:rPr>
                            </w:pPr>
                          </w:p>
                        </w:txbxContent>
                      </v:textbox>
                    </v:oval>
                    <v:oval id="Oval 194" o:spid="_x0000_s1221" style="position:absolute;left:1165516;top:20099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WimhwAAA&#10;ANwAAAAPAAAAZHJzL2Rvd25yZXYueG1sRE/dasIwFL4f+A7hCN7N1CEyq1F0MHAMHFYf4NAcm2Jz&#10;UpJMuz79IgjenY/v9yzXnW3ElXyoHSuYjDMQxKXTNVcKTsfP13cQISJrbByTgj8KsF4NXpaYa3fj&#10;A12LWIkUwiFHBSbGNpcylIYshrFriRN3dt5iTNBXUnu8pXDbyLcsm0mLNacGgy19GCovxa9V0O2c&#10;8cWX73++mWNfbPc9HvdKjYbdZgEiUhef4od7p9P8+RTuz6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QWimhwAAAANwAAAAPAAAAAAAAAAAAAAAAAJcCAABkcnMvZG93bnJl&#10;di54bWxQSwUGAAAAAAQABAD1AAAAhAMAAAAA&#10;" fillcolor="#953735" strokecolor="#953735">
                      <v:textbox>
                        <w:txbxContent>
                          <w:p w14:paraId="7DB644DA" w14:textId="77777777" w:rsidR="00476BB0" w:rsidRDefault="00476BB0" w:rsidP="008300F2">
                            <w:pPr>
                              <w:rPr>
                                <w:rFonts w:eastAsia="Times New Roman"/>
                              </w:rPr>
                            </w:pPr>
                          </w:p>
                        </w:txbxContent>
                      </v:textbox>
                    </v:oval>
                  </v:group>
                  <v:group id="Group 195" o:spid="_x0000_s1222" style="position:absolute;left:1707006;top:2331;width:1492811;height:1522725" coordorigin="1707006,2331" coordsize="1492811,15227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O5rEPDAAAA3AAAAA8A&#10;AAAAAAAAAAAAAAAAqQIAAGRycy9kb3ducmV2LnhtbFBLBQYAAAAABAAEAPoAAACZAwAAAAA=&#10;">
                    <v:oval id="Oval 196" o:spid="_x0000_s1223" style="position:absolute;left:2074451;top:32471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mf1ZwQAA&#10;ANwAAAAPAAAAZHJzL2Rvd25yZXYueG1sRE9LawIxEL4X/A9hBG81axGpq1HEIko91cd92Iyb1WSy&#10;bKKu/fWmUPA2H99zpvPWWXGjJlSeFQz6GQjiwuuKSwWH/er9E0SIyBqtZ1LwoADzWedtirn2d/6h&#10;2y6WIoVwyFGBibHOpQyFIYeh72vixJ184zAm2JRSN3hP4c7KjywbSYcVpwaDNS0NFZfd1Sn4Hg9O&#10;62u7/f1CGxfr4fFoz2alVK/bLiYgIrXxJf53b3SaPx7B3zPpAjl7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pZn9WcEAAADcAAAADwAAAAAAAAAAAAAAAACXAgAAZHJzL2Rvd25y&#10;ZXYueG1sUEsFBgAAAAAEAAQA9QAAAIUDAAAAAA==&#10;" fillcolor="#77933c" strokecolor="#77933c">
                      <v:textbox>
                        <w:txbxContent>
                          <w:p w14:paraId="40F1CE8F" w14:textId="77777777" w:rsidR="00476BB0" w:rsidRDefault="00476BB0" w:rsidP="008300F2">
                            <w:pPr>
                              <w:rPr>
                                <w:rFonts w:eastAsia="Times New Roman"/>
                              </w:rPr>
                            </w:pPr>
                          </w:p>
                        </w:txbxContent>
                      </v:textbox>
                    </v:oval>
                    <v:oval id="Oval 197" o:spid="_x0000_s1224" style="position:absolute;left:2225344;top:61431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1VjCwgAA&#10;ANwAAAAPAAAAZHJzL2Rvd25yZXYueG1sRE9NawIxEL0L/Q9hCr3VrFKqbjeKWMRST2q9D5vZzWoy&#10;WTZRt/31TaHgbR7vc4pF76y4UhcazwpGwwwEcel1w7WCr8P6eQoiRGSN1jMp+KYAi/nDoMBc+xvv&#10;6LqPtUghHHJUYGJscylDachhGPqWOHGV7xzGBLta6g5vKdxZOc6yV+mw4dRgsKWVofK8vzgFn7NR&#10;tbn02593tHG5eTke7cmslXp67JdvICL18S7+d3/oNH82gb9n0gVy/g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rVWMLCAAAA3AAAAA8AAAAAAAAAAAAAAAAAlwIAAGRycy9kb3du&#10;cmV2LnhtbFBLBQYAAAAABAAEAPUAAACGAwAAAAA=&#10;" fillcolor="#77933c" strokecolor="#77933c">
                      <v:textbox>
                        <w:txbxContent>
                          <w:p w14:paraId="434D3238" w14:textId="77777777" w:rsidR="00476BB0" w:rsidRDefault="00476BB0" w:rsidP="008300F2">
                            <w:pPr>
                              <w:rPr>
                                <w:rFonts w:eastAsia="Times New Roman"/>
                              </w:rPr>
                            </w:pPr>
                          </w:p>
                        </w:txbxContent>
                      </v:textbox>
                    </v:oval>
                    <v:oval id="Oval 198" o:spid="_x0000_s1225" style="position:absolute;left:1806212;top:94652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SsywxAAA&#10;ANwAAAAPAAAAZHJzL2Rvd25yZXYueG1sRI9BawIxEIXvhf6HMIXeatZSim6NIopY6kmt92EzblaT&#10;ybKJuu2vdw6F3mZ4b977ZjLrg1dX6lIT2cBwUIAirqJtuDbwvV+9jECljGzRRyYDP5RgNn18mGBp&#10;4423dN3lWkkIpxINuJzbUutUOQqYBrElFu0Yu4BZ1q7WtsObhAevX4viXQdsWBoctrRwVJ13l2Dg&#10;azw8ri/95neJPs/Xb4eDP7mVMc9P/fwDVKY+/5v/rj+t4I+FVp6RCfT0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0rMsMQAAADcAAAADwAAAAAAAAAAAAAAAACXAgAAZHJzL2Rv&#10;d25yZXYueG1sUEsFBgAAAAAEAAQA9QAAAIgDAAAAAA==&#10;" fillcolor="#77933c" strokecolor="#77933c">
                      <v:textbox>
                        <w:txbxContent>
                          <w:p w14:paraId="399D263E" w14:textId="77777777" w:rsidR="00476BB0" w:rsidRDefault="00476BB0" w:rsidP="008300F2">
                            <w:pPr>
                              <w:rPr>
                                <w:rFonts w:eastAsia="Times New Roman"/>
                              </w:rPr>
                            </w:pPr>
                          </w:p>
                        </w:txbxContent>
                      </v:textbox>
                    </v:oval>
                    <v:oval id="Oval 199" o:spid="_x0000_s1226" style="position:absolute;left:2024580;top:113583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BkwwAA&#10;ANwAAAAPAAAAZHJzL2Rvd25yZXYueG1sRE9Ni8IwEL0L/ocwghdZ0xUU7RpFVxQP60HdPfQ2NGNb&#10;bCalibb+eyMseJvH+5z5sjWluFPtCssKPocRCOLU6oIzBb/n7ccUhPPIGkvLpOBBDpaLbmeOsbYN&#10;H+l+8pkIIexiVJB7X8VSujQng25oK+LAXWxt0AdYZ1LX2IRwU8pRFE2kwYJDQ44VfeeUXk83o6Ca&#10;lEnycx1sk2a8+9vIw2o98JlS/V67+gLhqfVv8b97r8P82Qxez4QL5O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BkwwAAANwAAAAPAAAAAAAAAAAAAAAAAJcCAABkcnMvZG93&#10;bnJldi54bWxQSwUGAAAAAAQABAD1AAAAhwMAAAAA&#10;" fillcolor="#376092" strokecolor="#376092">
                      <v:textbox>
                        <w:txbxContent>
                          <w:p w14:paraId="55D7D800" w14:textId="77777777" w:rsidR="00476BB0" w:rsidRDefault="00476BB0" w:rsidP="008300F2">
                            <w:pPr>
                              <w:rPr>
                                <w:rFonts w:eastAsia="Times New Roman"/>
                              </w:rPr>
                            </w:pPr>
                          </w:p>
                        </w:txbxContent>
                      </v:textbox>
                    </v:oval>
                    <v:oval id="Oval 200" o:spid="_x0000_s1227" style="position:absolute;left:2159779;top:13199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EzRNwwAA&#10;ANwAAAAPAAAAZHJzL2Rvd25yZXYueG1sRI9PawIxFMTvgt8hPKE3zW4pRVfjIopY2pP/7o/Nc7Nt&#10;8rJsom776ZtCweMwM79hFmXvrLhRFxrPCvJJBoK48rrhWsHpuB1PQYSIrNF6JgXfFKBcDgcLLLS/&#10;855uh1iLBOFQoAITY1tIGSpDDsPEt8TJu/jOYUyyq6Xu8J7gzsrnLHuVDhtOCwZbWhuqvg5Xp+B9&#10;ll921/7jZ4M2rnYv57P9NFulnkb9ag4iUh8f4f/2m1aQiPB3Jh0Bufw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2EzRNwwAAANwAAAAPAAAAAAAAAAAAAAAAAJcCAABkcnMvZG93&#10;bnJldi54bWxQSwUGAAAAAAQABAD1AAAAhwMAAAAA&#10;" fillcolor="#77933c" strokecolor="#77933c">
                      <v:textbox>
                        <w:txbxContent>
                          <w:p w14:paraId="42573BC0" w14:textId="77777777" w:rsidR="00476BB0" w:rsidRDefault="00476BB0" w:rsidP="008300F2">
                            <w:pPr>
                              <w:rPr>
                                <w:rFonts w:eastAsia="Times New Roman"/>
                              </w:rPr>
                            </w:pPr>
                          </w:p>
                        </w:txbxContent>
                      </v:textbox>
                    </v:oval>
                    <v:oval id="Oval 201" o:spid="_x0000_s1228" style="position:absolute;left:2702416;top:3195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X5HWwwAA&#10;ANwAAAAPAAAAZHJzL2Rvd25yZXYueG1sRI9BawIxFITvBf9DeIK3ml0pUlejiEUUe6rV+2Pz3Kwm&#10;L8sm6uqvbwqFHoeZ+YaZLTpnxY3aUHtWkA8zEMSl1zVXCg7f69d3ECEia7SeScGDAizmvZcZFtrf&#10;+Ytu+1iJBOFQoAITY1NIGUpDDsPQN8TJO/nWYUyyraRu8Z7gzspRlo2lw5rTgsGGVobKy/7qFOwm&#10;+Wlz7T6fH2jjcvN2PNqzWSs16HfLKYhIXfwP/7W3WsEoy+H3TDoCcv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X5HWwwAAANwAAAAPAAAAAAAAAAAAAAAAAJcCAABkcnMvZG93&#10;bnJldi54bWxQSwUGAAAAAAQABAD1AAAAhwMAAAAA&#10;" fillcolor="#77933c" strokecolor="#77933c">
                      <v:textbox>
                        <w:txbxContent>
                          <w:p w14:paraId="263F472E" w14:textId="77777777" w:rsidR="00476BB0" w:rsidRDefault="00476BB0" w:rsidP="008300F2">
                            <w:pPr>
                              <w:rPr>
                                <w:rFonts w:eastAsia="Times New Roman"/>
                              </w:rPr>
                            </w:pPr>
                          </w:p>
                        </w:txbxContent>
                      </v:textbox>
                    </v:oval>
                    <v:oval id="Oval 202" o:spid="_x0000_s1229" style="position:absolute;left:2919310;top:7055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Q+hwwAA&#10;ANwAAAAPAAAAZHJzL2Rvd25yZXYueG1sRI9BawIxFITvgv8hPKE3zbpIsVujiCKWetLW+2Pz3GxN&#10;XpZN1NVfbwqFHoeZ+YaZLTpnxZXaUHtWMB5lIIhLr2uuFHx/bYZTECEia7SeScGdAizm/d4MC+1v&#10;vKfrIVYiQTgUqMDE2BRShtKQwzDyDXHyTr51GJNsK6lbvCW4szLPslfpsOa0YLChlaHyfLg4BZ9v&#10;49P20u0ea7RxuZ0cj/bHbJR6GXTLdxCRuvgf/mt/aAV5lsPvmXQE5Pw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jQ+hwwAAANwAAAAPAAAAAAAAAAAAAAAAAJcCAABkcnMvZG93&#10;bnJldi54bWxQSwUGAAAAAAQABAD1AAAAhwMAAAAA&#10;" fillcolor="#77933c" strokecolor="#77933c">
                      <v:textbox>
                        <w:txbxContent>
                          <w:p w14:paraId="146E3C7F" w14:textId="77777777" w:rsidR="00476BB0" w:rsidRDefault="00476BB0" w:rsidP="008300F2">
                            <w:pPr>
                              <w:rPr>
                                <w:rFonts w:eastAsia="Times New Roman"/>
                              </w:rPr>
                            </w:pPr>
                          </w:p>
                        </w:txbxContent>
                      </v:textbox>
                    </v:oval>
                    <v:oval id="Oval 203" o:spid="_x0000_s1230" style="position:absolute;left:2776578;top:59415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wao6xAAA&#10;ANwAAAAPAAAAZHJzL2Rvd25yZXYueG1sRI9PawIxFMTvhX6H8Aq9adY/FLsaRSqi2JNa74/Nc7M2&#10;eVk2Ubd+eiMIPQ4z8xtmMmudFRdqQuVZQa+bgSAuvK64VPCzX3ZGIEJE1mg9k4I/CjCbvr5MMNf+&#10;ylu67GIpEoRDjgpMjHUuZSgMOQxdXxMn7+gbhzHJppS6wWuCOyv7WfYhHVacFgzW9GWo+N2dnYLN&#10;Z++4OrfftwXaOF8NDwd7Mkul3t/a+RhEpDb+h5/ttVbQzwbwOJOOgJ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sGqOsQAAADcAAAADwAAAAAAAAAAAAAAAACXAgAAZHJzL2Rv&#10;d25yZXYueG1sUEsFBgAAAAAEAAQA9QAAAIgDAAAAAA==&#10;" fillcolor="#77933c" strokecolor="#77933c">
                      <v:textbox>
                        <w:txbxContent>
                          <w:p w14:paraId="5E8269F8" w14:textId="77777777" w:rsidR="00476BB0" w:rsidRDefault="00476BB0" w:rsidP="008300F2">
                            <w:pPr>
                              <w:rPr>
                                <w:rFonts w:eastAsia="Times New Roman"/>
                              </w:rPr>
                            </w:pPr>
                          </w:p>
                        </w:txbxContent>
                      </v:textbox>
                    </v:oval>
                    <v:oval id="Oval 204" o:spid="_x0000_s1231" style="position:absolute;left:2387505;top:32098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TasBxwAA&#10;ANwAAAAPAAAAZHJzL2Rvd25yZXYueG1sRI9Ba8JAFITvhf6H5Qm9SN0YbJDUVawl0oM9NLaH3B7Z&#10;ZxLMvg3Z1cR/3xUKPQ4z8w2z2oymFVfqXWNZwXwWgSAurW64UvB9zJ6XIJxH1thaJgU3crBZPz6s&#10;MNV24C+65r4SAcIuRQW1910qpStrMuhmtiMO3sn2Bn2QfSV1j0OAm1bGUZRIgw2HhRo72tVUnvOL&#10;UdAlbVEcztOsGF72P+/yc/s29ZVST5Nx+wrC0+j/w3/tD60gjhZwPxOOgFz/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4k2rAccAAADcAAAADwAAAAAAAAAAAAAAAACXAgAAZHJz&#10;L2Rvd25yZXYueG1sUEsFBgAAAAAEAAQA9QAAAIsDAAAAAA==&#10;" fillcolor="#376092" strokecolor="#376092">
                      <v:textbox>
                        <w:txbxContent>
                          <w:p w14:paraId="3F3AE204" w14:textId="77777777" w:rsidR="00476BB0" w:rsidRDefault="00476BB0" w:rsidP="008300F2">
                            <w:pPr>
                              <w:rPr>
                                <w:rFonts w:eastAsia="Times New Roman"/>
                              </w:rPr>
                            </w:pPr>
                          </w:p>
                        </w:txbxContent>
                      </v:textbox>
                    </v:oval>
                    <v:oval id="Oval 205" o:spid="_x0000_s1232" style="position:absolute;left:2718323;top:68267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ZJfVwwAA&#10;ANwAAAAPAAAAZHJzL2Rvd25yZXYueG1sRI9BawIxFITvhf6H8Aq9aVbRYlejSEUUe1Lr/bF5btYm&#10;L8sm6tZfbwShx2FmvmEms9ZZcaEmVJ4V9LoZCOLC64pLBT/7ZWcEIkRkjdYzKfijALPp68sEc+2v&#10;vKXLLpYiQTjkqMDEWOdShsKQw9D1NXHyjr5xGJNsSqkbvCa4s7KfZR/SYcVpwWBNX4aK393ZKdh8&#10;9o6rc/t9W6CN89XgcLAns1Tq/a2dj0FEauN/+NleawX9bAiP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ZJfVwwAAANwAAAAPAAAAAAAAAAAAAAAAAJcCAABkcnMvZG93&#10;bnJldi54bWxQSwUGAAAAAAQABAD1AAAAhwMAAAAA&#10;" fillcolor="#77933c" strokecolor="#77933c">
                      <v:textbox>
                        <w:txbxContent>
                          <w:p w14:paraId="2C3BCFBC" w14:textId="77777777" w:rsidR="00476BB0" w:rsidRDefault="00476BB0" w:rsidP="008300F2">
                            <w:pPr>
                              <w:rPr>
                                <w:rFonts w:eastAsia="Times New Roman"/>
                              </w:rPr>
                            </w:pPr>
                          </w:p>
                        </w:txbxContent>
                      </v:textbox>
                    </v:oval>
                    <v:oval id="Oval 206" o:spid="_x0000_s1233" style="position:absolute;left:1775003;top:7432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tgmiwwAA&#10;ANwAAAAPAAAAZHJzL2Rvd25yZXYueG1sRI9PawIxFMTvBb9DeIK3mlVE6moUUURpT/XP/bF5blaT&#10;l2UTde2nbwoFj8PM/IaZLVpnxZ2aUHlWMOhnIIgLrysuFRwPm/cPECEia7SeScGTAizmnbcZ5to/&#10;+Jvu+1iKBOGQowITY51LGQpDDkPf18TJO/vGYUyyKaVu8JHgzsphlo2lw4rTgsGaVoaK6/7mFHxO&#10;Buftrf36WaONy+3odLIXs1Gq122XUxCR2vgK/7d3WsEwG8PfmXQE5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tgmiwwAAANwAAAAPAAAAAAAAAAAAAAAAAJcCAABkcnMvZG93&#10;bnJldi54bWxQSwUGAAAAAAQABAD1AAAAhwMAAAAA&#10;" fillcolor="#77933c" strokecolor="#77933c">
                      <v:textbox>
                        <w:txbxContent>
                          <w:p w14:paraId="63132BFB" w14:textId="77777777" w:rsidR="00476BB0" w:rsidRDefault="00476BB0" w:rsidP="008300F2">
                            <w:pPr>
                              <w:rPr>
                                <w:rFonts w:eastAsia="Times New Roman"/>
                              </w:rPr>
                            </w:pPr>
                          </w:p>
                        </w:txbxContent>
                      </v:textbox>
                    </v:oval>
                    <v:oval id="Oval 207" o:spid="_x0000_s1234" style="position:absolute;left:2275362;top:13096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qw5wwAA&#10;ANwAAAAPAAAAZHJzL2Rvd25yZXYueG1sRI9BawIxFITvhf6H8Aq9aVYRa1ejSEUUe1Lr/bF5btYm&#10;L8sm6tZfbwShx2FmvmEms9ZZcaEmVJ4V9LoZCOLC64pLBT/7ZWcEIkRkjdYzKfijALPp68sEc+2v&#10;vKXLLpYiQTjkqMDEWOdShsKQw9D1NXHyjr5xGJNsSqkbvCa4s7KfZUPpsOK0YLCmL0PF7+7sFGw+&#10;e8fVuf2+LdDG+WpwONiTWSr1/tbOxyAitfE//GyvtYJ+9gGP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5+qw5wwAAANwAAAAPAAAAAAAAAAAAAAAAAJcCAABkcnMvZG93&#10;bnJldi54bWxQSwUGAAAAAAQABAD1AAAAhwMAAAAA&#10;" fillcolor="#77933c" strokecolor="#77933c">
                      <v:textbox>
                        <w:txbxContent>
                          <w:p w14:paraId="0287B6F2" w14:textId="77777777" w:rsidR="00476BB0" w:rsidRDefault="00476BB0" w:rsidP="008300F2">
                            <w:pPr>
                              <w:rPr>
                                <w:rFonts w:eastAsia="Times New Roman"/>
                              </w:rPr>
                            </w:pPr>
                          </w:p>
                        </w:txbxContent>
                      </v:textbox>
                    </v:oval>
                    <v:oval id="Oval 208" o:spid="_x0000_s1235" style="position:absolute;left:2824734;top:49791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ZThLwAAA&#10;ANwAAAAPAAAAZHJzL2Rvd25yZXYueG1sRE9Ni8IwEL0L+x/CCN40VUTcahRZEUVP6nofmrGpJpPS&#10;RO3urzeHhT0+3vd82TorntSEyrOC4SADQVx4XXGp4Pu86U9BhIis0XomBT8UYLn46Mwx1/7FR3qe&#10;YilSCIccFZgY61zKUBhyGAa+Jk7c1TcOY4JNKXWDrxTurBxl2UQ6rDg1GKzpy1BxPz2cgv3n8Lp9&#10;tIffNdq42o4vF3szG6V63XY1AxGpjf/iP/dOKxhlaW06k46AXL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IZThLwAAAANwAAAAPAAAAAAAAAAAAAAAAAJcCAABkcnMvZG93bnJl&#10;di54bWxQSwUGAAAAAAQABAD1AAAAhAMAAAAA&#10;" fillcolor="#77933c" strokecolor="#77933c">
                      <v:textbox>
                        <w:txbxContent>
                          <w:p w14:paraId="3A4D1A0D" w14:textId="77777777" w:rsidR="00476BB0" w:rsidRDefault="00476BB0" w:rsidP="008300F2">
                            <w:pPr>
                              <w:rPr>
                                <w:rFonts w:eastAsia="Times New Roman"/>
                              </w:rPr>
                            </w:pPr>
                          </w:p>
                        </w:txbxContent>
                      </v:textbox>
                    </v:oval>
                    <v:oval id="Oval 209" o:spid="_x0000_s1236" style="position:absolute;left:2171569;top:8281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TASfxgAA&#10;ANwAAAAPAAAAZHJzL2Rvd25yZXYueG1sRI9Pi8IwFMTvgt8hPMGLrKmC4laj+AdlD+tB3T309mie&#10;bbF5KU209dubhQWPw8z8hlmsWlOKB9WusKxgNIxAEKdWF5wp+LnsP2YgnEfWWFomBU9ysFp2OwuM&#10;tW34RI+zz0SAsItRQe59FUvp0pwMuqGtiIN3tbVBH2SdSV1jE+CmlOMomkqDBYeFHCva5pTeznej&#10;oJqWSfJ9G+yTZnL43cnjejPwmVL9Xrueg/DU+nf4v/2lFYyjT/g7E46AXL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MTASfxgAAANwAAAAPAAAAAAAAAAAAAAAAAJcCAABkcnMv&#10;ZG93bnJldi54bWxQSwUGAAAAAAQABAD1AAAAigMAAAAA&#10;" fillcolor="#376092" strokecolor="#376092">
                      <v:textbox>
                        <w:txbxContent>
                          <w:p w14:paraId="3B96FFB3" w14:textId="77777777" w:rsidR="00476BB0" w:rsidRDefault="00476BB0" w:rsidP="008300F2">
                            <w:pPr>
                              <w:rPr>
                                <w:rFonts w:eastAsia="Times New Roman"/>
                              </w:rPr>
                            </w:pPr>
                          </w:p>
                        </w:txbxContent>
                      </v:textbox>
                    </v:oval>
                    <v:oval id="Oval 210" o:spid="_x0000_s1237" style="position:absolute;left:2571743;top:109423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yqKQwQAA&#10;ANwAAAAPAAAAZHJzL2Rvd25yZXYueG1sRE/Pa8IwFL4L/g/hCbtpWhnDdY0iDnFsJ3XeH81r05m8&#10;lCZqt79+OQgeP77f5WpwVlypD61nBfksA0Fced1yo+D7uJ0uQISIrNF6JgW/FGC1HI9KLLS/8Z6u&#10;h9iIFMKhQAUmxq6QMlSGHIaZ74gTV/veYUywb6Tu8ZbCnZXzLHuRDltODQY72hiqzoeLU/D5mte7&#10;y/D19442rnfPp5P9MVulnibD+g1EpCE+xHf3h1Ywz9P8dCYdAbn8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8qikMEAAADcAAAADwAAAAAAAAAAAAAAAACXAgAAZHJzL2Rvd25y&#10;ZXYueG1sUEsFBgAAAAAEAAQA9QAAAIUDAAAAAA==&#10;" fillcolor="#77933c" strokecolor="#77933c">
                      <v:textbox>
                        <w:txbxContent>
                          <w:p w14:paraId="5FB1B7AD" w14:textId="77777777" w:rsidR="00476BB0" w:rsidRDefault="00476BB0" w:rsidP="008300F2">
                            <w:pPr>
                              <w:rPr>
                                <w:rFonts w:eastAsia="Times New Roman"/>
                              </w:rPr>
                            </w:pPr>
                          </w:p>
                        </w:txbxContent>
                      </v:textbox>
                    </v:oval>
                    <v:oval id="Oval 211" o:spid="_x0000_s1238" style="position:absolute;left:2660211;top:88706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hgcLwwAA&#10;ANwAAAAPAAAAZHJzL2Rvd25yZXYueG1sRI9BawIxFITvBf9DeIK3ml0pUlejiEUUe6rV+2Pz3Kwm&#10;L8sm6uqvbwqFHoeZ+YaZLTpnxY3aUHtWkA8zEMSl1zVXCg7f69d3ECEia7SeScGDAizmvZcZFtrf&#10;+Ytu+1iJBOFQoAITY1NIGUpDDsPQN8TJO/nWYUyyraRu8Z7gzspRlo2lw5rTgsGGVobKy/7qFOwm&#10;+Wlz7T6fH2jjcvN2PNqzWSs16HfLKYhIXfwP/7W3WsEoz+H3TDoCcv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hgcLwwAAANwAAAAPAAAAAAAAAAAAAAAAAJcCAABkcnMvZG93&#10;bnJldi54bWxQSwUGAAAAAAQABAD1AAAAhwMAAAAA&#10;" fillcolor="#77933c" strokecolor="#77933c">
                      <v:textbox>
                        <w:txbxContent>
                          <w:p w14:paraId="18C3746F" w14:textId="77777777" w:rsidR="00476BB0" w:rsidRDefault="00476BB0" w:rsidP="008300F2">
                            <w:pPr>
                              <w:rPr>
                                <w:rFonts w:eastAsia="Times New Roman"/>
                              </w:rPr>
                            </w:pPr>
                          </w:p>
                        </w:txbxContent>
                      </v:textbox>
                    </v:oval>
                    <v:oval id="Oval 212" o:spid="_x0000_s1239" style="position:absolute;left:2582841;top:12986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VJl8xAAA&#10;ANwAAAAPAAAAZHJzL2Rvd25yZXYueG1sRI9BawIxFITvBf9DeAVvNbtLkbo1ilhE0VOt3h+b52bb&#10;5GXZRF399aZQ6HGYmW+Y6bx3VlyoC41nBfkoA0Fced1wreDwtXp5AxEiskbrmRTcKMB8NniaYqn9&#10;lT/pso+1SBAOJSowMballKEy5DCMfEucvJPvHMYku1rqDq8J7qwssmwsHTacFgy2tDRU/ezPTsF2&#10;kp/W5353/0AbF+vX49F+m5VSw+d+8Q4iUh//w3/tjVZQ5AX8nklHQM4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SZfMQAAADcAAAADwAAAAAAAAAAAAAAAACXAgAAZHJzL2Rv&#10;d25yZXYueG1sUEsFBgAAAAAEAAQA9QAAAIgDAAAAAA==&#10;" fillcolor="#77933c" strokecolor="#77933c">
                      <v:textbox>
                        <w:txbxContent>
                          <w:p w14:paraId="1885EAEA" w14:textId="77777777" w:rsidR="00476BB0" w:rsidRDefault="00476BB0" w:rsidP="008300F2">
                            <w:pPr>
                              <w:rPr>
                                <w:rFonts w:eastAsia="Times New Roman"/>
                              </w:rPr>
                            </w:pPr>
                          </w:p>
                        </w:txbxContent>
                      </v:textbox>
                    </v:oval>
                    <v:oval id="Oval 213" o:spid="_x0000_s1240" style="position:absolute;left:2773640;top:9075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GDznxAAA&#10;ANwAAAAPAAAAZHJzL2Rvd25yZXYueG1sRI9BawIxFITvBf9DeIXeNLtaxG6NIopY9KTW+2Pz3Gyb&#10;vCybqNv++kYQehxm5htmOu+cFVdqQ+1ZQT7IQBCXXtdcKfg8rvsTECEia7SeScEPBZjPek9TLLS/&#10;8Z6uh1iJBOFQoAITY1NIGUpDDsPAN8TJO/vWYUyyraRu8Zbgzsphlo2lw5rTgsGGlobK78PFKdi+&#10;5efNpdv9rtDGxeb1dLJfZq3Uy3O3eAcRqYv/4Uf7QysY5i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xg858QAAADcAAAADwAAAAAAAAAAAAAAAACXAgAAZHJzL2Rv&#10;d25yZXYueG1sUEsFBgAAAAAEAAQA9QAAAIgDAAAAAA==&#10;" fillcolor="#77933c" strokecolor="#77933c">
                      <v:textbox>
                        <w:txbxContent>
                          <w:p w14:paraId="4BDC4227" w14:textId="77777777" w:rsidR="00476BB0" w:rsidRDefault="00476BB0" w:rsidP="008300F2">
                            <w:pPr>
                              <w:rPr>
                                <w:rFonts w:eastAsia="Times New Roman"/>
                              </w:rPr>
                            </w:pPr>
                          </w:p>
                        </w:txbxContent>
                      </v:textbox>
                    </v:oval>
                    <v:oval id="Oval 214" o:spid="_x0000_s1241" style="position:absolute;left:2834421;top:11962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8aSTwwAA&#10;ANwAAAAPAAAAZHJzL2Rvd25yZXYueG1sRI9BawIxFITvBf9DeIK3ml2RolujSIso9aTW+2Pz3Kwm&#10;L8sm6ra/3hQKHoeZ+YaZLTpnxY3aUHtWkA8zEMSl1zVXCr4Pq9cJiBCRNVrPpOCHAizmvZcZFtrf&#10;eUe3faxEgnAoUIGJsSmkDKUhh2HoG+LknXzrMCbZVlK3eE9wZ+Uoy96kw5rTgsGGPgyVl/3VKfia&#10;5qf1tdv+fqKNy/X4eLRns1Jq0O+W7yAidfEZ/m9vtIJRPoa/M+kIyP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8aSTwwAAANwAAAAPAAAAAAAAAAAAAAAAAJcCAABkcnMvZG93&#10;bnJldi54bWxQSwUGAAAAAAQABAD1AAAAhwMAAAAA&#10;" fillcolor="#77933c" strokecolor="#77933c">
                      <v:textbox>
                        <w:txbxContent>
                          <w:p w14:paraId="21D97B4E" w14:textId="77777777" w:rsidR="00476BB0" w:rsidRDefault="00476BB0" w:rsidP="008300F2">
                            <w:pPr>
                              <w:rPr>
                                <w:rFonts w:eastAsia="Times New Roman"/>
                              </w:rPr>
                            </w:pPr>
                          </w:p>
                        </w:txbxContent>
                      </v:textbox>
                    </v:oval>
                    <v:oval id="Oval 215" o:spid="_x0000_s1242" style="position:absolute;left:1861675;top:10506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vQEIxAAA&#10;ANwAAAAPAAAAZHJzL2Rvd25yZXYueG1sRI9BawIxFITvBf9DeIXeNLtixW6NIopY9KTW+2Pz3Gyb&#10;vCybqNv++kYQehxm5htmOu+cFVdqQ+1ZQT7IQBCXXtdcKfg8rvsTECEia7SeScEPBZjPek9TLLS/&#10;8Z6uh1iJBOFQoAITY1NIGUpDDsPAN8TJO/vWYUyyraRu8Zbgzsphlo2lw5rTgsGGlobK78PFKdi+&#10;5efNpdv9rtDGxWZ0Otkvs1bq5blbvIOI1MX/8KP9oRUM81e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70BCMQAAADcAAAADwAAAAAAAAAAAAAAAACXAgAAZHJzL2Rv&#10;d25yZXYueG1sUEsFBgAAAAAEAAQA9QAAAIgDAAAAAA==&#10;" fillcolor="#77933c" strokecolor="#77933c">
                      <v:textbox>
                        <w:txbxContent>
                          <w:p w14:paraId="7E8BF637" w14:textId="77777777" w:rsidR="00476BB0" w:rsidRDefault="00476BB0" w:rsidP="008300F2">
                            <w:pPr>
                              <w:rPr>
                                <w:rFonts w:eastAsia="Times New Roman"/>
                              </w:rPr>
                            </w:pPr>
                          </w:p>
                        </w:txbxContent>
                      </v:textbox>
                    </v:oval>
                    <v:oval id="Oval 216" o:spid="_x0000_s1243" style="position:absolute;left:2013570;top:6452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b59/xAAA&#10;ANwAAAAPAAAAZHJzL2Rvd25yZXYueG1sRI9PawIxFMTvBb9DeEJvNbtSpK5GEUWUeqp/7o/Nc7Nt&#10;8rJsoq799KZQ8DjMzG+Y6bxzVlypDbVnBfkgA0Fcel1zpeB4WL99gAgRWaP1TAruFGA+671MsdD+&#10;xl903cdKJAiHAhWYGJtCylAachgGviFO3tm3DmOSbSV1i7cEd1YOs2wkHdacFgw2tDRU/uwvTsHn&#10;OD9vLt3ud4U2Ljbvp5P9NmulXvvdYgIiUhef4f/2VisY5iP4O5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2+ff8QAAADcAAAADwAAAAAAAAAAAAAAAACXAgAAZHJzL2Rv&#10;d25yZXYueG1sUEsFBgAAAAAEAAQA9QAAAIgDAAAAAA==&#10;" fillcolor="#77933c" strokecolor="#77933c">
                      <v:textbox>
                        <w:txbxContent>
                          <w:p w14:paraId="5516D683" w14:textId="77777777" w:rsidR="00476BB0" w:rsidRDefault="00476BB0" w:rsidP="008300F2">
                            <w:pPr>
                              <w:rPr>
                                <w:rFonts w:eastAsia="Times New Roman"/>
                              </w:rPr>
                            </w:pPr>
                          </w:p>
                        </w:txbxContent>
                      </v:textbox>
                    </v:oval>
                    <v:oval id="Oval 217" o:spid="_x0000_s1244" style="position:absolute;left:2674904;top:109101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IzrkxAAA&#10;ANwAAAAPAAAAZHJzL2Rvd25yZXYueG1sRI9BawIxFITvBf9DeIXeNLsi1W6NIopY9KTW+2Pz3Gyb&#10;vCybqNv++kYQehxm5htmOu+cFVdqQ+1ZQT7IQBCXXtdcKfg8rvsTECEia7SeScEPBZjPek9TLLS/&#10;8Z6uh1iJBOFQoAITY1NIGUpDDsPAN8TJO/vWYUyyraRu8Zbgzsphlr1KhzWnBYMNLQ2V34eLU7B9&#10;y8+bS7f7XaGNi83odLJfZq3Uy3O3eAcRqYv/4Uf7QysY5m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CM65MQAAADcAAAADwAAAAAAAAAAAAAAAACXAgAAZHJzL2Rv&#10;d25yZXYueG1sUEsFBgAAAAAEAAQA9QAAAIgDAAAAAA==&#10;" fillcolor="#77933c" strokecolor="#77933c">
                      <v:textbox>
                        <w:txbxContent>
                          <w:p w14:paraId="1C2F2D1C" w14:textId="77777777" w:rsidR="00476BB0" w:rsidRDefault="00476BB0" w:rsidP="008300F2">
                            <w:pPr>
                              <w:rPr>
                                <w:rFonts w:eastAsia="Times New Roman"/>
                              </w:rPr>
                            </w:pPr>
                          </w:p>
                        </w:txbxContent>
                      </v:textbox>
                    </v:oval>
                    <v:oval id="Oval 218" o:spid="_x0000_s1245" style="position:absolute;left:2536611;top:119642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vK6WwQAA&#10;ANwAAAAPAAAAZHJzL2Rvd25yZXYueG1sRE/Pa8IwFL4L/g/hCbtpWhnDdY0iDnFsJ3XeH81r05m8&#10;lCZqt79+OQgeP77f5WpwVlypD61nBfksA0Fced1yo+D7uJ0uQISIrNF6JgW/FGC1HI9KLLS/8Z6u&#10;h9iIFMKhQAUmxq6QMlSGHIaZ74gTV/veYUywb6Tu8ZbCnZXzLHuRDltODQY72hiqzoeLU/D5mte7&#10;y/D19442rnfPp5P9MVulnibD+g1EpCE+xHf3h1Ywz9PadCYdAbn8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DbyulsEAAADcAAAADwAAAAAAAAAAAAAAAACXAgAAZHJzL2Rvd25y&#10;ZXYueG1sUEsFBgAAAAAEAAQA9QAAAIUDAAAAAA==&#10;" fillcolor="#77933c" strokecolor="#77933c">
                      <v:textbox>
                        <w:txbxContent>
                          <w:p w14:paraId="7E80EA52" w14:textId="77777777" w:rsidR="00476BB0" w:rsidRDefault="00476BB0" w:rsidP="008300F2">
                            <w:pPr>
                              <w:rPr>
                                <w:rFonts w:eastAsia="Times New Roman"/>
                              </w:rPr>
                            </w:pPr>
                          </w:p>
                        </w:txbxContent>
                      </v:textbox>
                    </v:oval>
                    <v:oval id="Oval 219" o:spid="_x0000_s1246" style="position:absolute;left:2393108;top:52464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8AsNxAAA&#10;ANwAAAAPAAAAZHJzL2Rvd25yZXYueG1sRI9PawIxFMTvBb9DeAVvNbtSpG6NIhZR9FT/3B+b52bb&#10;5GXZRF399KZQ8DjMzG+YyaxzVlyoDbVnBfkgA0Fcel1zpeCwX759gAgRWaP1TApuFGA27b1MsND+&#10;yt902cVKJAiHAhWYGJtCylAachgGviFO3sm3DmOSbSV1i9cEd1YOs2wkHdacFgw2tDBU/u7OTsFm&#10;nJ9W5257/0Ib56v349H+mKVS/ddu/gkiUhef4f/2WisY5mP4O5OO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vALDcQAAADcAAAADwAAAAAAAAAAAAAAAACXAgAAZHJzL2Rv&#10;d25yZXYueG1sUEsFBgAAAAAEAAQA9QAAAIgDAAAAAA==&#10;" fillcolor="#77933c" strokecolor="#77933c">
                      <v:textbox>
                        <w:txbxContent>
                          <w:p w14:paraId="4A96BC92" w14:textId="77777777" w:rsidR="00476BB0" w:rsidRDefault="00476BB0" w:rsidP="008300F2">
                            <w:pPr>
                              <w:rPr>
                                <w:rFonts w:eastAsia="Times New Roman"/>
                              </w:rPr>
                            </w:pPr>
                          </w:p>
                        </w:txbxContent>
                      </v:textbox>
                    </v:oval>
                    <v:oval id="Oval 220" o:spid="_x0000_s1247" style="position:absolute;left:2291292;top:10306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pmgtwQAA&#10;ANwAAAAPAAAAZHJzL2Rvd25yZXYueG1sRE/LagIxFN0X/IdwBXc141BKHY0iFlHaVX3sL5PrZDS5&#10;GSZRR7++WQguD+c9nXfOiiu1ofasYDTMQBCXXtdcKdjvVu9fIEJE1mg9k4I7BZjPem9TLLS/8R9d&#10;t7ESKYRDgQpMjE0hZSgNOQxD3xAn7uhbhzHBtpK6xVsKd1bmWfYpHdacGgw2tDRUnrcXp+BnPDqu&#10;L93v4xttXKw/Dgd7MiulBv1uMQERqYsv8dO90QryPM1PZ9IRkL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aZoLcEAAADcAAAADwAAAAAAAAAAAAAAAACXAgAAZHJzL2Rvd25y&#10;ZXYueG1sUEsFBgAAAAAEAAQA9QAAAIUDAAAAAA==&#10;" fillcolor="#77933c" strokecolor="#77933c">
                      <v:textbox>
                        <w:txbxContent>
                          <w:p w14:paraId="3934F271" w14:textId="77777777" w:rsidR="00476BB0" w:rsidRDefault="00476BB0" w:rsidP="008300F2">
                            <w:pPr>
                              <w:rPr>
                                <w:rFonts w:eastAsia="Times New Roman"/>
                              </w:rPr>
                            </w:pPr>
                          </w:p>
                        </w:txbxContent>
                      </v:textbox>
                    </v:oval>
                    <v:oval id="Oval 221" o:spid="_x0000_s1248" style="position:absolute;left:2667229;top:4165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6s22xAAA&#10;ANwAAAAPAAAAZHJzL2Rvd25yZXYueG1sRI9BawIxFITvBf9DeAVvNbtLkbo1ilhE0VOt3h+b52bb&#10;5GXZRF399aZQ6HGYmW+Y6bx3VlyoC41nBfkoA0Fced1wreDwtXp5AxEiskbrmRTcKMB8NniaYqn9&#10;lT/pso+1SBAOJSowMballKEy5DCMfEucvJPvHMYku1rqDq8J7qwssmwsHTacFgy2tDRU/ezPTsF2&#10;kp/W5353/0AbF+vX49F+m5VSw+d+8Q4iUh//w3/tjVZQFDn8nklHQM4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urNtsQAAADcAAAADwAAAAAAAAAAAAAAAACXAgAAZHJzL2Rv&#10;d25yZXYueG1sUEsFBgAAAAAEAAQA9QAAAIgDAAAAAA==&#10;" fillcolor="#77933c" strokecolor="#77933c">
                      <v:textbox>
                        <w:txbxContent>
                          <w:p w14:paraId="6CB3AB9D" w14:textId="77777777" w:rsidR="00476BB0" w:rsidRDefault="00476BB0" w:rsidP="008300F2">
                            <w:pPr>
                              <w:rPr>
                                <w:rFonts w:eastAsia="Times New Roman"/>
                              </w:rPr>
                            </w:pPr>
                          </w:p>
                        </w:txbxContent>
                      </v:textbox>
                    </v:oval>
                    <v:oval id="Oval 222" o:spid="_x0000_s1249" style="position:absolute;left:1809194;top:6452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OFPBxAAA&#10;ANwAAAAPAAAAZHJzL2Rvd25yZXYueG1sRI9BawIxFITvBf9DeEJvNbtLKe3WrIhFLO2pWu+PzXOz&#10;NXlZNlFXf30jCB6HmfmGmc4GZ8WR+tB6VpBPMhDEtdctNwp+N8unVxAhImu0nknBmQLMqtHDFEvt&#10;T/xDx3VsRIJwKFGBibErpQy1IYdh4jvi5O187zAm2TdS93hKcGdlkWUv0mHLacFgRwtD9X59cAq+&#10;3vLd6jB8Xz7Qxvnqebu1f2ap1ON4mL+DiDTEe/jW/tQKiqKA65l0BGT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jhTwcQAAADcAAAADwAAAAAAAAAAAAAAAACXAgAAZHJzL2Rv&#10;d25yZXYueG1sUEsFBgAAAAAEAAQA9QAAAIgDAAAAAA==&#10;" fillcolor="#77933c" strokecolor="#77933c">
                      <v:textbox>
                        <w:txbxContent>
                          <w:p w14:paraId="75A9F002" w14:textId="77777777" w:rsidR="00476BB0" w:rsidRDefault="00476BB0" w:rsidP="008300F2">
                            <w:pPr>
                              <w:rPr>
                                <w:rFonts w:eastAsia="Times New Roman"/>
                              </w:rPr>
                            </w:pPr>
                          </w:p>
                        </w:txbxContent>
                      </v:textbox>
                    </v:oval>
                    <v:oval id="Oval 223" o:spid="_x0000_s1250" style="position:absolute;left:3034428;top:5031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dPZaxAAA&#10;ANwAAAAPAAAAZHJzL2Rvd25yZXYueG1sRI9BawIxFITvBf9DeEJvmnVbxK5GEYtY6kmt98fmuVlN&#10;XpZN1G1/fVMQehxm5htmtuicFTdqQ+1ZwWiYgSAuva65UvB1WA8mIEJE1mg9k4JvCrCY955mWGh/&#10;5x3d9rESCcKhQAUmxqaQMpSGHIahb4iTd/Ktw5hkW0nd4j3BnZV5lo2lw5rTgsGGVobKy/7qFHy+&#10;jU6ba7f9eUcbl5vX49GezVqp5363nIKI1MX/8KP9oRXk+Qv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XT2WsQAAADcAAAADwAAAAAAAAAAAAAAAACXAgAAZHJzL2Rv&#10;d25yZXYueG1sUEsFBgAAAAAEAAQA9QAAAIgDAAAAAA==&#10;" fillcolor="#77933c" strokecolor="#77933c">
                      <v:textbox>
                        <w:txbxContent>
                          <w:p w14:paraId="4D21D3DD" w14:textId="77777777" w:rsidR="00476BB0" w:rsidRDefault="00476BB0" w:rsidP="008300F2">
                            <w:pPr>
                              <w:rPr>
                                <w:rFonts w:eastAsia="Times New Roman"/>
                              </w:rPr>
                            </w:pPr>
                          </w:p>
                        </w:txbxContent>
                      </v:textbox>
                    </v:oval>
                    <v:oval id="Oval 224" o:spid="_x0000_s1251" style="position:absolute;left:2401614;top:73377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nW4uwwAA&#10;ANwAAAAPAAAAZHJzL2Rvd25yZXYueG1sRI9BawIxFITvhf6H8AreatZFim6NIooo9aTW+2Pz3Kwm&#10;L8sm6ra/3hQKHoeZ+YaZzDpnxY3aUHtWMOhnIIhLr2uuFHwfVu8jECEia7SeScEPBZhNX18mWGh/&#10;5x3d9rESCcKhQAUmxqaQMpSGHIa+b4iTd/Ktw5hkW0nd4j3BnZV5ln1IhzWnBYMNLQyVl/3VKfga&#10;D07ra7f9XaKN8/XweLRns1Kq99bNP0FE6uIz/N/eaAV5PoS/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nW4uwwAAANwAAAAPAAAAAAAAAAAAAAAAAJcCAABkcnMvZG93&#10;bnJldi54bWxQSwUGAAAAAAQABAD1AAAAhwMAAAAA&#10;" fillcolor="#77933c" strokecolor="#77933c">
                      <v:textbox>
                        <w:txbxContent>
                          <w:p w14:paraId="4617DBB3" w14:textId="77777777" w:rsidR="00476BB0" w:rsidRDefault="00476BB0" w:rsidP="008300F2">
                            <w:pPr>
                              <w:rPr>
                                <w:rFonts w:eastAsia="Times New Roman"/>
                              </w:rPr>
                            </w:pPr>
                          </w:p>
                        </w:txbxContent>
                      </v:textbox>
                    </v:oval>
                    <v:oval id="Oval 225" o:spid="_x0000_s1252" style="position:absolute;left:2881146;top:40377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0cu1xAAA&#10;ANwAAAAPAAAAZHJzL2Rvd25yZXYueG1sRI9BawIxFITvBf9DeEJvmnVpxa5GEYtY6kmt98fmuVlN&#10;XpZN1G1/fVMQehxm5htmtuicFTdqQ+1ZwWiYgSAuva65UvB1WA8mIEJE1mg9k4JvCrCY955mWGh/&#10;5x3d9rESCcKhQAUmxqaQMpSGHIahb4iTd/Ktw5hkW0nd4j3BnZV5lo2lw5rTgsGGVobKy/7qFHy+&#10;jU6ba7f9eUcbl5uX49GezVqp5363nIKI1MX/8KP9oRXk+Sv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dHLtcQAAADcAAAADwAAAAAAAAAAAAAAAACXAgAAZHJzL2Rv&#10;d25yZXYueG1sUEsFBgAAAAAEAAQA9QAAAIgDAAAAAA==&#10;" fillcolor="#77933c" strokecolor="#77933c">
                      <v:textbox>
                        <w:txbxContent>
                          <w:p w14:paraId="642B009B" w14:textId="77777777" w:rsidR="00476BB0" w:rsidRDefault="00476BB0" w:rsidP="008300F2">
                            <w:pPr>
                              <w:rPr>
                                <w:rFonts w:eastAsia="Times New Roman"/>
                              </w:rPr>
                            </w:pPr>
                          </w:p>
                        </w:txbxContent>
                      </v:textbox>
                    </v:oval>
                    <v:oval id="Oval 226" o:spid="_x0000_s1253" style="position:absolute;left:2182149;top:3300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A1XCxAAA&#10;ANwAAAAPAAAAZHJzL2Rvd25yZXYueG1sRI9PawIxFMTvBb9DeEJvNetSpK5GEUWUeqp/7o/Nc7Nt&#10;8rJsoq799KZQ8DjMzG+Y6bxzVlypDbVnBcNBBoK49LrmSsHxsH77ABEiskbrmRTcKcB81nuZYqH9&#10;jb/ouo+VSBAOBSowMTaFlKE05DAMfEOcvLNvHcYk20rqFm8J7qzMs2wkHdacFgw2tDRU/uwvTsHn&#10;eHjeXLrd7wptXGzeTyf7bdZKvfa7xQREpC4+w//trVaQ5yP4O5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QNVwsQAAADcAAAADwAAAAAAAAAAAAAAAACXAgAAZHJzL2Rv&#10;d25yZXYueG1sUEsFBgAAAAAEAAQA9QAAAIgDAAAAAA==&#10;" fillcolor="#77933c" strokecolor="#77933c">
                      <v:textbox>
                        <w:txbxContent>
                          <w:p w14:paraId="3AABBC27" w14:textId="77777777" w:rsidR="00476BB0" w:rsidRDefault="00476BB0" w:rsidP="008300F2">
                            <w:pPr>
                              <w:rPr>
                                <w:rFonts w:eastAsia="Times New Roman"/>
                              </w:rPr>
                            </w:pPr>
                          </w:p>
                        </w:txbxContent>
                      </v:textbox>
                    </v:oval>
                    <v:oval id="Oval 227" o:spid="_x0000_s1254" style="position:absolute;left:1886732;top:7342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T/BZxAAA&#10;ANwAAAAPAAAAZHJzL2Rvd25yZXYueG1sRI9BawIxFITvBf9DeEJvmnUp1a5GEYtY6kmt98fmuVlN&#10;XpZN1G1/fVMQehxm5htmtuicFTdqQ+1ZwWiYgSAuva65UvB1WA8mIEJE1mg9k4JvCrCY955mWGh/&#10;5x3d9rESCcKhQAUmxqaQMpSGHIahb4iTd/Ktw5hkW0nd4j3BnZV5lr1KhzWnBYMNrQyVl/3VKfh8&#10;G50212778442Ljcvx6M9m7VSz/1uOQURqYv/4Uf7QyvI8zH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k/wWcQAAADcAAAADwAAAAAAAAAAAAAAAACXAgAAZHJzL2Rv&#10;d25yZXYueG1sUEsFBgAAAAAEAAQA9QAAAIgDAAAAAA==&#10;" fillcolor="#77933c" strokecolor="#77933c">
                      <v:textbox>
                        <w:txbxContent>
                          <w:p w14:paraId="55E94445" w14:textId="77777777" w:rsidR="00476BB0" w:rsidRDefault="00476BB0" w:rsidP="008300F2">
                            <w:pPr>
                              <w:rPr>
                                <w:rFonts w:eastAsia="Times New Roman"/>
                              </w:rPr>
                            </w:pPr>
                          </w:p>
                        </w:txbxContent>
                      </v:textbox>
                    </v:oval>
                    <v:oval id="Oval 228" o:spid="_x0000_s1255" style="position:absolute;left:1967043;top:3317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0GQrwQAA&#10;ANwAAAAPAAAAZHJzL2Rvd25yZXYueG1sRE/LagIxFN0X/IdwBXc141BKHY0iFlHaVX3sL5PrZDS5&#10;GSZRR7++WQguD+c9nXfOiiu1ofasYDTMQBCXXtdcKdjvVu9fIEJE1mg9k4I7BZjPem9TLLS/8R9d&#10;t7ESKYRDgQpMjE0hZSgNOQxD3xAn7uhbhzHBtpK6xVsKd1bmWfYpHdacGgw2tDRUnrcXp+BnPDqu&#10;L93v4xttXKw/Dgd7MiulBv1uMQERqYsv8dO90QryPK1NZ9IRkL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9BkK8EAAADcAAAADwAAAAAAAAAAAAAAAACXAgAAZHJzL2Rvd25y&#10;ZXYueG1sUEsFBgAAAAAEAAQA9QAAAIUDAAAAAA==&#10;" fillcolor="#77933c" strokecolor="#77933c">
                      <v:textbox>
                        <w:txbxContent>
                          <w:p w14:paraId="4A6711D7" w14:textId="77777777" w:rsidR="00476BB0" w:rsidRDefault="00476BB0" w:rsidP="008300F2">
                            <w:pPr>
                              <w:rPr>
                                <w:rFonts w:eastAsia="Times New Roman"/>
                              </w:rPr>
                            </w:pPr>
                          </w:p>
                        </w:txbxContent>
                      </v:textbox>
                    </v:oval>
                    <v:oval id="Oval 229" o:spid="_x0000_s1256" style="position:absolute;left:2828929;top:30316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nMGwxAAA&#10;ANwAAAAPAAAAZHJzL2Rvd25yZXYueG1sRI9PawIxFMTvBb9DeAVvNetSpG6NIhZR9FT/3B+b52bb&#10;5GXZRF399KZQ8DjMzG+YyaxzVlyoDbVnBcNBBoK49LrmSsFhv3z7ABEiskbrmRTcKMBs2nuZYKH9&#10;lb/psouVSBAOBSowMTaFlKE05DAMfEOcvJNvHcYk20rqFq8J7qzMs2wkHdacFgw2tDBU/u7OTsFm&#10;PDytzt32/oU2zlfvx6P9MUul+q/d/BNEpC4+w//ttVaQ52P4O5OO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JzBsMQAAADcAAAADwAAAAAAAAAAAAAAAACXAgAAZHJzL2Rv&#10;d25yZXYueG1sUEsFBgAAAAAEAAQA9QAAAIgDAAAAAA==&#10;" fillcolor="#77933c" strokecolor="#77933c">
                      <v:textbox>
                        <w:txbxContent>
                          <w:p w14:paraId="5FAEB7A2" w14:textId="77777777" w:rsidR="00476BB0" w:rsidRDefault="00476BB0" w:rsidP="008300F2">
                            <w:pPr>
                              <w:rPr>
                                <w:rFonts w:eastAsia="Times New Roman"/>
                              </w:rPr>
                            </w:pPr>
                          </w:p>
                        </w:txbxContent>
                      </v:textbox>
                    </v:oval>
                    <v:oval id="Oval 230" o:spid="_x0000_s1257" style="position:absolute;left:2352279;top:42964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f/7wwgAA&#10;ANwAAAAPAAAAZHJzL2Rvd25yZXYueG1sRE/Pa8IwFL4L+x/CG+ymqW7IrI0iG6LM07p5fzSvTbfk&#10;pTRR6/765SB4/Ph+F+vBWXGmPrSeFUwnGQjiyuuWGwXfX9vxK4gQkTVaz6TgSgHWq4dRgbn2F/6k&#10;cxkbkUI45KjAxNjlUobKkMMw8R1x4mrfO4wJ9o3UPV5SuLNylmVz6bDl1GCwozdD1W95cgo+FtN6&#10;dxoOf+9o42b3cjzaH7NV6ulx2CxBRBriXXxz77WC2XOan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h//vDCAAAA3AAAAA8AAAAAAAAAAAAAAAAAlwIAAGRycy9kb3du&#10;cmV2LnhtbFBLBQYAAAAABAAEAPUAAACGAwAAAAA=&#10;" fillcolor="#77933c" strokecolor="#77933c">
                      <v:textbox>
                        <w:txbxContent>
                          <w:p w14:paraId="21649EB3" w14:textId="77777777" w:rsidR="00476BB0" w:rsidRDefault="00476BB0" w:rsidP="008300F2">
                            <w:pPr>
                              <w:rPr>
                                <w:rFonts w:eastAsia="Times New Roman"/>
                              </w:rPr>
                            </w:pPr>
                          </w:p>
                        </w:txbxContent>
                      </v:textbox>
                    </v:oval>
                    <v:oval id="Oval 231" o:spid="_x0000_s1258" style="position:absolute;left:3021498;top:71013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M1trxAAA&#10;ANwAAAAPAAAAZHJzL2Rvd25yZXYueG1sRI9BawIxFITvBf9DeIXeNLtaxG6NIopY9KTW+2Pz3Gyb&#10;vCybqNv++kYQehxm5htmOu+cFVdqQ+1ZQT7IQBCXXtdcKfg8rvsTECEia7SeScEPBZjPek9TLLS/&#10;8Z6uh1iJBOFQoAITY1NIGUpDDsPAN8TJO/vWYUyyraRu8Zbgzsphlo2lw5rTgsGGlobK78PFKdi+&#10;5efNpdv9rtDGxeb1dLJfZq3Uy3O3eAcRqYv/4Uf7QysYjnK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zNba8QAAADcAAAADwAAAAAAAAAAAAAAAACXAgAAZHJzL2Rv&#10;d25yZXYueG1sUEsFBgAAAAAEAAQA9QAAAIgDAAAAAA==&#10;" fillcolor="#77933c" strokecolor="#77933c">
                      <v:textbox>
                        <w:txbxContent>
                          <w:p w14:paraId="39AC9B09" w14:textId="77777777" w:rsidR="00476BB0" w:rsidRDefault="00476BB0" w:rsidP="008300F2">
                            <w:pPr>
                              <w:rPr>
                                <w:rFonts w:eastAsia="Times New Roman"/>
                              </w:rPr>
                            </w:pPr>
                          </w:p>
                        </w:txbxContent>
                      </v:textbox>
                    </v:oval>
                    <v:oval id="Oval 232" o:spid="_x0000_s1259" style="position:absolute;left:2932240;top:5007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4cUcxAAA&#10;ANwAAAAPAAAAZHJzL2Rvd25yZXYueG1sRI9BawIxFITvBf9DeEJvmnVbxK5GEYtY6kmt98fmuVlN&#10;XpZN1G1/fVMQehxm5htmtuicFTdqQ+1ZwWiYgSAuva65UvB1WA8mIEJE1mg9k4JvCrCY955mWGh/&#10;5x3d9rESCcKhQAUmxqaQMpSGHIahb4iTd/Ktw5hkW0nd4j3BnZV5lo2lw5rTgsGGVobKy/7qFHy+&#10;jU6ba7f9eUcbl5vX49GezVqp5363nIKI1MX/8KP9oRXkL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FHMQAAADcAAAADwAAAAAAAAAAAAAAAACXAgAAZHJzL2Rv&#10;d25yZXYueG1sUEsFBgAAAAAEAAQA9QAAAIgDAAAAAA==&#10;" fillcolor="#77933c" strokecolor="#77933c">
                      <v:textbox>
                        <w:txbxContent>
                          <w:p w14:paraId="655BCDE1" w14:textId="77777777" w:rsidR="00476BB0" w:rsidRDefault="00476BB0" w:rsidP="008300F2">
                            <w:pPr>
                              <w:rPr>
                                <w:rFonts w:eastAsia="Times New Roman"/>
                              </w:rPr>
                            </w:pPr>
                          </w:p>
                        </w:txbxContent>
                      </v:textbox>
                    </v:oval>
                    <v:oval id="Oval 233" o:spid="_x0000_s1260" style="position:absolute;left:2374098;top:130186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rWCHxAAA&#10;ANwAAAAPAAAAZHJzL2Rvd25yZXYueG1sRI9PawIxFMTvBb9DeII3zfqHYrdGkRZR7Elb74/Nc7Nt&#10;8rJsoq5+eiMIPQ4z8xtmtmidFWdqQuVZwXCQgSAuvK64VPDzvepPQYSIrNF6JgVXCrCYd15mmGt/&#10;4R2d97EUCcIhRwUmxjqXMhSGHIaBr4mTd/SNw5hkU0rd4CXBnZWjLHuVDitOCwZr+jBU/O1PTsH2&#10;bXhcn9qv2yfauFxPDgf7a1ZK9brt8h1EpDb+h5/tjVYwGo/h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K1gh8QAAADcAAAADwAAAAAAAAAAAAAAAACXAgAAZHJzL2Rv&#10;d25yZXYueG1sUEsFBgAAAAAEAAQA9QAAAIgDAAAAAA==&#10;" fillcolor="#77933c" strokecolor="#77933c">
                      <v:textbox>
                        <w:txbxContent>
                          <w:p w14:paraId="34C6CD01" w14:textId="77777777" w:rsidR="00476BB0" w:rsidRDefault="00476BB0" w:rsidP="008300F2">
                            <w:pPr>
                              <w:rPr>
                                <w:rFonts w:eastAsia="Times New Roman"/>
                              </w:rPr>
                            </w:pPr>
                          </w:p>
                        </w:txbxContent>
                      </v:textbox>
                    </v:oval>
                    <v:oval id="Oval 234" o:spid="_x0000_s1261" style="position:absolute;left:2138813;top:114061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RPjzxAAA&#10;ANwAAAAPAAAAZHJzL2Rvd25yZXYueG1sRI9PawIxFMTvBb9DeII3zfqHYrdGkRZR7Elb74/Nc7Nt&#10;8rJsoq5+eiMIPQ4z8xtmtmidFWdqQuVZwXCQgSAuvK64VPDzvepPQYSIrNF6JgVXCrCYd15mmGt/&#10;4R2d97EUCcIhRwUmxjqXMhSGHIaBr4mTd/SNw5hkU0rd4CXBnZWjLHuVDitOCwZr+jBU/O1PTsH2&#10;bXhcn9qv2yfauFxPDgf7a1ZK9brt8h1EpDb+h5/tjVYwGk/g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0T488QAAADcAAAADwAAAAAAAAAAAAAAAACXAgAAZHJzL2Rv&#10;d25yZXYueG1sUEsFBgAAAAAEAAQA9QAAAIgDAAAAAA==&#10;" fillcolor="#77933c" strokecolor="#77933c">
                      <v:textbox>
                        <w:txbxContent>
                          <w:p w14:paraId="05549088" w14:textId="77777777" w:rsidR="00476BB0" w:rsidRDefault="00476BB0" w:rsidP="008300F2">
                            <w:pPr>
                              <w:rPr>
                                <w:rFonts w:eastAsia="Times New Roman"/>
                              </w:rPr>
                            </w:pPr>
                          </w:p>
                        </w:txbxContent>
                      </v:textbox>
                    </v:oval>
                    <v:oval id="Oval 235" o:spid="_x0000_s1262" style="position:absolute;left:2364852;top:111511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CF1oxQAA&#10;ANwAAAAPAAAAZHJzL2Rvd25yZXYueG1sRI9BawIxFITvBf9DeEJvNattpa5GkRZR9ORa74/Nc7Nt&#10;8rJsom799aZQ6HGYmW+Y2aJzVlyoDbVnBcNBBoK49LrmSsHnYfX0BiJEZI3WMyn4oQCLee9hhrn2&#10;V97TpYiVSBAOOSowMTa5lKE05DAMfEOcvJNvHcYk20rqFq8J7qwcZdlYOqw5LRhs6N1Q+V2cnYLt&#10;ZHhan7vd7QNtXK5fjkf7ZVZKPfa75RREpC7+h//aG61g9PwK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gIXWjFAAAA3AAAAA8AAAAAAAAAAAAAAAAAlwIAAGRycy9k&#10;b3ducmV2LnhtbFBLBQYAAAAABAAEAPUAAACJAwAAAAA=&#10;" fillcolor="#77933c" strokecolor="#77933c">
                      <v:textbox>
                        <w:txbxContent>
                          <w:p w14:paraId="6D9DBB3C" w14:textId="77777777" w:rsidR="00476BB0" w:rsidRDefault="00476BB0" w:rsidP="008300F2">
                            <w:pPr>
                              <w:rPr>
                                <w:rFonts w:eastAsia="Times New Roman"/>
                              </w:rPr>
                            </w:pPr>
                          </w:p>
                        </w:txbxContent>
                      </v:textbox>
                    </v:oval>
                    <v:oval id="Oval 236" o:spid="_x0000_s1263" style="position:absolute;left:2503802;top:9932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2sMfxAAA&#10;ANwAAAAPAAAAZHJzL2Rvd25yZXYueG1sRI9BawIxFITvgv8hPMGbZtUidmsUaRHFnrT1/tg8N9sm&#10;L8sm6tpfbwqCx2FmvmHmy9ZZcaEmVJ4VjIYZCOLC64pLBd9f68EMRIjIGq1nUnCjAMtFtzPHXPsr&#10;7+lyiKVIEA45KjAx1rmUoTDkMAx9TZy8k28cxiSbUuoGrwnurBxn2VQ6rDgtGKzp3VDxezg7BbvX&#10;0Wlzbj//PtDG1ebleLQ/Zq1Uv9eu3kBEauMz/GhvtYLxZA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NrDH8QAAADcAAAADwAAAAAAAAAAAAAAAACXAgAAZHJzL2Rv&#10;d25yZXYueG1sUEsFBgAAAAAEAAQA9QAAAIgDAAAAAA==&#10;" fillcolor="#77933c" strokecolor="#77933c">
                      <v:textbox>
                        <w:txbxContent>
                          <w:p w14:paraId="3E0F7179" w14:textId="77777777" w:rsidR="00476BB0" w:rsidRDefault="00476BB0" w:rsidP="008300F2">
                            <w:pPr>
                              <w:rPr>
                                <w:rFonts w:eastAsia="Times New Roman"/>
                              </w:rPr>
                            </w:pPr>
                          </w:p>
                        </w:txbxContent>
                      </v:textbox>
                    </v:oval>
                    <v:oval id="Oval 237" o:spid="_x0000_s1264" style="position:absolute;left:2495296;top:3018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lmaExQAA&#10;ANwAAAAPAAAAZHJzL2Rvd25yZXYueG1sRI9BawIxFITvBf9DeEJvNastta5GkRZR9ORa74/Nc7Nt&#10;8rJsom799aZQ6HGYmW+Y2aJzVlyoDbVnBcNBBoK49LrmSsHnYfX0BiJEZI3WMyn4oQCLee9hhrn2&#10;V97TpYiVSBAOOSowMTa5lKE05DAMfEOcvJNvHcYk20rqFq8J7qwcZdmrdFhzWjDY0Luh8rs4OwXb&#10;yfC0Pne72wfauFy/HI/2y6yUeux3yymISF38D/+1N1rB6Hk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eWZoTFAAAA3AAAAA8AAAAAAAAAAAAAAAAAlwIAAGRycy9k&#10;b3ducmV2LnhtbFBLBQYAAAAABAAEAPUAAACJAwAAAAA=&#10;" fillcolor="#77933c" strokecolor="#77933c">
                      <v:textbox>
                        <w:txbxContent>
                          <w:p w14:paraId="7CD3FBF2" w14:textId="77777777" w:rsidR="00476BB0" w:rsidRDefault="00476BB0" w:rsidP="008300F2">
                            <w:pPr>
                              <w:rPr>
                                <w:rFonts w:eastAsia="Times New Roman"/>
                              </w:rPr>
                            </w:pPr>
                          </w:p>
                        </w:txbxContent>
                      </v:textbox>
                    </v:oval>
                    <v:oval id="Oval 238" o:spid="_x0000_s1265" style="position:absolute;left:2332845;top:92562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CfL2wgAA&#10;ANwAAAAPAAAAZHJzL2Rvd25yZXYueG1sRE/Pa8IwFL4L+x/CG+ymqW7IrI0iG6LM07p5fzSvTbfk&#10;pTRR6/765SB4/Ph+F+vBWXGmPrSeFUwnGQjiyuuWGwXfX9vxK4gQkTVaz6TgSgHWq4dRgbn2F/6k&#10;cxkbkUI45KjAxNjlUobKkMMw8R1x4mrfO4wJ9o3UPV5SuLNylmVz6bDl1GCwozdD1W95cgo+FtN6&#10;dxoOf+9o42b3cjzaH7NV6ulx2CxBRBriXXxz77WC2XNam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YJ8vbCAAAA3AAAAA8AAAAAAAAAAAAAAAAAlwIAAGRycy9kb3du&#10;cmV2LnhtbFBLBQYAAAAABAAEAPUAAACGAwAAAAA=&#10;" fillcolor="#77933c" strokecolor="#77933c">
                      <v:textbox>
                        <w:txbxContent>
                          <w:p w14:paraId="10757E30" w14:textId="77777777" w:rsidR="00476BB0" w:rsidRDefault="00476BB0" w:rsidP="008300F2">
                            <w:pPr>
                              <w:rPr>
                                <w:rFonts w:eastAsia="Times New Roman"/>
                              </w:rPr>
                            </w:pPr>
                          </w:p>
                        </w:txbxContent>
                      </v:textbox>
                    </v:oval>
                    <v:oval id="Oval 239" o:spid="_x0000_s1266" style="position:absolute;left:1967193;top:5430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IM4ixgAA&#10;ANwAAAAPAAAAZHJzL2Rvd25yZXYueG1sRI9Pa8JAFMTvQr/D8gQvoptaFI2uYlsUD/bgv0Nuj+wz&#10;CWbfhuxq4rfvFoQeh5n5DbNYtaYUD6pdYVnB+zACQZxaXXCm4HzaDKYgnEfWWFomBU9ysFq+dRYY&#10;a9vwgR5Hn4kAYRejgtz7KpbSpTkZdENbEQfvamuDPsg6k7rGJsBNKUdRNJEGCw4LOVb0lVN6O96N&#10;gmpSJsn+1t8kzXh7+ZY/68++z5Tqddv1HISn1v+HX+2dVjD6mMHfmXAE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IM4ixgAAANwAAAAPAAAAAAAAAAAAAAAAAJcCAABkcnMv&#10;ZG93bnJldi54bWxQSwUGAAAAAAQABAD1AAAAigMAAAAA&#10;" fillcolor="#376092" strokecolor="#376092">
                      <v:textbox>
                        <w:txbxContent>
                          <w:p w14:paraId="1295D887" w14:textId="77777777" w:rsidR="00476BB0" w:rsidRDefault="00476BB0" w:rsidP="008300F2">
                            <w:pPr>
                              <w:rPr>
                                <w:rFonts w:eastAsia="Times New Roman"/>
                              </w:rPr>
                            </w:pPr>
                          </w:p>
                        </w:txbxContent>
                      </v:textbox>
                    </v:oval>
                    <v:oval id="Oval 240" o:spid="_x0000_s1267" style="position:absolute;left:1920527;top:11453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eY2NwgAA&#10;ANwAAAAPAAAAZHJzL2Rvd25yZXYueG1sRE/Pa8IwFL4L+x/CG+ymqVJkdkaRDelwp+m8P5pn0y15&#10;KU1su/31y0Hw+PH9Xm9HZ0VPXWg8K5jPMhDEldcN1wq+TvvpM4gQkTVaz6TglwJsNw+TNRbaD/xJ&#10;/THWIoVwKFCBibEtpAyVIYdh5lvixF185zAm2NVSdzikcGflIsuW0mHDqcFgS6+Gqp/j1Sk4rOaX&#10;8jp+/L2hjbsyP5/tt9kr9fQ47l5ARBrjXXxzv2sFizzNT2fSEZCb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B5jY3CAAAA3AAAAA8AAAAAAAAAAAAAAAAAlwIAAGRycy9kb3du&#10;cmV2LnhtbFBLBQYAAAAABAAEAPUAAACGAwAAAAA=&#10;" fillcolor="#77933c" strokecolor="#77933c">
                      <v:textbox>
                        <w:txbxContent>
                          <w:p w14:paraId="38E8D53B" w14:textId="77777777" w:rsidR="00476BB0" w:rsidRDefault="00476BB0" w:rsidP="008300F2">
                            <w:pPr>
                              <w:rPr>
                                <w:rFonts w:eastAsia="Times New Roman"/>
                              </w:rPr>
                            </w:pPr>
                          </w:p>
                        </w:txbxContent>
                      </v:textbox>
                    </v:oval>
                    <v:oval id="Oval 241" o:spid="_x0000_s1268" style="position:absolute;left:2182149;top:10431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NSgWwwAA&#10;ANwAAAAPAAAAZHJzL2Rvd25yZXYueG1sRI9BawIxFITvBf9DeIK3ml2RolujSIso9aTW+2Pz3Kwm&#10;L8sm6ra/3hQKHoeZ+YaZLTpnxY3aUHtWkA8zEMSl1zVXCr4Pq9cJiBCRNVrPpOCHAizmvZcZFtrf&#10;eUe3faxEgnAoUIGJsSmkDKUhh2HoG+LknXzrMCbZVlK3eE9wZ+Uoy96kw5rTgsGGPgyVl/3VKfia&#10;5qf1tdv+fqKNy/X4eLRns1Jq0O+W7yAidfEZ/m9vtILROIe/M+kIyP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NSgWwwAAANwAAAAPAAAAAAAAAAAAAAAAAJcCAABkcnMvZG93&#10;bnJldi54bWxQSwUGAAAAAAQABAD1AAAAhwMAAAAA&#10;" fillcolor="#77933c" strokecolor="#77933c">
                      <v:textbox>
                        <w:txbxContent>
                          <w:p w14:paraId="295498D8" w14:textId="77777777" w:rsidR="00476BB0" w:rsidRDefault="00476BB0" w:rsidP="008300F2">
                            <w:pPr>
                              <w:rPr>
                                <w:rFonts w:eastAsia="Times New Roman"/>
                              </w:rPr>
                            </w:pPr>
                          </w:p>
                        </w:txbxContent>
                      </v:textbox>
                    </v:oval>
                    <v:oval id="Oval 242" o:spid="_x0000_s1269" style="position:absolute;left:2120475;top:62108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7ZhwwAA&#10;ANwAAAAPAAAAZHJzL2Rvd25yZXYueG1sRI9BawIxFITvhf6H8AreatZFim6NIooo9aTW+2Pz3Kwm&#10;L8sm6ra/3hQKHoeZ+YaZzDpnxY3aUHtWMOhnIIhLr2uuFHwfVu8jECEia7SeScEPBZhNX18mWGh/&#10;5x3d9rESCcKhQAUmxqaQMpSGHIa+b4iTd/Ktw5hkW0nd4j3BnZV5ln1IhzWnBYMNLQyVl/3VKfga&#10;D07ra7f9XaKN8/XweLRns1Kq99bNP0FE6uIz/N/eaAX5MIe/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7ZhwwAAANwAAAAPAAAAAAAAAAAAAAAAAJcCAABkcnMvZG93&#10;bnJldi54bWxQSwUGAAAAAAQABAD1AAAAhwMAAAAA&#10;" fillcolor="#77933c" strokecolor="#77933c">
                      <v:textbox>
                        <w:txbxContent>
                          <w:p w14:paraId="7F2BE75F" w14:textId="77777777" w:rsidR="00476BB0" w:rsidRDefault="00476BB0" w:rsidP="008300F2">
                            <w:pPr>
                              <w:rPr>
                                <w:rFonts w:eastAsia="Times New Roman"/>
                              </w:rPr>
                            </w:pPr>
                          </w:p>
                        </w:txbxContent>
                      </v:textbox>
                    </v:oval>
                    <v:oval id="Oval 243" o:spid="_x0000_s1270" style="position:absolute;left:2543117;top:20027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qxP6xAAA&#10;ANwAAAAPAAAAZHJzL2Rvd25yZXYueG1sRI9PawIxFMTvBb9DeII3zfqHYrdGkRZR7Elb74/Nc7Nt&#10;8rJsoq5+eiMIPQ4z8xtmtmidFWdqQuVZwXCQgSAuvK64VPDzvepPQYSIrNF6JgVXCrCYd15mmGt/&#10;4R2d97EUCcIhRwUmxjqXMhSGHIaBr4mTd/SNw5hkU0rd4CXBnZWjLHuVDitOCwZr+jBU/O1PTsH2&#10;bXhcn9qv2yfauFxPDgf7a1ZK9brt8h1EpDb+h5/tjVYwmozh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KsT+sQAAADcAAAADwAAAAAAAAAAAAAAAACXAgAAZHJzL2Rv&#10;d25yZXYueG1sUEsFBgAAAAAEAAQA9QAAAIgDAAAAAA==&#10;" fillcolor="#77933c" strokecolor="#77933c">
                      <v:textbox>
                        <w:txbxContent>
                          <w:p w14:paraId="17CDCDB3" w14:textId="77777777" w:rsidR="00476BB0" w:rsidRDefault="00476BB0" w:rsidP="008300F2">
                            <w:pPr>
                              <w:rPr>
                                <w:rFonts w:eastAsia="Times New Roman"/>
                              </w:rPr>
                            </w:pPr>
                          </w:p>
                        </w:txbxContent>
                      </v:textbox>
                    </v:oval>
                    <v:oval id="Oval 244" o:spid="_x0000_s1271" style="position:absolute;left:2803507;top:80415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QouOwwAA&#10;ANwAAAAPAAAAZHJzL2Rvd25yZXYueG1sRI9BawIxFITvhf6H8ArealZZim6NIooo9aTW+2Pz3Kwm&#10;L8sm6ra/3hQKHoeZ+YaZzDpnxY3aUHtWMOhnIIhLr2uuFHwfVu8jECEia7SeScEPBZhNX18mWGh/&#10;5x3d9rESCcKhQAUmxqaQMpSGHIa+b4iTd/Ktw5hkW0nd4j3BnZXDLPuQDmtOCwYbWhgqL/urU/A1&#10;HpzW1277u0Qb5+v8eLRns1Kq99bNP0FE6uIz/N/eaAXDPIe/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QouOwwAAANwAAAAPAAAAAAAAAAAAAAAAAJcCAABkcnMvZG93&#10;bnJldi54bWxQSwUGAAAAAAQABAD1AAAAhwMAAAAA&#10;" fillcolor="#77933c" strokecolor="#77933c">
                      <v:textbox>
                        <w:txbxContent>
                          <w:p w14:paraId="6CF80AE2" w14:textId="77777777" w:rsidR="00476BB0" w:rsidRDefault="00476BB0" w:rsidP="008300F2">
                            <w:pPr>
                              <w:rPr>
                                <w:rFonts w:eastAsia="Times New Roman"/>
                              </w:rPr>
                            </w:pPr>
                          </w:p>
                        </w:txbxContent>
                      </v:textbox>
                    </v:oval>
                    <v:oval id="Oval 245" o:spid="_x0000_s1272" style="position:absolute;left:2489693;top:5057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Di4VxAAA&#10;ANwAAAAPAAAAZHJzL2Rvd25yZXYueG1sRI9BawIxFITvBf9DeII3zSpa7NYo0iKKPWnr/bF5brZN&#10;XpZN1NVfbwShx2FmvmFmi9ZZcaYmVJ4VDAcZCOLC64pLBT/fq/4URIjIGq1nUnClAIt552WGufYX&#10;3tF5H0uRIBxyVGBirHMpQ2HIYRj4mjh5R984jEk2pdQNXhLcWTnKslfpsOK0YLCmD0PF3/7kFGzf&#10;hsf1qf26faKNy/X4cLC/ZqVUr9su30FEauN/+NneaAWj8QQ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A4uFcQAAADcAAAADwAAAAAAAAAAAAAAAACXAgAAZHJzL2Rv&#10;d25yZXYueG1sUEsFBgAAAAAEAAQA9QAAAIgDAAAAAA==&#10;" fillcolor="#77933c" strokecolor="#77933c">
                      <v:textbox>
                        <w:txbxContent>
                          <w:p w14:paraId="11804154" w14:textId="77777777" w:rsidR="00476BB0" w:rsidRDefault="00476BB0" w:rsidP="008300F2">
                            <w:pPr>
                              <w:rPr>
                                <w:rFonts w:eastAsia="Times New Roman"/>
                              </w:rPr>
                            </w:pPr>
                          </w:p>
                        </w:txbxContent>
                      </v:textbox>
                    </v:oval>
                    <v:oval id="Oval 246" o:spid="_x0000_s1273" style="position:absolute;left:2987703;top:92089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3LBiwwAA&#10;ANwAAAAPAAAAZHJzL2Rvd25yZXYueG1sRI9BawIxFITvBf9DeIK3mlVE6moUUUSpp1q9PzbPzWry&#10;smyirv31plDocZiZb5jZonVW3KkJlWcFg34GgrjwuuJSwfF78/4BIkRkjdYzKXhSgMW88zbDXPsH&#10;f9H9EEuRIBxyVGBirHMpQ2HIYej7mjh5Z984jEk2pdQNPhLcWTnMsrF0WHFaMFjTylBxPdycgs/J&#10;4Ly9tfufNdq43I5OJ3sxG6V63XY5BRGpjf/hv/ZOKxiOxvB7Jh0BOX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3LBiwwAAANwAAAAPAAAAAAAAAAAAAAAAAJcCAABkcnMvZG93&#10;bnJldi54bWxQSwUGAAAAAAQABAD1AAAAhwMAAAAA&#10;" fillcolor="#77933c" strokecolor="#77933c">
                      <v:textbox>
                        <w:txbxContent>
                          <w:p w14:paraId="224A170B" w14:textId="77777777" w:rsidR="00476BB0" w:rsidRDefault="00476BB0" w:rsidP="008300F2">
                            <w:pPr>
                              <w:rPr>
                                <w:rFonts w:eastAsia="Times New Roman"/>
                              </w:rPr>
                            </w:pPr>
                          </w:p>
                        </w:txbxContent>
                      </v:textbox>
                    </v:oval>
                    <v:oval id="Oval 247" o:spid="_x0000_s1274" style="position:absolute;left:2367367;top:8359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kBX5xAAA&#10;ANwAAAAPAAAAZHJzL2Rvd25yZXYueG1sRI9BawIxFITvBf9DeII3zSpi7dYo0iKKPWnr/bF5brZN&#10;XpZN1NVfbwShx2FmvmFmi9ZZcaYmVJ4VDAcZCOLC64pLBT/fq/4URIjIGq1nUnClAIt552WGufYX&#10;3tF5H0uRIBxyVGBirHMpQ2HIYRj4mjh5R984jEk2pdQNXhLcWTnKsol0WHFaMFjTh6Hib39yCrZv&#10;w+P61H7dPtHG5Xp8ONhfs1Kq122X7yAitfE//GxvtILR+BU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5AV+cQAAADcAAAADwAAAAAAAAAAAAAAAACXAgAAZHJzL2Rv&#10;d25yZXYueG1sUEsFBgAAAAAEAAQA9QAAAIgDAAAAAA==&#10;" fillcolor="#77933c" strokecolor="#77933c">
                      <v:textbox>
                        <w:txbxContent>
                          <w:p w14:paraId="5BCBC252" w14:textId="77777777" w:rsidR="00476BB0" w:rsidRDefault="00476BB0" w:rsidP="008300F2">
                            <w:pPr>
                              <w:rPr>
                                <w:rFonts w:eastAsia="Times New Roman"/>
                              </w:rPr>
                            </w:pPr>
                          </w:p>
                        </w:txbxContent>
                      </v:textbox>
                    </v:oval>
                    <v:oval id="Oval 248" o:spid="_x0000_s1275" style="position:absolute;left:1850351;top:8391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ahjEwwAA&#10;ANwAAAAPAAAAZHJzL2Rvd25yZXYueG1sRE/LisIwFN0L8w/hDsxGxlTRMlSj+EBxoQtfi+4uzbUt&#10;NjelydjO308WgsvDec8WnanEkxpXWlYwHEQgiDOrS84VXC/b7x8QziNrrCyTgj9ysJh/9GaYaNvy&#10;iZ5nn4sQwi5BBYX3dSKlywoy6Aa2Jg7c3TYGfYBNLnWDbQg3lRxFUSwNlhwaCqxpXVD2OP8aBXVc&#10;penh0d+m7WR328jjctX3uVJfn91yCsJT59/il3uvFYzGYW04E46AnP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1ahjEwwAAANwAAAAPAAAAAAAAAAAAAAAAAJcCAABkcnMvZG93&#10;bnJldi54bWxQSwUGAAAAAAQABAD1AAAAhwMAAAAA&#10;" fillcolor="#376092" strokecolor="#376092">
                      <v:textbox>
                        <w:txbxContent>
                          <w:p w14:paraId="6EEA2CEF" w14:textId="77777777" w:rsidR="00476BB0" w:rsidRDefault="00476BB0" w:rsidP="008300F2">
                            <w:pPr>
                              <w:rPr>
                                <w:rFonts w:eastAsia="Times New Roman"/>
                              </w:rPr>
                            </w:pPr>
                          </w:p>
                        </w:txbxContent>
                      </v:textbox>
                    </v:oval>
                    <v:oval id="Oval 249" o:spid="_x0000_s1276" style="position:absolute;left:2196862;top:72452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QyQQxQAA&#10;ANwAAAAPAAAAZHJzL2Rvd25yZXYueG1sRI9BawIxFITvBf9DeIK3mlWkdLcbRRRR2lO13h+b52bb&#10;5GXZZHXbX98UCh6HmfmGKVeDs+JKXWg8K5hNMxDEldcN1wo+TrvHZxAhImu0nknBNwVYLUcPJRba&#10;3/idrsdYiwThUKACE2NbSBkqQw7D1LfEybv4zmFMsqul7vCW4M7KeZY9SYcNpwWDLW0MVV/H3il4&#10;zWeXfT+8/WzRxvV+cT7bT7NTajIe1i8gIg3xHv5vH7SC+SKHvzPpCMjl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FDJBDFAAAA3AAAAA8AAAAAAAAAAAAAAAAAlwIAAGRycy9k&#10;b3ducmV2LnhtbFBLBQYAAAAABAAEAPUAAACJAwAAAAA=&#10;" fillcolor="#77933c" strokecolor="#77933c">
                      <v:textbox>
                        <w:txbxContent>
                          <w:p w14:paraId="02658E21" w14:textId="77777777" w:rsidR="00476BB0" w:rsidRDefault="00476BB0" w:rsidP="008300F2">
                            <w:pPr>
                              <w:rPr>
                                <w:rFonts w:eastAsia="Times New Roman"/>
                              </w:rPr>
                            </w:pPr>
                          </w:p>
                        </w:txbxContent>
                      </v:textbox>
                    </v:oval>
                    <v:oval id="Oval 250" o:spid="_x0000_s1277" style="position:absolute;left:2262664;top:8501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oBtQwgAA&#10;ANwAAAAPAAAAZHJzL2Rvd25yZXYueG1sRE/Pa8IwFL4L+x/CG+ymqbLJrI0iG6LM07p5fzSvTbfk&#10;pTRR6/765SB4/Ph+F+vBWXGmPrSeFUwnGQjiyuuWGwXfX9vxK4gQkTVaz6TgSgHWq4dRgbn2F/6k&#10;cxkbkUI45KjAxNjlUobKkMMw8R1x4mrfO4wJ9o3UPV5SuLNylmVz6bDl1GCwozdD1W95cgo+FtN6&#10;dxoOf+9o42b3fDzaH7NV6ulx2CxBRBriXXxz77WC2Uuan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WgG1DCAAAA3AAAAA8AAAAAAAAAAAAAAAAAlwIAAGRycy9kb3du&#10;cmV2LnhtbFBLBQYAAAAABAAEAPUAAACGAwAAAAA=&#10;" fillcolor="#77933c" strokecolor="#77933c">
                      <v:textbox>
                        <w:txbxContent>
                          <w:p w14:paraId="5AF748A8" w14:textId="77777777" w:rsidR="00476BB0" w:rsidRDefault="00476BB0" w:rsidP="008300F2">
                            <w:pPr>
                              <w:rPr>
                                <w:rFonts w:eastAsia="Times New Roman"/>
                              </w:rPr>
                            </w:pPr>
                          </w:p>
                        </w:txbxContent>
                      </v:textbox>
                    </v:oval>
                    <v:oval id="Oval 251" o:spid="_x0000_s1278" style="position:absolute;left:2607397;top:9920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7L7LxAAA&#10;ANwAAAAPAAAAZHJzL2Rvd25yZXYueG1sRI9BawIxFITvBf9DeIXeNLtixW6NIopY9KTW+2Pz3Gyb&#10;vCybqNv++kYQehxm5htmOu+cFVdqQ+1ZQT7IQBCXXtdcKfg8rvsTECEia7SeScEPBZjPek9TLLS/&#10;8Z6uh1iJBOFQoAITY1NIGUpDDsPAN8TJO/vWYUyyraRu8Zbgzsphlo2lw5rTgsGGlobK78PFKdi+&#10;5efNpdv9rtDGxWZ0Otkvs1bq5blbvIOI1MX/8KP9oRUMX3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uy+y8QAAADcAAAADwAAAAAAAAAAAAAAAACXAgAAZHJzL2Rv&#10;d25yZXYueG1sUEsFBgAAAAAEAAQA9QAAAIgDAAAAAA==&#10;" fillcolor="#77933c" strokecolor="#77933c">
                      <v:textbox>
                        <w:txbxContent>
                          <w:p w14:paraId="52230BCF" w14:textId="77777777" w:rsidR="00476BB0" w:rsidRDefault="00476BB0" w:rsidP="008300F2">
                            <w:pPr>
                              <w:rPr>
                                <w:rFonts w:eastAsia="Times New Roman"/>
                              </w:rPr>
                            </w:pPr>
                          </w:p>
                        </w:txbxContent>
                      </v:textbox>
                    </v:oval>
                    <v:oval id="Oval 252" o:spid="_x0000_s1279" style="position:absolute;left:2247956;top:4339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PiC8xAAA&#10;ANwAAAAPAAAAZHJzL2Rvd25yZXYueG1sRI9BawIxFITvBf9DeEJvmnVpxa5GEYtY6kmt98fmuVlN&#10;XpZN1G1/fVMQehxm5htmtuicFTdqQ+1ZwWiYgSAuva65UvB1WA8mIEJE1mg9k4JvCrCY955mWGh/&#10;5x3d9rESCcKhQAUmxqaQMpSGHIahb4iTd/Ktw5hkW0nd4j3BnZV5lo2lw5rTgsGGVobKy/7qFHy+&#10;jU6ba7f9eUcbl5uX49GezVqp5363nIKI1MX/8KP9oRXkr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4gvMQAAADcAAAADwAAAAAAAAAAAAAAAACXAgAAZHJzL2Rv&#10;d25yZXYueG1sUEsFBgAAAAAEAAQA9QAAAIgDAAAAAA==&#10;" fillcolor="#77933c" strokecolor="#77933c">
                      <v:textbox>
                        <w:txbxContent>
                          <w:p w14:paraId="0E36BD42" w14:textId="77777777" w:rsidR="00476BB0" w:rsidRDefault="00476BB0" w:rsidP="008300F2">
                            <w:pPr>
                              <w:rPr>
                                <w:rFonts w:eastAsia="Times New Roman"/>
                              </w:rPr>
                            </w:pPr>
                          </w:p>
                        </w:txbxContent>
                      </v:textbox>
                    </v:oval>
                    <v:oval id="Oval 253" o:spid="_x0000_s1280" style="position:absolute;left:2441988;top:6253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coUnxQAA&#10;ANwAAAAPAAAAZHJzL2Rvd25yZXYueG1sRI9BawIxFITvBf9DeEJvNattpa5GkRZR9ORa74/Nc7Nt&#10;8rJsom799aZQ6HGYmW+Y2aJzVlyoDbVnBcNBBoK49LrmSsHnYfX0BiJEZI3WMyn4oQCLee9hhrn2&#10;V97TpYiVSBAOOSowMTa5lKE05DAMfEOcvJNvHcYk20rqFq8J7qwcZdlYOqw5LRhs6N1Q+V2cnYLt&#10;ZHhan7vd7QNtXK5fjkf7ZVZKPfa75RREpC7+h//aG61g9Po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VyhSfFAAAA3AAAAA8AAAAAAAAAAAAAAAAAlwIAAGRycy9k&#10;b3ducmV2LnhtbFBLBQYAAAAABAAEAPUAAACJAwAAAAA=&#10;" fillcolor="#77933c" strokecolor="#77933c">
                      <v:textbox>
                        <w:txbxContent>
                          <w:p w14:paraId="61D8F877" w14:textId="77777777" w:rsidR="00476BB0" w:rsidRDefault="00476BB0" w:rsidP="008300F2">
                            <w:pPr>
                              <w:rPr>
                                <w:rFonts w:eastAsia="Times New Roman"/>
                              </w:rPr>
                            </w:pPr>
                          </w:p>
                        </w:txbxContent>
                      </v:textbox>
                    </v:oval>
                    <v:oval id="Oval 254" o:spid="_x0000_s1281" style="position:absolute;left:2089282;top:123349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mx1TxAAA&#10;ANwAAAAPAAAAZHJzL2Rvd25yZXYueG1sRI9BawIxFITvBf9DeII3zSpa7NYo0iKKPWnr/bF5brZN&#10;XpZN1NVfbwShx2FmvmFmi9ZZcaYmVJ4VDAcZCOLC64pLBT/fq/4URIjIGq1nUnClAIt552WGufYX&#10;3tF5H0uRIBxyVGBirHMpQ2HIYRj4mjh5R984jEk2pdQNXhLcWTnKslfpsOK0YLCmD0PF3/7kFGzf&#10;hsf1qf26faKNy/X4cLC/ZqVUr9su30FEauN/+NneaAWjyRg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psdU8QAAADcAAAADwAAAAAAAAAAAAAAAACXAgAAZHJzL2Rv&#10;d25yZXYueG1sUEsFBgAAAAAEAAQA9QAAAIgDAAAAAA==&#10;" fillcolor="#77933c" strokecolor="#77933c">
                      <v:textbox>
                        <w:txbxContent>
                          <w:p w14:paraId="128CD692" w14:textId="77777777" w:rsidR="00476BB0" w:rsidRDefault="00476BB0" w:rsidP="008300F2">
                            <w:pPr>
                              <w:rPr>
                                <w:rFonts w:eastAsia="Times New Roman"/>
                              </w:rPr>
                            </w:pPr>
                          </w:p>
                        </w:txbxContent>
                      </v:textbox>
                    </v:oval>
                    <v:oval id="Oval 255" o:spid="_x0000_s1282" style="position:absolute;left:2299050;top:7518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17jIxAAA&#10;ANwAAAAPAAAAZHJzL2Rvd25yZXYueG1sRI9BawIxFITvBf9DeII3zSpa7NYo0iKKPWnr/bF5brZN&#10;XpZN1NVfbwShx2FmvmFmi9ZZcaYmVJ4VDAcZCOLC64pLBT/fq/4URIjIGq1nUnClAIt552WGufYX&#10;3tF5H0uRIBxyVGBirHMpQ2HIYRj4mjh5R984jEk2pdQNXhLcWTnKslfpsOK0YLCmD0PF3/7kFGzf&#10;hsf1qf26faKNy/X4cLC/ZqVUr9su30FEauN/+NneaAWjyQQ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de4yMQAAADcAAAADwAAAAAAAAAAAAAAAACXAgAAZHJzL2Rv&#10;d25yZXYueG1sUEsFBgAAAAAEAAQA9QAAAIgDAAAAAA==&#10;" fillcolor="#77933c" strokecolor="#77933c">
                      <v:textbox>
                        <w:txbxContent>
                          <w:p w14:paraId="4CDE67C3" w14:textId="77777777" w:rsidR="00476BB0" w:rsidRDefault="00476BB0" w:rsidP="008300F2">
                            <w:pPr>
                              <w:rPr>
                                <w:rFonts w:eastAsia="Times New Roman"/>
                              </w:rPr>
                            </w:pPr>
                          </w:p>
                        </w:txbxContent>
                      </v:textbox>
                    </v:oval>
                    <v:oval id="Oval 256" o:spid="_x0000_s1283" style="position:absolute;left:2453368;top:90634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BSa/xAAA&#10;ANwAAAAPAAAAZHJzL2Rvd25yZXYueG1sRI9BawIxFITvgv8hPMGbZhUrdmsUaRHFnrT1/tg8N9sm&#10;L8sm6tpfbwqCx2FmvmHmy9ZZcaEmVJ4VjIYZCOLC64pLBd9f68EMRIjIGq1nUnCjAMtFtzPHXPsr&#10;7+lyiKVIEA45KjAx1rmUoTDkMAx9TZy8k28cxiSbUuoGrwnurBxn2VQ6rDgtGKzp3VDxezg7BbvX&#10;0Wlzbj//PtDG1WZyPNofs1aq32tXbyAitfEZfrS3WsH4ZQ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Umv8QAAADcAAAADwAAAAAAAAAAAAAAAACXAgAAZHJzL2Rv&#10;d25yZXYueG1sUEsFBgAAAAAEAAQA9QAAAIgDAAAAAA==&#10;" fillcolor="#77933c" strokecolor="#77933c">
                      <v:textbox>
                        <w:txbxContent>
                          <w:p w14:paraId="2037F1B1" w14:textId="77777777" w:rsidR="00476BB0" w:rsidRDefault="00476BB0" w:rsidP="008300F2">
                            <w:pPr>
                              <w:rPr>
                                <w:rFonts w:eastAsia="Times New Roman"/>
                              </w:rPr>
                            </w:pPr>
                          </w:p>
                        </w:txbxContent>
                      </v:textbox>
                    </v:oval>
                    <v:oval id="Oval 257" o:spid="_x0000_s1284" style="position:absolute;left:2211575;top:22788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SYMkxQAA&#10;ANwAAAAPAAAAZHJzL2Rvd25yZXYueG1sRI9BawIxFITvBf9DeEJvNau0ta5GkRZR9ORa74/Nc7Nt&#10;8rJsom799aZQ6HGYmW+Y2aJzVlyoDbVnBcNBBoK49LrmSsHnYfX0BiJEZI3WMyn4oQCLee9hhrn2&#10;V97TpYiVSBAOOSowMTa5lKE05DAMfEOcvJNvHcYk20rqFq8J7qwcZdmrdFhzWjDY0Luh8rs4OwXb&#10;yfC0Pne72wfauFw/H4/2y6yUeux3yymISF38D/+1N1rB6GU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pJgyTFAAAA3AAAAA8AAAAAAAAAAAAAAAAAlwIAAGRycy9k&#10;b3ducmV2LnhtbFBLBQYAAAAABAAEAPUAAACJAwAAAAA=&#10;" fillcolor="#77933c" strokecolor="#77933c">
                      <v:textbox>
                        <w:txbxContent>
                          <w:p w14:paraId="3600EC34" w14:textId="77777777" w:rsidR="00476BB0" w:rsidRDefault="00476BB0" w:rsidP="008300F2">
                            <w:pPr>
                              <w:rPr>
                                <w:rFonts w:eastAsia="Times New Roman"/>
                              </w:rPr>
                            </w:pPr>
                          </w:p>
                        </w:txbxContent>
                      </v:textbox>
                    </v:oval>
                    <v:oval id="Oval 258" o:spid="_x0000_s1285" style="position:absolute;left:2923923;top:100574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1hdWwgAA&#10;ANwAAAAPAAAAZHJzL2Rvd25yZXYueG1sRE/Pa8IwFL4L+x/CG+ymqbLJrI0iG6LM07p5fzSvTbfk&#10;pTRR6/765SB4/Ph+F+vBWXGmPrSeFUwnGQjiyuuWGwXfX9vxK4gQkTVaz6TgSgHWq4dRgbn2F/6k&#10;cxkbkUI45KjAxNjlUobKkMMw8R1x4mrfO4wJ9o3UPV5SuLNylmVz6bDl1GCwozdD1W95cgo+FtN6&#10;dxoOf+9o42b3fDzaH7NV6ulx2CxBRBriXXxz77WC2Utam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vWF1bCAAAA3AAAAA8AAAAAAAAAAAAAAAAAlwIAAGRycy9kb3du&#10;cmV2LnhtbFBLBQYAAAAABAAEAPUAAACGAwAAAAA=&#10;" fillcolor="#77933c" strokecolor="#77933c">
                      <v:textbox>
                        <w:txbxContent>
                          <w:p w14:paraId="28C810B2" w14:textId="77777777" w:rsidR="00476BB0" w:rsidRDefault="00476BB0" w:rsidP="008300F2">
                            <w:pPr>
                              <w:rPr>
                                <w:rFonts w:eastAsia="Times New Roman"/>
                              </w:rPr>
                            </w:pPr>
                          </w:p>
                        </w:txbxContent>
                      </v:textbox>
                    </v:oval>
                    <v:oval id="Oval 259" o:spid="_x0000_s1286" style="position:absolute;left:2295578;top:5372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mrLNxQAA&#10;ANwAAAAPAAAAZHJzL2Rvd25yZXYueG1sRI9BawIxFITvgv8hvEJvNau0UteNIhax1FNtvT82bzdr&#10;k5dlE3XrrzeFgsdhZr5himXvrDhTFxrPCsajDARx6XXDtYLvr83TK4gQkTVaz6TglwIsF8NBgbn2&#10;F/6k8z7WIkE45KjAxNjmUobSkMMw8i1x8irfOYxJdrXUHV4S3Fk5ybKpdNhwWjDY0tpQ+bM/OQUf&#10;s3G1PfW76xvauNo+Hw72aDZKPT70qzmISH28h//b71rB5GU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Sass3FAAAA3AAAAA8AAAAAAAAAAAAAAAAAlwIAAGRycy9k&#10;b3ducmV2LnhtbFBLBQYAAAAABAAEAPUAAACJAwAAAAA=&#10;" fillcolor="#77933c" strokecolor="#77933c">
                      <v:textbox>
                        <w:txbxContent>
                          <w:p w14:paraId="7E476FEA" w14:textId="77777777" w:rsidR="00476BB0" w:rsidRDefault="00476BB0" w:rsidP="008300F2">
                            <w:pPr>
                              <w:rPr>
                                <w:rFonts w:eastAsia="Times New Roman"/>
                              </w:rPr>
                            </w:pPr>
                          </w:p>
                        </w:txbxContent>
                      </v:textbox>
                    </v:oval>
                    <v:oval id="Oval 260" o:spid="_x0000_s1287" style="position:absolute;left:2335431;top:6410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zNHtwAAA&#10;ANwAAAAPAAAAZHJzL2Rvd25yZXYueG1sRE9Ni8IwEL0L+x/CLHjTVBHRrlFkF3HRk7reh2Zsqsmk&#10;NFG7/npzEDw+3vds0TorbtSEyrOCQT8DQVx4XXGp4O+w6k1AhIis0XomBf8UYDH/6Mww1/7OO7rt&#10;YylSCIccFZgY61zKUBhyGPq+Jk7cyTcOY4JNKXWD9xTurBxm2Vg6rDg1GKzp21Bx2V+dgs10cFpf&#10;2+3jB21crkfHoz2blVLdz3b5BSJSG9/il/tXKxiO0/x0Jh0BOX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zNHtwAAAANwAAAAPAAAAAAAAAAAAAAAAAJcCAABkcnMvZG93bnJl&#10;di54bWxQSwUGAAAAAAQABAD1AAAAhAMAAAAA&#10;" fillcolor="#77933c" strokecolor="#77933c">
                      <v:textbox>
                        <w:txbxContent>
                          <w:p w14:paraId="4EE4225A" w14:textId="77777777" w:rsidR="00476BB0" w:rsidRDefault="00476BB0" w:rsidP="008300F2">
                            <w:pPr>
                              <w:rPr>
                                <w:rFonts w:eastAsia="Times New Roman"/>
                              </w:rPr>
                            </w:pPr>
                          </w:p>
                        </w:txbxContent>
                      </v:textbox>
                    </v:oval>
                    <v:oval id="Oval 261" o:spid="_x0000_s1288" style="position:absolute;left:2323692;top:121540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gHR2xAAA&#10;ANwAAAAPAAAAZHJzL2Rvd25yZXYueG1sRI9PawIxFMTvBb9DeEJvNbtSpK5GEUWUeqp/7o/Nc7Nt&#10;8rJsoq799KZQ8DjMzG+Y6bxzVlypDbVnBfkgA0Fcel1zpeB4WL99gAgRWaP1TAruFGA+671MsdD+&#10;xl903cdKJAiHAhWYGJtCylAachgGviFO3tm3DmOSbSV1i7cEd1YOs2wkHdacFgw2tDRU/uwvTsHn&#10;OD9vLt3ud4U2Ljbvp5P9NmulXvvdYgIiUhef4f/2VisYjnL4O5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B0dsQAAADcAAAADwAAAAAAAAAAAAAAAACXAgAAZHJzL2Rv&#10;d25yZXYueG1sUEsFBgAAAAAEAAQA9QAAAIgDAAAAAA==&#10;" fillcolor="#77933c" strokecolor="#77933c">
                      <v:textbox>
                        <w:txbxContent>
                          <w:p w14:paraId="1811308F" w14:textId="77777777" w:rsidR="00476BB0" w:rsidRDefault="00476BB0" w:rsidP="008300F2">
                            <w:pPr>
                              <w:rPr>
                                <w:rFonts w:eastAsia="Times New Roman"/>
                              </w:rPr>
                            </w:pPr>
                          </w:p>
                        </w:txbxContent>
                      </v:textbox>
                    </v:oval>
                    <v:oval id="Oval 262" o:spid="_x0000_s1289" style="position:absolute;left:2458484;top:4071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UuoBxAAA&#10;ANwAAAAPAAAAZHJzL2Rvd25yZXYueG1sRI9PawIxFMTvBb9DeEJvNetSpK5GEUWUeqp/7o/Nc7Nt&#10;8rJsoq799KZQ8DjMzG+Y6bxzVlypDbVnBcNBBoK49LrmSsHxsH77ABEiskbrmRTcKcB81nuZYqH9&#10;jb/ouo+VSBAOBSowMTaFlKE05DAMfEOcvLNvHcYk20rqFm8J7qzMs2wkHdacFgw2tDRU/uwvTsHn&#10;eHjeXLrd7wptXGzeTyf7bdZKvfa7xQREpC4+w//trVaQj3L4O5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FLqAcQAAADcAAAADwAAAAAAAAAAAAAAAACXAgAAZHJzL2Rv&#10;d25yZXYueG1sUEsFBgAAAAAEAAQA9QAAAIgDAAAAAA==&#10;" fillcolor="#77933c" strokecolor="#77933c">
                      <v:textbox>
                        <w:txbxContent>
                          <w:p w14:paraId="6CBF7B1F" w14:textId="77777777" w:rsidR="00476BB0" w:rsidRDefault="00476BB0" w:rsidP="008300F2">
                            <w:pPr>
                              <w:rPr>
                                <w:rFonts w:eastAsia="Times New Roman"/>
                              </w:rPr>
                            </w:pPr>
                          </w:p>
                        </w:txbxContent>
                      </v:textbox>
                    </v:oval>
                    <v:oval id="Oval 263" o:spid="_x0000_s1290" style="position:absolute;left:2936859;top:2987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Hk+axAAA&#10;ANwAAAAPAAAAZHJzL2Rvd25yZXYueG1sRI9BawIxFITvgv8hPMGbZtUidmsUaRHFnrT1/tg8N9sm&#10;L8sm6tpfbwqCx2FmvmHmy9ZZcaEmVJ4VjIYZCOLC64pLBd9f68EMRIjIGq1nUnCjAMtFtzPHXPsr&#10;7+lyiKVIEA45KjAx1rmUoTDkMAx9TZy8k28cxiSbUuoGrwnurBxn2VQ6rDgtGKzp3VDxezg7BbvX&#10;0Wlzbj//PtDG1ebleLQ/Zq1Uv9eu3kBEauMz/GhvtYLxdAL/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x5PmsQAAADcAAAADwAAAAAAAAAAAAAAAACXAgAAZHJzL2Rv&#10;d25yZXYueG1sUEsFBgAAAAAEAAQA9QAAAIgDAAAAAA==&#10;" fillcolor="#77933c" strokecolor="#77933c">
                      <v:textbox>
                        <w:txbxContent>
                          <w:p w14:paraId="12579FFC" w14:textId="77777777" w:rsidR="00476BB0" w:rsidRDefault="00476BB0" w:rsidP="008300F2">
                            <w:pPr>
                              <w:rPr>
                                <w:rFonts w:eastAsia="Times New Roman"/>
                              </w:rPr>
                            </w:pPr>
                          </w:p>
                        </w:txbxContent>
                      </v:textbox>
                    </v:oval>
                    <v:oval id="Oval 264" o:spid="_x0000_s1291" style="position:absolute;left:2556303;top:40090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99fuwwAA&#10;ANwAAAAPAAAAZHJzL2Rvd25yZXYueG1sRI9BawIxFITvBf9DeIK3mlVE6moUUUSpp1q9PzbPzWry&#10;smyirv31plDocZiZb5jZonVW3KkJlWcFg34GgrjwuuJSwfF78/4BIkRkjdYzKXhSgMW88zbDXPsH&#10;f9H9EEuRIBxyVGBirHMpQ2HIYej7mjh5Z984jEk2pdQNPhLcWTnMsrF0WHFaMFjTylBxPdycgs/J&#10;4Ly9tfufNdq43I5OJ3sxG6V63XY5BRGpjf/hv/ZOKxiOR/B7Jh0BOX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99fuwwAAANwAAAAPAAAAAAAAAAAAAAAAAJcCAABkcnMvZG93&#10;bnJldi54bWxQSwUGAAAAAAQABAD1AAAAhwMAAAAA&#10;" fillcolor="#77933c" strokecolor="#77933c">
                      <v:textbox>
                        <w:txbxContent>
                          <w:p w14:paraId="3518C8E0" w14:textId="77777777" w:rsidR="00476BB0" w:rsidRDefault="00476BB0" w:rsidP="008300F2">
                            <w:pPr>
                              <w:rPr>
                                <w:rFonts w:eastAsia="Times New Roman"/>
                              </w:rPr>
                            </w:pPr>
                          </w:p>
                        </w:txbxContent>
                      </v:textbox>
                    </v:oval>
                    <v:oval id="Oval 265" o:spid="_x0000_s1292" style="position:absolute;left:2616135;top:6764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u3J1xAAA&#10;ANwAAAAPAAAAZHJzL2Rvd25yZXYueG1sRI9BawIxFITvgv8hPMGbZhUrdmsUaRHFnrT1/tg8N9sm&#10;L8sm6tpfbwqCx2FmvmHmy9ZZcaEmVJ4VjIYZCOLC64pLBd9f68EMRIjIGq1nUnCjAMtFtzPHXPsr&#10;7+lyiKVIEA45KjAx1rmUoTDkMAx9TZy8k28cxiSbUuoGrwnurBxn2VQ6rDgtGKzp3VDxezg7BbvX&#10;0Wlzbj//PtDG1WZyPNofs1aq32tXbyAitfEZfrS3WsF4+gL/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7tydcQAAADcAAAADwAAAAAAAAAAAAAAAACXAgAAZHJzL2Rv&#10;d25yZXYueG1sUEsFBgAAAAAEAAQA9QAAAIgDAAAAAA==&#10;" fillcolor="#77933c" strokecolor="#77933c">
                      <v:textbox>
                        <w:txbxContent>
                          <w:p w14:paraId="109DF16D" w14:textId="77777777" w:rsidR="00476BB0" w:rsidRDefault="00476BB0" w:rsidP="008300F2">
                            <w:pPr>
                              <w:rPr>
                                <w:rFonts w:eastAsia="Times New Roman"/>
                              </w:rPr>
                            </w:pPr>
                          </w:p>
                        </w:txbxContent>
                      </v:textbox>
                    </v:oval>
                    <v:oval id="Oval 266" o:spid="_x0000_s1293" style="position:absolute;left:2881146;top:91226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aewCwwAA&#10;ANwAAAAPAAAAZHJzL2Rvd25yZXYueG1sRI9BawIxFITvhf6H8ArealaRRbdGEUUs7Umt98fmuVlN&#10;XpZN1G1/fSMIHoeZ+YaZzjtnxZXaUHtWMOhnIIhLr2uuFPzs1+9jECEia7SeScEvBZjPXl+mWGh/&#10;4y1dd7ESCcKhQAUmxqaQMpSGHIa+b4iTd/Stw5hkW0nd4i3BnZXDLMulw5rTgsGGlobK8+7iFHxN&#10;BsfNpfv+W6GNi83ocLAns1aq99YtPkBE6uIz/Gh/agXDPIf7mXQE5Ow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aewCwwAAANwAAAAPAAAAAAAAAAAAAAAAAJcCAABkcnMvZG93&#10;bnJldi54bWxQSwUGAAAAAAQABAD1AAAAhwMAAAAA&#10;" fillcolor="#77933c" strokecolor="#77933c">
                      <v:textbox>
                        <w:txbxContent>
                          <w:p w14:paraId="3B2BB9B4" w14:textId="77777777" w:rsidR="00476BB0" w:rsidRDefault="00476BB0" w:rsidP="008300F2">
                            <w:pPr>
                              <w:rPr>
                                <w:rFonts w:eastAsia="Times New Roman"/>
                              </w:rPr>
                            </w:pPr>
                          </w:p>
                        </w:txbxContent>
                      </v:textbox>
                    </v:oval>
                    <v:oval id="Oval 267" o:spid="_x0000_s1294" style="position:absolute;left:2701024;top:78806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JUmZxAAA&#10;ANwAAAAPAAAAZHJzL2Rvd25yZXYueG1sRI9BawIxFITvBf9DeII3zSpi7dYo0iKKPWnr/bF5brZN&#10;XpZN1NVfbwShx2FmvmFmi9ZZcaYmVJ4VDAcZCOLC64pLBT/fq/4URIjIGq1nUnClAIt552WGufYX&#10;3tF5H0uRIBxyVGBirHMpQ2HIYRj4mjh5R984jEk2pdQNXhLcWTnKsol0WHFaMFjTh6Hib39yCrZv&#10;w+P61H7dPtHG5Xp8ONhfs1Kq122X7yAitfE//GxvtILR5BU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CVJmcQAAADcAAAADwAAAAAAAAAAAAAAAACXAgAAZHJzL2Rv&#10;d25yZXYueG1sUEsFBgAAAAAEAAQA9QAAAIgDAAAAAA==&#10;" fillcolor="#77933c" strokecolor="#77933c">
                      <v:textbox>
                        <w:txbxContent>
                          <w:p w14:paraId="23AF094B" w14:textId="77777777" w:rsidR="00476BB0" w:rsidRDefault="00476BB0" w:rsidP="008300F2">
                            <w:pPr>
                              <w:rPr>
                                <w:rFonts w:eastAsia="Times New Roman"/>
                              </w:rPr>
                            </w:pPr>
                          </w:p>
                        </w:txbxContent>
                      </v:textbox>
                    </v:oval>
                    <v:oval id="Oval 268" o:spid="_x0000_s1295" style="position:absolute;left:1860319;top:54579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ut3rwAAA&#10;ANwAAAAPAAAAZHJzL2Rvd25yZXYueG1sRE9Ni8IwEL0L+x/CLHjTVBHRrlFkF3HRk7reh2Zsqsmk&#10;NFG7/npzEDw+3vds0TorbtSEyrOCQT8DQVx4XXGp4O+w6k1AhIis0XomBf8UYDH/6Mww1/7OO7rt&#10;YylSCIccFZgY61zKUBhyGPq+Jk7cyTcOY4JNKXWD9xTurBxm2Vg6rDg1GKzp21Bx2V+dgs10cFpf&#10;2+3jB21crkfHoz2blVLdz3b5BSJSG9/il/tXKxiO09p0Jh0BOX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Vut3rwAAAANwAAAAPAAAAAAAAAAAAAAAAAJcCAABkcnMvZG93bnJl&#10;di54bWxQSwUGAAAAAAQABAD1AAAAhAMAAAAA&#10;" fillcolor="#77933c" strokecolor="#77933c">
                      <v:textbox>
                        <w:txbxContent>
                          <w:p w14:paraId="75FDE6D5" w14:textId="77777777" w:rsidR="00476BB0" w:rsidRDefault="00476BB0" w:rsidP="008300F2">
                            <w:pPr>
                              <w:rPr>
                                <w:rFonts w:eastAsia="Times New Roman"/>
                              </w:rPr>
                            </w:pPr>
                          </w:p>
                        </w:txbxContent>
                      </v:textbox>
                    </v:oval>
                    <v:oval id="Oval 269" o:spid="_x0000_s1296" style="position:absolute;left:2003243;top:22788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9nhwwwAA&#10;ANwAAAAPAAAAZHJzL2Rvd25yZXYueG1sRI9BawIxFITvBf9DeIK3mlVE6moUUUSpp1q9PzbPzWry&#10;smyirv31plDocZiZb5jZonVW3KkJlWcFg34GgrjwuuJSwfF78/4BIkRkjdYzKXhSgMW88zbDXPsH&#10;f9H9EEuRIBxyVGBirHMpQ2HIYej7mjh5Z984jEk2pdQNPhLcWTnMsrF0WHFaMFjTylBxPdycgs/J&#10;4Ly9tfufNdq43I5OJ3sxG6V63XY5BRGpjf/hv/ZOKxiOJ/B7Jh0BOX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9nhwwwAAANwAAAAPAAAAAAAAAAAAAAAAAJcCAABkcnMvZG93&#10;bnJldi54bWxQSwUGAAAAAAQABAD1AAAAhwMAAAAA&#10;" fillcolor="#77933c" strokecolor="#77933c">
                      <v:textbox>
                        <w:txbxContent>
                          <w:p w14:paraId="5556081F" w14:textId="77777777" w:rsidR="00476BB0" w:rsidRDefault="00476BB0" w:rsidP="008300F2">
                            <w:pPr>
                              <w:rPr>
                                <w:rFonts w:eastAsia="Times New Roman"/>
                              </w:rPr>
                            </w:pPr>
                          </w:p>
                        </w:txbxContent>
                      </v:textbox>
                    </v:oval>
                    <v:oval id="Oval 270" o:spid="_x0000_s1297" style="position:absolute;left:2430526;top:119642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FUcwwgAA&#10;ANwAAAAPAAAAZHJzL2Rvd25yZXYueG1sRE/Pa8IwFL4L+x/CG+ymqTLmrI0iG6LM07p5fzSvTbfk&#10;pTRR6/765SB4/Ph+F+vBWXGmPrSeFUwnGQjiyuuWGwXfX9vxK4gQkTVaz6TgSgHWq4dRgbn2F/6k&#10;cxkbkUI45KjAxNjlUobKkMMw8R1x4mrfO4wJ9o3UPV5SuLNylmUv0mHLqcFgR2+Gqt/y5BR8LKb1&#10;7jQc/t7Rxs3u+Xi0P2ar1NPjsFmCiDTEu/jm3msFs3man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4VRzDCAAAA3AAAAA8AAAAAAAAAAAAAAAAAlwIAAGRycy9kb3du&#10;cmV2LnhtbFBLBQYAAAAABAAEAPUAAACGAwAAAAA=&#10;" fillcolor="#77933c" strokecolor="#77933c">
                      <v:textbox>
                        <w:txbxContent>
                          <w:p w14:paraId="0607BEA1" w14:textId="77777777" w:rsidR="00476BB0" w:rsidRDefault="00476BB0" w:rsidP="008300F2">
                            <w:pPr>
                              <w:rPr>
                                <w:rFonts w:eastAsia="Times New Roman"/>
                              </w:rPr>
                            </w:pPr>
                          </w:p>
                        </w:txbxContent>
                      </v:textbox>
                    </v:oval>
                    <v:oval id="Oval 271" o:spid="_x0000_s1298" style="position:absolute;left:2726741;top:11833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WeKrxAAA&#10;ANwAAAAPAAAAZHJzL2Rvd25yZXYueG1sRI9BawIxFITvBf9DeIXeNLsi1W6NIopY9KTW+2Pz3Gyb&#10;vCybqNv++kYQehxm5htmOu+cFVdqQ+1ZQT7IQBCXXtdcKfg8rvsTECEia7SeScEPBZjPek9TLLS/&#10;8Z6uh1iJBOFQoAITY1NIGUpDDsPAN8TJO/vWYUyyraRu8Zbgzsphlr1KhzWnBYMNLQ2V34eLU7B9&#10;y8+bS7f7XaGNi83odLJfZq3Uy3O3eAcRqYv/4Uf7QysYjn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Vniq8QAAADcAAAADwAAAAAAAAAAAAAAAACXAgAAZHJzL2Rv&#10;d25yZXYueG1sUEsFBgAAAAAEAAQA9QAAAIgDAAAAAA==&#10;" fillcolor="#77933c" strokecolor="#77933c">
                      <v:textbox>
                        <w:txbxContent>
                          <w:p w14:paraId="24C00496" w14:textId="77777777" w:rsidR="00476BB0" w:rsidRDefault="00476BB0" w:rsidP="008300F2">
                            <w:pPr>
                              <w:rPr>
                                <w:rFonts w:eastAsia="Times New Roman"/>
                              </w:rPr>
                            </w:pPr>
                          </w:p>
                        </w:txbxContent>
                      </v:textbox>
                    </v:oval>
                    <v:oval id="Oval 272" o:spid="_x0000_s1299" style="position:absolute;left:2554896;top:89263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i3zcxAAA&#10;ANwAAAAPAAAAZHJzL2Rvd25yZXYueG1sRI9BawIxFITvBf9DeEJvmnUp1a5GEYtY6kmt98fmuVlN&#10;XpZN1G1/fVMQehxm5htmtuicFTdqQ+1ZwWiYgSAuva65UvB1WA8mIEJE1mg9k4JvCrCY955mWGh/&#10;5x3d9rESCcKhQAUmxqaQMpSGHIahb4iTd/Ktw5hkW0nd4j3BnZV5lr1KhzWnBYMNrQyVl/3VKfh8&#10;G50212778442Ljcvx6M9m7VSz/1uOQURqYv/4Uf7QyvIx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Yt83MQAAADcAAAADwAAAAAAAAAAAAAAAACXAgAAZHJzL2Rv&#10;d25yZXYueG1sUEsFBgAAAAAEAAQA9QAAAIgDAAAAAA==&#10;" fillcolor="#77933c" strokecolor="#77933c">
                      <v:textbox>
                        <w:txbxContent>
                          <w:p w14:paraId="4A446E6B" w14:textId="77777777" w:rsidR="00476BB0" w:rsidRDefault="00476BB0" w:rsidP="008300F2">
                            <w:pPr>
                              <w:rPr>
                                <w:rFonts w:eastAsia="Times New Roman"/>
                              </w:rPr>
                            </w:pPr>
                          </w:p>
                        </w:txbxContent>
                      </v:textbox>
                    </v:oval>
                    <v:oval id="Oval 273" o:spid="_x0000_s1300" style="position:absolute;left:2822294;top:69634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x9lHxQAA&#10;ANwAAAAPAAAAZHJzL2Rvd25yZXYueG1sRI9BawIxFITvBf9DeEJvNastta5GkRZR9ORa74/Nc7Nt&#10;8rJsom799aZQ6HGYmW+Y2aJzVlyoDbVnBcNBBoK49LrmSsHnYfX0BiJEZI3WMyn4oQCLee9hhrn2&#10;V97TpYiVSBAOOSowMTa5lKE05DAMfEOcvJNvHcYk20rqFq8J7qwcZdmrdFhzWjDY0Luh8rs4OwXb&#10;yfC0Pne72wfauFy/HI/2y6yUeux3yymISF38D/+1N1rBaPw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7H2UfFAAAA3AAAAA8AAAAAAAAAAAAAAAAAlwIAAGRycy9k&#10;b3ducmV2LnhtbFBLBQYAAAAABAAEAPUAAACJAwAAAAA=&#10;" fillcolor="#77933c" strokecolor="#77933c">
                      <v:textbox>
                        <w:txbxContent>
                          <w:p w14:paraId="276CF569" w14:textId="77777777" w:rsidR="00476BB0" w:rsidRDefault="00476BB0" w:rsidP="008300F2">
                            <w:pPr>
                              <w:rPr>
                                <w:rFonts w:eastAsia="Times New Roman"/>
                              </w:rPr>
                            </w:pPr>
                          </w:p>
                        </w:txbxContent>
                      </v:textbox>
                    </v:oval>
                    <v:oval id="Oval 274" o:spid="_x0000_s1301" style="position:absolute;left:2284337;top:33746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LkEzxAAA&#10;ANwAAAAPAAAAZHJzL2Rvd25yZXYueG1sRI9BawIxFITvBf9DeII3zSpi7dYo0iKKPWnr/bF5brZN&#10;XpZN1NVfbwShx2FmvmFmi9ZZcaYmVJ4VDAcZCOLC64pLBT/fq/4URIjIGq1nUnClAIt552WGufYX&#10;3tF5H0uRIBxyVGBirHMpQ2HIYRj4mjh5R984jEk2pdQNXhLcWTnKsol0WHFaMFjTh6Hib39yCrZv&#10;w+P61H7dPtHG5Xp8ONhfs1Kq122X7yAitfE//GxvtILR6xg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S5BM8QAAADcAAAADwAAAAAAAAAAAAAAAACXAgAAZHJzL2Rv&#10;d25yZXYueG1sUEsFBgAAAAAEAAQA9QAAAIgDAAAAAA==&#10;" fillcolor="#77933c" strokecolor="#77933c">
                      <v:textbox>
                        <w:txbxContent>
                          <w:p w14:paraId="5DCD9085" w14:textId="77777777" w:rsidR="00476BB0" w:rsidRDefault="00476BB0" w:rsidP="008300F2">
                            <w:pPr>
                              <w:rPr>
                                <w:rFonts w:eastAsia="Times New Roman"/>
                              </w:rPr>
                            </w:pPr>
                          </w:p>
                        </w:txbxContent>
                      </v:textbox>
                    </v:oval>
                    <v:oval id="Oval 275" o:spid="_x0000_s1302" style="position:absolute;left:2909769;top:80296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uSoxQAA&#10;ANwAAAAPAAAAZHJzL2Rvd25yZXYueG1sRI9BawIxFITvBf9DeEJvNau0ta5GkRZR9ORa74/Nc7Nt&#10;8rJsom799aZQ6HGYmW+Y2aJzVlyoDbVnBcNBBoK49LrmSsHnYfX0BiJEZI3WMyn4oQCLee9hhrn2&#10;V97TpYiVSBAOOSowMTa5lKE05DAMfEOcvJNvHcYk20rqFq8J7qwcZdmrdFhzWjDY0Luh8rs4OwXb&#10;yfC0Pne72wfauFw/H4/2y6yUeux3yymISF38D/+1N1rBaPwC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5i5KjFAAAA3AAAAA8AAAAAAAAAAAAAAAAAlwIAAGRycy9k&#10;b3ducmV2LnhtbFBLBQYAAAAABAAEAPUAAACJAwAAAAA=&#10;" fillcolor="#77933c" strokecolor="#77933c">
                      <v:textbox>
                        <w:txbxContent>
                          <w:p w14:paraId="2CD78E6A" w14:textId="77777777" w:rsidR="00476BB0" w:rsidRDefault="00476BB0" w:rsidP="008300F2">
                            <w:pPr>
                              <w:rPr>
                                <w:rFonts w:eastAsia="Times New Roman"/>
                              </w:rPr>
                            </w:pPr>
                          </w:p>
                        </w:txbxContent>
                      </v:textbox>
                    </v:oval>
                    <v:oval id="Oval 276" o:spid="_x0000_s1303" style="position:absolute;left:2602795;top:3024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sHrfxAAA&#10;ANwAAAAPAAAAZHJzL2Rvd25yZXYueG1sRI9BawIxFITvBf9DeII3zSpi7dYo0iKKPWnr/bF5brZN&#10;XpZN1NVfbwShx2FmvmFmi9ZZcaYmVJ4VDAcZCOLC64pLBT/fq/4URIjIGq1nUnClAIt552WGufYX&#10;3tF5H0uRIBxyVGBirHMpQ2HIYRj4mjh5R984jEk2pdQNXhLcWTnKsol0WHFaMFjTh6Hib39yCrZv&#10;w+P61H7dPtHG5Xp8ONhfs1Kq122X7yAitfE//GxvtILR6wQe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rB638QAAADcAAAADwAAAAAAAAAAAAAAAACXAgAAZHJzL2Rv&#10;d25yZXYueG1sUEsFBgAAAAAEAAQA9QAAAIgDAAAAAA==&#10;" fillcolor="#77933c" strokecolor="#77933c">
                      <v:textbox>
                        <w:txbxContent>
                          <w:p w14:paraId="7E9BEAA5" w14:textId="77777777" w:rsidR="00476BB0" w:rsidRDefault="00476BB0" w:rsidP="008300F2">
                            <w:pPr>
                              <w:rPr>
                                <w:rFonts w:eastAsia="Times New Roman"/>
                              </w:rPr>
                            </w:pPr>
                          </w:p>
                        </w:txbxContent>
                      </v:textbox>
                    </v:oval>
                    <v:oval id="Oval 277" o:spid="_x0000_s1304" style="position:absolute;left:2622837;top:118693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N9ExAAA&#10;ANwAAAAPAAAAZHJzL2Rvd25yZXYueG1sRI9BawIxFITvgv8hPMGbZhWpdmsUaRHFnrT1/tg8N9sm&#10;L8sm6tpfbwqCx2FmvmHmy9ZZcaEmVJ4VjIYZCOLC64pLBd9f68EMRIjIGq1nUnCjAMtFtzPHXPsr&#10;7+lyiKVIEA45KjAx1rmUoTDkMAx9TZy8k28cxiSbUuoGrwnurBxn2Yt0WHFaMFjTu6Hi93B2Cnav&#10;o9Pm3H7+faCNq83keLQ/Zq1Uv9eu3kBEauMz/GhvtYLxdA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fzfRMQAAADcAAAADwAAAAAAAAAAAAAAAACXAgAAZHJzL2Rv&#10;d25yZXYueG1sUEsFBgAAAAAEAAQA9QAAAIgDAAAAAA==&#10;" fillcolor="#77933c" strokecolor="#77933c">
                      <v:textbox>
                        <w:txbxContent>
                          <w:p w14:paraId="2BC9269A" w14:textId="77777777" w:rsidR="00476BB0" w:rsidRDefault="00476BB0" w:rsidP="008300F2">
                            <w:pPr>
                              <w:rPr>
                                <w:rFonts w:eastAsia="Times New Roman"/>
                              </w:rPr>
                            </w:pPr>
                          </w:p>
                        </w:txbxContent>
                      </v:textbox>
                    </v:oval>
                    <v:oval id="Oval 278" o:spid="_x0000_s1305" style="position:absolute;left:2781245;top:128913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Y0s2wgAA&#10;ANwAAAAPAAAAZHJzL2Rvd25yZXYueG1sRE/Pa8IwFL4L+x/CG+ymqTLmrI0iG6LM07p5fzSvTbfk&#10;pTRR6/765SB4/Ph+F+vBWXGmPrSeFUwnGQjiyuuWGwXfX9vxK4gQkTVaz6TgSgHWq4dRgbn2F/6k&#10;cxkbkUI45KjAxNjlUobKkMMw8R1x4mrfO4wJ9o3UPV5SuLNylmUv0mHLqcFgR2+Gqt/y5BR8LKb1&#10;7jQc/t7Rxs3u+Xi0P2ar1NPjsFmCiDTEu/jm3msFs3lam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BjSzbCAAAA3AAAAA8AAAAAAAAAAAAAAAAAlwIAAGRycy9kb3du&#10;cmV2LnhtbFBLBQYAAAAABAAEAPUAAACGAwAAAAA=&#10;" fillcolor="#77933c" strokecolor="#77933c">
                      <v:textbox>
                        <w:txbxContent>
                          <w:p w14:paraId="08827E46" w14:textId="77777777" w:rsidR="00476BB0" w:rsidRDefault="00476BB0" w:rsidP="008300F2">
                            <w:pPr>
                              <w:rPr>
                                <w:rFonts w:eastAsia="Times New Roman"/>
                              </w:rPr>
                            </w:pPr>
                          </w:p>
                        </w:txbxContent>
                      </v:textbox>
                    </v:oval>
                    <v:oval id="Oval 279" o:spid="_x0000_s1306" style="position:absolute;left:2777092;top:4023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6txQAA&#10;ANwAAAAPAAAAZHJzL2Rvd25yZXYueG1sRI9BawIxFITvgv8hvEJvNauUWteNIhax1FNtvT82bzdr&#10;k5dlE3XrrzeFgsdhZr5himXvrDhTFxrPCsajDARx6XXDtYLvr83TK4gQkTVaz6TglwIsF8NBgbn2&#10;F/6k8z7WIkE45KjAxNjmUobSkMMw8i1x8irfOYxJdrXUHV4S3Fk5ybIX6bDhtGCwpbWh8md/cgo+&#10;ZuNqe+p31ze0cbV9Phzs0WyUenzoV3MQkfp4D/+337WCyX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8v7q3FAAAA3AAAAA8AAAAAAAAAAAAAAAAAlwIAAGRycy9k&#10;b3ducmV2LnhtbFBLBQYAAAAABAAEAPUAAACJAwAAAAA=&#10;" fillcolor="#77933c" strokecolor="#77933c">
                      <v:textbox>
                        <w:txbxContent>
                          <w:p w14:paraId="6A1A60C1" w14:textId="77777777" w:rsidR="00476BB0" w:rsidRDefault="00476BB0" w:rsidP="008300F2">
                            <w:pPr>
                              <w:rPr>
                                <w:rFonts w:eastAsia="Times New Roman"/>
                              </w:rPr>
                            </w:pPr>
                          </w:p>
                        </w:txbxContent>
                      </v:textbox>
                    </v:oval>
                    <v:oval id="Oval 280" o:spid="_x0000_s1307" style="position:absolute;left:2228321;top:9484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wDcXwAAA&#10;ANwAAAAPAAAAZHJzL2Rvd25yZXYueG1sRE9Ni8IwEL0L+x/CLHjTVBHRrlFkF3HRk7reh2Zsqsmk&#10;NFG7/npzEDw+3vds0TorbtSEyrOCQT8DQVx4XXGp4O+w6k1AhIis0XomBf8UYDH/6Mww1/7OO7rt&#10;YylSCIccFZgY61zKUBhyGPq+Jk7cyTcOY4JNKXWD9xTurBxm2Vg6rDg1GKzp21Bx2V+dgs10cFpf&#10;2+3jB21crkfHoz2blVLdz3b5BSJSG9/il/tXKxhO0vx0Jh0BOX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wDcXwAAAANwAAAAPAAAAAAAAAAAAAAAAAJcCAABkcnMvZG93bnJl&#10;di54bWxQSwUGAAAAAAQABAD1AAAAhAMAAAAA&#10;" fillcolor="#77933c" strokecolor="#77933c">
                      <v:textbox>
                        <w:txbxContent>
                          <w:p w14:paraId="17C64A0F" w14:textId="77777777" w:rsidR="00476BB0" w:rsidRDefault="00476BB0" w:rsidP="008300F2">
                            <w:pPr>
                              <w:rPr>
                                <w:rFonts w:eastAsia="Times New Roman"/>
                              </w:rPr>
                            </w:pPr>
                          </w:p>
                        </w:txbxContent>
                      </v:textbox>
                    </v:oval>
                    <v:oval id="Oval 281" o:spid="_x0000_s1308" style="position:absolute;left:3016890;top:81870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jJKMwwAA&#10;ANwAAAAPAAAAZHJzL2Rvd25yZXYueG1sRI9BawIxFITvhf6H8AreanZFRLdGkRax2JNa74/Nc7Oa&#10;vCybqFt/vSkIHoeZ+YaZzjtnxYXaUHtWkPczEMSl1zVXCn53y/cxiBCRNVrPpOCPAsxnry9TLLS/&#10;8oYu21iJBOFQoAITY1NIGUpDDkPfN8TJO/jWYUyyraRu8ZrgzspBlo2kw5rTgsGGPg2Vp+3ZKVhP&#10;8sPq3P3cvtDGxWq439ujWSrVe+sWHyAidfEZfrS/tYLBOIf/M+kIyN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0jJKMwwAAANwAAAAPAAAAAAAAAAAAAAAAAJcCAABkcnMvZG93&#10;bnJldi54bWxQSwUGAAAAAAQABAD1AAAAhwMAAAAA&#10;" fillcolor="#77933c" strokecolor="#77933c">
                      <v:textbox>
                        <w:txbxContent>
                          <w:p w14:paraId="71010A0C" w14:textId="77777777" w:rsidR="00476BB0" w:rsidRDefault="00476BB0" w:rsidP="008300F2">
                            <w:pPr>
                              <w:rPr>
                                <w:rFonts w:eastAsia="Times New Roman"/>
                              </w:rPr>
                            </w:pPr>
                          </w:p>
                        </w:txbxContent>
                      </v:textbox>
                    </v:oval>
                    <v:oval id="Oval 282" o:spid="_x0000_s1309" style="position:absolute;left:2069381;top:83596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Xgz7wwAA&#10;ANwAAAAPAAAAZHJzL2Rvd25yZXYueG1sRI9BawIxFITvQv9DeAVvmnWRolujiCKWeqrW+2Pz3Kwm&#10;L8sm6ra/vhEKHoeZ+YaZLTpnxY3aUHtWMBpmIIhLr2uuFHwfNoMJiBCRNVrPpOCHAizmL70ZFtrf&#10;+Ytu+1iJBOFQoAITY1NIGUpDDsPQN8TJO/nWYUyyraRu8Z7gzso8y96kw5rTgsGGVobKy/7qFHxO&#10;R6fttdv9rtHG5XZ8PNqz2SjVf+2W7yAidfEZ/m9/aAX5JIfHmXQE5Pw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Xgz7wwAAANwAAAAPAAAAAAAAAAAAAAAAAJcCAABkcnMvZG93&#10;bnJldi54bWxQSwUGAAAAAAQABAD1AAAAhwMAAAAA&#10;" fillcolor="#77933c" strokecolor="#77933c">
                      <v:textbox>
                        <w:txbxContent>
                          <w:p w14:paraId="12402734" w14:textId="77777777" w:rsidR="00476BB0" w:rsidRDefault="00476BB0" w:rsidP="008300F2">
                            <w:pPr>
                              <w:rPr>
                                <w:rFonts w:eastAsia="Times New Roman"/>
                              </w:rPr>
                            </w:pPr>
                          </w:p>
                        </w:txbxContent>
                      </v:textbox>
                    </v:oval>
                    <v:oval id="Oval 283" o:spid="_x0000_s1310" style="position:absolute;left:2027084;top:94372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EqlgxAAA&#10;ANwAAAAPAAAAZHJzL2Rvd25yZXYueG1sRI9BawIxFITvgv8hPMGbZtUidmsUaRHFnrT1/tg8N9sm&#10;L8sm6tpfbwqCx2FmvmHmy9ZZcaEmVJ4VjIYZCOLC64pLBd9f68EMRIjIGq1nUnCjAMtFtzPHXPsr&#10;7+lyiKVIEA45KjAx1rmUoTDkMAx9TZy8k28cxiSbUuoGrwnurBxn2VQ6rDgtGKzp3VDxezg7BbvX&#10;0Wlzbj//PtDG1ebleLQ/Zq1Uv9eu3kBEauMz/GhvtYLxbAL/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xKpYMQAAADcAAAADwAAAAAAAAAAAAAAAACXAgAAZHJzL2Rv&#10;d25yZXYueG1sUEsFBgAAAAAEAAQA9QAAAIgDAAAAAA==&#10;" fillcolor="#77933c" strokecolor="#77933c">
                      <v:textbox>
                        <w:txbxContent>
                          <w:p w14:paraId="471F64AC" w14:textId="77777777" w:rsidR="00476BB0" w:rsidRDefault="00476BB0" w:rsidP="008300F2">
                            <w:pPr>
                              <w:rPr>
                                <w:rFonts w:eastAsia="Times New Roman"/>
                              </w:rPr>
                            </w:pPr>
                          </w:p>
                        </w:txbxContent>
                      </v:textbox>
                    </v:oval>
                    <v:oval id="Oval 284" o:spid="_x0000_s1311" style="position:absolute;left:2987703;top:60793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nqhbxwAA&#10;ANwAAAAPAAAAZHJzL2Rvd25yZXYueG1sRI9Ba8JAFITvhf6H5RV6kWZTUQnRVWxLpAc91NZDbo/s&#10;axLMvg3ZNYn/visIPQ4z8w2z2oymET11rras4DWKQRAXVtdcKvj5zl4SEM4ja2wsk4IrOdisHx9W&#10;mGo78Bf1R1+KAGGXooLK+zaV0hUVGXSRbYmD92s7gz7IrpS6wyHATSOncbyQBmsOCxW29F5RcT5e&#10;jIJ20eT5/jzJ8mG+O33Iw/Zt4kulnp/G7RKEp9H/h+/tT61gmszgdiYcAbn+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j56oW8cAAADcAAAADwAAAAAAAAAAAAAAAACXAgAAZHJz&#10;L2Rvd25yZXYueG1sUEsFBgAAAAAEAAQA9QAAAIsDAAAAAA==&#10;" fillcolor="#376092" strokecolor="#376092">
                      <v:textbox>
                        <w:txbxContent>
                          <w:p w14:paraId="559FB736" w14:textId="77777777" w:rsidR="00476BB0" w:rsidRDefault="00476BB0" w:rsidP="008300F2">
                            <w:pPr>
                              <w:rPr>
                                <w:rFonts w:eastAsia="Times New Roman"/>
                              </w:rPr>
                            </w:pPr>
                          </w:p>
                        </w:txbxContent>
                      </v:textbox>
                    </v:oval>
                    <v:oval id="Oval 285" o:spid="_x0000_s1312" style="position:absolute;left:2313758;top:22957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t5SPxAAA&#10;ANwAAAAPAAAAZHJzL2Rvd25yZXYueG1sRI9BawIxFITvgv8hPMGbZhUrdmsUaRHFnrT1/tg8N9sm&#10;L8sm6tpfbwqCx2FmvmHmy9ZZcaEmVJ4VjIYZCOLC64pLBd9f68EMRIjIGq1nUnCjAMtFtzPHXPsr&#10;7+lyiKVIEA45KjAx1rmUoTDkMAx9TZy8k28cxiSbUuoGrwnurBxn2VQ6rDgtGKzp3VDxezg7BbvX&#10;0Wlzbj//PtDG1WZyPNofs1aq32tXbyAitfEZfrS3WsF49gL/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7eUj8QAAADcAAAADwAAAAAAAAAAAAAAAACXAgAAZHJzL2Rv&#10;d25yZXYueG1sUEsFBgAAAAAEAAQA9QAAAIgDAAAAAA==&#10;" fillcolor="#77933c" strokecolor="#77933c">
                      <v:textbox>
                        <w:txbxContent>
                          <w:p w14:paraId="3A244022" w14:textId="77777777" w:rsidR="00476BB0" w:rsidRDefault="00476BB0" w:rsidP="008300F2">
                            <w:pPr>
                              <w:rPr>
                                <w:rFonts w:eastAsia="Times New Roman"/>
                              </w:rPr>
                            </w:pPr>
                          </w:p>
                        </w:txbxContent>
                      </v:textbox>
                    </v:oval>
                    <v:oval id="Oval 286" o:spid="_x0000_s1313" style="position:absolute;left:2425192;top:2200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ZQr4xAAA&#10;ANwAAAAPAAAAZHJzL2Rvd25yZXYueG1sRI9BawIxFITvhf6H8ArealYRsVujSEUUPVW798fmudk2&#10;eVk2UVd/vREKHoeZ+YaZzjtnxZnaUHtWMOhnIIhLr2uuFPwcVu8TECEia7SeScGVAsxnry9TzLW/&#10;8Ded97ESCcIhRwUmxiaXMpSGHIa+b4iTd/Stw5hkW0nd4iXBnZXDLBtLhzWnBYMNfRkq//Ynp2D7&#10;MTiuT93utkQbF+tRUdhfs1Kq99YtPkFE6uIz/N/eaAXDyRgeZ9IRkL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2UK+MQAAADcAAAADwAAAAAAAAAAAAAAAACXAgAAZHJzL2Rv&#10;d25yZXYueG1sUEsFBgAAAAAEAAQA9QAAAIgDAAAAAA==&#10;" fillcolor="#77933c" strokecolor="#77933c">
                      <v:textbox>
                        <w:txbxContent>
                          <w:p w14:paraId="45BC8225" w14:textId="77777777" w:rsidR="00476BB0" w:rsidRDefault="00476BB0" w:rsidP="008300F2">
                            <w:pPr>
                              <w:rPr>
                                <w:rFonts w:eastAsia="Times New Roman"/>
                              </w:rPr>
                            </w:pPr>
                          </w:p>
                        </w:txbxContent>
                      </v:textbox>
                    </v:oval>
                    <v:oval id="Oval 287" o:spid="_x0000_s1314" style="position:absolute;left:1986845;top:123900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Ka9jxAAA&#10;ANwAAAAPAAAAZHJzL2Rvd25yZXYueG1sRI9BawIxFITvgv8hPMGbZhWpdmsUaRHFnrT1/tg8N9sm&#10;L8sm6tpfbwqCx2FmvmHmy9ZZcaEmVJ4VjIYZCOLC64pLBd9f68EMRIjIGq1nUnCjAMtFtzPHXPsr&#10;7+lyiKVIEA45KjAx1rmUoTDkMAx9TZy8k28cxiSbUuoGrwnurBxn2Yt0WHFaMFjTu6Hi93B2Cnav&#10;o9Pm3H7+faCNq83keLQ/Zq1Uv9eu3kBEauMz/GhvtYLxbA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CmvY8QAAADcAAAADwAAAAAAAAAAAAAAAACXAgAAZHJzL2Rv&#10;d25yZXYueG1sUEsFBgAAAAAEAAQA9QAAAIgDAAAAAA==&#10;" fillcolor="#77933c" strokecolor="#77933c">
                      <v:textbox>
                        <w:txbxContent>
                          <w:p w14:paraId="146A79BB" w14:textId="77777777" w:rsidR="00476BB0" w:rsidRDefault="00476BB0" w:rsidP="008300F2">
                            <w:pPr>
                              <w:rPr>
                                <w:rFonts w:eastAsia="Times New Roman"/>
                              </w:rPr>
                            </w:pPr>
                          </w:p>
                        </w:txbxContent>
                      </v:textbox>
                    </v:oval>
                    <v:oval id="Oval 288" o:spid="_x0000_s1315" style="position:absolute;left:2594211;top:5026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tjsRwAAA&#10;ANwAAAAPAAAAZHJzL2Rvd25yZXYueG1sRE9Ni8IwEL0L+x/CLHjTVBHRrlFkF3HRk7reh2Zsqsmk&#10;NFG7/npzEDw+3vds0TorbtSEyrOCQT8DQVx4XXGp4O+w6k1AhIis0XomBf8UYDH/6Mww1/7OO7rt&#10;YylSCIccFZgY61zKUBhyGPq+Jk7cyTcOY4JNKXWD9xTurBxm2Vg6rDg1GKzp21Bx2V+dgs10cFpf&#10;2+3jB21crkfHoz2blVLdz3b5BSJSG9/il/tXKxhO0tp0Jh0BOX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tjsRwAAAANwAAAAPAAAAAAAAAAAAAAAAAJcCAABkcnMvZG93bnJl&#10;di54bWxQSwUGAAAAAAQABAD1AAAAhAMAAAAA&#10;" fillcolor="#77933c" strokecolor="#77933c">
                      <v:textbox>
                        <w:txbxContent>
                          <w:p w14:paraId="703A2D92" w14:textId="77777777" w:rsidR="00476BB0" w:rsidRDefault="00476BB0" w:rsidP="008300F2">
                            <w:pPr>
                              <w:rPr>
                                <w:rFonts w:eastAsia="Times New Roman"/>
                              </w:rPr>
                            </w:pPr>
                          </w:p>
                        </w:txbxContent>
                      </v:textbox>
                    </v:oval>
                    <v:oval id="Oval 289" o:spid="_x0000_s1316" style="position:absolute;left:2591881;top:77860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6KxAAA&#10;ANwAAAAPAAAAZHJzL2Rvd25yZXYueG1sRI9BawIxFITvgv8hPKE3zSqluFujiCKWetLW+2Pz3Kwm&#10;L8sm6ra/vhGEHoeZ+YaZLTpnxY3aUHtWMB5lIIhLr2uuFHx/bYZTECEia7SeScEPBVjM+70ZFtrf&#10;eU+3Q6xEgnAoUIGJsSmkDKUhh2HkG+LknXzrMCbZVlK3eE9wZ+Uky96kw5rTgsGGVobKy+HqFHzm&#10;49P22u1+12jjcvt6PNqz2Sj1MuiW7yAidfE//Gx/aAWTaQ6PM+kIyPk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vqeisQAAADcAAAADwAAAAAAAAAAAAAAAACXAgAAZHJzL2Rv&#10;d25yZXYueG1sUEsFBgAAAAAEAAQA9QAAAIgDAAAAAA==&#10;" fillcolor="#77933c" strokecolor="#77933c">
                      <v:textbox>
                        <w:txbxContent>
                          <w:p w14:paraId="453F8E9A" w14:textId="77777777" w:rsidR="00476BB0" w:rsidRDefault="00476BB0" w:rsidP="008300F2">
                            <w:pPr>
                              <w:rPr>
                                <w:rFonts w:eastAsia="Times New Roman"/>
                              </w:rPr>
                            </w:pPr>
                          </w:p>
                        </w:txbxContent>
                      </v:textbox>
                    </v:oval>
                    <v:oval id="Oval 290" o:spid="_x0000_s1317" style="position:absolute;left:2069231;top:53184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GaHKwgAA&#10;ANwAAAAPAAAAZHJzL2Rvd25yZXYueG1sRE/LagIxFN0L/YdwC91pRhGpU6NIRabYVX3sL5PrZNrk&#10;ZphkHu3XN4tCl4fz3uxGZ0VPbag9K5jPMhDEpdc1Vwqul+P0GUSIyBqtZ1LwTQF224fJBnPtB/6g&#10;/hwrkUI45KjAxNjkUobSkMMw8w1x4u6+dRgTbCupWxxSuLNykWUr6bDm1GCwoVdD5de5cwpO6/m9&#10;6Mb3nwPauC+Wt5v9NEelnh7H/QuISGP8F/+537SCxTrNT2fSEZD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4ZocrCAAAA3AAAAA8AAAAAAAAAAAAAAAAAlwIAAGRycy9kb3du&#10;cmV2LnhtbFBLBQYAAAAABAAEAPUAAACGAwAAAAA=&#10;" fillcolor="#77933c" strokecolor="#77933c">
                      <v:textbox>
                        <w:txbxContent>
                          <w:p w14:paraId="0947FD04" w14:textId="77777777" w:rsidR="00476BB0" w:rsidRDefault="00476BB0" w:rsidP="008300F2">
                            <w:pPr>
                              <w:rPr>
                                <w:rFonts w:eastAsia="Times New Roman"/>
                              </w:rPr>
                            </w:pPr>
                          </w:p>
                        </w:txbxContent>
                      </v:textbox>
                    </v:oval>
                    <v:oval id="Oval 291" o:spid="_x0000_s1318" style="position:absolute;left:2753510;top:22788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MJ0exgAA&#10;ANwAAAAPAAAAZHJzL2Rvd25yZXYueG1sRI9Pi8IwFMTvC36H8AQvoqmCotUououyh/Xgv0Nvj+bZ&#10;FpuX0kRbv71ZWNjjMDO/YZbr1pTiSbUrLCsYDSMQxKnVBWcKLufdYAbCeWSNpWVS8CIH61XnY4mx&#10;tg0f6XnymQgQdjEqyL2vYildmpNBN7QVcfButjbog6wzqWtsAtyUchxFU2mw4LCQY0WfOaX308Mo&#10;qKZlkvzc+7ukmeyvX/Kw2fZ9plSv224WIDy1/j/81/7WCsbzEfyeCUdArt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aMJ0exgAAANwAAAAPAAAAAAAAAAAAAAAAAJcCAABkcnMv&#10;ZG93bnJldi54bWxQSwUGAAAAAAQABAD1AAAAigMAAAAA&#10;" fillcolor="#376092" strokecolor="#376092">
                      <v:textbox>
                        <w:txbxContent>
                          <w:p w14:paraId="1CA6E599" w14:textId="77777777" w:rsidR="00476BB0" w:rsidRDefault="00476BB0" w:rsidP="008300F2">
                            <w:pPr>
                              <w:rPr>
                                <w:rFonts w:eastAsia="Times New Roman"/>
                              </w:rPr>
                            </w:pPr>
                          </w:p>
                        </w:txbxContent>
                      </v:textbox>
                    </v:oval>
                    <v:oval id="Oval 292" o:spid="_x0000_s1319" style="position:absolute;left:2145768;top:42245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h5omxAAA&#10;ANwAAAAPAAAAZHJzL2Rvd25yZXYueG1sRI9PawIxFMTvBb9DeAVvNetSpG6NIhZR9FT/3B+b52bb&#10;5GXZRF399KZQ8DjMzG+YyaxzVlyoDbVnBcNBBoK49LrmSsFhv3z7ABEiskbrmRTcKMBs2nuZYKH9&#10;lb/psouVSBAOBSowMTaFlKE05DAMfEOcvJNvHcYk20rqFq8J7qzMs2wkHdacFgw2tDBU/u7OTsFm&#10;PDytzt32/oU2zlfvx6P9MUul+q/d/BNEpC4+w//ttVaQj3P4O5OO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YeaJsQAAADcAAAADwAAAAAAAAAAAAAAAACXAgAAZHJzL2Rv&#10;d25yZXYueG1sUEsFBgAAAAAEAAQA9QAAAIgDAAAAAA==&#10;" fillcolor="#77933c" strokecolor="#77933c">
                      <v:textbox>
                        <w:txbxContent>
                          <w:p w14:paraId="54853E27" w14:textId="77777777" w:rsidR="00476BB0" w:rsidRDefault="00476BB0" w:rsidP="008300F2">
                            <w:pPr>
                              <w:rPr>
                                <w:rFonts w:eastAsia="Times New Roman"/>
                              </w:rPr>
                            </w:pPr>
                          </w:p>
                        </w:txbxContent>
                      </v:textbox>
                    </v:oval>
                    <v:oval id="Oval 293" o:spid="_x0000_s1320" style="position:absolute;left:2684448;top:127764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yz+9xQAA&#10;ANwAAAAPAAAAZHJzL2Rvd25yZXYueG1sRI9BawIxFITvgv8hvEJvNastUteNIhax1FNtvT82bzdr&#10;k5dlE3XrrzeFgsdhZr5himXvrDhTFxrPCsajDARx6XXDtYLvr83TK4gQkTVaz6TglwIsF8NBgbn2&#10;F/6k8z7WIkE45KjAxNjmUobSkMMw8i1x8irfOYxJdrXUHV4S3Fk5ybKpdNhwWjDY0tpQ+bM/OQUf&#10;s3G1PfW76xvauNq+HA72aDZKPT70qzmISH28h//b71rBZPYM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7LP73FAAAA3AAAAA8AAAAAAAAAAAAAAAAAlwIAAGRycy9k&#10;b3ducmV2LnhtbFBLBQYAAAAABAAEAPUAAACJAwAAAAA=&#10;" fillcolor="#77933c" strokecolor="#77933c">
                      <v:textbox>
                        <w:txbxContent>
                          <w:p w14:paraId="343A3B50" w14:textId="77777777" w:rsidR="00476BB0" w:rsidRDefault="00476BB0" w:rsidP="008300F2">
                            <w:pPr>
                              <w:rPr>
                                <w:rFonts w:eastAsia="Times New Roman"/>
                              </w:rPr>
                            </w:pPr>
                          </w:p>
                        </w:txbxContent>
                      </v:textbox>
                    </v:oval>
                    <v:oval id="Oval 294" o:spid="_x0000_s1321" style="position:absolute;left:2401900;top:10129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IqfJxQAA&#10;ANwAAAAPAAAAZHJzL2Rvd25yZXYueG1sRI9BawIxFITvBf9DeIK3mlWkdLcbRRRR2lO13h+b52bb&#10;5GXZZHXbX98UCh6HmfmGKVeDs+JKXWg8K5hNMxDEldcN1wo+TrvHZxAhImu0nknBNwVYLUcPJRba&#10;3/idrsdYiwThUKACE2NbSBkqQw7D1LfEybv4zmFMsqul7vCW4M7KeZY9SYcNpwWDLW0MVV/H3il4&#10;zWeXfT+8/WzRxvV+cT7bT7NTajIe1i8gIg3xHv5vH7SCeb6AvzPpCMjl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Eip8nFAAAA3AAAAA8AAAAAAAAAAAAAAAAAlwIAAGRycy9k&#10;b3ducmV2LnhtbFBLBQYAAAAABAAEAPUAAACJAwAAAAA=&#10;" fillcolor="#77933c" strokecolor="#77933c">
                      <v:textbox>
                        <w:txbxContent>
                          <w:p w14:paraId="27A7FBF0" w14:textId="77777777" w:rsidR="00476BB0" w:rsidRDefault="00476BB0" w:rsidP="008300F2">
                            <w:pPr>
                              <w:rPr>
                                <w:rFonts w:eastAsia="Times New Roman"/>
                              </w:rPr>
                            </w:pPr>
                          </w:p>
                        </w:txbxContent>
                      </v:textbox>
                    </v:oval>
                    <v:oval id="Oval 295" o:spid="_x0000_s1322" style="position:absolute;left:2656994;top:20672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bgJSxQAA&#10;ANwAAAAPAAAAZHJzL2Rvd25yZXYueG1sRI9BawIxFITvgv8hvEJvNau0UteNIhax1FNtvT82bzdr&#10;k5dlE3XrrzeFgsdhZr5himXvrDhTFxrPCsajDARx6XXDtYLvr83TK4gQkTVaz6TglwIsF8NBgbn2&#10;F/6k8z7WIkE45KjAxNjmUobSkMMw8i1x8irfOYxJdrXUHV4S3Fk5ybKpdNhwWjDY0tpQ+bM/OQUf&#10;s3G1PfW76xvauNo+Hw72aDZKPT70qzmISH28h//b71rBZPYC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5uAlLFAAAA3AAAAA8AAAAAAAAAAAAAAAAAlwIAAGRycy9k&#10;b3ducmV2LnhtbFBLBQYAAAAABAAEAPUAAACJAwAAAAA=&#10;" fillcolor="#77933c" strokecolor="#77933c">
                      <v:textbox>
                        <w:txbxContent>
                          <w:p w14:paraId="21F5586A" w14:textId="77777777" w:rsidR="00476BB0" w:rsidRDefault="00476BB0" w:rsidP="008300F2">
                            <w:pPr>
                              <w:rPr>
                                <w:rFonts w:eastAsia="Times New Roman"/>
                              </w:rPr>
                            </w:pPr>
                          </w:p>
                        </w:txbxContent>
                      </v:textbox>
                    </v:oval>
                    <v:oval id="Oval 296" o:spid="_x0000_s1323" style="position:absolute;left:1912769;top:95391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JwlwwAA&#10;ANwAAAAPAAAAZHJzL2Rvd25yZXYueG1sRI9BawIxFITvBf9DeIK3mlVE6moUUUSpp1q9PzbPzWry&#10;smyirv31plDocZiZb5jZonVW3KkJlWcFg34GgrjwuuJSwfF78/4BIkRkjdYzKXhSgMW88zbDXPsH&#10;f9H9EEuRIBxyVGBirHMpQ2HIYej7mjh5Z984jEk2pdQNPhLcWTnMsrF0WHFaMFjTylBxPdycgs/J&#10;4Ly9tfufNdq43I5OJ3sxG6V63XY5BRGpjf/hv/ZOKxhOxvB7Jh0BOX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JwlwwAAANwAAAAPAAAAAAAAAAAAAAAAAJcCAABkcnMvZG93&#10;bnJldi54bWxQSwUGAAAAAAQABAD1AAAAhwMAAAAA&#10;" fillcolor="#77933c" strokecolor="#77933c">
                      <v:textbox>
                        <w:txbxContent>
                          <w:p w14:paraId="282FB87E" w14:textId="77777777" w:rsidR="00476BB0" w:rsidRDefault="00476BB0" w:rsidP="008300F2">
                            <w:pPr>
                              <w:rPr>
                                <w:rFonts w:eastAsia="Times New Roman"/>
                              </w:rPr>
                            </w:pPr>
                          </w:p>
                        </w:txbxContent>
                      </v:textbox>
                    </v:oval>
                    <v:oval id="Oval 297" o:spid="_x0000_s1324" style="position:absolute;left:1967193;top:10429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8Dm+xQAA&#10;ANwAAAAPAAAAZHJzL2Rvd25yZXYueG1sRI9BawIxFITvgv8hvEJvNauUWteNIhax1FNtvT82bzdr&#10;k5dlE3XrrzeFgsdhZr5himXvrDhTFxrPCsajDARx6XXDtYLvr83TK4gQkTVaz6TglwIsF8NBgbn2&#10;F/6k8z7WIkE45KjAxNjmUobSkMMw8i1x8irfOYxJdrXUHV4S3Fk5ybIX6bDhtGCwpbWh8md/cgo+&#10;ZuNqe+p31ze0cbV9Phzs0WyUenzoV3MQkfp4D/+337WCyWwK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HwOb7FAAAA3AAAAA8AAAAAAAAAAAAAAAAAlwIAAGRycy9k&#10;b3ducmV2LnhtbFBLBQYAAAAABAAEAPUAAACJAwAAAAA=&#10;" fillcolor="#77933c" strokecolor="#77933c">
                      <v:textbox>
                        <w:txbxContent>
                          <w:p w14:paraId="3B668396" w14:textId="77777777" w:rsidR="00476BB0" w:rsidRDefault="00476BB0" w:rsidP="008300F2">
                            <w:pPr>
                              <w:rPr>
                                <w:rFonts w:eastAsia="Times New Roman"/>
                              </w:rPr>
                            </w:pPr>
                          </w:p>
                        </w:txbxContent>
                      </v:textbox>
                    </v:oval>
                    <v:oval id="Oval 298" o:spid="_x0000_s1325" style="position:absolute;left:2095003;top:72750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b63MwgAA&#10;ANwAAAAPAAAAZHJzL2Rvd25yZXYueG1sRE/LagIxFN0L/YdwC91pRhGpU6NIRabYVX3sL5PrZNrk&#10;ZphkHu3XN4tCl4fz3uxGZ0VPbag9K5jPMhDEpdc1Vwqul+P0GUSIyBqtZ1LwTQF224fJBnPtB/6g&#10;/hwrkUI45KjAxNjkUobSkMMw8w1x4u6+dRgTbCupWxxSuLNykWUr6bDm1GCwoVdD5de5cwpO6/m9&#10;6Mb3nwPauC+Wt5v9NEelnh7H/QuISGP8F/+537SCxTqtTWfSEZD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BvrczCAAAA3AAAAA8AAAAAAAAAAAAAAAAAlwIAAGRycy9kb3du&#10;cmV2LnhtbFBLBQYAAAAABAAEAPUAAACGAwAAAAA=&#10;" fillcolor="#77933c" strokecolor="#77933c">
                      <v:textbox>
                        <w:txbxContent>
                          <w:p w14:paraId="45D15F95" w14:textId="77777777" w:rsidR="00476BB0" w:rsidRDefault="00476BB0" w:rsidP="008300F2">
                            <w:pPr>
                              <w:rPr>
                                <w:rFonts w:eastAsia="Times New Roman"/>
                              </w:rPr>
                            </w:pPr>
                          </w:p>
                        </w:txbxContent>
                      </v:textbox>
                    </v:oval>
                    <v:oval id="Oval 299" o:spid="_x0000_s1326" style="position:absolute;left:2079961;top:10429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IwhXxAAA&#10;ANwAAAAPAAAAZHJzL2Rvd25yZXYueG1sRI9PawIxFMTvBb9DeAVvNasU6W6NIhZR9FT/3B+b52bb&#10;5GXZRF399KZQ8DjMzG+YyaxzVlyoDbVnBcNBBoK49LrmSsFhv3z7ABEiskbrmRTcKMBs2nuZYKH9&#10;lb/psouVSBAOBSowMTaFlKE05DAMfEOcvJNvHcYk20rqFq8J7qwcZdlYOqw5LRhsaGGo/N2dnYJN&#10;Pjytzt32/oU2zlfvx6P9MUul+q/d/BNEpC4+w//ttVYwynP4O5OO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yMIV8QAAADcAAAADwAAAAAAAAAAAAAAAACXAgAAZHJzL2Rv&#10;d25yZXYueG1sUEsFBgAAAAAEAAQA9QAAAIgDAAAAAA==&#10;" fillcolor="#77933c" strokecolor="#77933c">
                      <v:textbox>
                        <w:txbxContent>
                          <w:p w14:paraId="77671228" w14:textId="77777777" w:rsidR="00476BB0" w:rsidRDefault="00476BB0" w:rsidP="008300F2">
                            <w:pPr>
                              <w:rPr>
                                <w:rFonts w:eastAsia="Times New Roman"/>
                              </w:rPr>
                            </w:pPr>
                          </w:p>
                        </w:txbxContent>
                      </v:textbox>
                    </v:oval>
                    <v:oval id="Oval 300" o:spid="_x0000_s1327" style="position:absolute;left:2983334;top:40095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8jvQwgAA&#10;ANwAAAAPAAAAZHJzL2Rvd25yZXYueG1sRE/Pa8IwFL4L+x/CE3bT1G3IVhtFNsQxT3bz/mhem2ry&#10;Upqo3f765SB4/Ph+F6vBWXGhPrSeFcymGQjiyuuWGwU/35vJK4gQkTVaz6TglwKslg+jAnPtr7yn&#10;SxkbkUI45KjAxNjlUobKkMMw9R1x4mrfO4wJ9o3UPV5TuLPyKcvm0mHLqcFgR++GqlN5dgq+3mb1&#10;9jzs/j7QxvX25XCwR7NR6nE8rBcgIg3xLr65P7WC5yzNT2fSEZDL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DyO9DCAAAA3AAAAA8AAAAAAAAAAAAAAAAAlwIAAGRycy9kb3du&#10;cmV2LnhtbFBLBQYAAAAABAAEAPUAAACGAwAAAAA=&#10;" fillcolor="#77933c" strokecolor="#77933c">
                      <v:textbox>
                        <w:txbxContent>
                          <w:p w14:paraId="075C78AC" w14:textId="77777777" w:rsidR="00476BB0" w:rsidRDefault="00476BB0" w:rsidP="008300F2">
                            <w:pPr>
                              <w:rPr>
                                <w:rFonts w:eastAsia="Times New Roman"/>
                              </w:rPr>
                            </w:pPr>
                          </w:p>
                        </w:txbxContent>
                      </v:textbox>
                    </v:oval>
                    <v:oval id="Oval 301" o:spid="_x0000_s1328" style="position:absolute;left:1989187;top:75897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vp5LxAAA&#10;ANwAAAAPAAAAZHJzL2Rvd25yZXYueG1sRI9BawIxFITvgv8hPMGbZrctpa5GkRaxtKdu6/2xeW62&#10;TV6WTdTVX28KgsdhZr5hFqveWXGkLjSeFeTTDARx5XXDtYKf783kBUSIyBqtZ1JwpgCr5XCwwEL7&#10;E3/RsYy1SBAOBSowMbaFlKEy5DBMfUucvL3vHMYku1rqDk8J7qx8yLJn6bDhtGCwpVdD1V95cAo+&#10;Zvl+e+g/L29o43r7tNvZX7NRajzq13MQkfp4D9/a71rBY5bD/5l0BOTy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b76eS8QAAADcAAAADwAAAAAAAAAAAAAAAACXAgAAZHJzL2Rv&#10;d25yZXYueG1sUEsFBgAAAAAEAAQA9QAAAIgDAAAAAA==&#10;" fillcolor="#77933c" strokecolor="#77933c">
                      <v:textbox>
                        <w:txbxContent>
                          <w:p w14:paraId="404013F7" w14:textId="77777777" w:rsidR="00476BB0" w:rsidRDefault="00476BB0" w:rsidP="008300F2">
                            <w:pPr>
                              <w:rPr>
                                <w:rFonts w:eastAsia="Times New Roman"/>
                              </w:rPr>
                            </w:pPr>
                          </w:p>
                        </w:txbxContent>
                      </v:textbox>
                    </v:oval>
                    <v:oval id="Oval 302" o:spid="_x0000_s1329" style="position:absolute;left:1920454;top:63700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bAA8xAAA&#10;ANwAAAAPAAAAZHJzL2Rvd25yZXYueG1sRI9PawIxFMTvhX6H8Aq9adY/FLsaRSqi2JNa74/Nc7M2&#10;eVk2Ubd+eiMIPQ4z8xtmMmudFRdqQuVZQa+bgSAuvK64VPCzX3ZGIEJE1mg9k4I/CjCbvr5MMNf+&#10;ylu67GIpEoRDjgpMjHUuZSgMOQxdXxMn7+gbhzHJppS6wWuCOyv7WfYhHVacFgzW9GWo+N2dnYLN&#10;Z++4OrfftwXaOF8NDwd7Mkul3t/a+RhEpDb+h5/ttVYwyPrwOJOOgJ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2wAPMQAAADcAAAADwAAAAAAAAAAAAAAAACXAgAAZHJzL2Rv&#10;d25yZXYueG1sUEsFBgAAAAAEAAQA9QAAAIgDAAAAAA==&#10;" fillcolor="#77933c" strokecolor="#77933c">
                      <v:textbox>
                        <w:txbxContent>
                          <w:p w14:paraId="4F97DB5B" w14:textId="77777777" w:rsidR="00476BB0" w:rsidRDefault="00476BB0" w:rsidP="008300F2">
                            <w:pPr>
                              <w:rPr>
                                <w:rFonts w:eastAsia="Times New Roman"/>
                              </w:rPr>
                            </w:pPr>
                          </w:p>
                        </w:txbxContent>
                      </v:textbox>
                    </v:oval>
                    <v:oval id="Oval 303" o:spid="_x0000_s1330" style="position:absolute;left:2125545;top:93036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IKWnxAAA&#10;ANwAAAAPAAAAZHJzL2Rvd25yZXYueG1sRI9PawIxFMTvhX6H8Aq9adY/FLsaRSqi2JNa74/Nc7M2&#10;eVk2Ubd+eiMIPQ4z8xtmMmudFRdqQuVZQa+bgSAuvK64VPCzX3ZGIEJE1mg9k4I/CjCbvr5MMNf+&#10;ylu67GIpEoRDjgpMjHUuZSgMOQxdXxMn7+gbhzHJppS6wWuCOyv7WfYhHVacFgzW9GWo+N2dnYLN&#10;Z++4OrfftwXaOF8NDwd7Mkul3t/a+RhEpDb+h5/ttVYwyAbwOJOOgJ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CClp8QAAADcAAAADwAAAAAAAAAAAAAAAACXAgAAZHJzL2Rv&#10;d25yZXYueG1sUEsFBgAAAAAEAAQA9QAAAIgDAAAAAA==&#10;" fillcolor="#77933c" strokecolor="#77933c">
                      <v:textbox>
                        <w:txbxContent>
                          <w:p w14:paraId="64762D53" w14:textId="77777777" w:rsidR="00476BB0" w:rsidRDefault="00476BB0" w:rsidP="008300F2">
                            <w:pPr>
                              <w:rPr>
                                <w:rFonts w:eastAsia="Times New Roman"/>
                              </w:rPr>
                            </w:pPr>
                          </w:p>
                        </w:txbxContent>
                      </v:textbox>
                    </v:oval>
                    <v:oval id="Oval 304" o:spid="_x0000_s1331" style="position:absolute;left:2485517;top:80533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T3TxAAA&#10;ANwAAAAPAAAAZHJzL2Rvd25yZXYueG1sRI9BawIxFITvBf9DeIXeNGsrxa6bFbGI0p7Uen9snpu1&#10;ycuyibr21zcFocdhZr5hinnvrLhQFxrPCsajDARx5XXDtYKv/Wo4BREiskbrmRTcKMC8HDwUmGt/&#10;5S1ddrEWCcIhRwUmxjaXMlSGHIaRb4mTd/Sdw5hkV0vd4TXBnZXPWfYqHTacFgy2tDRUfe/OTsHH&#10;2/i4PvefP+9o42I9ORzsyayUenrsFzMQkfr4H763N1rBSzaBvzPpCMjy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8k908QAAADcAAAADwAAAAAAAAAAAAAAAACXAgAAZHJzL2Rv&#10;d25yZXYueG1sUEsFBgAAAAAEAAQA9QAAAIgDAAAAAA==&#10;" fillcolor="#77933c" strokecolor="#77933c">
                      <v:textbox>
                        <w:txbxContent>
                          <w:p w14:paraId="6AEF5144" w14:textId="77777777" w:rsidR="00476BB0" w:rsidRDefault="00476BB0" w:rsidP="008300F2">
                            <w:pPr>
                              <w:rPr>
                                <w:rFonts w:eastAsia="Times New Roman"/>
                              </w:rPr>
                            </w:pPr>
                          </w:p>
                        </w:txbxContent>
                      </v:textbox>
                    </v:oval>
                    <v:oval id="Oval 305" o:spid="_x0000_s1332" style="position:absolute;left:1937826;top:4396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hZhIxQAA&#10;ANwAAAAPAAAAZHJzL2Rvd25yZXYueG1sRI9PawIxFMTvgt8hvEJvmtX+oW6NIopY9NSt3h+b52bb&#10;5GXZRN3205uC4HGYmd8w03nnrDhTG2rPCkbDDARx6XXNlYL913rwBiJEZI3WMyn4pQDzWb83xVz7&#10;C3/SuYiVSBAOOSowMTa5lKE05DAMfUOcvKNvHcYk20rqFi8J7qwcZ9mrdFhzWjDY0NJQ+VOcnILt&#10;ZHTcnLrd3wptXGyeDwf7bdZKPT50i3cQkbp4D9/aH1rBU/YC/2fSEZCzK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CFmEjFAAAA3AAAAA8AAAAAAAAAAAAAAAAAlwIAAGRycy9k&#10;b3ducmV2LnhtbFBLBQYAAAAABAAEAPUAAACJAwAAAAA=&#10;" fillcolor="#77933c" strokecolor="#77933c">
                      <v:textbox>
                        <w:txbxContent>
                          <w:p w14:paraId="74C93D8C" w14:textId="77777777" w:rsidR="00476BB0" w:rsidRDefault="00476BB0" w:rsidP="008300F2">
                            <w:pPr>
                              <w:rPr>
                                <w:rFonts w:eastAsia="Times New Roman"/>
                              </w:rPr>
                            </w:pPr>
                          </w:p>
                        </w:txbxContent>
                      </v:textbox>
                    </v:oval>
                    <v:oval id="Oval 306" o:spid="_x0000_s1333" style="position:absolute;left:2207034;top:122200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VwY/wwAA&#10;ANwAAAAPAAAAZHJzL2Rvd25yZXYueG1sRI9BawIxFITvgv8hvEJvmrUtYlejiEUUe1Lr/bF5btYm&#10;L8sm6tpfbwqCx2FmvmEms9ZZcaEmVJ4VDPoZCOLC64pLBT/7ZW8EIkRkjdYzKbhRgNm025lgrv2V&#10;t3TZxVIkCIccFZgY61zKUBhyGPq+Jk7e0TcOY5JNKXWD1wR3Vr5l2VA6rDgtGKxpYaj43Z2dgs3n&#10;4Lg6t99/X2jjfPVxONiTWSr1+tLOxyAitfEZfrTXWsF7NoT/M+kI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VwY/wwAAANwAAAAPAAAAAAAAAAAAAAAAAJcCAABkcnMvZG93&#10;bnJldi54bWxQSwUGAAAAAAQABAD1AAAAhwMAAAAA&#10;" fillcolor="#77933c" strokecolor="#77933c">
                      <v:textbox>
                        <w:txbxContent>
                          <w:p w14:paraId="45F5EB1D" w14:textId="77777777" w:rsidR="00476BB0" w:rsidRDefault="00476BB0" w:rsidP="008300F2">
                            <w:pPr>
                              <w:rPr>
                                <w:rFonts w:eastAsia="Times New Roman"/>
                              </w:rPr>
                            </w:pPr>
                          </w:p>
                        </w:txbxContent>
                      </v:textbox>
                    </v:oval>
                    <v:oval id="Oval 307" o:spid="_x0000_s1334" style="position:absolute;left:2476286;top:129862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G6OkxAAA&#10;ANwAAAAPAAAAZHJzL2Rvd25yZXYueG1sRI9BawIxFITvgv8hvEJvmtWWtm6NIopY9NSt3h+b52bb&#10;5GXZRN3215uC4HGYmW+Y6bxzVpypDbVnBaNhBoK49LrmSsH+az14AxEiskbrmRT8UoD5rN+bYq79&#10;hT/pXMRKJAiHHBWYGJtcylAachiGviFO3tG3DmOSbSV1i5cEd1aOs+xFOqw5LRhsaGmo/ClOTsF2&#10;MjpuTt3ub4U2LjbPh4P9NmulHh+6xTuISF28h2/tD63gKXuF/zPpCMjZ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xujpMQAAADcAAAADwAAAAAAAAAAAAAAAACXAgAAZHJzL2Rv&#10;d25yZXYueG1sUEsFBgAAAAAEAAQA9QAAAIgDAAAAAA==&#10;" fillcolor="#77933c" strokecolor="#77933c">
                      <v:textbox>
                        <w:txbxContent>
                          <w:p w14:paraId="518B6854" w14:textId="77777777" w:rsidR="00476BB0" w:rsidRDefault="00476BB0" w:rsidP="008300F2">
                            <w:pPr>
                              <w:rPr>
                                <w:rFonts w:eastAsia="Times New Roman"/>
                              </w:rPr>
                            </w:pPr>
                          </w:p>
                        </w:txbxContent>
                      </v:textbox>
                    </v:oval>
                    <v:oval id="Oval 308" o:spid="_x0000_s1335" style="position:absolute;left:2879280;top:6007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DfWwgAA&#10;ANwAAAAPAAAAZHJzL2Rvd25yZXYueG1sRE/Pa8IwFL4L+x/CE3bT1G3IVhtFNsQxT3bz/mhem2ry&#10;Upqo3f765SB4/Ph+F6vBWXGhPrSeFcymGQjiyuuWGwU/35vJK4gQkTVaz6TglwKslg+jAnPtr7yn&#10;SxkbkUI45KjAxNjlUobKkMMw9R1x4mrfO4wJ9o3UPV5TuLPyKcvm0mHLqcFgR++GqlN5dgq+3mb1&#10;9jzs/j7QxvX25XCwR7NR6nE8rBcgIg3xLr65P7WC5yytTWfSEZDL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6EN9bCAAAA3AAAAA8AAAAAAAAAAAAAAAAAlwIAAGRycy9kb3du&#10;cmV2LnhtbFBLBQYAAAAABAAEAPUAAACGAwAAAAA=&#10;" fillcolor="#77933c" strokecolor="#77933c">
                      <v:textbox>
                        <w:txbxContent>
                          <w:p w14:paraId="44712A04" w14:textId="77777777" w:rsidR="00476BB0" w:rsidRDefault="00476BB0" w:rsidP="008300F2">
                            <w:pPr>
                              <w:rPr>
                                <w:rFonts w:eastAsia="Times New Roman"/>
                              </w:rPr>
                            </w:pPr>
                          </w:p>
                        </w:txbxContent>
                      </v:textbox>
                    </v:oval>
                    <v:oval id="Oval 309" o:spid="_x0000_s1336" style="position:absolute;left:2718077;top:99955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yJJNxAAA&#10;ANwAAAAPAAAAZHJzL2Rvd25yZXYueG1sRI9BawIxFITvQv9DeIXealZbRLcbRSxiqSe13h+bt5vV&#10;5GXZRN321zeFgsdhZr5hikXvrLhSFxrPCkbDDARx6XXDtYKvw/p5CiJEZI3WMyn4pgCL+cOgwFz7&#10;G+/ouo+1SBAOOSowMba5lKE05DAMfUucvMp3DmOSXS11h7cEd1aOs2wiHTacFgy2tDJUnvcXp+Bz&#10;Nqo2l3778442Ljevx6M9mbVST4/98g1EpD7ew//tD63gJZvB35l0BOT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ciSTcQAAADcAAAADwAAAAAAAAAAAAAAAACXAgAAZHJzL2Rv&#10;d25yZXYueG1sUEsFBgAAAAAEAAQA9QAAAIgDAAAAAA==&#10;" fillcolor="#77933c" strokecolor="#77933c">
                      <v:textbox>
                        <w:txbxContent>
                          <w:p w14:paraId="0B61E183" w14:textId="77777777" w:rsidR="00476BB0" w:rsidRDefault="00476BB0" w:rsidP="008300F2">
                            <w:pPr>
                              <w:rPr>
                                <w:rFonts w:eastAsia="Times New Roman"/>
                              </w:rPr>
                            </w:pPr>
                          </w:p>
                        </w:txbxContent>
                      </v:textbox>
                    </v:oval>
                    <v:oval id="Oval 310" o:spid="_x0000_s1337" style="position:absolute;left:1959494;top:86116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K60NwQAA&#10;ANwAAAAPAAAAZHJzL2Rvd25yZXYueG1sRE/LagIxFN0X/IdwBXc1M1WKjkYRi1jala/9ZXKdjCY3&#10;wyTq1K9vFoUuD+c9X3bOiju1ofasIB9mIIhLr2uuFBwPm9cJiBCRNVrPpOCHAiwXvZc5Fto/eEf3&#10;faxECuFQoAITY1NIGUpDDsPQN8SJO/vWYUywraRu8ZHCnZVvWfYuHdacGgw2tDZUXvc3p+Brmp+3&#10;t+77+YE2rrbj08lezEapQb9bzUBE6uK/+M/9qRWM8jQ/nUlHQC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SutDcEAAADcAAAADwAAAAAAAAAAAAAAAACXAgAAZHJzL2Rvd25y&#10;ZXYueG1sUEsFBgAAAAAEAAQA9QAAAIUDAAAAAA==&#10;" fillcolor="#77933c" strokecolor="#77933c">
                      <v:textbox>
                        <w:txbxContent>
                          <w:p w14:paraId="5212C27D" w14:textId="77777777" w:rsidR="00476BB0" w:rsidRDefault="00476BB0" w:rsidP="008300F2">
                            <w:pPr>
                              <w:rPr>
                                <w:rFonts w:eastAsia="Times New Roman"/>
                              </w:rPr>
                            </w:pPr>
                          </w:p>
                        </w:txbxContent>
                      </v:textbox>
                    </v:oval>
                    <v:oval id="Oval 311" o:spid="_x0000_s1338" style="position:absolute;left:2469555;top:109423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ApHZyAAA&#10;ANwAAAAPAAAAZHJzL2Rvd25yZXYueG1sRI/NasMwEITvhbyD2EIuIZGdUFNcyyE/pPTQHJKmB98W&#10;a2ubWCtjqbHz9lWh0OMwM98w2Xo0rbhR7xrLCuJFBIK4tLrhSsHl4zB/BuE8ssbWMim4k4N1PnnI&#10;MNV24BPdzr4SAcIuRQW1910qpStrMugWtiMO3pftDfog+0rqHocAN61cRlEiDTYcFmrsaFdTeT1/&#10;GwVd0hbF+3V2KIan18+9PG62M18pNX0cNy8gPI3+P/zXftMKVnEMv2fCEZD5D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AECkdnIAAAA3AAAAA8AAAAAAAAAAAAAAAAAlwIAAGRy&#10;cy9kb3ducmV2LnhtbFBLBQYAAAAABAAEAPUAAACMAwAAAAA=&#10;" fillcolor="#376092" strokecolor="#376092">
                      <v:textbox>
                        <w:txbxContent>
                          <w:p w14:paraId="2E4E542A" w14:textId="77777777" w:rsidR="00476BB0" w:rsidRDefault="00476BB0" w:rsidP="008300F2">
                            <w:pPr>
                              <w:rPr>
                                <w:rFonts w:eastAsia="Times New Roman"/>
                              </w:rPr>
                            </w:pPr>
                          </w:p>
                        </w:txbxContent>
                      </v:textbox>
                    </v:oval>
                    <v:oval id="Oval 312" o:spid="_x0000_s1339" style="position:absolute;left:1748163;top:85016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tZbhxAAA&#10;ANwAAAAPAAAAZHJzL2Rvd25yZXYueG1sRI9BawIxFITvBf9DeIXeNLtaxG6NIopY9KTW+2Pz3Gyb&#10;vCybqNv++kYQehxm5htmOu+cFVdqQ+1ZQT7IQBCXXtdcKfg8rvsTECEia7SeScEPBZjPek9TLLS/&#10;8Z6uh1iJBOFQoAITY1NIGUpDDsPAN8TJO/vWYUyyraRu8Zbgzsphlo2lw5rTgsGGlobK78PFKdi+&#10;5efNpdv9rtDGxeb1dLJfZq3Uy3O3eAcRqYv/4Uf7QysY5U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rWW4cQAAADcAAAADwAAAAAAAAAAAAAAAACXAgAAZHJzL2Rv&#10;d25yZXYueG1sUEsFBgAAAAAEAAQA9QAAAIgDAAAAAA==&#10;" fillcolor="#77933c" strokecolor="#77933c">
                      <v:textbox>
                        <w:txbxContent>
                          <w:p w14:paraId="21665405" w14:textId="77777777" w:rsidR="00476BB0" w:rsidRDefault="00476BB0" w:rsidP="008300F2">
                            <w:pPr>
                              <w:rPr>
                                <w:rFonts w:eastAsia="Times New Roman"/>
                              </w:rPr>
                            </w:pPr>
                          </w:p>
                        </w:txbxContent>
                      </v:textbox>
                    </v:oval>
                    <v:oval id="Oval 313" o:spid="_x0000_s1340" style="position:absolute;left:2177227;top:52278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TN6xAAA&#10;ANwAAAAPAAAAZHJzL2Rvd25yZXYueG1sRI9BawIxFITvBf9DeIXeNLsqYrdGEUWUelLr/bF5brZN&#10;XpZN1G1/fVMQehxm5htmtuicFTdqQ+1ZQT7IQBCXXtdcKfg4bfpTECEia7SeScE3BVjMe08zLLS/&#10;84Fux1iJBOFQoAITY1NIGUpDDsPAN8TJu/jWYUyyraRu8Z7gzsphlk2kw5rTgsGGVobKr+PVKXh/&#10;zS/ba7f/WaONy+34fLafZqPUy3O3fAMRqYv/4Ud7pxWM8hH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fkzesQAAADcAAAADwAAAAAAAAAAAAAAAACXAgAAZHJzL2Rv&#10;d25yZXYueG1sUEsFBgAAAAAEAAQA9QAAAIgDAAAAAA==&#10;" fillcolor="#77933c" strokecolor="#77933c">
                      <v:textbox>
                        <w:txbxContent>
                          <w:p w14:paraId="6020C1A4" w14:textId="77777777" w:rsidR="00476BB0" w:rsidRDefault="00476BB0" w:rsidP="008300F2">
                            <w:pPr>
                              <w:rPr>
                                <w:rFonts w:eastAsia="Times New Roman"/>
                              </w:rPr>
                            </w:pPr>
                          </w:p>
                        </w:txbxContent>
                      </v:textbox>
                    </v:oval>
                    <v:oval id="Oval 314" o:spid="_x0000_s1341" style="position:absolute;left:2040281;top:42690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EKsOxAAA&#10;ANwAAAAPAAAAZHJzL2Rvd25yZXYueG1sRI9BawIxFITvBf9DeEJvml0r0q5GEUUs9aSt98fmuVlN&#10;XpZN1G1/fVMQehxm5htmtuicFTdqQ+1ZQT7MQBCXXtdcKfj63AxeQYSIrNF6JgXfFGAx7z3NsND+&#10;znu6HWIlEoRDgQpMjE0hZSgNOQxD3xAn7+RbhzHJtpK6xXuCOytHWTaRDmtOCwYbWhkqL4erU/Dx&#10;lp+21273s0Ybl9vx8WjPZqPUc79bTkFE6uJ/+NF+1wpe8jH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CrDsQAAADcAAAADwAAAAAAAAAAAAAAAACXAgAAZHJzL2Rv&#10;d25yZXYueG1sUEsFBgAAAAAEAAQA9QAAAIgDAAAAAA==&#10;" fillcolor="#77933c" strokecolor="#77933c">
                      <v:textbox>
                        <w:txbxContent>
                          <w:p w14:paraId="2DC474C9" w14:textId="77777777" w:rsidR="00476BB0" w:rsidRDefault="00476BB0" w:rsidP="008300F2">
                            <w:pPr>
                              <w:rPr>
                                <w:rFonts w:eastAsia="Times New Roman"/>
                              </w:rPr>
                            </w:pPr>
                          </w:p>
                        </w:txbxContent>
                      </v:textbox>
                    </v:oval>
                    <v:oval id="Oval 315" o:spid="_x0000_s1342" style="position:absolute;left:2885515;top:109405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XA6VxQAA&#10;ANwAAAAPAAAAZHJzL2Rvd25yZXYueG1sRI9PawIxFMTvBb9DeIXeNLu2Fd0aRVpEqSf/3R+b52bb&#10;5GXZRN366ZuC0OMwM79hpvPOWXGhNtSeFeSDDARx6XXNlYLDftkfgwgRWaP1TAp+KMB81nuYYqH9&#10;lbd02cVKJAiHAhWYGJtCylAachgGviFO3sm3DmOSbSV1i9cEd1YOs2wkHdacFgw29G6o/N6dnYLP&#10;SX5anbvN7QNtXKxejkf7ZZZKPT12izcQkbr4H76311rBc/4Kf2fSEZ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VcDpXFAAAA3AAAAA8AAAAAAAAAAAAAAAAAlwIAAGRycy9k&#10;b3ducmV2LnhtbFBLBQYAAAAABAAEAPUAAACJAwAAAAA=&#10;" fillcolor="#77933c" strokecolor="#77933c">
                      <v:textbox>
                        <w:txbxContent>
                          <w:p w14:paraId="5CDC53DB" w14:textId="77777777" w:rsidR="00476BB0" w:rsidRDefault="00476BB0" w:rsidP="008300F2">
                            <w:pPr>
                              <w:rPr>
                                <w:rFonts w:eastAsia="Times New Roman"/>
                              </w:rPr>
                            </w:pPr>
                          </w:p>
                        </w:txbxContent>
                      </v:textbox>
                    </v:oval>
                    <v:oval id="Oval 316" o:spid="_x0000_s1343" style="position:absolute;left:2813445;top:100500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6wmtxgAA&#10;ANwAAAAPAAAAZHJzL2Rvd25yZXYueG1sRI9Ba8JAFITvQv/D8oReRDdWGkp0FatYetCDqR5ye2Sf&#10;STD7NmS3Jv77rlDwOMzMN8xi1Zta3Kh1lWUF00kEgji3uuJCwelnN/4A4TyyxtoyKbiTg9XyZbDA&#10;RNuOj3RLfSEChF2CCkrvm0RKl5dk0E1sQxy8i20N+iDbQuoWuwA3tXyLolgarDgslNjQpqT8mv4a&#10;BU1cZ9n+Otpl3fvXeSsP68+RL5R6HfbrOQhPvX+G/9vfWsFsGsPjTDgCcvk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O6wmtxgAAANwAAAAPAAAAAAAAAAAAAAAAAJcCAABkcnMv&#10;ZG93bnJldi54bWxQSwUGAAAAAAQABAD1AAAAigMAAAAA&#10;" fillcolor="#376092" strokecolor="#376092">
                      <v:textbox>
                        <w:txbxContent>
                          <w:p w14:paraId="42115C73" w14:textId="77777777" w:rsidR="00476BB0" w:rsidRDefault="00476BB0" w:rsidP="008300F2">
                            <w:pPr>
                              <w:rPr>
                                <w:rFonts w:eastAsia="Times New Roman"/>
                              </w:rPr>
                            </w:pPr>
                          </w:p>
                        </w:txbxContent>
                      </v:textbox>
                    </v:oval>
                    <v:oval id="Oval 317" o:spid="_x0000_s1344" style="position:absolute;left:2545959;top:60484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wjV5xQAA&#10;ANwAAAAPAAAAZHJzL2Rvd25yZXYueG1sRI9PawIxFMTvBb9DeIXeNLu2VN0aRVpEqSf/3R+b52bb&#10;5GXZRN366ZuC0OMwM79hpvPOWXGhNtSeFeSDDARx6XXNlYLDftkfgwgRWaP1TAp+KMB81nuYYqH9&#10;lbd02cVKJAiHAhWYGJtCylAachgGviFO3sm3DmOSbSV1i9cEd1YOs+xVOqw5LRhs6N1Q+b07OwWf&#10;k/y0Oneb2wfauFi9HI/2yyyVenrsFm8gInXxP3xvr7WC53wEf2fSEZ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rCNXnFAAAA3AAAAA8AAAAAAAAAAAAAAAAAlwIAAGRycy9k&#10;b3ducmV2LnhtbFBLBQYAAAAABAAEAPUAAACJAwAAAAA=&#10;" fillcolor="#77933c" strokecolor="#77933c">
                      <v:textbox>
                        <w:txbxContent>
                          <w:p w14:paraId="41641492" w14:textId="77777777" w:rsidR="00476BB0" w:rsidRDefault="00476BB0" w:rsidP="008300F2">
                            <w:pPr>
                              <w:rPr>
                                <w:rFonts w:eastAsia="Times New Roman"/>
                              </w:rPr>
                            </w:pPr>
                          </w:p>
                        </w:txbxContent>
                      </v:textbox>
                    </v:oval>
                    <v:oval id="Oval 318" o:spid="_x0000_s1345" style="position:absolute;left:2253086;top:113085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XaELwQAA&#10;ANwAAAAPAAAAZHJzL2Rvd25yZXYueG1sRE/LagIxFN0X/IdwBXc1M1WKjkYRi1jala/9ZXKdjCY3&#10;wyTq1K9vFoUuD+c9X3bOiju1ofasIB9mIIhLr2uuFBwPm9cJiBCRNVrPpOCHAiwXvZc5Fto/eEf3&#10;faxECuFQoAITY1NIGUpDDsPQN8SJO/vWYUywraRu8ZHCnZVvWfYuHdacGgw2tDZUXvc3p+Brmp+3&#10;t+77+YE2rrbj08lezEapQb9bzUBE6uK/+M/9qRWM8rQ2nUlHQC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12hC8EAAADcAAAADwAAAAAAAAAAAAAAAACXAgAAZHJzL2Rvd25y&#10;ZXYueG1sUEsFBgAAAAAEAAQA9QAAAIUDAAAAAA==&#10;" fillcolor="#77933c" strokecolor="#77933c">
                      <v:textbox>
                        <w:txbxContent>
                          <w:p w14:paraId="435B5F72" w14:textId="77777777" w:rsidR="00476BB0" w:rsidRDefault="00476BB0" w:rsidP="008300F2">
                            <w:pPr>
                              <w:rPr>
                                <w:rFonts w:eastAsia="Times New Roman"/>
                              </w:rPr>
                            </w:pPr>
                          </w:p>
                        </w:txbxContent>
                      </v:textbox>
                    </v:oval>
                    <v:oval id="Oval 319" o:spid="_x0000_s1346" style="position:absolute;left:2505209;top:7031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EQSQxAAA&#10;ANwAAAAPAAAAZHJzL2Rvd25yZXYueG1sRI9BawIxFITvBf9DeIK3ml0rRbdGEYso9qTW+2Pz3Gyb&#10;vCybqGt/fSMUehxm5htmtuicFVdqQ+1ZQT7MQBCXXtdcKfg8rp8nIEJE1mg9k4I7BVjMe08zLLS/&#10;8Z6uh1iJBOFQoAITY1NIGUpDDsPQN8TJO/vWYUyyraRu8ZbgzspRlr1KhzWnBYMNrQyV34eLU7Cb&#10;5ufNpfv4eUcbl5vx6WS/zFqpQb9bvoGI1MX/8F97qxW85FN4nE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BEEkMQAAADcAAAADwAAAAAAAAAAAAAAAACXAgAAZHJzL2Rv&#10;d25yZXYueG1sUEsFBgAAAAAEAAQA9QAAAIgDAAAAAA==&#10;" fillcolor="#77933c" strokecolor="#77933c">
                      <v:textbox>
                        <w:txbxContent>
                          <w:p w14:paraId="211724DB" w14:textId="77777777" w:rsidR="00476BB0" w:rsidRDefault="00476BB0" w:rsidP="008300F2">
                            <w:pPr>
                              <w:rPr>
                                <w:rFonts w:eastAsia="Times New Roman"/>
                              </w:rPr>
                            </w:pPr>
                          </w:p>
                        </w:txbxContent>
                      </v:textbox>
                    </v:oval>
                    <v:oval id="Oval 320" o:spid="_x0000_s1347" style="position:absolute;left:2105431;top:22251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R2ewwgAA&#10;ANwAAAAPAAAAZHJzL2Rvd25yZXYueG1sRE/Pa8IwFL4L+x/CG+ymqW7IrI0iG6LM07p5fzSvTbfk&#10;pTRR6/765SB4/Ph+F+vBWXGmPrSeFUwnGQjiyuuWGwXfX9vxK4gQkTVaz6TgSgHWq4dRgbn2F/6k&#10;cxkbkUI45KjAxNjlUobKkMMw8R1x4mrfO4wJ9o3UPV5SuLNylmVz6bDl1GCwozdD1W95cgo+FtN6&#10;dxoOf+9o42b3cjzaH7NV6ulx2CxBRBriXXxz77WC51man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tHZ7DCAAAA3AAAAA8AAAAAAAAAAAAAAAAAlwIAAGRycy9kb3du&#10;cmV2LnhtbFBLBQYAAAAABAAEAPUAAACGAwAAAAA=&#10;" fillcolor="#77933c" strokecolor="#77933c">
                      <v:textbox>
                        <w:txbxContent>
                          <w:p w14:paraId="292BBEE9" w14:textId="77777777" w:rsidR="00476BB0" w:rsidRDefault="00476BB0" w:rsidP="008300F2">
                            <w:pPr>
                              <w:rPr>
                                <w:rFonts w:eastAsia="Times New Roman"/>
                              </w:rPr>
                            </w:pPr>
                          </w:p>
                        </w:txbxContent>
                      </v:textbox>
                    </v:oval>
                    <v:oval id="Oval 321" o:spid="_x0000_s1348" style="position:absolute;left:2718323;top:5026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C8IrxAAA&#10;ANwAAAAPAAAAZHJzL2Rvd25yZXYueG1sRI9BawIxFITvBf9DeIXeNLtaxG6NIopY9KTW+2Pz3Gyb&#10;vCybqNv++kYQehxm5htmOu+cFVdqQ+1ZQT7IQBCXXtdcKfg8rvsTECEia7SeScEPBZjPek9TLLS/&#10;8Z6uh1iJBOFQoAITY1NIGUpDDsPAN8TJO/vWYUyyraRu8Zbgzsphlo2lw5rTgsGGlobK78PFKdi+&#10;5efNpdv9rtDGxeb1dLJfZq3Uy3O3eAcRqYv/4Uf7QysYDXO4n0lH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AvCK8QAAADcAAAADwAAAAAAAAAAAAAAAACXAgAAZHJzL2Rv&#10;d25yZXYueG1sUEsFBgAAAAAEAAQA9QAAAIgDAAAAAA==&#10;" fillcolor="#77933c" strokecolor="#77933c">
                      <v:textbox>
                        <w:txbxContent>
                          <w:p w14:paraId="6E2DC265" w14:textId="77777777" w:rsidR="00476BB0" w:rsidRDefault="00476BB0" w:rsidP="008300F2">
                            <w:pPr>
                              <w:rPr>
                                <w:rFonts w:eastAsia="Times New Roman"/>
                              </w:rPr>
                            </w:pPr>
                          </w:p>
                        </w:txbxContent>
                      </v:textbox>
                    </v:oval>
                    <v:oval id="Oval 322" o:spid="_x0000_s1349" style="position:absolute;left:2779346;top:109887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2VxcxAAA&#10;ANwAAAAPAAAAZHJzL2Rvd25yZXYueG1sRI9BawIxFITvBf9DeEJvmnVbxK5GEYtY6kmt98fmuVlN&#10;XpZN1G1/fVMQehxm5htmtuicFTdqQ+1ZwWiYgSAuva65UvB1WA8mIEJE1mg9k4JvCrCY955mWGh/&#10;5x3d9rESCcKhQAUmxqaQMpSGHIahb4iTd/Ktw5hkW0nd4j3BnZV5lo2lw5rTgsGGVobKy/7qFHy+&#10;jU6ba7f9eUcbl5vX49GezVqp5363nIKI1MX/8KP9oRW85D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NlcXMQAAADcAAAADwAAAAAAAAAAAAAAAACXAgAAZHJzL2Rv&#10;d25yZXYueG1sUEsFBgAAAAAEAAQA9QAAAIgDAAAAAA==&#10;" fillcolor="#77933c" strokecolor="#77933c">
                      <v:textbox>
                        <w:txbxContent>
                          <w:p w14:paraId="290555AA" w14:textId="77777777" w:rsidR="00476BB0" w:rsidRDefault="00476BB0" w:rsidP="008300F2">
                            <w:pPr>
                              <w:rPr>
                                <w:rFonts w:eastAsia="Times New Roman"/>
                              </w:rPr>
                            </w:pPr>
                          </w:p>
                        </w:txbxContent>
                      </v:textbox>
                    </v:oval>
                    <v:oval id="Oval 323" o:spid="_x0000_s1350" style="position:absolute;left:2256180;top:13325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lfnHxAAA&#10;ANwAAAAPAAAAZHJzL2Rvd25yZXYueG1sRI9PawIxFMTvBb9DeII3zfqHYrdGkRZR7Elb74/Nc7Nt&#10;8rJsoq5+eiMIPQ4z8xtmtmidFWdqQuVZwXCQgSAuvK64VPDzvepPQYSIrNF6JgVXCrCYd15mmGt/&#10;4R2d97EUCcIhRwUmxjqXMhSGHIaBr4mTd/SNw5hkU0rd4CXBnZWjLHuVDitOCwZr+jBU/O1PTsH2&#10;bXhcn9qv2yfauFxPDgf7a1ZK9brt8h1EpDb+h5/tjVYwHo3h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5X5x8QAAADcAAAADwAAAAAAAAAAAAAAAACXAgAAZHJzL2Rv&#10;d25yZXYueG1sUEsFBgAAAAAEAAQA9QAAAIgDAAAAAA==&#10;" fillcolor="#77933c" strokecolor="#77933c">
                      <v:textbox>
                        <w:txbxContent>
                          <w:p w14:paraId="36EE334B" w14:textId="77777777" w:rsidR="00476BB0" w:rsidRDefault="00476BB0" w:rsidP="008300F2">
                            <w:pPr>
                              <w:rPr>
                                <w:rFonts w:eastAsia="Times New Roman"/>
                              </w:rPr>
                            </w:pPr>
                          </w:p>
                        </w:txbxContent>
                      </v:textbox>
                    </v:oval>
                    <v:oval id="Oval 324" o:spid="_x0000_s1351" style="position:absolute;left:2536611;top:140081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fGGzxAAA&#10;ANwAAAAPAAAAZHJzL2Rvd25yZXYueG1sRI9PawIxFMTvBb9DeII3zfqHYrdGkRZR7Elb74/Nc7Nt&#10;8rJsoq5+eiMIPQ4z8xtmtmidFWdqQuVZwXCQgSAuvK64VPDzvepPQYSIrNF6JgVXCrCYd15mmGt/&#10;4R2d97EUCcIhRwUmxjqXMhSGHIaBr4mTd/SNw5hkU0rd4CXBnZWjLHuVDitOCwZr+jBU/O1PTsH2&#10;bXhcn9qv2yfauFxPDgf7a1ZK9brt8h1EpDb+h5/tjVYwHk3g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Hxhs8QAAADcAAAADwAAAAAAAAAAAAAAAACXAgAAZHJzL2Rv&#10;d25yZXYueG1sUEsFBgAAAAAEAAQA9QAAAIgDAAAAAA==&#10;" fillcolor="#77933c" strokecolor="#77933c">
                      <v:textbox>
                        <w:txbxContent>
                          <w:p w14:paraId="0BEDF173" w14:textId="77777777" w:rsidR="00476BB0" w:rsidRDefault="00476BB0" w:rsidP="008300F2">
                            <w:pPr>
                              <w:rPr>
                                <w:rFonts w:eastAsia="Times New Roman"/>
                              </w:rPr>
                            </w:pPr>
                          </w:p>
                        </w:txbxContent>
                      </v:textbox>
                    </v:oval>
                    <v:oval id="Oval 325" o:spid="_x0000_s1352" style="position:absolute;left:2357807;top:1305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MMQoxQAA&#10;ANwAAAAPAAAAZHJzL2Rvd25yZXYueG1sRI9BawIxFITvBf9DeEJvNattpa5GkRZR9ORa74/Nc7Nt&#10;8rJsom799aZQ6HGYmW+Y2aJzVlyoDbVnBcNBBoK49LrmSsHnYfX0BiJEZI3WMyn4oQCLee9hhrn2&#10;V97TpYiVSBAOOSowMTa5lKE05DAMfEOcvJNvHcYk20rqFq8J7qwcZdlYOqw5LRhs6N1Q+V2cnYLt&#10;ZHhan7vd7QNtXK5fjkf7ZVZKPfa75RREpC7+h//aG63gefQK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swxCjFAAAA3AAAAA8AAAAAAAAAAAAAAAAAlwIAAGRycy9k&#10;b3ducmV2LnhtbFBLBQYAAAAABAAEAPUAAACJAwAAAAA=&#10;" fillcolor="#77933c" strokecolor="#77933c">
                      <v:textbox>
                        <w:txbxContent>
                          <w:p w14:paraId="3E469A40" w14:textId="77777777" w:rsidR="00476BB0" w:rsidRDefault="00476BB0" w:rsidP="008300F2">
                            <w:pPr>
                              <w:rPr>
                                <w:rFonts w:eastAsia="Times New Roman"/>
                              </w:rPr>
                            </w:pPr>
                          </w:p>
                        </w:txbxContent>
                      </v:textbox>
                    </v:oval>
                    <v:oval id="Oval 326" o:spid="_x0000_s1353" style="position:absolute;left:2124749;top:142286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4lpfxAAA&#10;ANwAAAAPAAAAZHJzL2Rvd25yZXYueG1sRI9BawIxFITvgv8hPMGbZtUidmsUaRHFnrT1/tg8N9sm&#10;L8sm6tpfbwqCx2FmvmHmy9ZZcaEmVJ4VjIYZCOLC64pLBd9f68EMRIjIGq1nUnCjAMtFtzPHXPsr&#10;7+lyiKVIEA45KjAx1rmUoTDkMAx9TZy8k28cxiSbUuoGrwnurBxn2VQ6rDgtGKzp3VDxezg7BbvX&#10;0Wlzbj//PtDG1ebleLQ/Zq1Uv9eu3kBEauMz/GhvtYLJeAr/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JaX8QAAADcAAAADwAAAAAAAAAAAAAAAACXAgAAZHJzL2Rv&#10;d25yZXYueG1sUEsFBgAAAAAEAAQA9QAAAIgDAAAAAA==&#10;" fillcolor="#77933c" strokecolor="#77933c">
                      <v:textbox>
                        <w:txbxContent>
                          <w:p w14:paraId="32DBF27E" w14:textId="77777777" w:rsidR="00476BB0" w:rsidRDefault="00476BB0" w:rsidP="008300F2">
                            <w:pPr>
                              <w:rPr>
                                <w:rFonts w:eastAsia="Times New Roman"/>
                              </w:rPr>
                            </w:pPr>
                          </w:p>
                        </w:txbxContent>
                      </v:textbox>
                    </v:oval>
                    <v:oval id="Oval 327" o:spid="_x0000_s1354" style="position:absolute;left:1894206;top:25442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rv/ExQAA&#10;ANwAAAAPAAAAZHJzL2Rvd25yZXYueG1sRI9BawIxFITvBf9DeEJvNastta5GkRZR9ORa74/Nc7Nt&#10;8rJsom799aZQ6HGYmW+Y2aJzVlyoDbVnBcNBBoK49LrmSsHnYfX0BiJEZI3WMyn4oQCLee9hhrn2&#10;V97TpYiVSBAOOSowMTa5lKE05DAMfEOcvJNvHcYk20rqFq8J7qwcZdmrdFhzWjDY0Luh8rs4OwXb&#10;yfC0Pne72wfauFy/HI/2y6yUeux3yymISF38D/+1N1rB82gM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Su/8TFAAAA3AAAAA8AAAAAAAAAAAAAAAAAlwIAAGRycy9k&#10;b3ducmV2LnhtbFBLBQYAAAAABAAEAPUAAACJAwAAAAA=&#10;" fillcolor="#77933c" strokecolor="#77933c">
                      <v:textbox>
                        <w:txbxContent>
                          <w:p w14:paraId="0932D070" w14:textId="77777777" w:rsidR="00476BB0" w:rsidRDefault="00476BB0" w:rsidP="008300F2">
                            <w:pPr>
                              <w:rPr>
                                <w:rFonts w:eastAsia="Times New Roman"/>
                              </w:rPr>
                            </w:pPr>
                          </w:p>
                        </w:txbxContent>
                      </v:textbox>
                    </v:oval>
                    <v:oval id="Oval 328" o:spid="_x0000_s1355" style="position:absolute;left:1821134;top:44964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MWu2wgAA&#10;ANwAAAAPAAAAZHJzL2Rvd25yZXYueG1sRE/Pa8IwFL4L+x/CG+ymqW7IrI0iG6LM07p5fzSvTbfk&#10;pTRR6/765SB4/Ph+F+vBWXGmPrSeFUwnGQjiyuuWGwXfX9vxK4gQkTVaz6TgSgHWq4dRgbn2F/6k&#10;cxkbkUI45KjAxNjlUobKkMMw8R1x4mrfO4wJ9o3UPV5SuLNylmVz6bDl1GCwozdD1W95cgo+FtN6&#10;dxoOf+9o42b3cjzaH7NV6ulx2CxBRBriXXxz77WC51lam86kIy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Uxa7bCAAAA3AAAAA8AAAAAAAAAAAAAAAAAlwIAAGRycy9kb3du&#10;cmV2LnhtbFBLBQYAAAAABAAEAPUAAACGAwAAAAA=&#10;" fillcolor="#77933c" strokecolor="#77933c">
                      <v:textbox>
                        <w:txbxContent>
                          <w:p w14:paraId="3F33D520" w14:textId="77777777" w:rsidR="00476BB0" w:rsidRDefault="00476BB0" w:rsidP="008300F2">
                            <w:pPr>
                              <w:rPr>
                                <w:rFonts w:eastAsia="Times New Roman"/>
                              </w:rPr>
                            </w:pPr>
                          </w:p>
                        </w:txbxContent>
                      </v:textbox>
                    </v:oval>
                    <v:oval id="Oval 329" o:spid="_x0000_s1356" style="position:absolute;left:2745673;top:138891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fc4txQAA&#10;ANwAAAAPAAAAZHJzL2Rvd25yZXYueG1sRI9BawIxFITvgv8hvEJvNastUteNIhax1FNtvT82bzdr&#10;k5dlE3XrrzeFgsdhZr5himXvrDhTFxrPCsajDARx6XXDtYLvr83TK4gQkTVaz6TglwIsF8NBgbn2&#10;F/6k8z7WIkE45KjAxNjmUobSkMMw8i1x8irfOYxJdrXUHV4S3Fk5ybKpdNhwWjDY0tpQ+bM/OQUf&#10;s3G1PfW76xvauNq+HA72aDZKPT70qzmISH28h//b71rB82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p9zi3FAAAA3AAAAA8AAAAAAAAAAAAAAAAAlwIAAGRycy9k&#10;b3ducmV2LnhtbFBLBQYAAAAABAAEAPUAAACJAwAAAAA=&#10;" fillcolor="#77933c" strokecolor="#77933c">
                      <v:textbox>
                        <w:txbxContent>
                          <w:p w14:paraId="5A8EFC37" w14:textId="77777777" w:rsidR="00476BB0" w:rsidRDefault="00476BB0" w:rsidP="008300F2">
                            <w:pPr>
                              <w:rPr>
                                <w:rFonts w:eastAsia="Times New Roman"/>
                              </w:rPr>
                            </w:pPr>
                          </w:p>
                        </w:txbxContent>
                      </v:textbox>
                    </v:oval>
                    <v:oval id="Oval 330" o:spid="_x0000_s1357" style="position:absolute;left:2467040;top:11785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nvFtwQAA&#10;ANwAAAAPAAAAZHJzL2Rvd25yZXYueG1sRE/LagIxFN0X/Idwhe5qRi1FR6OIRRS78rW/TK6T0eRm&#10;mEQd+/VmUejycN7TeeusuFMTKs8K+r0MBHHhdcWlguNh9TECESKyRuuZFDwpwHzWeZtirv2Dd3Tf&#10;x1KkEA45KjAx1rmUoTDkMPR8TZy4s28cxgSbUuoGHyncWTnIsi/psOLUYLCmpaHiur85Bdtx/7y+&#10;tT+/32jjYv15OtmLWSn13m0XExCR2vgv/nNvtILhMM1PZ9IRkLM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p7xbcEAAADcAAAADwAAAAAAAAAAAAAAAACXAgAAZHJzL2Rvd25y&#10;ZXYueG1sUEsFBgAAAAAEAAQA9QAAAIUDAAAAAA==&#10;" fillcolor="#77933c" strokecolor="#77933c">
                      <v:textbox>
                        <w:txbxContent>
                          <w:p w14:paraId="45441649" w14:textId="77777777" w:rsidR="00476BB0" w:rsidRDefault="00476BB0" w:rsidP="008300F2">
                            <w:pPr>
                              <w:rPr>
                                <w:rFonts w:eastAsia="Times New Roman"/>
                              </w:rPr>
                            </w:pPr>
                          </w:p>
                        </w:txbxContent>
                      </v:textbox>
                    </v:oval>
                    <v:oval id="Oval 331" o:spid="_x0000_s1358" style="position:absolute;left:2323004;top:1406859;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0lT2xAAA&#10;ANwAAAAPAAAAZHJzL2Rvd25yZXYueG1sRI9BawIxFITvBf9DeIXeNLsqYrdGEUWUelLr/bF5brZN&#10;XpZN1G1/fVMQehxm5htmtuicFTdqQ+1ZQT7IQBCXXtdcKfg4bfpTECEia7SeScE3BVjMe08zLLS/&#10;84Fux1iJBOFQoAITY1NIGUpDDsPAN8TJu/jWYUyyraRu8Z7gzsphlk2kw5rTgsGGVobKr+PVKXh/&#10;zS/ba7f/WaONy+34fLafZqPUy3O3fAMRqYv/4Ud7pxWMRj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dJU9sQAAADcAAAADwAAAAAAAAAAAAAAAACXAgAAZHJzL2Rv&#10;d25yZXYueG1sUEsFBgAAAAAEAAQA9QAAAIgDAAAAAA==&#10;" fillcolor="#77933c" strokecolor="#77933c">
                      <v:textbox>
                        <w:txbxContent>
                          <w:p w14:paraId="08C7E19E" w14:textId="77777777" w:rsidR="00476BB0" w:rsidRDefault="00476BB0" w:rsidP="008300F2">
                            <w:pPr>
                              <w:rPr>
                                <w:rFonts w:eastAsia="Times New Roman"/>
                              </w:rPr>
                            </w:pPr>
                          </w:p>
                        </w:txbxContent>
                      </v:textbox>
                    </v:oval>
                    <v:oval id="Oval 332" o:spid="_x0000_s1359" style="position:absolute;left:2509578;top:1490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AMqBxAAA&#10;ANwAAAAPAAAAZHJzL2Rvd25yZXYueG1sRI9PawIxFMTvBb9DeII3zfqHYrdGkRZR7Elb74/Nc7Nt&#10;8rJsoq5+eiMIPQ4z8xtmtmidFWdqQuVZwXCQgSAuvK64VPDzvepPQYSIrNF6JgVXCrCYd15mmGt/&#10;4R2d97EUCcIhRwUmxjqXMhSGHIaBr4mTd/SNw5hkU0rd4CXBnZWjLHuVDitOCwZr+jBU/O1PTsH2&#10;bXhcn9qv2yfauFxPDgf7a1ZK9brt8h1EpDb+h5/tjVYwHo/g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QDKgcQAAADcAAAADwAAAAAAAAAAAAAAAACXAgAAZHJzL2Rv&#10;d25yZXYueG1sUEsFBgAAAAAEAAQA9QAAAIgDAAAAAA==&#10;" fillcolor="#77933c" strokecolor="#77933c">
                      <v:textbox>
                        <w:txbxContent>
                          <w:p w14:paraId="34A6158C" w14:textId="77777777" w:rsidR="00476BB0" w:rsidRDefault="00476BB0" w:rsidP="008300F2">
                            <w:pPr>
                              <w:rPr>
                                <w:rFonts w:eastAsia="Times New Roman"/>
                              </w:rPr>
                            </w:pPr>
                          </w:p>
                        </w:txbxContent>
                      </v:textbox>
                    </v:oval>
                    <v:oval id="Oval 333" o:spid="_x0000_s1360" style="position:absolute;left:2687295;top:10452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G8axAAA&#10;ANwAAAAPAAAAZHJzL2Rvd25yZXYueG1sRI9BawIxFITvBf9DeEJvmrVbxK5GEYtY6kmt98fmuVlN&#10;XpZN1G1/fVMQehxm5htmtuicFTdqQ+1ZwWiYgSAuva65UvB1WA8mIEJE1mg9k4JvCrCY955mWGh/&#10;5x3d9rESCcKhQAUmxqaQMpSGHIahb4iTd/Ktw5hkW0nd4j3BnZUvWTaWDmtOCwYbWhkqL/urU/D5&#10;Njptrt325x1tXG5ej0d7NmulnvvdcgoiUhf/w4/2h1aQ5z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kxvGsQAAADcAAAADwAAAAAAAAAAAAAAAACXAgAAZHJzL2Rv&#10;d25yZXYueG1sUEsFBgAAAAAEAAQA9QAAAIgDAAAAAA==&#10;" fillcolor="#77933c" strokecolor="#77933c">
                      <v:textbox>
                        <w:txbxContent>
                          <w:p w14:paraId="16C65442" w14:textId="77777777" w:rsidR="00476BB0" w:rsidRDefault="00476BB0" w:rsidP="008300F2">
                            <w:pPr>
                              <w:rPr>
                                <w:rFonts w:eastAsia="Times New Roman"/>
                              </w:rPr>
                            </w:pPr>
                          </w:p>
                        </w:txbxContent>
                      </v:textbox>
                    </v:oval>
                    <v:oval id="Oval 334" o:spid="_x0000_s1361" style="position:absolute;left:2434423;top:140275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wG4hxgAA&#10;ANwAAAAPAAAAZHJzL2Rvd25yZXYueG1sRI9Pa8JAFMTvgt9heUIvUjf+pURXUYvSgx6q9pDbI/tM&#10;gtm3Ibs16bd3C4LHYWZ+wyxWrSnFnWpXWFYwHEQgiFOrC84UXM679w8QziNrLC2Tgj9ysFp2OwuM&#10;tW34m+4nn4kAYRejgtz7KpbSpTkZdANbEQfvamuDPsg6k7rGJsBNKUdRNJMGCw4LOVa0zSm9nX6N&#10;gmpWJsnh1t8lzXT/8ymP603fZ0q99dr1HISn1r/Cz/aXVjAeT+D/TDgCcvk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wG4hxgAAANwAAAAPAAAAAAAAAAAAAAAAAJcCAABkcnMv&#10;ZG93bnJldi54bWxQSwUGAAAAAAQABAD1AAAAigMAAAAA&#10;" fillcolor="#376092" strokecolor="#376092">
                      <v:textbox>
                        <w:txbxContent>
                          <w:p w14:paraId="4A44971A" w14:textId="77777777" w:rsidR="00476BB0" w:rsidRDefault="00476BB0" w:rsidP="008300F2">
                            <w:pPr>
                              <w:rPr>
                                <w:rFonts w:eastAsia="Times New Roman"/>
                              </w:rPr>
                            </w:pPr>
                          </w:p>
                        </w:txbxContent>
                      </v:textbox>
                    </v:oval>
                    <v:oval id="Oval 335" o:spid="_x0000_s1362" style="position:absolute;left:2642975;top:1386790;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6VL1xAAA&#10;ANwAAAAPAAAAZHJzL2Rvd25yZXYueG1sRI9BawIxFITvBf9DeIK3mrVaqatRpCJKPan1/tg8N9sm&#10;L8sm6uqvbwqFHoeZ+YaZLVpnxZWaUHlWMOhnIIgLrysuFXwe189vIEJE1mg9k4I7BVjMO08zzLW/&#10;8Z6uh1iKBOGQowITY51LGQpDDkPf18TJO/vGYUyyKaVu8JbgzsqXLBtLhxWnBYM1vRsqvg8Xp+Bj&#10;MjhvLu3usUIbl5vR6WS/zFqpXrddTkFEauN/+K+91QqGw1f4PZOOgJ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ulS9cQAAADcAAAADwAAAAAAAAAAAAAAAACXAgAAZHJzL2Rv&#10;d25yZXYueG1sUEsFBgAAAAAEAAQA9QAAAIgDAAAAAA==&#10;" fillcolor="#77933c" strokecolor="#77933c">
                      <v:textbox>
                        <w:txbxContent>
                          <w:p w14:paraId="07054968" w14:textId="77777777" w:rsidR="00476BB0" w:rsidRDefault="00476BB0" w:rsidP="008300F2">
                            <w:pPr>
                              <w:rPr>
                                <w:rFonts w:eastAsia="Times New Roman"/>
                              </w:rPr>
                            </w:pPr>
                          </w:p>
                        </w:txbxContent>
                      </v:textbox>
                    </v:oval>
                    <v:oval id="Oval 336" o:spid="_x0000_s1363" style="position:absolute;left:2054337;top:1335693;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O8yCxAAA&#10;ANwAAAAPAAAAZHJzL2Rvd25yZXYueG1sRI9BawIxFITvgv8hPMGbZq1F7NYoUhHFnrT1/tg8N9sm&#10;L8sm6tpfbwqCx2FmvmFmi9ZZcaEmVJ4VjIYZCOLC64pLBd9f68EURIjIGq1nUnCjAIt5tzPDXPsr&#10;7+lyiKVIEA45KjAx1rmUoTDkMAx9TZy8k28cxiSbUuoGrwnurHzJsol0WHFaMFjTh6Hi93B2CnZv&#10;o9Pm3H7+rdDG5eb1eLQ/Zq1Uv9cu30FEauMz/GhvtYLxeAL/Z9IR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jvMgsQAAADcAAAADwAAAAAAAAAAAAAAAACXAgAAZHJzL2Rv&#10;d25yZXYueG1sUEsFBgAAAAAEAAQA9QAAAIgDAAAAAA==&#10;" fillcolor="#77933c" strokecolor="#77933c">
                      <v:textbox>
                        <w:txbxContent>
                          <w:p w14:paraId="05F9E5C7" w14:textId="77777777" w:rsidR="00476BB0" w:rsidRDefault="00476BB0" w:rsidP="008300F2">
                            <w:pPr>
                              <w:rPr>
                                <w:rFonts w:eastAsia="Times New Roman"/>
                              </w:rPr>
                            </w:pPr>
                          </w:p>
                        </w:txbxContent>
                      </v:textbox>
                    </v:oval>
                    <v:oval id="Oval 337" o:spid="_x0000_s1364" style="position:absolute;left:1752699;top:54776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d2kZxAAA&#10;ANwAAAAPAAAAZHJzL2Rvd25yZXYueG1sRI9BawIxFITvBf9DeIK3mrVKratRpCJKPan1/tg8N9sm&#10;L8sm6uqvbwqFHoeZ+YaZLVpnxZWaUHlWMOhnIIgLrysuFXwe189vIEJE1mg9k4I7BVjMO08zzLW/&#10;8Z6uh1iKBOGQowITY51LGQpDDkPf18TJO/vGYUyyKaVu8JbgzsqXLHuVDitOCwZrejdUfB8uTsHH&#10;ZHDeXNrdY4U2Ljej08l+mbVSvW67nIKI1Mb/8F97qxUMh2P4PZOOgJ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XdpGcQAAADcAAAADwAAAAAAAAAAAAAAAACXAgAAZHJzL2Rv&#10;d25yZXYueG1sUEsFBgAAAAAEAAQA9QAAAIgDAAAAAA==&#10;" fillcolor="#77933c" strokecolor="#77933c">
                      <v:textbox>
                        <w:txbxContent>
                          <w:p w14:paraId="51D489EE" w14:textId="77777777" w:rsidR="00476BB0" w:rsidRDefault="00476BB0" w:rsidP="008300F2">
                            <w:pPr>
                              <w:rPr>
                                <w:rFonts w:eastAsia="Times New Roman"/>
                              </w:rPr>
                            </w:pPr>
                          </w:p>
                        </w:txbxContent>
                      </v:textbox>
                    </v:oval>
                    <v:oval id="Oval 338" o:spid="_x0000_s1365" style="position:absolute;left:1857306;top:35602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6P1rwQAA&#10;ANwAAAAPAAAAZHJzL2Rvd25yZXYueG1sRE/LagIxFN0X/Idwhe5qRi1FR6OIRRS78rW/TK6T0eRm&#10;mEQd+/VmUejycN7TeeusuFMTKs8K+r0MBHHhdcWlguNh9TECESKyRuuZFDwpwHzWeZtirv2Dd3Tf&#10;x1KkEA45KjAx1rmUoTDkMPR8TZy4s28cxgSbUuoGHyncWTnIsi/psOLUYLCmpaHiur85Bdtx/7y+&#10;tT+/32jjYv15OtmLWSn13m0XExCR2vgv/nNvtILhMK1NZ9IRkLM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Oj9a8EAAADcAAAADwAAAAAAAAAAAAAAAACXAgAAZHJzL2Rvd25y&#10;ZXYueG1sUEsFBgAAAAAEAAQA9QAAAIUDAAAAAA==&#10;" fillcolor="#77933c" strokecolor="#77933c">
                      <v:textbox>
                        <w:txbxContent>
                          <w:p w14:paraId="10579502" w14:textId="77777777" w:rsidR="00476BB0" w:rsidRDefault="00476BB0" w:rsidP="008300F2">
                            <w:pPr>
                              <w:rPr>
                                <w:rFonts w:eastAsia="Times New Roman"/>
                              </w:rPr>
                            </w:pPr>
                          </w:p>
                        </w:txbxContent>
                      </v:textbox>
                    </v:oval>
                    <v:oval id="Oval 339" o:spid="_x0000_s1366" style="position:absolute;left:2400934;top:2839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pFjwxQAA&#10;ANwAAAAPAAAAZHJzL2Rvd25yZXYueG1sRI9BawIxFITvgv8hvEJvNWstUteNIhax1FNtvT82bzdr&#10;k5dlE3XrrzeFgsdhZr5himXvrDhTFxrPCsajDARx6XXDtYLvr83TK4gQkTVaz6TglwIsF8NBgbn2&#10;F/6k8z7WIkE45KjAxNjmUobSkMMw8i1x8irfOYxJdrXUHV4S3Fn5nGVT6bDhtGCwpbWh8md/cgo+&#10;ZuNqe+p31ze0cbV9ORzs0WyUenzoV3MQkfp4D/+337WCyW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kWPDFAAAA3AAAAA8AAAAAAAAAAAAAAAAAlwIAAGRycy9k&#10;b3ducmV2LnhtbFBLBQYAAAAABAAEAPUAAACJAwAAAAA=&#10;" fillcolor="#77933c" strokecolor="#77933c">
                      <v:textbox>
                        <w:txbxContent>
                          <w:p w14:paraId="076A045B" w14:textId="77777777" w:rsidR="00476BB0" w:rsidRDefault="00476BB0" w:rsidP="008300F2">
                            <w:pPr>
                              <w:rPr>
                                <w:rFonts w:eastAsia="Times New Roman"/>
                              </w:rPr>
                            </w:pPr>
                          </w:p>
                        </w:txbxContent>
                      </v:textbox>
                    </v:oval>
                    <v:oval id="Oval 340" o:spid="_x0000_s1367" style="position:absolute;left:1759487;top:105065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mIIQwgAA&#10;ANwAAAAPAAAAZHJzL2Rvd25yZXYueG1sRE/Pa8IwFL4L+x/CG+ymqVNk6xpFJqLM07p5fzSvTbfk&#10;pTRRO//65SB4/Ph+F6vBWXGmPrSeFUwnGQjiyuuWGwXfX9vxC4gQkTVaz6TgjwKslg+jAnPtL/xJ&#10;5zI2IoVwyFGBibHLpQyVIYdh4jvixNW+dxgT7Bupe7ykcGflc5YtpMOWU4PBjt4NVb/lySn4eJ3W&#10;u9NwuG7QxvVufjzaH7NV6ulxWL+BiDTEu/jm3msFs3man86kIyC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aYghDCAAAA3AAAAA8AAAAAAAAAAAAAAAAAlwIAAGRycy9kb3du&#10;cmV2LnhtbFBLBQYAAAAABAAEAPUAAACGAwAAAAA=&#10;" fillcolor="#77933c" strokecolor="#77933c">
                      <v:textbox>
                        <w:txbxContent>
                          <w:p w14:paraId="71C9E2DE" w14:textId="77777777" w:rsidR="00476BB0" w:rsidRDefault="00476BB0" w:rsidP="008300F2">
                            <w:pPr>
                              <w:rPr>
                                <w:rFonts w:eastAsia="Times New Roman"/>
                              </w:rPr>
                            </w:pPr>
                          </w:p>
                        </w:txbxContent>
                      </v:textbox>
                    </v:oval>
                    <v:oval id="Oval 341" o:spid="_x0000_s1368" style="position:absolute;left:2578474;top:9807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1CeLxAAA&#10;ANwAAAAPAAAAZHJzL2Rvd25yZXYueG1sRI9BawIxFITvBf9DeEJvml0r0q5GEUUs9aSt98fmuVlN&#10;XpZN1G1/fVMQehxm5htmtuicFTdqQ+1ZQT7MQBCXXtdcKfj63AxeQYSIrNF6JgXfFGAx7z3NsND+&#10;znu6HWIlEoRDgQpMjE0hZSgNOQxD3xAn7+RbhzHJtpK6xXuCOytHWTaRDmtOCwYbWhkqL4erU/Dx&#10;lp+21273s0Ybl9vx8WjPZqPUc79bTkFE6uJ/+NF+1wpexjn8nU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Qni8QAAADcAAAADwAAAAAAAAAAAAAAAACXAgAAZHJzL2Rv&#10;d25yZXYueG1sUEsFBgAAAAAEAAQA9QAAAIgDAAAAAA==&#10;" fillcolor="#77933c" strokecolor="#77933c">
                      <v:textbox>
                        <w:txbxContent>
                          <w:p w14:paraId="5803BEE0" w14:textId="77777777" w:rsidR="00476BB0" w:rsidRDefault="00476BB0" w:rsidP="008300F2">
                            <w:pPr>
                              <w:rPr>
                                <w:rFonts w:eastAsia="Times New Roman"/>
                              </w:rPr>
                            </w:pPr>
                          </w:p>
                        </w:txbxContent>
                      </v:textbox>
                    </v:oval>
                    <v:oval id="Oval 342" o:spid="_x0000_s1369" style="position:absolute;left:1707006;top:95464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Brn8xAAA&#10;ANwAAAAPAAAAZHJzL2Rvd25yZXYueG1sRI9PawIxFMTvBb9DeII3zfqHYrdGkRZR7Elb74/Nc7Nt&#10;8rJsoq5+eiMIPQ4z8xtmtmidFWdqQuVZwXCQgSAuvK64VPDzvepPQYSIrNF6JgVXCrCYd15mmGt/&#10;4R2d97EUCcIhRwUmxjqXMhSGHIaBr4mTd/SNw5hkU0rd4CXBnZWjLHuVDitOCwZr+jBU/O1PTsH2&#10;bXhcn9qv2yfauFxPDgf7a1ZK9brt8h1EpDb+h5/tjVYwnozgcSYdAT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CQa5/MQAAADcAAAADwAAAAAAAAAAAAAAAACXAgAAZHJzL2Rv&#10;d25yZXYueG1sUEsFBgAAAAAEAAQA9QAAAIgDAAAAAA==&#10;" fillcolor="#77933c" strokecolor="#77933c">
                      <v:textbox>
                        <w:txbxContent>
                          <w:p w14:paraId="012F23F5" w14:textId="77777777" w:rsidR="00476BB0" w:rsidRDefault="00476BB0" w:rsidP="008300F2">
                            <w:pPr>
                              <w:rPr>
                                <w:rFonts w:eastAsia="Times New Roman"/>
                              </w:rPr>
                            </w:pPr>
                          </w:p>
                        </w:txbxContent>
                      </v:textbox>
                    </v:oval>
                    <v:oval id="Oval 343" o:spid="_x0000_s1370" style="position:absolute;left:2221504;top:141186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ShxnxAAA&#10;ANwAAAAPAAAAZHJzL2Rvd25yZXYueG1sRI9bawIxFITfC/6HcIS+1awXSl2NIhax2Kd6eT9sjpvV&#10;5GTZRN36641Q6OMwM98w03nrrLhSEyrPCvq9DARx4XXFpYL9bvX2ASJEZI3WMyn4pQDzWedlirn2&#10;N/6h6zaWIkE45KjAxFjnUobCkMPQ8zVx8o6+cRiTbEqpG7wluLNykGXv0mHFacFgTUtDxXl7cQo2&#10;4/5xfWm/759o42I9OhzsyayUeu22iwmISG38D/+1v7SC4WgIzzPpCMj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kocZ8QAAADcAAAADwAAAAAAAAAAAAAAAACXAgAAZHJzL2Rv&#10;d25yZXYueG1sUEsFBgAAAAAEAAQA9QAAAIgDAAAAAA==&#10;" fillcolor="#77933c" strokecolor="#77933c">
                      <v:textbox>
                        <w:txbxContent>
                          <w:p w14:paraId="269D4068" w14:textId="77777777" w:rsidR="00476BB0" w:rsidRDefault="00476BB0" w:rsidP="008300F2">
                            <w:pPr>
                              <w:rPr>
                                <w:rFonts w:eastAsia="Times New Roman"/>
                              </w:rPr>
                            </w:pPr>
                          </w:p>
                        </w:txbxContent>
                      </v:textbox>
                    </v:oval>
                    <v:oval id="Oval 344" o:spid="_x0000_s1371" style="position:absolute;left:2037939;top:125687;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o4QTxAAA&#10;ANwAAAAPAAAAZHJzL2Rvd25yZXYueG1sRI9BawIxFITvBf9DeEJvNWu7iF2NIhax6Emt98fmuVlN&#10;XpZN1G1/fSMUehxm5htmOu+cFTdqQ+1ZwXCQgSAuva65UvB1WL2MQYSIrNF6JgXfFGA+6z1NsdD+&#10;zju67WMlEoRDgQpMjE0hZSgNOQwD3xAn7+RbhzHJtpK6xXuCOytfs2wkHdacFgw2tDRUXvZXp2Dz&#10;Pjytr9325wNtXKzz49GezUqp5363mICI1MX/8F/7Uyt4y3N4nElH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6aOEE8QAAADcAAAADwAAAAAAAAAAAAAAAACXAgAAZHJzL2Rv&#10;d25yZXYueG1sUEsFBgAAAAAEAAQA9QAAAIgDAAAAAA==&#10;" fillcolor="#77933c" strokecolor="#77933c">
                      <v:textbox>
                        <w:txbxContent>
                          <w:p w14:paraId="53365033" w14:textId="77777777" w:rsidR="00476BB0" w:rsidRDefault="00476BB0" w:rsidP="008300F2">
                            <w:pPr>
                              <w:rPr>
                                <w:rFonts w:eastAsia="Times New Roman"/>
                              </w:rPr>
                            </w:pPr>
                          </w:p>
                        </w:txbxContent>
                      </v:textbox>
                    </v:oval>
                    <v:oval id="Oval 345" o:spid="_x0000_s1372" style="position:absolute;left:3097629;top:61431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7yGIxAAA&#10;ANwAAAAPAAAAZHJzL2Rvd25yZXYueG1sRI9BawIxFITvgv8hPMGbZm2t1NUo0iKWelLr/bF5brZN&#10;XpZN1LW/vikIHoeZ+YaZL1tnxYWaUHlWMBpmIIgLrysuFXwd1oNXECEia7SeScGNAiwX3c4cc+2v&#10;vKPLPpYiQTjkqMDEWOdShsKQwzD0NXHyTr5xGJNsSqkbvCa4s/IpyybSYcVpwWBNb4aKn/3ZKfic&#10;jk6bc7v9fUcbV5vx8Wi/zVqpfq9dzUBEauMjfG9/aAXP4xf4P5OOgF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u8hiMQAAADcAAAADwAAAAAAAAAAAAAAAACXAgAAZHJzL2Rv&#10;d25yZXYueG1sUEsFBgAAAAAEAAQA9QAAAIgDAAAAAA==&#10;" fillcolor="#77933c" strokecolor="#77933c">
                      <v:textbox>
                        <w:txbxContent>
                          <w:p w14:paraId="1DF7DB2A" w14:textId="77777777" w:rsidR="00476BB0" w:rsidRDefault="00476BB0" w:rsidP="008300F2">
                            <w:pPr>
                              <w:rPr>
                                <w:rFonts w:eastAsia="Times New Roman"/>
                              </w:rPr>
                            </w:pPr>
                          </w:p>
                        </w:txbxContent>
                      </v:textbox>
                    </v:oval>
                    <v:oval id="Oval 346" o:spid="_x0000_s1373" style="position:absolute;left:2086844;top:234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Pb//xQAA&#10;ANwAAAAPAAAAZHJzL2Rvd25yZXYueG1sRI9PawIxFMTvQr9DeIXeNKsVabcbRSxiqaf65/7YvN1s&#10;m7wsm6jbfvpGEDwOM/Mbplj0zoozdaHxrGA8ykAQl143XCs47NfDFxAhImu0nknBLwVYzB8GBeba&#10;X/iLzrtYiwThkKMCE2ObSxlKQw7DyLfEyat85zAm2dVSd3hJcGflJMtm0mHDacFgSytD5c/u5BR8&#10;vo6rzanf/r2jjcvN9Hi032at1NNjv3wDEamP9/Ct/aEVPE9ncD2Tjo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9v//FAAAA3AAAAA8AAAAAAAAAAAAAAAAAlwIAAGRycy9k&#10;b3ducmV2LnhtbFBLBQYAAAAABAAEAPUAAACJAwAAAAA=&#10;" fillcolor="#77933c" strokecolor="#77933c">
                      <v:textbox>
                        <w:txbxContent>
                          <w:p w14:paraId="2D3269C7" w14:textId="77777777" w:rsidR="00476BB0" w:rsidRDefault="00476BB0" w:rsidP="008300F2">
                            <w:pPr>
                              <w:rPr>
                                <w:rFonts w:eastAsia="Times New Roman"/>
                              </w:rPr>
                            </w:pPr>
                          </w:p>
                        </w:txbxContent>
                      </v:textbox>
                    </v:oval>
                    <v:oval id="Oval 347" o:spid="_x0000_s1374" style="position:absolute;left:2793242;top:130592;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cRpkxAAA&#10;ANwAAAAPAAAAZHJzL2Rvd25yZXYueG1sRI9BawIxFITvgv8hPMGbZm2l1tUo0iKWelLr/bF5brZN&#10;XpZN1LW/vikIHoeZ+YaZL1tnxYWaUHlWMBpmIIgLrysuFXwd1oNXECEia7SeScGNAiwX3c4cc+2v&#10;vKPLPpYiQTjkqMDEWOdShsKQwzD0NXHyTr5xGJNsSqkbvCa4s/Ipy16kw4rTgsGa3gwVP/uzU/A5&#10;HZ0253b7+442rjbj49F+m7VS/V67moGI1MZH+N7+0AqexxP4P5OOgF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XEaZMQAAADcAAAADwAAAAAAAAAAAAAAAACXAgAAZHJzL2Rv&#10;d25yZXYueG1sUEsFBgAAAAAEAAQA9QAAAIgDAAAAAA==&#10;" fillcolor="#77933c" strokecolor="#77933c">
                      <v:textbox>
                        <w:txbxContent>
                          <w:p w14:paraId="5A61D4F4" w14:textId="77777777" w:rsidR="00476BB0" w:rsidRDefault="00476BB0" w:rsidP="008300F2">
                            <w:pPr>
                              <w:rPr>
                                <w:rFonts w:eastAsia="Times New Roman"/>
                              </w:rPr>
                            </w:pPr>
                          </w:p>
                        </w:txbxContent>
                      </v:textbox>
                    </v:oval>
                    <v:oval id="Oval 348" o:spid="_x0000_s1375" style="position:absolute;left:2296602;top:31055;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7o4WwgAA&#10;ANwAAAAPAAAAZHJzL2Rvd25yZXYueG1sRE/Pa8IwFL4L+x/CG+ymqVNk6xpFJqLM07p5fzSvTbfk&#10;pTRRO//65SB4/Ph+F6vBWXGmPrSeFUwnGQjiyuuWGwXfX9vxC4gQkTVaz6TgjwKslg+jAnPtL/xJ&#10;5zI2IoVwyFGBibHLpQyVIYdh4jvixNW+dxgT7Bupe7ykcGflc5YtpMOWU4PBjt4NVb/lySn4eJ3W&#10;u9NwuG7QxvVufjzaH7NV6ulxWL+BiDTEu/jm3msFs3lam86kIyC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jujhbCAAAA3AAAAA8AAAAAAAAAAAAAAAAAlwIAAGRycy9kb3du&#10;cmV2LnhtbFBLBQYAAAAABAAEAPUAAACGAwAAAAA=&#10;" fillcolor="#77933c" strokecolor="#77933c">
                      <v:textbox>
                        <w:txbxContent>
                          <w:p w14:paraId="2FAEFB83" w14:textId="77777777" w:rsidR="00476BB0" w:rsidRDefault="00476BB0" w:rsidP="008300F2">
                            <w:pPr>
                              <w:rPr>
                                <w:rFonts w:eastAsia="Times New Roman"/>
                              </w:rPr>
                            </w:pPr>
                          </w:p>
                        </w:txbxContent>
                      </v:textbox>
                    </v:oval>
                    <v:oval id="Oval 349" o:spid="_x0000_s1376" style="position:absolute;left:2624553;top:233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oiuNxQAA&#10;ANwAAAAPAAAAZHJzL2Rvd25yZXYueG1sRI9BawIxFITvgv8hvEJvNWsrUteNIhax1FNtvT82bzdr&#10;k5dlE3XrrzeFgsdhZr5himXvrDhTFxrPCsajDARx6XXDtYLvr83TK4gQkTVaz6TglwIsF8NBgbn2&#10;F/6k8z7WIkE45KjAxNjmUobSkMMw8i1x8irfOYxJdrXUHV4S3Fn5nGVT6bDhtGCwpbWh8md/cgo+&#10;ZuNqe+p31ze0cbWdHA72aDZKPT70qzmISH28h//b71rBy2QGf2fSEZ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eiK43FAAAA3AAAAA8AAAAAAAAAAAAAAAAAlwIAAGRycy9k&#10;b3ducmV2LnhtbFBLBQYAAAAABAAEAPUAAACJAwAAAAA=&#10;" fillcolor="#77933c" strokecolor="#77933c">
                      <v:textbox>
                        <w:txbxContent>
                          <w:p w14:paraId="2C76944A" w14:textId="77777777" w:rsidR="00476BB0" w:rsidRDefault="00476BB0" w:rsidP="008300F2">
                            <w:pPr>
                              <w:rPr>
                                <w:rFonts w:eastAsia="Times New Roman"/>
                              </w:rPr>
                            </w:pPr>
                          </w:p>
                        </w:txbxContent>
                      </v:textbox>
                    </v:oval>
                    <v:oval id="Oval 350" o:spid="_x0000_s1377" style="position:absolute;left:2146097;top:117101;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JI2CwwAA&#10;ANwAAAAPAAAAZHJzL2Rvd25yZXYueG1sRE/LisIwFN0P+A/hCm5EUx0sUo3iAwcX48LXortLc22L&#10;zU1pMrbz92YxMMvDeS/XnanEixpXWlYwGUcgiDOrS84V3K6H0RyE88gaK8uk4JccrFe9jyUm2rZ8&#10;ptfF5yKEsEtQQeF9nUjpsoIMurGtiQP3sI1BH2CTS91gG8JNJadRFEuDJYeGAmvaFZQ9Lz9GQR1X&#10;afr9HB7SdvZ138vTZjv0uVKDfrdZgPDU+X/xn/uoFXzOwvxwJhwBuX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4JI2CwwAAANwAAAAPAAAAAAAAAAAAAAAAAJcCAABkcnMvZG93&#10;bnJldi54bWxQSwUGAAAAAAQABAD1AAAAhwMAAAAA&#10;" fillcolor="#376092" strokecolor="#376092">
                      <v:textbox>
                        <w:txbxContent>
                          <w:p w14:paraId="60043873" w14:textId="77777777" w:rsidR="00476BB0" w:rsidRDefault="00476BB0" w:rsidP="008300F2">
                            <w:pPr>
                              <w:rPr>
                                <w:rFonts w:eastAsia="Times New Roman"/>
                              </w:rPr>
                            </w:pPr>
                          </w:p>
                        </w:txbxContent>
                      </v:textbox>
                    </v:oval>
                    <v:oval id="Oval 351" o:spid="_x0000_s1378" style="position:absolute;left:2191470;top:14906;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DbFWxQAA&#10;ANwAAAAPAAAAZHJzL2Rvd25yZXYueG1sRI9PawIxFMTvBb9DeIXeNLu2Fd0aRVpEqSf/3R+b52bb&#10;5GXZRN366ZuC0OMwM79hpvPOWXGhNtSeFeSDDARx6XXNlYLDftkfgwgRWaP1TAp+KMB81nuYYqH9&#10;lbd02cVKJAiHAhWYGJtCylAachgGviFO3sm3DmOSbSV1i9cEd1YOs2wkHdacFgw29G6o/N6dnYLP&#10;SX5anbvN7QNtXKxejkf7ZZZKPT12izcQkbr4H76311rB82sOf2fSEZ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wNsVbFAAAA3AAAAA8AAAAAAAAAAAAAAAAAlwIAAGRycy9k&#10;b3ducmV2LnhtbFBLBQYAAAAABAAEAPUAAACJAwAAAAA=&#10;" fillcolor="#77933c" strokecolor="#77933c">
                      <v:textbox>
                        <w:txbxContent>
                          <w:p w14:paraId="347C1C36" w14:textId="77777777" w:rsidR="00476BB0" w:rsidRDefault="00476BB0" w:rsidP="008300F2">
                            <w:pPr>
                              <w:rPr>
                                <w:rFonts w:eastAsia="Times New Roman"/>
                              </w:rPr>
                            </w:pPr>
                          </w:p>
                        </w:txbxContent>
                      </v:textbox>
                    </v:oval>
                    <v:oval id="Oval 352" o:spid="_x0000_s1379" style="position:absolute;left:2872522;top:203324;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3y8hxQAA&#10;ANwAAAAPAAAAZHJzL2Rvd25yZXYueG1sRI9BawIxFITvBf9DeEJvNattpa5GkRZR9ORa74/Nc7Nt&#10;8rJsom799aZQ6HGYmW+Y2aJzVlyoDbVnBcNBBoK49LrmSsHnYfX0BiJEZI3WMyn4oQCLee9hhrn2&#10;V97TpYiVSBAOOSowMTa5lKE05DAMfEOcvJNvHcYk20rqFq8J7qwcZdlYOqw5LRhs6N1Q+V2cnYLt&#10;ZHhan7vd7QNtXK5fjkf7ZVZKPfa75RREpC7+h//aG63g+XUEv2fSEZ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zfLyHFAAAA3AAAAA8AAAAAAAAAAAAAAAAAlwIAAGRycy9k&#10;b3ducmV2LnhtbFBLBQYAAAAABAAEAPUAAACJAwAAAAA=&#10;" fillcolor="#77933c" strokecolor="#77933c">
                      <v:textbox>
                        <w:txbxContent>
                          <w:p w14:paraId="4450C933" w14:textId="77777777" w:rsidR="00476BB0" w:rsidRDefault="00476BB0" w:rsidP="008300F2">
                            <w:pPr>
                              <w:rPr>
                                <w:rFonts w:eastAsia="Times New Roman"/>
                              </w:rPr>
                            </w:pPr>
                          </w:p>
                        </w:txbxContent>
                      </v:textbox>
                    </v:oval>
                    <v:oval id="Oval 353" o:spid="_x0000_s1380" style="position:absolute;left:2669815;top:580678;width:102188;height:102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9hP1xgAA&#10;ANwAAAAPAAAAZHJzL2Rvd25yZXYueG1sRI9Pi8IwFMTvwn6H8Bb2IpruiiLVKO4uigc9+O/Q26N5&#10;tsXmpTTR1m9vBMHjMDO/Yabz1pTiRrUrLCv47kcgiFOrC84UHA/L3hiE88gaS8uk4E4O5rOPzhRj&#10;bRve0W3vMxEg7GJUkHtfxVK6NCeDrm8r4uCdbW3QB1lnUtfYBLgp5U8UjaTBgsNCjhX95ZRe9lej&#10;oBqVSbK5dJdJM1yd/uV28dv1mVJfn+1iAsJT69/hV3utFQyGA3ieCUdAzh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I9hP1xgAAANwAAAAPAAAAAAAAAAAAAAAAAJcCAABkcnMv&#10;ZG93bnJldi54bWxQSwUGAAAAAAQABAD1AAAAigMAAAAA&#10;" fillcolor="#376092" strokecolor="#376092">
                      <v:textbox>
                        <w:txbxContent>
                          <w:p w14:paraId="389B1B46" w14:textId="77777777" w:rsidR="00476BB0" w:rsidRDefault="00476BB0" w:rsidP="008300F2">
                            <w:pPr>
                              <w:rPr>
                                <w:rFonts w:eastAsia="Times New Roman"/>
                              </w:rPr>
                            </w:pPr>
                          </w:p>
                        </w:txbxContent>
                      </v:textbox>
                    </v:oval>
                  </v:group>
                </v:group>
                <v:shape id="Text Box 354" o:spid="_x0000_s1381"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01054FD5" w14:textId="77777777" w:rsidR="00476BB0" w:rsidRPr="00A72782" w:rsidRDefault="00476BB0" w:rsidP="008300F2">
                        <w:pPr>
                          <w:rPr>
                            <w:rFonts w:ascii="Helvetica" w:hAnsi="Helvetica"/>
                            <w:sz w:val="32"/>
                            <w:szCs w:val="32"/>
                          </w:rPr>
                        </w:pPr>
                        <w:r w:rsidRPr="00A72782">
                          <w:rPr>
                            <w:rFonts w:ascii="Helvetica" w:hAnsi="Helvetica"/>
                            <w:sz w:val="32"/>
                            <w:szCs w:val="32"/>
                          </w:rPr>
                          <w:t>a.</w:t>
                        </w:r>
                      </w:p>
                    </w:txbxContent>
                  </v:textbox>
                </v:shape>
                <v:shape id="Text Box 355" o:spid="_x0000_s1382" type="#_x0000_t202" style="position:absolute;left:1714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UP2ExAAA&#10;ANwAAAAPAAAAZHJzL2Rvd25yZXYueG1sRI9Ba8JAFITvhf6H5RW81d1WIzV1E0pF8GRRq+DtkX0m&#10;odm3Ibua+O/dQqHHYWa+YRb5YBtxpc7XjjW8jBUI4sKZmksN3/vV8xsIH5ANNo5Jw4085NnjwwJT&#10;43re0nUXShEh7FPUUIXQplL6oiKLfuxa4uidXWcxRNmV0nTYR7ht5KtSM2mx5rhQYUufFRU/u4vV&#10;cNicT8ep+iqXNml7NyjJdi61Hj0NH+8gAg3hP/zXXhsNkySB3zPxCMjs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QlD9hMQAAADcAAAADwAAAAAAAAAAAAAAAACXAgAAZHJzL2Rv&#10;d25yZXYueG1sUEsFBgAAAAAEAAQA9QAAAIgDAAAAAA==&#10;" filled="f" stroked="f">
                  <v:textbox>
                    <w:txbxContent>
                      <w:p w14:paraId="42581B9D" w14:textId="77777777" w:rsidR="00476BB0" w:rsidRPr="00A72782" w:rsidRDefault="00476BB0" w:rsidP="008300F2">
                        <w:pPr>
                          <w:rPr>
                            <w:rFonts w:ascii="Helvetica" w:hAnsi="Helvetica"/>
                            <w:sz w:val="32"/>
                            <w:szCs w:val="32"/>
                          </w:rPr>
                        </w:pPr>
                        <w:r>
                          <w:rPr>
                            <w:rFonts w:ascii="Helvetica" w:hAnsi="Helvetica"/>
                            <w:sz w:val="32"/>
                            <w:szCs w:val="32"/>
                          </w:rPr>
                          <w:t>b</w:t>
                        </w:r>
                        <w:r w:rsidRPr="00A72782">
                          <w:rPr>
                            <w:rFonts w:ascii="Helvetica" w:hAnsi="Helvetica"/>
                            <w:sz w:val="32"/>
                            <w:szCs w:val="32"/>
                          </w:rPr>
                          <w:t>.</w:t>
                        </w:r>
                      </w:p>
                    </w:txbxContent>
                  </v:textbox>
                </v:shape>
                <w10:wrap type="topAndBottom"/>
              </v:group>
            </w:pict>
          </mc:Fallback>
        </mc:AlternateContent>
      </w:r>
      <w:r>
        <w:t xml:space="preserve">The cone mosaic of dichromats is consistent with a replacement model to explain the effect of having an absent cone type: the total number of cones is the same between dichromats and trichromats, with the missing cone type being replaced by one of the remaining classes of cone </w:t>
      </w:r>
      <w:r>
        <w:fldChar w:fldCharType="begin" w:fldLock="1"/>
      </w:r>
      <w:r>
        <w:instrText>ADDIN CSL_CITATION { "citationItems" : [ { "id" : "ITEM-1", "itemData" : { "ISSN" : "0022-3751", "PMID" : "8730604", "abstract" : "1. Optical reflectance spectra of the fovea were measured in ten subjects with normal colour vision, ten protanopes and seven deuteranopes. Four conditions were used: perpendicular and oblique angle of incident and reflected light on the retina, both in a dark-adapted and a fully bleached state. 2. The spectra were analysed to assess the effects of dichromacy on the cone mosaic. A replacement model, i.e. one where the total number of cones remains unchanged and all cones are filled with a single type of pigment, was found to fit our data best. 3. The analysis of the spectral fundus reflectance also provided estimates for densities of photo-labile and photo-stable retinal pigments and fraction of long wavelength-sensitive (LWS) cones. Visual pigment density was 0.39 for protanopes and 0.42 for deuteranopes, significantly lower than the 0.57 found for colour normals. Macular pigment density was 0.54 for colour normals, 0.46 for protanopes and 0.42 for deuteranopes. 4. For colour normals the LWS cone fraction was 0.56, in agreement with psychophysical literature. The LWS cone fraction for protanopes was -0.04, and for deuteranopes 0.96, consistent with their Rayleigh matches.", "author" : [ { "dropping-particle" : "", "family" : "Berendschot", "given" : "T T", "non-dropping-particle" : "", "parse-names" : false, "suffix" : "" }, { "dropping-particle" : "", "family" : "Kraats", "given" : "J", "non-dropping-particle" : "van de", "parse-names" : false, "suffix" : "" }, { "dropping-particle" : "", "family" : "Norren", "given" : "D", "non-dropping-particle" : "van", "parse-names" : false, "suffix" : "" } ], "container-title" : "The Journal of physiology", "id" : "ITEM-1", "issued" : { "date-parts" : [ [ "1996", "4", "1" ] ] }, "page" : "307-14", "title" : "Foveal cone mosaic and visual pigment density in dichromats.", "type" : "article-journal", "volume" : "492 ( Pt 1" }, "uris" : [ "http://www.mendeley.com/documents/?uuid=a777acfc-e3b1-476f-8d33-ff4f90d2bfcf" ] } ], "mendeley" : { "previouslyFormattedCitation" : "(Berendschot, van de Kraats, &amp; van Norren, 1996)" }, "properties" : { "noteIndex" : 0 }, "schema" : "https://github.com/citation-style-language/schema/raw/master/csl-citation.json" }</w:instrText>
      </w:r>
      <w:r>
        <w:fldChar w:fldCharType="separate"/>
      </w:r>
      <w:r w:rsidRPr="00992B03">
        <w:rPr>
          <w:noProof/>
        </w:rPr>
        <w:t>(Berendschot, van de Kraats, &amp; van Norren, 1996)</w:t>
      </w:r>
      <w:r>
        <w:fldChar w:fldCharType="end"/>
      </w:r>
      <w:r>
        <w:t xml:space="preserve"> (a schematic comparison of the cone mosaics between trichromats and dichromats is shown in </w:t>
      </w:r>
      <w:r>
        <w:fldChar w:fldCharType="begin"/>
      </w:r>
      <w:r>
        <w:instrText xml:space="preserve"> REF _Ref262809617 \h </w:instrText>
      </w:r>
      <w:r>
        <w:fldChar w:fldCharType="separate"/>
      </w:r>
      <w:r w:rsidR="00567AA8" w:rsidRPr="001E3702">
        <w:t xml:space="preserve">Figure </w:t>
      </w:r>
      <w:r w:rsidR="00567AA8">
        <w:rPr>
          <w:noProof/>
        </w:rPr>
        <w:t>14</w:t>
      </w:r>
      <w:r>
        <w:fldChar w:fldCharType="end"/>
      </w:r>
      <w:r>
        <w:t>).</w:t>
      </w:r>
    </w:p>
    <w:p w14:paraId="7DDC23C8" w14:textId="77777777" w:rsidR="008300F2" w:rsidRDefault="008300F2" w:rsidP="008300F2">
      <w:pPr>
        <w:pStyle w:val="Caption"/>
        <w:rPr>
          <w:b w:val="0"/>
          <w:color w:val="auto"/>
        </w:rPr>
      </w:pPr>
      <w:bookmarkStart w:id="25" w:name="_Ref262809617"/>
      <w:r w:rsidRPr="001E3702">
        <w:rPr>
          <w:color w:val="auto"/>
        </w:rPr>
        <w:t xml:space="preserve">Figure </w:t>
      </w:r>
      <w:r w:rsidRPr="001E3702">
        <w:rPr>
          <w:color w:val="auto"/>
        </w:rPr>
        <w:fldChar w:fldCharType="begin"/>
      </w:r>
      <w:r w:rsidRPr="001E3702">
        <w:rPr>
          <w:color w:val="auto"/>
        </w:rPr>
        <w:instrText xml:space="preserve"> SEQ Figure \* ARABIC </w:instrText>
      </w:r>
      <w:r w:rsidRPr="001E3702">
        <w:rPr>
          <w:color w:val="auto"/>
        </w:rPr>
        <w:fldChar w:fldCharType="separate"/>
      </w:r>
      <w:r w:rsidR="00567AA8">
        <w:rPr>
          <w:noProof/>
          <w:color w:val="auto"/>
        </w:rPr>
        <w:t>14</w:t>
      </w:r>
      <w:r w:rsidRPr="001E3702">
        <w:rPr>
          <w:color w:val="auto"/>
        </w:rPr>
        <w:fldChar w:fldCharType="end"/>
      </w:r>
      <w:bookmarkEnd w:id="25"/>
      <w:r w:rsidRPr="001E3702">
        <w:rPr>
          <w:b w:val="0"/>
          <w:color w:val="auto"/>
        </w:rPr>
        <w:t xml:space="preserve"> </w:t>
      </w:r>
      <w:commentRangeStart w:id="26"/>
      <w:r w:rsidRPr="001E3702">
        <w:rPr>
          <w:b w:val="0"/>
          <w:color w:val="auto"/>
        </w:rPr>
        <w:t xml:space="preserve">Schematic representation </w:t>
      </w:r>
      <w:commentRangeEnd w:id="26"/>
      <w:r>
        <w:rPr>
          <w:rStyle w:val="CommentReference"/>
          <w:b w:val="0"/>
          <w:bCs w:val="0"/>
          <w:color w:val="auto"/>
        </w:rPr>
        <w:commentReference w:id="26"/>
      </w:r>
      <w:r w:rsidRPr="001E3702">
        <w:rPr>
          <w:b w:val="0"/>
          <w:color w:val="auto"/>
        </w:rPr>
        <w:t>of cone mosaic in (a) trichromatic observer, and (b) dichromatic (</w:t>
      </w:r>
      <w:proofErr w:type="spellStart"/>
      <w:r w:rsidRPr="001E3702">
        <w:rPr>
          <w:b w:val="0"/>
          <w:color w:val="auto"/>
        </w:rPr>
        <w:t>protanope</w:t>
      </w:r>
      <w:proofErr w:type="spellEnd"/>
      <w:r w:rsidRPr="001E3702">
        <w:rPr>
          <w:b w:val="0"/>
          <w:color w:val="auto"/>
        </w:rPr>
        <w:t>) observer. Colours refer to L (red), M (green) and S (blue) cone types.</w:t>
      </w:r>
    </w:p>
    <w:p w14:paraId="0155A7FF" w14:textId="77777777" w:rsidR="008300F2" w:rsidRDefault="008300F2" w:rsidP="008300F2">
      <w:pPr>
        <w:spacing w:line="360" w:lineRule="auto"/>
      </w:pPr>
    </w:p>
    <w:p w14:paraId="4E1A8A52" w14:textId="20D52D65" w:rsidR="008300F2" w:rsidRPr="00375B92" w:rsidRDefault="008300F2" w:rsidP="008300F2">
      <w:pPr>
        <w:pStyle w:val="Heading3"/>
      </w:pPr>
      <w:bookmarkStart w:id="27" w:name="_Toc311120727"/>
      <w:r w:rsidRPr="00375B92">
        <w:t>Camouflage task advantage</w:t>
      </w:r>
      <w:bookmarkEnd w:id="27"/>
    </w:p>
    <w:p w14:paraId="6B395DD4" w14:textId="77777777" w:rsidR="008300F2" w:rsidRPr="00375B92" w:rsidRDefault="008300F2" w:rsidP="008300F2">
      <w:r>
        <w:t>Polymorphic colour vision (a roughly equal split of trichromats and dichromats within a species)</w:t>
      </w:r>
      <w:r w:rsidRPr="00375B92">
        <w:t xml:space="preserve"> is common amongst a number of </w:t>
      </w:r>
      <w:r>
        <w:t xml:space="preserve">non-human </w:t>
      </w:r>
      <w:r w:rsidRPr="00375B92">
        <w:t>primates</w:t>
      </w:r>
      <w:r>
        <w:t xml:space="preserve"> </w:t>
      </w:r>
      <w:r>
        <w:fldChar w:fldCharType="begin" w:fldLock="1"/>
      </w:r>
      <w:r>
        <w:instrText>ADDIN CSL_CITATION { "citationItems" : [ { "id" : "ITEM-1", "itemData" : { "DOI" : "10.1023/B:IJOP.0000005985.18112.25", "ISSN" : "0164-0291", "author" : [ { "dropping-particle" : "", "family" : "Caine", "given" : "Nancy G.", "non-dropping-particle" : "", "parse-names" : false, "suffix" : "" }, { "dropping-particle" : "", "family" : "Surridge", "given" : "Alison K.", "non-dropping-particle" : "", "parse-names" : false, "suffix" : "" }, { "dropping-particle" : "", "family" : "Mundy", "given" : "Nicholas I.", "non-dropping-particle" : "", "parse-names" : false, "suffix" : "" } ], "container-title" : "International Journal of Primatology", "id" : "ITEM-1", "issue" : "6", "issued" : { "date-parts" : [ [ "2003", "12" ] ] }, "page" : "1163-1175", "title" : "Dichromatic and Trichromatic Callithrix geoffroyi Differ in Relative Foraging Ability for Red-Green Color-Camouflaged and Non-camouflaged food", "type" : "article-journal", "volume" : "24" }, "uris" : [ "http://www.mendeley.com/documents/?uuid=48528f63-7317-4903-8b48-8381bb2a96a7" ] }, { "id" : "ITEM-2", "itemData" : { "DOI" : "10.1159/000118772", "ISSN" : "1421-9743", "author" : [ { "dropping-particle" : "", "family" : "Blakeslee", "given" : "Barbara", "non-dropping-particle" : "", "parse-names" : false, "suffix" : "" }, { "dropping-particle" : "", "family" : "Jacobs", "given" : "Gerald H.", "non-dropping-particle" : "", "parse-names" : false, "suffix" : "" } ], "container-title" : "Brain, Behavior and Evolution", "id" : "ITEM-2", "issue" : "3-4", "issued" : { "date-parts" : [ [ "1985" ] ] }, "page" : "154-166", "publisher" : "KARGER, ALLSCHWILERSTRASSE 10, CH-4009 BASEL, SWITZERLAND", "title" : "Color Vision in the Ring-Tailed Lemur &lt;i&gt;(Lemur catta)&lt;/i&gt;", "type" : "article-journal", "volume" : "26" }, "uris" : [ "http://www.mendeley.com/documents/?uuid=bf1edfed-d01e-4aca-aa4a-3b13b00b84b0" ] }, { "id" : "ITEM-3", "itemData" : { "DOI" : "10.1111/mec.12703", "ISSN" : "1365-294X", "PMID" : "24612406", "abstract" : "New World monkeys exhibit prominent color vision variation due to allelic polymorphism of the long-to-middle wavelength (L/M) opsin gene. The known spectral variation of L/M opsins in primates is broadly determined by amino acid composition at three sites: 180, 277 and 285 (the \"three-sites\" rule). However, two L/M opsin alleles found in the black-handed spider monkeys (Ateles geoffroyi) are known exceptions, presumably due to novel mutations. The spectral separation of the two L/M photopigments is 1.5 times greater than expected based on the \"three-sites\" rule. Yet the consequence of this for the visual ecology of the species is unknown, as is the evolutionary mechanism by which spectral shift was achieved. In the present study, we first examine L/M opsins of two other Atelinae species, the long-haired spider monkeys (A. belzebuth) and the common woolly monkeys (Lagothrix lagotricha). By a series of site-directed mutagenesis, we show that a mutation Y213D (tyrosine to aspartic acid at site 213) in the ancestral opsin of the two alleles enabled N294K, which occurred in one allele of the ateline ancestor, and increased the spectral separation between the two alleles. Second, by modeling the chromaticity of dietary fruits and background leaves in a natural habitat of spider monkeys, we demonstrate that chromatic discrimination of fruit from leaves is significantly enhanced by these mutations. This evolutionary renovation of L/M opsin polymorphism in atelines illustrates a previously unappreciated dynamism of opsin genes in shaping primate color vision. This article is protected by copyright. All rights reserved.", "author" : [ { "dropping-particle" : "", "family" : "Matsumoto", "given" : "Yoshifumi", "non-dropping-particle" : "", "parse-names" : false, "suffix" : "" }, { "dropping-particle" : "", "family" : "Hiramatsu", "given" : "Chihiro", "non-dropping-particle" : "", "parse-names" : false, "suffix" : "" }, { "dropping-particle" : "", "family" : "Matsushita", "given" : "Yuka", "non-dropping-particle" : "", "parse-names" : false, "suffix" : "" }, { "dropping-particle" : "", "family" : "Ozawa", "given" : "Norihiro", "non-dropping-particle" : "", "parse-names" : false, "suffix" : "" }, { "dropping-particle" : "", "family" : "Ashino", "given" : "Ryuichi", "non-dropping-particle" : "", "parse-names" : false, "suffix" : "" }, { "dropping-particle" : "", "family" : "Nakata", "given" : "Makiko", "non-dropping-particle" : "", "parse-names" : false, "suffix" : "" }, { "dropping-particle" : "", "family" : "Kasagi", "given" : "Satoshi", "non-dropping-particle" : "", "parse-names" : false, "suffix" : "" }, { "dropping-particle" : "", "family" : "Fiore", "given" : "Anthony", "non-dropping-particle" : "Di", "parse-names" : false, "suffix" : "" }, { "dropping-particle" : "", "family" : "Schaffner", "given" : "Colleen M", "non-dropping-particle" : "", "parse-names" : false, "suffix" : "" }, { "dropping-particle" : "", "family" : "Aureli", "given" : "Filippo", "non-dropping-particle" : "", "parse-names" : false, "suffix" : "" }, { "dropping-particle" : "", "family" : "Melin", "given" : "Amanda D", "non-dropping-particle" : "", "parse-names" : false, "suffix" : "" }, { "dropping-particle" : "", "family" : "Kawamura", "given" : "Shoji", "non-dropping-particle" : "", "parse-names" : false, "suffix" : "" } ], "container-title" : "Molecular ecology", "id" : "ITEM-3", "issued" : { "date-parts" : [ [ "2014", "2", "25" ] ] }, "page" : "1799-1812", "title" : "Evolutionary renovation of L/M opsin polymorphism confers a fruit discrimination advantage to ateline New World monkeys.", "type" : "article-journal" }, "uris" : [ "http://www.mendeley.com/documents/?uuid=8d5c929e-64fd-4df4-b6e8-719786b2b87c" ] }, { "id" : "ITEM-4", "itemData" : { "DOI" : "10.1016/j.anbehav.2006.07.003", "ISSN" : "00033472", "abstract" : "Unlike most eutherian mammals, which have dichromatic (two-colour) vision, most platyrrhine primate species have polymorphic colour vision. This unique characteristic is enabled via multiple alleles for a mid- to long-wavelength-sensitive (M/LWS), single-locus opsin gene on the X chromosome. In combination with the autosomal opsin common to most vertebrates, this arrangement provides heterozygous females with trichromatic (three-colour) vision, whereas homozygous females and males are dichromats. Trichromatic vision enables visual differentiation among longer-wavelength colours, such as red, orange, yellow and green. Currently, many researchers attribute the evolution and maintenance of polymorphic colour vision to trichromat (=heterozygote) advantage. However, dichromacy may be more suited for achromatic tasks, such as penetrating colour camouflage, especially under low-light conditions. We evaluated whether dichromatic capuchin monkeys (Cebus capucinus) were more efficient than trichromatic monkeys at capturing camouflaged and noncamouflaged insects. Through faecal DNA analysis, we determined the genotypes of the M/LWS opsins for 34 capuchins in two groups inhabiting Santa Rosa National Park, Costa Rica. Dichromatic monkeys were more efficient at detecting camouflaged, surface-dwelling insects, especially under conditions of low ambient light. However, unexpectedly, trichromats were more efficient in extracting embedded, noncamouflaged insects from substrates. To our knowledge, this is the first study to document a foraging advantage to dichromatic monkeys in the wild. Our findings show that there is a lack of heterozygote advantage in foraging for surface-dwelling insects and therefore indicate that this mechanism may not be the sole driving force maintaining polymorphic colour vision in this population.", "author" : [ { "dropping-particle" : "", "family" : "Melin", "given" : "A", "non-dropping-particle" : "", "parse-names" : false, "suffix" : "" }, { "dropping-particle" : "", "family" : "Fedigan", "given" : "L", "non-dropping-particle" : "", "parse-names" : false, "suffix" : "" }, { "dropping-particle" : "", "family" : "Hiramatsu", "given" : "C", "non-dropping-particle" : "", "parse-names" : false, "suffix" : "" }, { "dropping-particle" : "", "family" : "Sendall", "given" : "C", "non-dropping-particle" : "", "parse-names" : false, "suffix" : "" }, { "dropping-particle" : "", "family" : "Kawamura", "given" : "S", "non-dropping-particle" : "", "parse-names" : false, "suffix" : "" } ], "container-title" : "Animal Behaviour", "id" : "ITEM-4", "issue" : "1", "issued" : { "date-parts" : [ [ "2007", "1" ] ] }, "page" : "205-214", "title" : "Effects of colour vision phenotype on insect capture by a free-ranging population of white-faced capuchins,Cebus capucinus", "type" : "article-journal", "volume" : "73" }, "uris" : [ "http://www.mendeley.com/documents/?uuid=e1e57250-b2f9-4335-a78a-fccc14382515" ] }, { "id" : "ITEM-5", "itemData" : { "DOI" : "10.1002/ajp.20195", "ISSN" : "0275-2565", "PMID" : "16342076", "abstract" : "Ateles spp. and Alouatta spp. are often sympatric, and although they are mainly frugivorous and folivorous, respectively, they consume some of the same fruit species. However, they differ in terms of color vision, which is thought to be important for fruit detection. Alouatta spp. have routine trichromatic color vision, while Ateles spp. presents the classic polymorphism of platyrrhines: heterozygous females have trichromatic color vision, and males and homozygous females have dichromatic vision. Given these perceptual differences, one might expect Alouatta spp. to consume more reddish fruits than Ateles spp., since trichromats have an advantage for detecting fruits of that hue. Furthermore, since Ateles spp. have up to six different color vision phenotypes, as do most other platyrrhines, they might be expected to include fruits with a wider variety of hues in their diet than Alouatta spp. To test these hypotheses we studied the fruit foraging behavior of sympatric Alouatta palliata and Ateles geoffroyi in Costa Rica, and modeled the detectability of fruit via the various color vision phenotypes in these primates. We found little similarity in fruit diet between these two species (Morisita = 0.086). Furthermore, despite its polymorphism, A. geoffroyi consumed more reddish fruits than A. palliata, which consumed more greenish fruits. Our modeling results suggest that most fruit species included in the diet of A. geoffroyi can be discriminated by most color vision phenotypes present in the population. These findings show that the effect of polymorphism in platyrrhines on fruit detection may not be a disadvantage for frugivory. We suggest that routine trichromacy may be advantageous for other foraging tasks, such as feeding on young leaves.", "author" : [ { "dropping-particle" : "", "family" : "Stoner", "given" : "Kathryn E", "non-dropping-particle" : "", "parse-names" : false, "suffix" : "" }, { "dropping-particle" : "", "family" : "Riba-Hern\u00e1ndez", "given" : "Pablo", "non-dropping-particle" : "", "parse-names" : false, "suffix" : "" }, { "dropping-particle" : "", "family" : "Lucas", "given" : "Peter W", "non-dropping-particle" : "", "parse-names" : false, "suffix" : "" } ], "container-title" : "American journal of primatology", "id" : "ITEM-5", "issue" : "4", "issued" : { "date-parts" : [ [ "2005", "12" ] ] }, "page" : "399-409", "publisher" : "WILEY-LISS, DIV JOHN WILEY &amp; SONS INC, 111 RIVER ST, HOBOKEN, NJ 07030 USA", "title" : "Comparative use of color vision for frugivory by sympatric species of platyrrhines.", "type" : "article-journal", "volume" : "67" }, "uris" : [ "http://www.mendeley.com/documents/?uuid=d040398f-ac73-4171-a1ce-63e2a38a0099" ] }, { "id" : "ITEM-6", "itemData" : { "DOI" : "10.1016/S0169-5347(03)00012-0", "ISSN" : "01695347", "author" : [ { "dropping-particle" : "", "family" : "Surridge", "given" : "Alison K.", "non-dropping-particle" : "", "parse-names" : false, "suffix" : "" }, { "dropping-particle" : "", "family" : "Osorio", "given" : "Daniel", "non-dropping-particle" : "", "parse-names" : false, "suffix" : "" }, { "dropping-particle" : "", "family" : "Mundy", "given" : "Nicholas I.", "non-dropping-particle" : "", "parse-names" : false, "suffix" : "" } ], "container-title" : "Trends in Ecology &amp; Evolution", "id" : "ITEM-6", "issue" : "4", "issued" : { "date-parts" : [ [ "2003", "4" ] ] }, "page" : "198-205", "title" : "Evolution and selection of trichromatic vision in primates", "type" : "article-journal", "volume" : "18" }, "uris" : [ "http://www.mendeley.com/documents/?uuid=0e362c45-fab4-4b66-8070-68dd69e65a95" ] } ], "mendeley" : { "previouslyFormattedCitation" : "(Blakeslee &amp; Jacobs, 1985; Caine, Surridge, &amp; Mundy, 2003; Matsumoto et al., 2014; Melin, Fedigan, Hiramatsu, Sendall, &amp; Kawamura, 2007; Stoner, Riba-Hern\u00e1ndez, &amp; Lucas, 2005; Surridge, Osorio, &amp; Mundy, 2003)" }, "properties" : { "noteIndex" : 0 }, "schema" : "https://github.com/citation-style-language/schema/raw/master/csl-citation.json" }</w:instrText>
      </w:r>
      <w:r>
        <w:fldChar w:fldCharType="separate"/>
      </w:r>
      <w:r w:rsidRPr="00F55B5C">
        <w:rPr>
          <w:noProof/>
        </w:rPr>
        <w:t>(Blakeslee &amp; Jacobs, 1985; Caine, Surridge, &amp; Mundy, 2003; Matsumoto et al., 2014; Melin, Fedigan, Hiramatsu, Sendall, &amp; Kawamura, 2007; Stoner, Riba-Hernández, &amp; Lucas, 2005; Surridge, Osorio, &amp; Mundy, 2003)</w:t>
      </w:r>
      <w:r>
        <w:fldChar w:fldCharType="end"/>
      </w:r>
      <w:r w:rsidRPr="00375B92">
        <w:t>.  The</w:t>
      </w:r>
      <w:r>
        <w:t xml:space="preserve"> dichromats and trichromats within the</w:t>
      </w:r>
      <w:r w:rsidRPr="00375B92">
        <w:t xml:space="preserve">se species are thought to </w:t>
      </w:r>
      <w:r>
        <w:t>benefit from different hunting and foraging strategies, f</w:t>
      </w:r>
      <w:r w:rsidRPr="00375B92">
        <w:t xml:space="preserve">or instance, it has been found that dichromatic male and female capuchin monkeys spend more time hunting </w:t>
      </w:r>
      <w:r>
        <w:t>camouflaged surface-dwelling</w:t>
      </w:r>
      <w:r w:rsidRPr="00375B92">
        <w:t xml:space="preserve"> in</w:t>
      </w:r>
      <w:r>
        <w:t xml:space="preserve">sects than trichromatic females who are more efficient at detecting embedded and non-camouflaged insects </w:t>
      </w:r>
      <w:r>
        <w:fldChar w:fldCharType="begin" w:fldLock="1"/>
      </w:r>
      <w:r>
        <w:instrText>ADDIN CSL_CITATION { "citationItems" : [ { "id" : "ITEM-1", "itemData" : { "DOI" : "10.1016/j.anbehav.2006.07.003", "ISSN" : "00033472", "abstract" : "Unlike most eutherian mammals, which have dichromatic (two-colour) vision, most platyrrhine primate species have polymorphic colour vision. This unique characteristic is enabled via multiple alleles for a mid- to long-wavelength-sensitive (M/LWS), single-locus opsin gene on the X chromosome. In combination with the autosomal opsin common to most vertebrates, this arrangement provides heterozygous females with trichromatic (three-colour) vision, whereas homozygous females and males are dichromats. Trichromatic vision enables visual differentiation among longer-wavelength colours, such as red, orange, yellow and green. Currently, many researchers attribute the evolution and maintenance of polymorphic colour vision to trichromat (=heterozygote) advantage. However, dichromacy may be more suited for achromatic tasks, such as penetrating colour camouflage, especially under low-light conditions. We evaluated whether dichromatic capuchin monkeys (Cebus capucinus) were more efficient than trichromatic monkeys at capturing camouflaged and noncamouflaged insects. Through faecal DNA analysis, we determined the genotypes of the M/LWS opsins for 34 capuchins in two groups inhabiting Santa Rosa National Park, Costa Rica. Dichromatic monkeys were more efficient at detecting camouflaged, surface-dwelling insects, especially under conditions of low ambient light. However, unexpectedly, trichromats were more efficient in extracting embedded, noncamouflaged insects from substrates. To our knowledge, this is the first study to document a foraging advantage to dichromatic monkeys in the wild. Our findings show that there is a lack of heterozygote advantage in foraging for surface-dwelling insects and therefore indicate that this mechanism may not be the sole driving force maintaining polymorphic colour vision in this population.", "author" : [ { "dropping-particle" : "", "family" : "Melin", "given" : "A", "non-dropping-particle" : "", "parse-names" : false, "suffix" : "" }, { "dropping-particle" : "", "family" : "Fedigan", "given" : "L", "non-dropping-particle" : "", "parse-names" : false, "suffix" : "" }, { "dropping-particle" : "", "family" : "Hiramatsu", "given" : "C", "non-dropping-particle" : "", "parse-names" : false, "suffix" : "" }, { "dropping-particle" : "", "family" : "Sendall", "given" : "C", "non-dropping-particle" : "", "parse-names" : false, "suffix" : "" }, { "dropping-particle" : "", "family" : "Kawamura", "given" : "S", "non-dropping-particle" : "", "parse-names" : false, "suffix" : "" } ], "container-title" : "Animal Behaviour", "id" : "ITEM-1", "issue" : "1", "issued" : { "date-parts" : [ [ "2007", "1" ] ] }, "page" : "205-214", "title" : "Effects of colour vision phenotype on insect capture by a free-ranging population of white-faced capuchins,Cebus capucinus", "type" : "article-journal", "volume" : "73" }, "uris" : [ "http://www.mendeley.com/documents/?uuid=e1e57250-b2f9-4335-a78a-fccc14382515" ] } ], "mendeley" : { "previouslyFormattedCitation" : "(Melin et al., 2007)" }, "properties" : { "noteIndex" : 0 }, "schema" : "https://github.com/citation-style-language/schema/raw/master/csl-citation.json" }</w:instrText>
      </w:r>
      <w:r>
        <w:fldChar w:fldCharType="separate"/>
      </w:r>
      <w:r w:rsidRPr="00F55B5C">
        <w:rPr>
          <w:noProof/>
        </w:rPr>
        <w:t>(Melin et al., 2007)</w:t>
      </w:r>
      <w:r>
        <w:fldChar w:fldCharType="end"/>
      </w:r>
      <w:r>
        <w:t xml:space="preserve">.  </w:t>
      </w:r>
      <w:r w:rsidRPr="00375B92">
        <w:t xml:space="preserve">Similarly, a comparison of </w:t>
      </w:r>
      <w:r>
        <w:t xml:space="preserve">polymorphic and trichromatic </w:t>
      </w:r>
      <w:proofErr w:type="spellStart"/>
      <w:r w:rsidRPr="00375B92">
        <w:t>Platyrrhines</w:t>
      </w:r>
      <w:proofErr w:type="spellEnd"/>
      <w:r w:rsidRPr="00375B92">
        <w:t xml:space="preserve"> (specifically, Spider and Howler monkeys) </w:t>
      </w:r>
      <w:r>
        <w:t>found that polymorphism is well suited to fruit detection; the polymorphic</w:t>
      </w:r>
      <w:r w:rsidRPr="00375B92">
        <w:t xml:space="preserve"> Spider monkeys consumed a higher proportion of fruit in their diet than the trichromatic Howler monkeys (60.5% and 34% respec</w:t>
      </w:r>
      <w:r>
        <w:t>tively), which consumed a higher</w:t>
      </w:r>
      <w:r w:rsidRPr="00375B92">
        <w:t xml:space="preserve"> proportion of leaves (combined mature and young leaves) (61% compared to 1</w:t>
      </w:r>
      <w:r>
        <w:t xml:space="preserve">4.5% in Spider monkeys) </w:t>
      </w:r>
      <w:r>
        <w:fldChar w:fldCharType="begin" w:fldLock="1"/>
      </w:r>
      <w:r>
        <w:instrText>ADDIN CSL_CITATION { "citationItems" : [ { "id" : "ITEM-1", "itemData" : { "DOI" : "10.1002/ajp.20195", "ISSN" : "0275-2565", "PMID" : "16342076", "abstract" : "Ateles spp. and Alouatta spp. are often sympatric, and although they are mainly frugivorous and folivorous, respectively, they consume some of the same fruit species. However, they differ in terms of color vision, which is thought to be important for fruit detection. Alouatta spp. have routine trichromatic color vision, while Ateles spp. presents the classic polymorphism of platyrrhines: heterozygous females have trichromatic color vision, and males and homozygous females have dichromatic vision. Given these perceptual differences, one might expect Alouatta spp. to consume more reddish fruits than Ateles spp., since trichromats have an advantage for detecting fruits of that hue. Furthermore, since Ateles spp. have up to six different color vision phenotypes, as do most other platyrrhines, they might be expected to include fruits with a wider variety of hues in their diet than Alouatta spp. To test these hypotheses we studied the fruit foraging behavior of sympatric Alouatta palliata and Ateles geoffroyi in Costa Rica, and modeled the detectability of fruit via the various color vision phenotypes in these primates. We found little similarity in fruit diet between these two species (Morisita = 0.086). Furthermore, despite its polymorphism, A. geoffroyi consumed more reddish fruits than A. palliata, which consumed more greenish fruits. Our modeling results suggest that most fruit species included in the diet of A. geoffroyi can be discriminated by most color vision phenotypes present in the population. These findings show that the effect of polymorphism in platyrrhines on fruit detection may not be a disadvantage for frugivory. We suggest that routine trichromacy may be advantageous for other foraging tasks, such as feeding on young leaves.", "author" : [ { "dropping-particle" : "", "family" : "Stoner", "given" : "Kathryn E", "non-dropping-particle" : "", "parse-names" : false, "suffix" : "" }, { "dropping-particle" : "", "family" : "Riba-Hern\u00e1ndez", "given" : "Pablo", "non-dropping-particle" : "", "parse-names" : false, "suffix" : "" }, { "dropping-particle" : "", "family" : "Lucas", "given" : "Peter W", "non-dropping-particle" : "", "parse-names" : false, "suffix" : "" } ], "container-title" : "American journal of primatology", "id" : "ITEM-1", "issue" : "4", "issued" : { "date-parts" : [ [ "2005", "12" ] ] }, "page" : "399-409", "publisher" : "WILEY-LISS, DIV JOHN WILEY &amp; SONS INC, 111 RIVER ST, HOBOKEN, NJ 07030 USA", "title" : "Comparative use of color vision for frugivory by sympatric species of platyrrhines.", "type" : "article-journal", "volume" : "67" }, "uris" : [ "http://www.mendeley.com/documents/?uuid=d040398f-ac73-4171-a1ce-63e2a38a0099" ] } ], "mendeley" : { "previouslyFormattedCitation" : "(Stoner et al., 2005)" }, "properties" : { "noteIndex" : 0 }, "schema" : "https://github.com/citation-style-language/schema/raw/master/csl-citation.json" }</w:instrText>
      </w:r>
      <w:r>
        <w:fldChar w:fldCharType="separate"/>
      </w:r>
      <w:r w:rsidRPr="00002D76">
        <w:rPr>
          <w:noProof/>
        </w:rPr>
        <w:t>(Stoner et al., 2005)</w:t>
      </w:r>
      <w:r>
        <w:fldChar w:fldCharType="end"/>
      </w:r>
      <w:r>
        <w:t>.</w:t>
      </w:r>
      <w:r w:rsidRPr="00375B92">
        <w:t xml:space="preserve"> </w:t>
      </w:r>
    </w:p>
    <w:p w14:paraId="12D184DB" w14:textId="77777777" w:rsidR="008300F2" w:rsidRPr="00375B92" w:rsidRDefault="008300F2" w:rsidP="008300F2"/>
    <w:p w14:paraId="0AE27C56" w14:textId="77777777" w:rsidR="008300F2" w:rsidRPr="00375B92" w:rsidRDefault="008300F2" w:rsidP="008300F2">
      <w:r w:rsidRPr="00375B92">
        <w:t xml:space="preserve">The prevalence of dichromacy in polymorphic non-human species is typically 100% </w:t>
      </w:r>
      <w:r>
        <w:t xml:space="preserve">of </w:t>
      </w:r>
      <w:r w:rsidRPr="00375B92">
        <w:t xml:space="preserve">males and </w:t>
      </w:r>
      <w:r>
        <w:t>one third of females.  This is</w:t>
      </w:r>
      <w:r w:rsidRPr="00375B92">
        <w:t xml:space="preserve"> </w:t>
      </w:r>
      <w:r>
        <w:t xml:space="preserve">a </w:t>
      </w:r>
      <w:r w:rsidRPr="00375B92">
        <w:t>m</w:t>
      </w:r>
      <w:r>
        <w:t xml:space="preserve">uch higher rate than in humans – </w:t>
      </w:r>
      <w:r w:rsidRPr="00375B92">
        <w:t>ap</w:t>
      </w:r>
      <w:r>
        <w:t>proximately 2</w:t>
      </w:r>
      <w:r w:rsidRPr="00375B92">
        <w:t>% of males and 0.0</w:t>
      </w:r>
      <w:r>
        <w:t>3</w:t>
      </w:r>
      <w:r w:rsidRPr="00375B92">
        <w:t>% of females</w:t>
      </w:r>
      <w:r>
        <w:t xml:space="preserve"> are dichromatic </w:t>
      </w:r>
      <w:r>
        <w:fldChar w:fldCharType="begin" w:fldLock="1"/>
      </w:r>
      <w:r>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uris" : [ "http://www.mendeley.com/documents/?uuid=9b9e73f4-8f31-4b0a-84cc-cf689ca374a7" ] }, { "id" : "ITEM-2",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2", "issued" : { "date-parts" : [ [ "2001" ] ] }, "page" : "492", "publisher" : "Cambridge University Press", "title" : "Color Vision: From Genes to Perception", "type" : "book" }, "uris" : [ "http://www.mendeley.com/documents/?uuid=4945eb8b-6340-4514-bfa8-a6b35889d556" ] } ], "mendeley" : { "previouslyFormattedCitation" : "(Gegenfurtner &amp; Sharpe, 2001; Morgan et al., 1992)" }, "properties" : { "noteIndex" : 0 }, "schema" : "https://github.com/citation-style-language/schema/raw/master/csl-citation.json" }</w:instrText>
      </w:r>
      <w:r>
        <w:fldChar w:fldCharType="separate"/>
      </w:r>
      <w:r w:rsidRPr="00693064">
        <w:rPr>
          <w:noProof/>
        </w:rPr>
        <w:t>(Gegenfurtner &amp; Sharpe, 2001; Morgan et al., 1992)</w:t>
      </w:r>
      <w:r>
        <w:fldChar w:fldCharType="end"/>
      </w:r>
      <w:r>
        <w:t xml:space="preserve"> –</w:t>
      </w:r>
      <w:r w:rsidRPr="00375B92">
        <w:t xml:space="preserve"> </w:t>
      </w:r>
      <w:r>
        <w:t>as humans</w:t>
      </w:r>
      <w:r w:rsidRPr="00375B92">
        <w:t xml:space="preserve"> are </w:t>
      </w:r>
      <w:r>
        <w:t xml:space="preserve">routinely trichromatic, </w:t>
      </w:r>
      <w:r w:rsidRPr="00375B92">
        <w:t xml:space="preserve">i.e. there are separate loci for each </w:t>
      </w:r>
      <w:proofErr w:type="spellStart"/>
      <w:r w:rsidRPr="00375B92">
        <w:t>opsin</w:t>
      </w:r>
      <w:proofErr w:type="spellEnd"/>
      <w:r w:rsidRPr="00375B92">
        <w:t xml:space="preserve"> of the 3 photoreceptor genes resulti</w:t>
      </w:r>
      <w:r>
        <w:t>ng in a trichromatic population</w:t>
      </w:r>
      <w:r w:rsidRPr="00375B92">
        <w:t xml:space="preserve"> </w:t>
      </w:r>
      <w:r>
        <w:fldChar w:fldCharType="begin" w:fldLock="1"/>
      </w:r>
      <w:r>
        <w:instrText>ADDIN CSL_CITATION { "citationItems" : [ { "id" : "ITEM-1", "itemData" : { "DOI" : "10.1016/S0169-5347(03)00012-0", "ISSN" : "01695347", "author" : [ { "dropping-particle" : "", "family" : "Surridge", "given" : "Alison K.", "non-dropping-particle" : "", "parse-names" : false, "suffix" : "" }, { "dropping-particle" : "", "family" : "Osorio", "given" : "Daniel", "non-dropping-particle" : "", "parse-names" : false, "suffix" : "" }, { "dropping-particle" : "", "family" : "Mundy", "given" : "Nicholas I.", "non-dropping-particle" : "", "parse-names" : false, "suffix" : "" } ], "container-title" : "Trends in Ecology &amp; Evolution", "id" : "ITEM-1", "issue" : "4", "issued" : { "date-parts" : [ [ "2003", "4" ] ] }, "page" : "198-205", "title" : "Evolution and selection of trichromatic vision in primates", "type" : "article-journal", "volume" : "18" }, "uris" : [ "http://www.mendeley.com/documents/?uuid=0e362c45-fab4-4b66-8070-68dd69e65a95" ] } ], "mendeley" : { "previouslyFormattedCitation" : "(Surridge et al., 2003)" }, "properties" : { "noteIndex" : 0 }, "schema" : "https://github.com/citation-style-language/schema/raw/master/csl-citation.json" }</w:instrText>
      </w:r>
      <w:r>
        <w:fldChar w:fldCharType="separate"/>
      </w:r>
      <w:r w:rsidRPr="00E6508A">
        <w:rPr>
          <w:noProof/>
        </w:rPr>
        <w:t>(Surridge et al., 2003)</w:t>
      </w:r>
      <w:r>
        <w:fldChar w:fldCharType="end"/>
      </w:r>
      <w:r w:rsidRPr="00375B92">
        <w:t xml:space="preserve">.  Nevertheless, this prevalence </w:t>
      </w:r>
      <w:r>
        <w:t xml:space="preserve">of dichromacy </w:t>
      </w:r>
      <w:r w:rsidRPr="00375B92">
        <w:t>in humans is still considered markedly high</w:t>
      </w:r>
      <w:r>
        <w:t xml:space="preserve"> </w:t>
      </w:r>
      <w:r>
        <w:fldChar w:fldCharType="begin" w:fldLock="1"/>
      </w:r>
      <w:r>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uris" : [ "http://www.mendeley.com/documents/?uuid=9b9e73f4-8f31-4b0a-84cc-cf689ca374a7" ] } ], "mendeley" : { "previouslyFormattedCitation" : "(Morgan et al., 1992)" }, "properties" : { "noteIndex" : 0 }, "schema" : "https://github.com/citation-style-language/schema/raw/master/csl-citation.json" }</w:instrText>
      </w:r>
      <w:r>
        <w:fldChar w:fldCharType="separate"/>
      </w:r>
      <w:r w:rsidRPr="00D51456">
        <w:rPr>
          <w:noProof/>
        </w:rPr>
        <w:t>(Morgan et al., 1992)</w:t>
      </w:r>
      <w:r>
        <w:fldChar w:fldCharType="end"/>
      </w:r>
      <w:r w:rsidRPr="00375B92">
        <w:t xml:space="preserve"> and raises interesting questions regarding what, if any, evolutionary advantages there are to dichromacy in humans.  </w:t>
      </w:r>
      <w:r>
        <w:t>It is perhaps</w:t>
      </w:r>
      <w:r w:rsidRPr="00375B92">
        <w:t xml:space="preserve"> not unreasonable to suppose that the same advantages </w:t>
      </w:r>
      <w:r>
        <w:t>of</w:t>
      </w:r>
      <w:r w:rsidRPr="00375B92">
        <w:t xml:space="preserve"> identifying </w:t>
      </w:r>
      <w:r>
        <w:t xml:space="preserve">camouflaged </w:t>
      </w:r>
      <w:r w:rsidRPr="00375B92">
        <w:t>prey in monkey species</w:t>
      </w:r>
      <w:r>
        <w:t>,</w:t>
      </w:r>
      <w:r w:rsidRPr="00375B92">
        <w:t xml:space="preserve"> such as capuchin</w:t>
      </w:r>
      <w:r>
        <w:t xml:space="preserve"> </w:t>
      </w:r>
      <w:r>
        <w:fldChar w:fldCharType="begin" w:fldLock="1"/>
      </w:r>
      <w:r>
        <w:instrText>ADDIN CSL_CITATION { "citationItems" : [ { "id" : "ITEM-1", "itemData" : { "DOI" : "10.1016/j.anbehav.2006.07.003", "ISSN" : "00033472", "abstract" : "Unlike most eutherian mammals, which have dichromatic (two-colour) vision, most platyrrhine primate species have polymorphic colour vision. This unique characteristic is enabled via multiple alleles for a mid- to long-wavelength-sensitive (M/LWS), single-locus opsin gene on the X chromosome. In combination with the autosomal opsin common to most vertebrates, this arrangement provides heterozygous females with trichromatic (three-colour) vision, whereas homozygous females and males are dichromats. Trichromatic vision enables visual differentiation among longer-wavelength colours, such as red, orange, yellow and green. Currently, many researchers attribute the evolution and maintenance of polymorphic colour vision to trichromat (=heterozygote) advantage. However, dichromacy may be more suited for achromatic tasks, such as penetrating colour camouflage, especially under low-light conditions. We evaluated whether dichromatic capuchin monkeys (Cebus capucinus) were more efficient than trichromatic monkeys at capturing camouflaged and noncamouflaged insects. Through faecal DNA analysis, we determined the genotypes of the M/LWS opsins for 34 capuchins in two groups inhabiting Santa Rosa National Park, Costa Rica. Dichromatic monkeys were more efficient at detecting camouflaged, surface-dwelling insects, especially under conditions of low ambient light. However, unexpectedly, trichromats were more efficient in extracting embedded, noncamouflaged insects from substrates. To our knowledge, this is the first study to document a foraging advantage to dichromatic monkeys in the wild. Our findings show that there is a lack of heterozygote advantage in foraging for surface-dwelling insects and therefore indicate that this mechanism may not be the sole driving force maintaining polymorphic colour vision in this population.", "author" : [ { "dropping-particle" : "", "family" : "Melin", "given" : "A", "non-dropping-particle" : "", "parse-names" : false, "suffix" : "" }, { "dropping-particle" : "", "family" : "Fedigan", "given" : "L", "non-dropping-particle" : "", "parse-names" : false, "suffix" : "" }, { "dropping-particle" : "", "family" : "Hiramatsu", "given" : "C", "non-dropping-particle" : "", "parse-names" : false, "suffix" : "" }, { "dropping-particle" : "", "family" : "Sendall", "given" : "C", "non-dropping-particle" : "", "parse-names" : false, "suffix" : "" }, { "dropping-particle" : "", "family" : "Kawamura", "given" : "S", "non-dropping-particle" : "", "parse-names" : false, "suffix" : "" } ], "container-title" : "Animal Behaviour", "id" : "ITEM-1", "issue" : "1", "issued" : { "date-parts" : [ [ "2007", "1" ] ] }, "page" : "205-214", "title" : "Effects of colour vision phenotype on insect capture by a free-ranging population of white-faced capuchins,Cebus capucinus", "type" : "article-journal", "volume" : "73" }, "uris" : [ "http://www.mendeley.com/documents/?uuid=e1e57250-b2f9-4335-a78a-fccc14382515" ] } ], "mendeley" : { "previouslyFormattedCitation" : "(Melin et al., 2007)" }, "properties" : { "noteIndex" : 0 }, "schema" : "https://github.com/citation-style-language/schema/raw/master/csl-citation.json" }</w:instrText>
      </w:r>
      <w:r>
        <w:fldChar w:fldCharType="separate"/>
      </w:r>
      <w:r w:rsidRPr="00D51456">
        <w:rPr>
          <w:noProof/>
        </w:rPr>
        <w:t>(Melin et al., 2007)</w:t>
      </w:r>
      <w:r>
        <w:fldChar w:fldCharType="end"/>
      </w:r>
      <w:r w:rsidRPr="00375B92">
        <w:t xml:space="preserve">, </w:t>
      </w:r>
      <w:r>
        <w:t>are</w:t>
      </w:r>
      <w:r w:rsidRPr="00375B92">
        <w:t xml:space="preserve"> utilised by dichromatic humans in </w:t>
      </w:r>
      <w:r>
        <w:t>the context of detecting camouflaged food sources or even dangerous predators.</w:t>
      </w:r>
    </w:p>
    <w:p w14:paraId="2DC89A41" w14:textId="77777777" w:rsidR="008300F2" w:rsidRPr="00375B92" w:rsidRDefault="008300F2" w:rsidP="008300F2"/>
    <w:p w14:paraId="03D26D22" w14:textId="67A93DBF" w:rsidR="008300F2" w:rsidRDefault="008300F2" w:rsidP="008300F2">
      <w:r>
        <w:rPr>
          <w:noProof/>
          <w:lang w:val="en-US"/>
        </w:rPr>
        <mc:AlternateContent>
          <mc:Choice Requires="wpg">
            <w:drawing>
              <wp:anchor distT="0" distB="0" distL="114300" distR="114300" simplePos="0" relativeHeight="251667456" behindDoc="0" locked="0" layoutInCell="1" allowOverlap="1" wp14:anchorId="66F8CC16" wp14:editId="24C2FE79">
                <wp:simplePos x="0" y="0"/>
                <wp:positionH relativeFrom="column">
                  <wp:posOffset>0</wp:posOffset>
                </wp:positionH>
                <wp:positionV relativeFrom="paragraph">
                  <wp:posOffset>2559050</wp:posOffset>
                </wp:positionV>
                <wp:extent cx="5257800" cy="2117090"/>
                <wp:effectExtent l="0" t="0" r="0" b="0"/>
                <wp:wrapTopAndBottom/>
                <wp:docPr id="533" name="Group 5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7800" cy="2117090"/>
                          <a:chOff x="0" y="0"/>
                          <a:chExt cx="5257800" cy="2117090"/>
                        </a:xfrm>
                      </wpg:grpSpPr>
                      <wpg:grpSp>
                        <wpg:cNvPr id="531" name="Group 531"/>
                        <wpg:cNvGrpSpPr/>
                        <wpg:grpSpPr>
                          <a:xfrm>
                            <a:off x="800100" y="0"/>
                            <a:ext cx="3657600" cy="1485900"/>
                            <a:chOff x="0" y="0"/>
                            <a:chExt cx="3657600" cy="1485900"/>
                          </a:xfrm>
                          <a:extLst>
                            <a:ext uri="{0CCBE362-F206-4b92-989A-16890622DB6E}">
                              <ma14:wrappingTextBoxFlag xmlns:ma14="http://schemas.microsoft.com/office/mac/drawingml/2011/main"/>
                            </a:ext>
                          </a:extLst>
                        </wpg:grpSpPr>
                        <wpg:grpSp>
                          <wpg:cNvPr id="528" name="Group 528"/>
                          <wpg:cNvGrpSpPr/>
                          <wpg:grpSpPr>
                            <a:xfrm>
                              <a:off x="342900" y="114300"/>
                              <a:ext cx="3314700" cy="1371600"/>
                              <a:chOff x="0" y="0"/>
                              <a:chExt cx="3314700" cy="1371600"/>
                            </a:xfrm>
                          </wpg:grpSpPr>
                          <wpg:grpSp>
                            <wpg:cNvPr id="446" name="Group 278"/>
                            <wpg:cNvGrpSpPr>
                              <a:grpSpLocks noChangeAspect="1"/>
                            </wpg:cNvGrpSpPr>
                            <wpg:grpSpPr>
                              <a:xfrm>
                                <a:off x="0" y="0"/>
                                <a:ext cx="1364615" cy="1371600"/>
                                <a:chOff x="0" y="0"/>
                                <a:chExt cx="2902407" cy="2916167"/>
                              </a:xfrm>
                              <a:solidFill>
                                <a:srgbClr val="008000"/>
                              </a:solidFill>
                            </wpg:grpSpPr>
                            <wpg:grpSp>
                              <wpg:cNvPr id="447" name="Group 447"/>
                              <wpg:cNvGrpSpPr/>
                              <wpg:grpSpPr>
                                <a:xfrm>
                                  <a:off x="0" y="0"/>
                                  <a:ext cx="76975" cy="2916167"/>
                                  <a:chOff x="0" y="0"/>
                                  <a:chExt cx="76975" cy="2916167"/>
                                </a:xfrm>
                                <a:grpFill/>
                              </wpg:grpSpPr>
                              <wps:wsp>
                                <wps:cNvPr id="448" name="Rectangle 448"/>
                                <wps:cNvSpPr/>
                                <wps:spPr>
                                  <a:xfrm>
                                    <a:off x="0" y="0"/>
                                    <a:ext cx="76975" cy="177123"/>
                                  </a:xfrm>
                                  <a:prstGeom prst="rect">
                                    <a:avLst/>
                                  </a:prstGeom>
                                  <a:grpFill/>
                                  <a:ln w="9525" cap="flat" cmpd="sng" algn="ctr">
                                    <a:solidFill>
                                      <a:srgbClr val="008000"/>
                                    </a:solidFill>
                                    <a:prstDash val="solid"/>
                                  </a:ln>
                                  <a:effectLst/>
                                </wps:spPr>
                                <wps:txbx>
                                  <w:txbxContent>
                                    <w:p w14:paraId="24432740" w14:textId="77777777" w:rsidR="008968B3" w:rsidRDefault="008968B3" w:rsidP="008300F2">
                                      <w:pPr>
                                        <w:rPr>
                                          <w:rFonts w:eastAsia="Times New Roman"/>
                                        </w:rPr>
                                      </w:pPr>
                                    </w:p>
                                  </w:txbxContent>
                                </wps:txbx>
                                <wps:bodyPr rtlCol="0" anchor="ctr"/>
                              </wps:wsp>
                              <wps:wsp>
                                <wps:cNvPr id="449" name="Rectangle 449"/>
                                <wps:cNvSpPr/>
                                <wps:spPr>
                                  <a:xfrm>
                                    <a:off x="0" y="391292"/>
                                    <a:ext cx="76975" cy="177123"/>
                                  </a:xfrm>
                                  <a:prstGeom prst="rect">
                                    <a:avLst/>
                                  </a:prstGeom>
                                  <a:grpFill/>
                                  <a:ln w="9525" cap="flat" cmpd="sng" algn="ctr">
                                    <a:solidFill>
                                      <a:srgbClr val="008000"/>
                                    </a:solidFill>
                                    <a:prstDash val="solid"/>
                                  </a:ln>
                                  <a:effectLst/>
                                </wps:spPr>
                                <wps:txbx>
                                  <w:txbxContent>
                                    <w:p w14:paraId="68578001" w14:textId="77777777" w:rsidR="008968B3" w:rsidRDefault="008968B3" w:rsidP="008300F2">
                                      <w:pPr>
                                        <w:rPr>
                                          <w:rFonts w:eastAsia="Times New Roman"/>
                                        </w:rPr>
                                      </w:pPr>
                                    </w:p>
                                  </w:txbxContent>
                                </wps:txbx>
                                <wps:bodyPr rtlCol="0" anchor="ctr"/>
                              </wps:wsp>
                              <wps:wsp>
                                <wps:cNvPr id="450" name="Rectangle 450"/>
                                <wps:cNvSpPr/>
                                <wps:spPr>
                                  <a:xfrm>
                                    <a:off x="0" y="782584"/>
                                    <a:ext cx="76975" cy="177123"/>
                                  </a:xfrm>
                                  <a:prstGeom prst="rect">
                                    <a:avLst/>
                                  </a:prstGeom>
                                  <a:grpFill/>
                                  <a:ln w="9525" cap="flat" cmpd="sng" algn="ctr">
                                    <a:solidFill>
                                      <a:srgbClr val="008000"/>
                                    </a:solidFill>
                                    <a:prstDash val="solid"/>
                                  </a:ln>
                                  <a:effectLst/>
                                </wps:spPr>
                                <wps:txbx>
                                  <w:txbxContent>
                                    <w:p w14:paraId="67D804D2" w14:textId="77777777" w:rsidR="008968B3" w:rsidRDefault="008968B3" w:rsidP="008300F2">
                                      <w:pPr>
                                        <w:rPr>
                                          <w:rFonts w:eastAsia="Times New Roman"/>
                                        </w:rPr>
                                      </w:pPr>
                                    </w:p>
                                  </w:txbxContent>
                                </wps:txbx>
                                <wps:bodyPr rtlCol="0" anchor="ctr"/>
                              </wps:wsp>
                              <wps:wsp>
                                <wps:cNvPr id="451" name="Rectangle 451"/>
                                <wps:cNvSpPr/>
                                <wps:spPr>
                                  <a:xfrm>
                                    <a:off x="0" y="1173876"/>
                                    <a:ext cx="76975" cy="177123"/>
                                  </a:xfrm>
                                  <a:prstGeom prst="rect">
                                    <a:avLst/>
                                  </a:prstGeom>
                                  <a:grpFill/>
                                  <a:ln w="9525" cap="flat" cmpd="sng" algn="ctr">
                                    <a:solidFill>
                                      <a:srgbClr val="008000"/>
                                    </a:solidFill>
                                    <a:prstDash val="solid"/>
                                  </a:ln>
                                  <a:effectLst/>
                                </wps:spPr>
                                <wps:txbx>
                                  <w:txbxContent>
                                    <w:p w14:paraId="11E043E2" w14:textId="77777777" w:rsidR="008968B3" w:rsidRDefault="008968B3" w:rsidP="008300F2">
                                      <w:pPr>
                                        <w:rPr>
                                          <w:rFonts w:eastAsia="Times New Roman"/>
                                        </w:rPr>
                                      </w:pPr>
                                    </w:p>
                                  </w:txbxContent>
                                </wps:txbx>
                                <wps:bodyPr rtlCol="0" anchor="ctr"/>
                              </wps:wsp>
                              <wps:wsp>
                                <wps:cNvPr id="452" name="Rectangle 452"/>
                                <wps:cNvSpPr/>
                                <wps:spPr>
                                  <a:xfrm>
                                    <a:off x="0" y="1565168"/>
                                    <a:ext cx="76975" cy="177123"/>
                                  </a:xfrm>
                                  <a:prstGeom prst="rect">
                                    <a:avLst/>
                                  </a:prstGeom>
                                  <a:grpFill/>
                                  <a:ln w="9525" cap="flat" cmpd="sng" algn="ctr">
                                    <a:solidFill>
                                      <a:srgbClr val="008000"/>
                                    </a:solidFill>
                                    <a:prstDash val="solid"/>
                                  </a:ln>
                                  <a:effectLst/>
                                </wps:spPr>
                                <wps:txbx>
                                  <w:txbxContent>
                                    <w:p w14:paraId="7BE5CA05" w14:textId="77777777" w:rsidR="008968B3" w:rsidRDefault="008968B3" w:rsidP="008300F2">
                                      <w:pPr>
                                        <w:rPr>
                                          <w:rFonts w:eastAsia="Times New Roman"/>
                                        </w:rPr>
                                      </w:pPr>
                                    </w:p>
                                  </w:txbxContent>
                                </wps:txbx>
                                <wps:bodyPr rtlCol="0" anchor="ctr"/>
                              </wps:wsp>
                              <wps:wsp>
                                <wps:cNvPr id="453" name="Rectangle 453"/>
                                <wps:cNvSpPr/>
                                <wps:spPr>
                                  <a:xfrm>
                                    <a:off x="0" y="1956460"/>
                                    <a:ext cx="76975" cy="177123"/>
                                  </a:xfrm>
                                  <a:prstGeom prst="rect">
                                    <a:avLst/>
                                  </a:prstGeom>
                                  <a:grpFill/>
                                  <a:ln w="9525" cap="flat" cmpd="sng" algn="ctr">
                                    <a:solidFill>
                                      <a:srgbClr val="008000"/>
                                    </a:solidFill>
                                    <a:prstDash val="solid"/>
                                  </a:ln>
                                  <a:effectLst/>
                                </wps:spPr>
                                <wps:txbx>
                                  <w:txbxContent>
                                    <w:p w14:paraId="1DE32283" w14:textId="77777777" w:rsidR="008968B3" w:rsidRDefault="008968B3" w:rsidP="008300F2">
                                      <w:pPr>
                                        <w:rPr>
                                          <w:rFonts w:eastAsia="Times New Roman"/>
                                        </w:rPr>
                                      </w:pPr>
                                    </w:p>
                                  </w:txbxContent>
                                </wps:txbx>
                                <wps:bodyPr rtlCol="0" anchor="ctr"/>
                              </wps:wsp>
                              <wps:wsp>
                                <wps:cNvPr id="454" name="Rectangle 454"/>
                                <wps:cNvSpPr/>
                                <wps:spPr>
                                  <a:xfrm>
                                    <a:off x="0" y="2347752"/>
                                    <a:ext cx="76975" cy="177123"/>
                                  </a:xfrm>
                                  <a:prstGeom prst="rect">
                                    <a:avLst/>
                                  </a:prstGeom>
                                  <a:grpFill/>
                                  <a:ln w="9525" cap="flat" cmpd="sng" algn="ctr">
                                    <a:solidFill>
                                      <a:srgbClr val="008000"/>
                                    </a:solidFill>
                                    <a:prstDash val="solid"/>
                                  </a:ln>
                                  <a:effectLst/>
                                </wps:spPr>
                                <wps:txbx>
                                  <w:txbxContent>
                                    <w:p w14:paraId="4B9925C8" w14:textId="77777777" w:rsidR="008968B3" w:rsidRDefault="008968B3" w:rsidP="008300F2">
                                      <w:pPr>
                                        <w:rPr>
                                          <w:rFonts w:eastAsia="Times New Roman"/>
                                        </w:rPr>
                                      </w:pPr>
                                    </w:p>
                                  </w:txbxContent>
                                </wps:txbx>
                                <wps:bodyPr rtlCol="0" anchor="ctr"/>
                              </wps:wsp>
                              <wps:wsp>
                                <wps:cNvPr id="455" name="Rectangle 455"/>
                                <wps:cNvSpPr/>
                                <wps:spPr>
                                  <a:xfrm>
                                    <a:off x="0" y="2739044"/>
                                    <a:ext cx="76975" cy="177123"/>
                                  </a:xfrm>
                                  <a:prstGeom prst="rect">
                                    <a:avLst/>
                                  </a:prstGeom>
                                  <a:grpFill/>
                                  <a:ln w="9525" cap="flat" cmpd="sng" algn="ctr">
                                    <a:solidFill>
                                      <a:srgbClr val="008000"/>
                                    </a:solidFill>
                                    <a:prstDash val="solid"/>
                                  </a:ln>
                                  <a:effectLst/>
                                </wps:spPr>
                                <wps:txbx>
                                  <w:txbxContent>
                                    <w:p w14:paraId="5CA84274" w14:textId="77777777" w:rsidR="008968B3" w:rsidRDefault="008968B3" w:rsidP="008300F2">
                                      <w:pPr>
                                        <w:rPr>
                                          <w:rFonts w:eastAsia="Times New Roman"/>
                                        </w:rPr>
                                      </w:pPr>
                                    </w:p>
                                  </w:txbxContent>
                                </wps:txbx>
                                <wps:bodyPr rtlCol="0" anchor="ctr"/>
                              </wps:wsp>
                            </wpg:grpSp>
                            <wpg:grpSp>
                              <wpg:cNvPr id="456" name="Group 456"/>
                              <wpg:cNvGrpSpPr/>
                              <wpg:grpSpPr>
                                <a:xfrm>
                                  <a:off x="353179" y="0"/>
                                  <a:ext cx="76975" cy="2916167"/>
                                  <a:chOff x="353179" y="0"/>
                                  <a:chExt cx="76975" cy="2916167"/>
                                </a:xfrm>
                                <a:grpFill/>
                              </wpg:grpSpPr>
                              <wps:wsp>
                                <wps:cNvPr id="457" name="Rectangle 457"/>
                                <wps:cNvSpPr/>
                                <wps:spPr>
                                  <a:xfrm>
                                    <a:off x="353179" y="0"/>
                                    <a:ext cx="76975" cy="177123"/>
                                  </a:xfrm>
                                  <a:prstGeom prst="rect">
                                    <a:avLst/>
                                  </a:prstGeom>
                                  <a:grpFill/>
                                  <a:ln w="9525" cap="flat" cmpd="sng" algn="ctr">
                                    <a:solidFill>
                                      <a:srgbClr val="008000"/>
                                    </a:solidFill>
                                    <a:prstDash val="solid"/>
                                  </a:ln>
                                  <a:effectLst/>
                                </wps:spPr>
                                <wps:txbx>
                                  <w:txbxContent>
                                    <w:p w14:paraId="29248B97" w14:textId="77777777" w:rsidR="008968B3" w:rsidRDefault="008968B3" w:rsidP="008300F2">
                                      <w:pPr>
                                        <w:rPr>
                                          <w:rFonts w:eastAsia="Times New Roman"/>
                                        </w:rPr>
                                      </w:pPr>
                                    </w:p>
                                  </w:txbxContent>
                                </wps:txbx>
                                <wps:bodyPr rtlCol="0" anchor="ctr"/>
                              </wps:wsp>
                              <wps:wsp>
                                <wps:cNvPr id="458" name="Rectangle 458"/>
                                <wps:cNvSpPr/>
                                <wps:spPr>
                                  <a:xfrm>
                                    <a:off x="353179" y="391292"/>
                                    <a:ext cx="76975" cy="177123"/>
                                  </a:xfrm>
                                  <a:prstGeom prst="rect">
                                    <a:avLst/>
                                  </a:prstGeom>
                                  <a:grpFill/>
                                  <a:ln w="9525" cap="flat" cmpd="sng" algn="ctr">
                                    <a:solidFill>
                                      <a:srgbClr val="008000"/>
                                    </a:solidFill>
                                    <a:prstDash val="solid"/>
                                  </a:ln>
                                  <a:effectLst/>
                                </wps:spPr>
                                <wps:txbx>
                                  <w:txbxContent>
                                    <w:p w14:paraId="3543B832" w14:textId="77777777" w:rsidR="008968B3" w:rsidRDefault="008968B3" w:rsidP="008300F2">
                                      <w:pPr>
                                        <w:rPr>
                                          <w:rFonts w:eastAsia="Times New Roman"/>
                                        </w:rPr>
                                      </w:pPr>
                                    </w:p>
                                  </w:txbxContent>
                                </wps:txbx>
                                <wps:bodyPr rtlCol="0" anchor="ctr"/>
                              </wps:wsp>
                              <wps:wsp>
                                <wps:cNvPr id="459" name="Rectangle 459"/>
                                <wps:cNvSpPr/>
                                <wps:spPr>
                                  <a:xfrm>
                                    <a:off x="353179" y="782584"/>
                                    <a:ext cx="76975" cy="177123"/>
                                  </a:xfrm>
                                  <a:prstGeom prst="rect">
                                    <a:avLst/>
                                  </a:prstGeom>
                                  <a:grpFill/>
                                  <a:ln w="9525" cap="flat" cmpd="sng" algn="ctr">
                                    <a:solidFill>
                                      <a:srgbClr val="008000"/>
                                    </a:solidFill>
                                    <a:prstDash val="solid"/>
                                  </a:ln>
                                  <a:effectLst/>
                                </wps:spPr>
                                <wps:txbx>
                                  <w:txbxContent>
                                    <w:p w14:paraId="0D3FC22A" w14:textId="77777777" w:rsidR="008968B3" w:rsidRDefault="008968B3" w:rsidP="008300F2">
                                      <w:pPr>
                                        <w:rPr>
                                          <w:rFonts w:eastAsia="Times New Roman"/>
                                        </w:rPr>
                                      </w:pPr>
                                    </w:p>
                                  </w:txbxContent>
                                </wps:txbx>
                                <wps:bodyPr rtlCol="0" anchor="ctr"/>
                              </wps:wsp>
                              <wps:wsp>
                                <wps:cNvPr id="460" name="Rectangle 460"/>
                                <wps:cNvSpPr/>
                                <wps:spPr>
                                  <a:xfrm>
                                    <a:off x="353179" y="1173876"/>
                                    <a:ext cx="76975" cy="177123"/>
                                  </a:xfrm>
                                  <a:prstGeom prst="rect">
                                    <a:avLst/>
                                  </a:prstGeom>
                                  <a:grpFill/>
                                  <a:ln w="9525" cap="flat" cmpd="sng" algn="ctr">
                                    <a:solidFill>
                                      <a:srgbClr val="008000"/>
                                    </a:solidFill>
                                    <a:prstDash val="solid"/>
                                  </a:ln>
                                  <a:effectLst/>
                                </wps:spPr>
                                <wps:txbx>
                                  <w:txbxContent>
                                    <w:p w14:paraId="7840C1A7" w14:textId="77777777" w:rsidR="008968B3" w:rsidRDefault="008968B3" w:rsidP="008300F2">
                                      <w:pPr>
                                        <w:rPr>
                                          <w:rFonts w:eastAsia="Times New Roman"/>
                                        </w:rPr>
                                      </w:pPr>
                                    </w:p>
                                  </w:txbxContent>
                                </wps:txbx>
                                <wps:bodyPr rtlCol="0" anchor="ctr"/>
                              </wps:wsp>
                              <wps:wsp>
                                <wps:cNvPr id="461" name="Rectangle 461"/>
                                <wps:cNvSpPr/>
                                <wps:spPr>
                                  <a:xfrm>
                                    <a:off x="353179" y="1565168"/>
                                    <a:ext cx="76975" cy="177123"/>
                                  </a:xfrm>
                                  <a:prstGeom prst="rect">
                                    <a:avLst/>
                                  </a:prstGeom>
                                  <a:grpFill/>
                                  <a:ln w="9525" cap="flat" cmpd="sng" algn="ctr">
                                    <a:solidFill>
                                      <a:srgbClr val="008000"/>
                                    </a:solidFill>
                                    <a:prstDash val="solid"/>
                                  </a:ln>
                                  <a:effectLst/>
                                </wps:spPr>
                                <wps:txbx>
                                  <w:txbxContent>
                                    <w:p w14:paraId="52937213" w14:textId="77777777" w:rsidR="008968B3" w:rsidRDefault="008968B3" w:rsidP="008300F2">
                                      <w:pPr>
                                        <w:rPr>
                                          <w:rFonts w:eastAsia="Times New Roman"/>
                                        </w:rPr>
                                      </w:pPr>
                                    </w:p>
                                  </w:txbxContent>
                                </wps:txbx>
                                <wps:bodyPr rtlCol="0" anchor="ctr"/>
                              </wps:wsp>
                              <wps:wsp>
                                <wps:cNvPr id="462" name="Rectangle 462"/>
                                <wps:cNvSpPr/>
                                <wps:spPr>
                                  <a:xfrm>
                                    <a:off x="353179" y="1956460"/>
                                    <a:ext cx="76975" cy="177123"/>
                                  </a:xfrm>
                                  <a:prstGeom prst="rect">
                                    <a:avLst/>
                                  </a:prstGeom>
                                  <a:grpFill/>
                                  <a:ln w="9525" cap="flat" cmpd="sng" algn="ctr">
                                    <a:solidFill>
                                      <a:srgbClr val="008000"/>
                                    </a:solidFill>
                                    <a:prstDash val="solid"/>
                                  </a:ln>
                                  <a:effectLst/>
                                </wps:spPr>
                                <wps:txbx>
                                  <w:txbxContent>
                                    <w:p w14:paraId="048D874F" w14:textId="77777777" w:rsidR="008968B3" w:rsidRDefault="008968B3" w:rsidP="008300F2">
                                      <w:pPr>
                                        <w:rPr>
                                          <w:rFonts w:eastAsia="Times New Roman"/>
                                        </w:rPr>
                                      </w:pPr>
                                    </w:p>
                                  </w:txbxContent>
                                </wps:txbx>
                                <wps:bodyPr rtlCol="0" anchor="ctr"/>
                              </wps:wsp>
                              <wps:wsp>
                                <wps:cNvPr id="463" name="Rectangle 463"/>
                                <wps:cNvSpPr/>
                                <wps:spPr>
                                  <a:xfrm>
                                    <a:off x="353179" y="2347752"/>
                                    <a:ext cx="76975" cy="177123"/>
                                  </a:xfrm>
                                  <a:prstGeom prst="rect">
                                    <a:avLst/>
                                  </a:prstGeom>
                                  <a:grpFill/>
                                  <a:ln w="9525" cap="flat" cmpd="sng" algn="ctr">
                                    <a:solidFill>
                                      <a:srgbClr val="008000"/>
                                    </a:solidFill>
                                    <a:prstDash val="solid"/>
                                  </a:ln>
                                  <a:effectLst/>
                                </wps:spPr>
                                <wps:txbx>
                                  <w:txbxContent>
                                    <w:p w14:paraId="6174634F" w14:textId="77777777" w:rsidR="008968B3" w:rsidRDefault="008968B3" w:rsidP="008300F2">
                                      <w:pPr>
                                        <w:rPr>
                                          <w:rFonts w:eastAsia="Times New Roman"/>
                                        </w:rPr>
                                      </w:pPr>
                                    </w:p>
                                  </w:txbxContent>
                                </wps:txbx>
                                <wps:bodyPr rtlCol="0" anchor="ctr"/>
                              </wps:wsp>
                              <wps:wsp>
                                <wps:cNvPr id="464" name="Rectangle 464"/>
                                <wps:cNvSpPr/>
                                <wps:spPr>
                                  <a:xfrm>
                                    <a:off x="353179" y="2739044"/>
                                    <a:ext cx="76975" cy="177123"/>
                                  </a:xfrm>
                                  <a:prstGeom prst="rect">
                                    <a:avLst/>
                                  </a:prstGeom>
                                  <a:grpFill/>
                                  <a:ln w="9525" cap="flat" cmpd="sng" algn="ctr">
                                    <a:solidFill>
                                      <a:srgbClr val="008000"/>
                                    </a:solidFill>
                                    <a:prstDash val="solid"/>
                                  </a:ln>
                                  <a:effectLst/>
                                </wps:spPr>
                                <wps:txbx>
                                  <w:txbxContent>
                                    <w:p w14:paraId="6F2782F8" w14:textId="77777777" w:rsidR="008968B3" w:rsidRDefault="008968B3" w:rsidP="008300F2">
                                      <w:pPr>
                                        <w:rPr>
                                          <w:rFonts w:eastAsia="Times New Roman"/>
                                        </w:rPr>
                                      </w:pPr>
                                    </w:p>
                                  </w:txbxContent>
                                </wps:txbx>
                                <wps:bodyPr rtlCol="0" anchor="ctr"/>
                              </wps:wsp>
                            </wpg:grpSp>
                            <wpg:grpSp>
                              <wpg:cNvPr id="465" name="Group 465"/>
                              <wpg:cNvGrpSpPr/>
                              <wpg:grpSpPr>
                                <a:xfrm>
                                  <a:off x="706358" y="0"/>
                                  <a:ext cx="76975" cy="2916167"/>
                                  <a:chOff x="706358" y="0"/>
                                  <a:chExt cx="76975" cy="2916167"/>
                                </a:xfrm>
                                <a:grpFill/>
                              </wpg:grpSpPr>
                              <wps:wsp>
                                <wps:cNvPr id="466" name="Rectangle 466"/>
                                <wps:cNvSpPr/>
                                <wps:spPr>
                                  <a:xfrm>
                                    <a:off x="706358" y="0"/>
                                    <a:ext cx="76975" cy="177123"/>
                                  </a:xfrm>
                                  <a:prstGeom prst="rect">
                                    <a:avLst/>
                                  </a:prstGeom>
                                  <a:grpFill/>
                                  <a:ln w="9525" cap="flat" cmpd="sng" algn="ctr">
                                    <a:solidFill>
                                      <a:srgbClr val="008000"/>
                                    </a:solidFill>
                                    <a:prstDash val="solid"/>
                                  </a:ln>
                                  <a:effectLst/>
                                </wps:spPr>
                                <wps:txbx>
                                  <w:txbxContent>
                                    <w:p w14:paraId="5CFCCFD2" w14:textId="77777777" w:rsidR="008968B3" w:rsidRDefault="008968B3" w:rsidP="008300F2">
                                      <w:pPr>
                                        <w:rPr>
                                          <w:rFonts w:eastAsia="Times New Roman"/>
                                        </w:rPr>
                                      </w:pPr>
                                    </w:p>
                                  </w:txbxContent>
                                </wps:txbx>
                                <wps:bodyPr rtlCol="0" anchor="ctr"/>
                              </wps:wsp>
                              <wps:wsp>
                                <wps:cNvPr id="467" name="Rectangle 467"/>
                                <wps:cNvSpPr/>
                                <wps:spPr>
                                  <a:xfrm>
                                    <a:off x="706358" y="391292"/>
                                    <a:ext cx="76975" cy="177123"/>
                                  </a:xfrm>
                                  <a:prstGeom prst="rect">
                                    <a:avLst/>
                                  </a:prstGeom>
                                  <a:grpFill/>
                                  <a:ln w="9525" cap="flat" cmpd="sng" algn="ctr">
                                    <a:solidFill>
                                      <a:srgbClr val="008000"/>
                                    </a:solidFill>
                                    <a:prstDash val="solid"/>
                                  </a:ln>
                                  <a:effectLst/>
                                </wps:spPr>
                                <wps:txbx>
                                  <w:txbxContent>
                                    <w:p w14:paraId="29C550D7" w14:textId="77777777" w:rsidR="008968B3" w:rsidRDefault="008968B3" w:rsidP="008300F2">
                                      <w:pPr>
                                        <w:rPr>
                                          <w:rFonts w:eastAsia="Times New Roman"/>
                                        </w:rPr>
                                      </w:pPr>
                                    </w:p>
                                  </w:txbxContent>
                                </wps:txbx>
                                <wps:bodyPr rtlCol="0" anchor="ctr"/>
                              </wps:wsp>
                              <wps:wsp>
                                <wps:cNvPr id="468" name="Rectangle 468"/>
                                <wps:cNvSpPr/>
                                <wps:spPr>
                                  <a:xfrm>
                                    <a:off x="706358" y="782584"/>
                                    <a:ext cx="76975" cy="177123"/>
                                  </a:xfrm>
                                  <a:prstGeom prst="rect">
                                    <a:avLst/>
                                  </a:prstGeom>
                                  <a:grpFill/>
                                  <a:ln w="9525" cap="flat" cmpd="sng" algn="ctr">
                                    <a:solidFill>
                                      <a:srgbClr val="008000"/>
                                    </a:solidFill>
                                    <a:prstDash val="solid"/>
                                  </a:ln>
                                  <a:effectLst/>
                                </wps:spPr>
                                <wps:txbx>
                                  <w:txbxContent>
                                    <w:p w14:paraId="4EA86569" w14:textId="77777777" w:rsidR="008968B3" w:rsidRDefault="008968B3" w:rsidP="008300F2">
                                      <w:pPr>
                                        <w:rPr>
                                          <w:rFonts w:eastAsia="Times New Roman"/>
                                        </w:rPr>
                                      </w:pPr>
                                    </w:p>
                                  </w:txbxContent>
                                </wps:txbx>
                                <wps:bodyPr rtlCol="0" anchor="ctr"/>
                              </wps:wsp>
                              <wps:wsp>
                                <wps:cNvPr id="469" name="Rectangle 469"/>
                                <wps:cNvSpPr/>
                                <wps:spPr>
                                  <a:xfrm>
                                    <a:off x="706358" y="1173876"/>
                                    <a:ext cx="76975" cy="177123"/>
                                  </a:xfrm>
                                  <a:prstGeom prst="rect">
                                    <a:avLst/>
                                  </a:prstGeom>
                                  <a:grpFill/>
                                  <a:ln w="9525" cap="flat" cmpd="sng" algn="ctr">
                                    <a:solidFill>
                                      <a:srgbClr val="008000"/>
                                    </a:solidFill>
                                    <a:prstDash val="solid"/>
                                  </a:ln>
                                  <a:effectLst/>
                                </wps:spPr>
                                <wps:txbx>
                                  <w:txbxContent>
                                    <w:p w14:paraId="23A8D5A4" w14:textId="77777777" w:rsidR="008968B3" w:rsidRDefault="008968B3" w:rsidP="008300F2">
                                      <w:pPr>
                                        <w:rPr>
                                          <w:rFonts w:eastAsia="Times New Roman"/>
                                        </w:rPr>
                                      </w:pPr>
                                    </w:p>
                                  </w:txbxContent>
                                </wps:txbx>
                                <wps:bodyPr rtlCol="0" anchor="ctr"/>
                              </wps:wsp>
                              <wps:wsp>
                                <wps:cNvPr id="470" name="Rectangle 470"/>
                                <wps:cNvSpPr/>
                                <wps:spPr>
                                  <a:xfrm>
                                    <a:off x="706358" y="1565168"/>
                                    <a:ext cx="76975" cy="177123"/>
                                  </a:xfrm>
                                  <a:prstGeom prst="rect">
                                    <a:avLst/>
                                  </a:prstGeom>
                                  <a:grpFill/>
                                  <a:ln w="9525" cap="flat" cmpd="sng" algn="ctr">
                                    <a:solidFill>
                                      <a:srgbClr val="008000"/>
                                    </a:solidFill>
                                    <a:prstDash val="solid"/>
                                  </a:ln>
                                  <a:effectLst/>
                                </wps:spPr>
                                <wps:txbx>
                                  <w:txbxContent>
                                    <w:p w14:paraId="140763D1" w14:textId="77777777" w:rsidR="008968B3" w:rsidRDefault="008968B3" w:rsidP="008300F2">
                                      <w:pPr>
                                        <w:rPr>
                                          <w:rFonts w:eastAsia="Times New Roman"/>
                                        </w:rPr>
                                      </w:pPr>
                                    </w:p>
                                  </w:txbxContent>
                                </wps:txbx>
                                <wps:bodyPr rtlCol="0" anchor="ctr"/>
                              </wps:wsp>
                              <wps:wsp>
                                <wps:cNvPr id="471" name="Rectangle 471"/>
                                <wps:cNvSpPr/>
                                <wps:spPr>
                                  <a:xfrm>
                                    <a:off x="706358" y="1956460"/>
                                    <a:ext cx="76975" cy="177123"/>
                                  </a:xfrm>
                                  <a:prstGeom prst="rect">
                                    <a:avLst/>
                                  </a:prstGeom>
                                  <a:grpFill/>
                                  <a:ln w="9525" cap="flat" cmpd="sng" algn="ctr">
                                    <a:solidFill>
                                      <a:srgbClr val="008000"/>
                                    </a:solidFill>
                                    <a:prstDash val="solid"/>
                                  </a:ln>
                                  <a:effectLst/>
                                </wps:spPr>
                                <wps:txbx>
                                  <w:txbxContent>
                                    <w:p w14:paraId="0DB32D7B" w14:textId="77777777" w:rsidR="008968B3" w:rsidRDefault="008968B3" w:rsidP="008300F2">
                                      <w:pPr>
                                        <w:rPr>
                                          <w:rFonts w:eastAsia="Times New Roman"/>
                                        </w:rPr>
                                      </w:pPr>
                                    </w:p>
                                  </w:txbxContent>
                                </wps:txbx>
                                <wps:bodyPr rtlCol="0" anchor="ctr"/>
                              </wps:wsp>
                              <wps:wsp>
                                <wps:cNvPr id="472" name="Rectangle 472"/>
                                <wps:cNvSpPr/>
                                <wps:spPr>
                                  <a:xfrm>
                                    <a:off x="706358" y="2347752"/>
                                    <a:ext cx="76975" cy="177123"/>
                                  </a:xfrm>
                                  <a:prstGeom prst="rect">
                                    <a:avLst/>
                                  </a:prstGeom>
                                  <a:grpFill/>
                                  <a:ln w="9525" cap="flat" cmpd="sng" algn="ctr">
                                    <a:solidFill>
                                      <a:srgbClr val="008000"/>
                                    </a:solidFill>
                                    <a:prstDash val="solid"/>
                                  </a:ln>
                                  <a:effectLst/>
                                </wps:spPr>
                                <wps:txbx>
                                  <w:txbxContent>
                                    <w:p w14:paraId="332190E0" w14:textId="77777777" w:rsidR="008968B3" w:rsidRDefault="008968B3" w:rsidP="008300F2">
                                      <w:pPr>
                                        <w:rPr>
                                          <w:rFonts w:eastAsia="Times New Roman"/>
                                        </w:rPr>
                                      </w:pPr>
                                    </w:p>
                                  </w:txbxContent>
                                </wps:txbx>
                                <wps:bodyPr rtlCol="0" anchor="ctr"/>
                              </wps:wsp>
                              <wps:wsp>
                                <wps:cNvPr id="473" name="Rectangle 473"/>
                                <wps:cNvSpPr/>
                                <wps:spPr>
                                  <a:xfrm>
                                    <a:off x="706358" y="2739044"/>
                                    <a:ext cx="76975" cy="177123"/>
                                  </a:xfrm>
                                  <a:prstGeom prst="rect">
                                    <a:avLst/>
                                  </a:prstGeom>
                                  <a:grpFill/>
                                  <a:ln w="9525" cap="flat" cmpd="sng" algn="ctr">
                                    <a:solidFill>
                                      <a:srgbClr val="008000"/>
                                    </a:solidFill>
                                    <a:prstDash val="solid"/>
                                  </a:ln>
                                  <a:effectLst/>
                                </wps:spPr>
                                <wps:txbx>
                                  <w:txbxContent>
                                    <w:p w14:paraId="3A58CBD8" w14:textId="77777777" w:rsidR="008968B3" w:rsidRDefault="008968B3" w:rsidP="008300F2">
                                      <w:pPr>
                                        <w:rPr>
                                          <w:rFonts w:eastAsia="Times New Roman"/>
                                        </w:rPr>
                                      </w:pPr>
                                    </w:p>
                                  </w:txbxContent>
                                </wps:txbx>
                                <wps:bodyPr rtlCol="0" anchor="ctr"/>
                              </wps:wsp>
                            </wpg:grpSp>
                            <wpg:grpSp>
                              <wpg:cNvPr id="474" name="Group 474"/>
                              <wpg:cNvGrpSpPr/>
                              <wpg:grpSpPr>
                                <a:xfrm>
                                  <a:off x="1009463" y="0"/>
                                  <a:ext cx="177123" cy="2916167"/>
                                  <a:chOff x="1009463" y="0"/>
                                  <a:chExt cx="177123" cy="2916167"/>
                                </a:xfrm>
                                <a:grpFill/>
                              </wpg:grpSpPr>
                              <wps:wsp>
                                <wps:cNvPr id="475" name="Rectangle 475"/>
                                <wps:cNvSpPr/>
                                <wps:spPr>
                                  <a:xfrm>
                                    <a:off x="1059537" y="0"/>
                                    <a:ext cx="76975" cy="177123"/>
                                  </a:xfrm>
                                  <a:prstGeom prst="rect">
                                    <a:avLst/>
                                  </a:prstGeom>
                                  <a:grpFill/>
                                  <a:ln w="9525" cap="flat" cmpd="sng" algn="ctr">
                                    <a:solidFill>
                                      <a:srgbClr val="008000"/>
                                    </a:solidFill>
                                    <a:prstDash val="solid"/>
                                  </a:ln>
                                  <a:effectLst/>
                                </wps:spPr>
                                <wps:txbx>
                                  <w:txbxContent>
                                    <w:p w14:paraId="031BE6FF" w14:textId="77777777" w:rsidR="008968B3" w:rsidRDefault="008968B3" w:rsidP="008300F2">
                                      <w:pPr>
                                        <w:rPr>
                                          <w:rFonts w:eastAsia="Times New Roman"/>
                                        </w:rPr>
                                      </w:pPr>
                                    </w:p>
                                  </w:txbxContent>
                                </wps:txbx>
                                <wps:bodyPr rtlCol="0" anchor="ctr"/>
                              </wps:wsp>
                              <wps:wsp>
                                <wps:cNvPr id="476" name="Rectangle 476"/>
                                <wps:cNvSpPr/>
                                <wps:spPr>
                                  <a:xfrm>
                                    <a:off x="1059537" y="391292"/>
                                    <a:ext cx="76975" cy="177123"/>
                                  </a:xfrm>
                                  <a:prstGeom prst="rect">
                                    <a:avLst/>
                                  </a:prstGeom>
                                  <a:grpFill/>
                                  <a:ln w="9525" cap="flat" cmpd="sng" algn="ctr">
                                    <a:solidFill>
                                      <a:srgbClr val="008000"/>
                                    </a:solidFill>
                                    <a:prstDash val="solid"/>
                                  </a:ln>
                                  <a:effectLst/>
                                </wps:spPr>
                                <wps:txbx>
                                  <w:txbxContent>
                                    <w:p w14:paraId="2F01C236" w14:textId="77777777" w:rsidR="008968B3" w:rsidRDefault="008968B3" w:rsidP="008300F2">
                                      <w:pPr>
                                        <w:rPr>
                                          <w:rFonts w:eastAsia="Times New Roman"/>
                                        </w:rPr>
                                      </w:pPr>
                                    </w:p>
                                  </w:txbxContent>
                                </wps:txbx>
                                <wps:bodyPr rtlCol="0" anchor="ctr"/>
                              </wps:wsp>
                              <wps:wsp>
                                <wps:cNvPr id="477" name="Rectangle 477"/>
                                <wps:cNvSpPr/>
                                <wps:spPr>
                                  <a:xfrm>
                                    <a:off x="1059537" y="782584"/>
                                    <a:ext cx="76975" cy="177123"/>
                                  </a:xfrm>
                                  <a:prstGeom prst="rect">
                                    <a:avLst/>
                                  </a:prstGeom>
                                  <a:grpFill/>
                                  <a:ln w="9525" cap="flat" cmpd="sng" algn="ctr">
                                    <a:solidFill>
                                      <a:srgbClr val="008000"/>
                                    </a:solidFill>
                                    <a:prstDash val="solid"/>
                                  </a:ln>
                                  <a:effectLst/>
                                </wps:spPr>
                                <wps:txbx>
                                  <w:txbxContent>
                                    <w:p w14:paraId="7DBCB476" w14:textId="77777777" w:rsidR="008968B3" w:rsidRDefault="008968B3" w:rsidP="008300F2">
                                      <w:pPr>
                                        <w:rPr>
                                          <w:rFonts w:eastAsia="Times New Roman"/>
                                        </w:rPr>
                                      </w:pPr>
                                    </w:p>
                                  </w:txbxContent>
                                </wps:txbx>
                                <wps:bodyPr rtlCol="0" anchor="ctr"/>
                              </wps:wsp>
                              <wps:wsp>
                                <wps:cNvPr id="478" name="Rectangle 478"/>
                                <wps:cNvSpPr/>
                                <wps:spPr>
                                  <a:xfrm>
                                    <a:off x="1059537" y="1173876"/>
                                    <a:ext cx="76975" cy="177123"/>
                                  </a:xfrm>
                                  <a:prstGeom prst="rect">
                                    <a:avLst/>
                                  </a:prstGeom>
                                  <a:grpFill/>
                                  <a:ln w="9525" cap="flat" cmpd="sng" algn="ctr">
                                    <a:solidFill>
                                      <a:srgbClr val="008000"/>
                                    </a:solidFill>
                                    <a:prstDash val="solid"/>
                                  </a:ln>
                                  <a:effectLst/>
                                </wps:spPr>
                                <wps:txbx>
                                  <w:txbxContent>
                                    <w:p w14:paraId="5742820C" w14:textId="77777777" w:rsidR="008968B3" w:rsidRDefault="008968B3" w:rsidP="008300F2">
                                      <w:pPr>
                                        <w:rPr>
                                          <w:rFonts w:eastAsia="Times New Roman"/>
                                        </w:rPr>
                                      </w:pPr>
                                    </w:p>
                                  </w:txbxContent>
                                </wps:txbx>
                                <wps:bodyPr rtlCol="0" anchor="ctr"/>
                              </wps:wsp>
                              <wps:wsp>
                                <wps:cNvPr id="479" name="Rectangle 479"/>
                                <wps:cNvSpPr/>
                                <wps:spPr>
                                  <a:xfrm rot="16200000">
                                    <a:off x="1059537" y="1565169"/>
                                    <a:ext cx="76976" cy="177122"/>
                                  </a:xfrm>
                                  <a:prstGeom prst="rect">
                                    <a:avLst/>
                                  </a:prstGeom>
                                  <a:grpFill/>
                                  <a:ln w="9525" cap="flat" cmpd="sng" algn="ctr">
                                    <a:solidFill>
                                      <a:srgbClr val="008000"/>
                                    </a:solidFill>
                                    <a:prstDash val="solid"/>
                                  </a:ln>
                                  <a:effectLst/>
                                </wps:spPr>
                                <wps:txbx>
                                  <w:txbxContent>
                                    <w:p w14:paraId="37ACF128" w14:textId="77777777" w:rsidR="008968B3" w:rsidRDefault="008968B3" w:rsidP="008300F2">
                                      <w:pPr>
                                        <w:rPr>
                                          <w:rFonts w:eastAsia="Times New Roman"/>
                                        </w:rPr>
                                      </w:pPr>
                                    </w:p>
                                  </w:txbxContent>
                                </wps:txbx>
                                <wps:bodyPr rtlCol="0" anchor="ctr"/>
                              </wps:wsp>
                              <wps:wsp>
                                <wps:cNvPr id="480" name="Rectangle 480"/>
                                <wps:cNvSpPr/>
                                <wps:spPr>
                                  <a:xfrm rot="16200000">
                                    <a:off x="1059537" y="1956460"/>
                                    <a:ext cx="76976" cy="177123"/>
                                  </a:xfrm>
                                  <a:prstGeom prst="rect">
                                    <a:avLst/>
                                  </a:prstGeom>
                                  <a:grpFill/>
                                  <a:ln w="9525" cap="flat" cmpd="sng" algn="ctr">
                                    <a:solidFill>
                                      <a:srgbClr val="008000"/>
                                    </a:solidFill>
                                    <a:prstDash val="solid"/>
                                  </a:ln>
                                  <a:effectLst/>
                                </wps:spPr>
                                <wps:txbx>
                                  <w:txbxContent>
                                    <w:p w14:paraId="6F91AC80" w14:textId="77777777" w:rsidR="008968B3" w:rsidRDefault="008968B3" w:rsidP="008300F2">
                                      <w:pPr>
                                        <w:rPr>
                                          <w:rFonts w:eastAsia="Times New Roman"/>
                                        </w:rPr>
                                      </w:pPr>
                                    </w:p>
                                  </w:txbxContent>
                                </wps:txbx>
                                <wps:bodyPr rtlCol="0" anchor="ctr"/>
                              </wps:wsp>
                              <wps:wsp>
                                <wps:cNvPr id="481" name="Rectangle 481"/>
                                <wps:cNvSpPr/>
                                <wps:spPr>
                                  <a:xfrm rot="16200000">
                                    <a:off x="1059537" y="2347752"/>
                                    <a:ext cx="76976" cy="177123"/>
                                  </a:xfrm>
                                  <a:prstGeom prst="rect">
                                    <a:avLst/>
                                  </a:prstGeom>
                                  <a:grpFill/>
                                  <a:ln w="9525" cap="flat" cmpd="sng" algn="ctr">
                                    <a:solidFill>
                                      <a:srgbClr val="008000"/>
                                    </a:solidFill>
                                    <a:prstDash val="solid"/>
                                  </a:ln>
                                  <a:effectLst/>
                                </wps:spPr>
                                <wps:txbx>
                                  <w:txbxContent>
                                    <w:p w14:paraId="3656351C" w14:textId="77777777" w:rsidR="008968B3" w:rsidRDefault="008968B3" w:rsidP="008300F2">
                                      <w:pPr>
                                        <w:rPr>
                                          <w:rFonts w:eastAsia="Times New Roman"/>
                                        </w:rPr>
                                      </w:pPr>
                                    </w:p>
                                  </w:txbxContent>
                                </wps:txbx>
                                <wps:bodyPr rtlCol="0" anchor="ctr"/>
                              </wps:wsp>
                              <wps:wsp>
                                <wps:cNvPr id="482" name="Rectangle 482"/>
                                <wps:cNvSpPr/>
                                <wps:spPr>
                                  <a:xfrm>
                                    <a:off x="1059537" y="2739044"/>
                                    <a:ext cx="76975" cy="177123"/>
                                  </a:xfrm>
                                  <a:prstGeom prst="rect">
                                    <a:avLst/>
                                  </a:prstGeom>
                                  <a:grpFill/>
                                  <a:ln w="9525" cap="flat" cmpd="sng" algn="ctr">
                                    <a:solidFill>
                                      <a:srgbClr val="008000"/>
                                    </a:solidFill>
                                    <a:prstDash val="solid"/>
                                  </a:ln>
                                  <a:effectLst/>
                                </wps:spPr>
                                <wps:txbx>
                                  <w:txbxContent>
                                    <w:p w14:paraId="523059C0" w14:textId="77777777" w:rsidR="008968B3" w:rsidRDefault="008968B3" w:rsidP="008300F2">
                                      <w:pPr>
                                        <w:rPr>
                                          <w:rFonts w:eastAsia="Times New Roman"/>
                                        </w:rPr>
                                      </w:pPr>
                                    </w:p>
                                  </w:txbxContent>
                                </wps:txbx>
                                <wps:bodyPr rtlCol="0" anchor="ctr"/>
                              </wps:wsp>
                            </wpg:grpSp>
                            <wpg:grpSp>
                              <wpg:cNvPr id="483" name="Group 483"/>
                              <wpg:cNvGrpSpPr/>
                              <wpg:grpSpPr>
                                <a:xfrm>
                                  <a:off x="1362642" y="0"/>
                                  <a:ext cx="177123" cy="2916167"/>
                                  <a:chOff x="1362642" y="0"/>
                                  <a:chExt cx="177123" cy="2916167"/>
                                </a:xfrm>
                                <a:grpFill/>
                              </wpg:grpSpPr>
                              <wps:wsp>
                                <wps:cNvPr id="484" name="Rectangle 484"/>
                                <wps:cNvSpPr/>
                                <wps:spPr>
                                  <a:xfrm>
                                    <a:off x="1412716" y="0"/>
                                    <a:ext cx="76975" cy="177123"/>
                                  </a:xfrm>
                                  <a:prstGeom prst="rect">
                                    <a:avLst/>
                                  </a:prstGeom>
                                  <a:grpFill/>
                                  <a:ln w="9525" cap="flat" cmpd="sng" algn="ctr">
                                    <a:solidFill>
                                      <a:srgbClr val="008000"/>
                                    </a:solidFill>
                                    <a:prstDash val="solid"/>
                                  </a:ln>
                                  <a:effectLst/>
                                </wps:spPr>
                                <wps:txbx>
                                  <w:txbxContent>
                                    <w:p w14:paraId="4B4FCAF2" w14:textId="77777777" w:rsidR="008968B3" w:rsidRDefault="008968B3" w:rsidP="008300F2">
                                      <w:pPr>
                                        <w:rPr>
                                          <w:rFonts w:eastAsia="Times New Roman"/>
                                        </w:rPr>
                                      </w:pPr>
                                    </w:p>
                                  </w:txbxContent>
                                </wps:txbx>
                                <wps:bodyPr rtlCol="0" anchor="ctr"/>
                              </wps:wsp>
                              <wps:wsp>
                                <wps:cNvPr id="485" name="Rectangle 485"/>
                                <wps:cNvSpPr/>
                                <wps:spPr>
                                  <a:xfrm>
                                    <a:off x="1412716" y="391292"/>
                                    <a:ext cx="76975" cy="177123"/>
                                  </a:xfrm>
                                  <a:prstGeom prst="rect">
                                    <a:avLst/>
                                  </a:prstGeom>
                                  <a:grpFill/>
                                  <a:ln w="9525" cap="flat" cmpd="sng" algn="ctr">
                                    <a:solidFill>
                                      <a:srgbClr val="008000"/>
                                    </a:solidFill>
                                    <a:prstDash val="solid"/>
                                  </a:ln>
                                  <a:effectLst/>
                                </wps:spPr>
                                <wps:txbx>
                                  <w:txbxContent>
                                    <w:p w14:paraId="04DD8EE3" w14:textId="77777777" w:rsidR="008968B3" w:rsidRDefault="008968B3" w:rsidP="008300F2">
                                      <w:pPr>
                                        <w:rPr>
                                          <w:rFonts w:eastAsia="Times New Roman"/>
                                        </w:rPr>
                                      </w:pPr>
                                    </w:p>
                                  </w:txbxContent>
                                </wps:txbx>
                                <wps:bodyPr rtlCol="0" anchor="ctr"/>
                              </wps:wsp>
                              <wps:wsp>
                                <wps:cNvPr id="486" name="Rectangle 486"/>
                                <wps:cNvSpPr/>
                                <wps:spPr>
                                  <a:xfrm>
                                    <a:off x="1412716" y="782584"/>
                                    <a:ext cx="76975" cy="177123"/>
                                  </a:xfrm>
                                  <a:prstGeom prst="rect">
                                    <a:avLst/>
                                  </a:prstGeom>
                                  <a:grpFill/>
                                  <a:ln w="9525" cap="flat" cmpd="sng" algn="ctr">
                                    <a:solidFill>
                                      <a:srgbClr val="008000"/>
                                    </a:solidFill>
                                    <a:prstDash val="solid"/>
                                  </a:ln>
                                  <a:effectLst/>
                                </wps:spPr>
                                <wps:txbx>
                                  <w:txbxContent>
                                    <w:p w14:paraId="3E605C45" w14:textId="77777777" w:rsidR="008968B3" w:rsidRDefault="008968B3" w:rsidP="008300F2">
                                      <w:pPr>
                                        <w:rPr>
                                          <w:rFonts w:eastAsia="Times New Roman"/>
                                        </w:rPr>
                                      </w:pPr>
                                    </w:p>
                                  </w:txbxContent>
                                </wps:txbx>
                                <wps:bodyPr rtlCol="0" anchor="ctr"/>
                              </wps:wsp>
                              <wps:wsp>
                                <wps:cNvPr id="487" name="Rectangle 487"/>
                                <wps:cNvSpPr/>
                                <wps:spPr>
                                  <a:xfrm>
                                    <a:off x="1412716" y="1173877"/>
                                    <a:ext cx="76975" cy="177122"/>
                                  </a:xfrm>
                                  <a:prstGeom prst="rect">
                                    <a:avLst/>
                                  </a:prstGeom>
                                  <a:grpFill/>
                                  <a:ln w="9525" cap="flat" cmpd="sng" algn="ctr">
                                    <a:solidFill>
                                      <a:srgbClr val="008000"/>
                                    </a:solidFill>
                                    <a:prstDash val="solid"/>
                                  </a:ln>
                                  <a:effectLst/>
                                </wps:spPr>
                                <wps:txbx>
                                  <w:txbxContent>
                                    <w:p w14:paraId="233C79E1" w14:textId="77777777" w:rsidR="008968B3" w:rsidRDefault="008968B3" w:rsidP="008300F2">
                                      <w:pPr>
                                        <w:rPr>
                                          <w:rFonts w:eastAsia="Times New Roman"/>
                                        </w:rPr>
                                      </w:pPr>
                                    </w:p>
                                  </w:txbxContent>
                                </wps:txbx>
                                <wps:bodyPr rtlCol="0" anchor="ctr"/>
                              </wps:wsp>
                              <wps:wsp>
                                <wps:cNvPr id="488" name="Rectangle 488"/>
                                <wps:cNvSpPr/>
                                <wps:spPr>
                                  <a:xfrm rot="16200000">
                                    <a:off x="1412716" y="1565168"/>
                                    <a:ext cx="76976" cy="177123"/>
                                  </a:xfrm>
                                  <a:prstGeom prst="rect">
                                    <a:avLst/>
                                  </a:prstGeom>
                                  <a:grpFill/>
                                  <a:ln w="9525" cap="flat" cmpd="sng" algn="ctr">
                                    <a:solidFill>
                                      <a:srgbClr val="008000"/>
                                    </a:solidFill>
                                    <a:prstDash val="solid"/>
                                  </a:ln>
                                  <a:effectLst/>
                                </wps:spPr>
                                <wps:txbx>
                                  <w:txbxContent>
                                    <w:p w14:paraId="7A97969E" w14:textId="77777777" w:rsidR="008968B3" w:rsidRDefault="008968B3" w:rsidP="008300F2">
                                      <w:pPr>
                                        <w:rPr>
                                          <w:rFonts w:eastAsia="Times New Roman"/>
                                        </w:rPr>
                                      </w:pPr>
                                    </w:p>
                                  </w:txbxContent>
                                </wps:txbx>
                                <wps:bodyPr rtlCol="0" anchor="ctr"/>
                              </wps:wsp>
                              <wps:wsp>
                                <wps:cNvPr id="489" name="Rectangle 489"/>
                                <wps:cNvSpPr/>
                                <wps:spPr>
                                  <a:xfrm rot="16200000">
                                    <a:off x="1412716" y="1956460"/>
                                    <a:ext cx="76976" cy="177123"/>
                                  </a:xfrm>
                                  <a:prstGeom prst="rect">
                                    <a:avLst/>
                                  </a:prstGeom>
                                  <a:grpFill/>
                                  <a:ln w="9525" cap="flat" cmpd="sng" algn="ctr">
                                    <a:solidFill>
                                      <a:srgbClr val="008000"/>
                                    </a:solidFill>
                                    <a:prstDash val="solid"/>
                                  </a:ln>
                                  <a:effectLst/>
                                </wps:spPr>
                                <wps:txbx>
                                  <w:txbxContent>
                                    <w:p w14:paraId="7BB13E3E" w14:textId="77777777" w:rsidR="008968B3" w:rsidRDefault="008968B3" w:rsidP="008300F2">
                                      <w:pPr>
                                        <w:rPr>
                                          <w:rFonts w:eastAsia="Times New Roman"/>
                                        </w:rPr>
                                      </w:pPr>
                                    </w:p>
                                  </w:txbxContent>
                                </wps:txbx>
                                <wps:bodyPr rtlCol="0" anchor="ctr"/>
                              </wps:wsp>
                              <wps:wsp>
                                <wps:cNvPr id="490" name="Rectangle 490"/>
                                <wps:cNvSpPr/>
                                <wps:spPr>
                                  <a:xfrm rot="16200000">
                                    <a:off x="1412716" y="2347752"/>
                                    <a:ext cx="76976" cy="177123"/>
                                  </a:xfrm>
                                  <a:prstGeom prst="rect">
                                    <a:avLst/>
                                  </a:prstGeom>
                                  <a:grpFill/>
                                  <a:ln w="9525" cap="flat" cmpd="sng" algn="ctr">
                                    <a:solidFill>
                                      <a:srgbClr val="008000"/>
                                    </a:solidFill>
                                    <a:prstDash val="solid"/>
                                  </a:ln>
                                  <a:effectLst/>
                                </wps:spPr>
                                <wps:txbx>
                                  <w:txbxContent>
                                    <w:p w14:paraId="79618197" w14:textId="77777777" w:rsidR="008968B3" w:rsidRDefault="008968B3" w:rsidP="008300F2">
                                      <w:pPr>
                                        <w:rPr>
                                          <w:rFonts w:eastAsia="Times New Roman"/>
                                        </w:rPr>
                                      </w:pPr>
                                    </w:p>
                                  </w:txbxContent>
                                </wps:txbx>
                                <wps:bodyPr rtlCol="0" anchor="ctr"/>
                              </wps:wsp>
                              <wps:wsp>
                                <wps:cNvPr id="491" name="Rectangle 491"/>
                                <wps:cNvSpPr/>
                                <wps:spPr>
                                  <a:xfrm>
                                    <a:off x="1412716" y="2739044"/>
                                    <a:ext cx="76975" cy="177123"/>
                                  </a:xfrm>
                                  <a:prstGeom prst="rect">
                                    <a:avLst/>
                                  </a:prstGeom>
                                  <a:grpFill/>
                                  <a:ln w="9525" cap="flat" cmpd="sng" algn="ctr">
                                    <a:solidFill>
                                      <a:srgbClr val="008000"/>
                                    </a:solidFill>
                                    <a:prstDash val="solid"/>
                                  </a:ln>
                                  <a:effectLst/>
                                </wps:spPr>
                                <wps:txbx>
                                  <w:txbxContent>
                                    <w:p w14:paraId="4A4470AD" w14:textId="77777777" w:rsidR="008968B3" w:rsidRDefault="008968B3" w:rsidP="008300F2">
                                      <w:pPr>
                                        <w:rPr>
                                          <w:rFonts w:eastAsia="Times New Roman"/>
                                        </w:rPr>
                                      </w:pPr>
                                    </w:p>
                                  </w:txbxContent>
                                </wps:txbx>
                                <wps:bodyPr rtlCol="0" anchor="ctr"/>
                              </wps:wsp>
                            </wpg:grpSp>
                            <wpg:grpSp>
                              <wpg:cNvPr id="492" name="Group 492"/>
                              <wpg:cNvGrpSpPr/>
                              <wpg:grpSpPr>
                                <a:xfrm>
                                  <a:off x="1715821" y="0"/>
                                  <a:ext cx="177123" cy="2916167"/>
                                  <a:chOff x="1715821" y="0"/>
                                  <a:chExt cx="177123" cy="2916167"/>
                                </a:xfrm>
                                <a:grpFill/>
                              </wpg:grpSpPr>
                              <wps:wsp>
                                <wps:cNvPr id="493" name="Rectangle 493"/>
                                <wps:cNvSpPr/>
                                <wps:spPr>
                                  <a:xfrm>
                                    <a:off x="1765895" y="0"/>
                                    <a:ext cx="76975" cy="177123"/>
                                  </a:xfrm>
                                  <a:prstGeom prst="rect">
                                    <a:avLst/>
                                  </a:prstGeom>
                                  <a:grpFill/>
                                  <a:ln w="9525" cap="flat" cmpd="sng" algn="ctr">
                                    <a:solidFill>
                                      <a:srgbClr val="008000"/>
                                    </a:solidFill>
                                    <a:prstDash val="solid"/>
                                  </a:ln>
                                  <a:effectLst/>
                                </wps:spPr>
                                <wps:txbx>
                                  <w:txbxContent>
                                    <w:p w14:paraId="1F523805" w14:textId="77777777" w:rsidR="008968B3" w:rsidRDefault="008968B3" w:rsidP="008300F2">
                                      <w:pPr>
                                        <w:rPr>
                                          <w:rFonts w:eastAsia="Times New Roman"/>
                                        </w:rPr>
                                      </w:pPr>
                                    </w:p>
                                  </w:txbxContent>
                                </wps:txbx>
                                <wps:bodyPr rtlCol="0" anchor="ctr"/>
                              </wps:wsp>
                              <wps:wsp>
                                <wps:cNvPr id="494" name="Rectangle 494"/>
                                <wps:cNvSpPr/>
                                <wps:spPr>
                                  <a:xfrm>
                                    <a:off x="1765895" y="391292"/>
                                    <a:ext cx="76975" cy="177123"/>
                                  </a:xfrm>
                                  <a:prstGeom prst="rect">
                                    <a:avLst/>
                                  </a:prstGeom>
                                  <a:grpFill/>
                                  <a:ln w="9525" cap="flat" cmpd="sng" algn="ctr">
                                    <a:solidFill>
                                      <a:srgbClr val="008000"/>
                                    </a:solidFill>
                                    <a:prstDash val="solid"/>
                                  </a:ln>
                                  <a:effectLst/>
                                </wps:spPr>
                                <wps:txbx>
                                  <w:txbxContent>
                                    <w:p w14:paraId="00C7AFDD" w14:textId="77777777" w:rsidR="008968B3" w:rsidRDefault="008968B3" w:rsidP="008300F2">
                                      <w:pPr>
                                        <w:rPr>
                                          <w:rFonts w:eastAsia="Times New Roman"/>
                                        </w:rPr>
                                      </w:pPr>
                                    </w:p>
                                  </w:txbxContent>
                                </wps:txbx>
                                <wps:bodyPr rtlCol="0" anchor="ctr"/>
                              </wps:wsp>
                              <wps:wsp>
                                <wps:cNvPr id="495" name="Rectangle 495"/>
                                <wps:cNvSpPr/>
                                <wps:spPr>
                                  <a:xfrm>
                                    <a:off x="1765895" y="782584"/>
                                    <a:ext cx="76975" cy="177123"/>
                                  </a:xfrm>
                                  <a:prstGeom prst="rect">
                                    <a:avLst/>
                                  </a:prstGeom>
                                  <a:grpFill/>
                                  <a:ln w="9525" cap="flat" cmpd="sng" algn="ctr">
                                    <a:solidFill>
                                      <a:srgbClr val="008000"/>
                                    </a:solidFill>
                                    <a:prstDash val="solid"/>
                                  </a:ln>
                                  <a:effectLst/>
                                </wps:spPr>
                                <wps:txbx>
                                  <w:txbxContent>
                                    <w:p w14:paraId="5F831906" w14:textId="77777777" w:rsidR="008968B3" w:rsidRDefault="008968B3" w:rsidP="008300F2">
                                      <w:pPr>
                                        <w:rPr>
                                          <w:rFonts w:eastAsia="Times New Roman"/>
                                        </w:rPr>
                                      </w:pPr>
                                    </w:p>
                                  </w:txbxContent>
                                </wps:txbx>
                                <wps:bodyPr rtlCol="0" anchor="ctr"/>
                              </wps:wsp>
                              <wps:wsp>
                                <wps:cNvPr id="496" name="Rectangle 496"/>
                                <wps:cNvSpPr/>
                                <wps:spPr>
                                  <a:xfrm>
                                    <a:off x="1765895" y="1173877"/>
                                    <a:ext cx="76975" cy="177122"/>
                                  </a:xfrm>
                                  <a:prstGeom prst="rect">
                                    <a:avLst/>
                                  </a:prstGeom>
                                  <a:grpFill/>
                                  <a:ln w="9525" cap="flat" cmpd="sng" algn="ctr">
                                    <a:solidFill>
                                      <a:srgbClr val="008000"/>
                                    </a:solidFill>
                                    <a:prstDash val="solid"/>
                                  </a:ln>
                                  <a:effectLst/>
                                </wps:spPr>
                                <wps:txbx>
                                  <w:txbxContent>
                                    <w:p w14:paraId="69B78DF3" w14:textId="77777777" w:rsidR="008968B3" w:rsidRDefault="008968B3" w:rsidP="008300F2">
                                      <w:pPr>
                                        <w:rPr>
                                          <w:rFonts w:eastAsia="Times New Roman"/>
                                        </w:rPr>
                                      </w:pPr>
                                    </w:p>
                                  </w:txbxContent>
                                </wps:txbx>
                                <wps:bodyPr rtlCol="0" anchor="ctr"/>
                              </wps:wsp>
                              <wps:wsp>
                                <wps:cNvPr id="497" name="Rectangle 497"/>
                                <wps:cNvSpPr/>
                                <wps:spPr>
                                  <a:xfrm rot="16200000">
                                    <a:off x="1765895" y="1565168"/>
                                    <a:ext cx="76976" cy="177123"/>
                                  </a:xfrm>
                                  <a:prstGeom prst="rect">
                                    <a:avLst/>
                                  </a:prstGeom>
                                  <a:grpFill/>
                                  <a:ln w="9525" cap="flat" cmpd="sng" algn="ctr">
                                    <a:solidFill>
                                      <a:srgbClr val="008000"/>
                                    </a:solidFill>
                                    <a:prstDash val="solid"/>
                                  </a:ln>
                                  <a:effectLst/>
                                </wps:spPr>
                                <wps:txbx>
                                  <w:txbxContent>
                                    <w:p w14:paraId="0847BFE5" w14:textId="77777777" w:rsidR="008968B3" w:rsidRDefault="008968B3" w:rsidP="008300F2">
                                      <w:pPr>
                                        <w:rPr>
                                          <w:rFonts w:eastAsia="Times New Roman"/>
                                        </w:rPr>
                                      </w:pPr>
                                    </w:p>
                                  </w:txbxContent>
                                </wps:txbx>
                                <wps:bodyPr rtlCol="0" anchor="ctr"/>
                              </wps:wsp>
                              <wps:wsp>
                                <wps:cNvPr id="498" name="Rectangle 498"/>
                                <wps:cNvSpPr/>
                                <wps:spPr>
                                  <a:xfrm rot="16200000">
                                    <a:off x="1765895" y="1956460"/>
                                    <a:ext cx="76976" cy="177123"/>
                                  </a:xfrm>
                                  <a:prstGeom prst="rect">
                                    <a:avLst/>
                                  </a:prstGeom>
                                  <a:grpFill/>
                                  <a:ln w="9525" cap="flat" cmpd="sng" algn="ctr">
                                    <a:solidFill>
                                      <a:srgbClr val="008000"/>
                                    </a:solidFill>
                                    <a:prstDash val="solid"/>
                                  </a:ln>
                                  <a:effectLst/>
                                </wps:spPr>
                                <wps:txbx>
                                  <w:txbxContent>
                                    <w:p w14:paraId="6F9DD79E" w14:textId="77777777" w:rsidR="008968B3" w:rsidRDefault="008968B3" w:rsidP="008300F2">
                                      <w:pPr>
                                        <w:rPr>
                                          <w:rFonts w:eastAsia="Times New Roman"/>
                                        </w:rPr>
                                      </w:pPr>
                                    </w:p>
                                  </w:txbxContent>
                                </wps:txbx>
                                <wps:bodyPr rtlCol="0" anchor="ctr"/>
                              </wps:wsp>
                              <wps:wsp>
                                <wps:cNvPr id="499" name="Rectangle 499"/>
                                <wps:cNvSpPr/>
                                <wps:spPr>
                                  <a:xfrm rot="16200000">
                                    <a:off x="1765895" y="2347752"/>
                                    <a:ext cx="76976" cy="177123"/>
                                  </a:xfrm>
                                  <a:prstGeom prst="rect">
                                    <a:avLst/>
                                  </a:prstGeom>
                                  <a:grpFill/>
                                  <a:ln w="9525" cap="flat" cmpd="sng" algn="ctr">
                                    <a:solidFill>
                                      <a:srgbClr val="008000"/>
                                    </a:solidFill>
                                    <a:prstDash val="solid"/>
                                  </a:ln>
                                  <a:effectLst/>
                                </wps:spPr>
                                <wps:txbx>
                                  <w:txbxContent>
                                    <w:p w14:paraId="7B07621F" w14:textId="77777777" w:rsidR="008968B3" w:rsidRDefault="008968B3" w:rsidP="008300F2">
                                      <w:pPr>
                                        <w:rPr>
                                          <w:rFonts w:eastAsia="Times New Roman"/>
                                        </w:rPr>
                                      </w:pPr>
                                    </w:p>
                                  </w:txbxContent>
                                </wps:txbx>
                                <wps:bodyPr rtlCol="0" anchor="ctr"/>
                              </wps:wsp>
                              <wps:wsp>
                                <wps:cNvPr id="500" name="Rectangle 500"/>
                                <wps:cNvSpPr/>
                                <wps:spPr>
                                  <a:xfrm>
                                    <a:off x="1765895" y="2739044"/>
                                    <a:ext cx="76975" cy="177123"/>
                                  </a:xfrm>
                                  <a:prstGeom prst="rect">
                                    <a:avLst/>
                                  </a:prstGeom>
                                  <a:grpFill/>
                                  <a:ln w="9525" cap="flat" cmpd="sng" algn="ctr">
                                    <a:solidFill>
                                      <a:srgbClr val="008000"/>
                                    </a:solidFill>
                                    <a:prstDash val="solid"/>
                                  </a:ln>
                                  <a:effectLst/>
                                </wps:spPr>
                                <wps:txbx>
                                  <w:txbxContent>
                                    <w:p w14:paraId="39FD6076" w14:textId="77777777" w:rsidR="008968B3" w:rsidRDefault="008968B3" w:rsidP="008300F2">
                                      <w:pPr>
                                        <w:rPr>
                                          <w:rFonts w:eastAsia="Times New Roman"/>
                                        </w:rPr>
                                      </w:pPr>
                                    </w:p>
                                  </w:txbxContent>
                                </wps:txbx>
                                <wps:bodyPr rtlCol="0" anchor="ctr"/>
                              </wps:wsp>
                            </wpg:grpSp>
                            <wpg:grpSp>
                              <wpg:cNvPr id="501" name="Group 501"/>
                              <wpg:cNvGrpSpPr/>
                              <wpg:grpSpPr>
                                <a:xfrm>
                                  <a:off x="2119074" y="0"/>
                                  <a:ext cx="76975" cy="2916167"/>
                                  <a:chOff x="2119074" y="0"/>
                                  <a:chExt cx="76975" cy="2916167"/>
                                </a:xfrm>
                                <a:grpFill/>
                              </wpg:grpSpPr>
                              <wps:wsp>
                                <wps:cNvPr id="502" name="Rectangle 502"/>
                                <wps:cNvSpPr/>
                                <wps:spPr>
                                  <a:xfrm>
                                    <a:off x="2119074" y="0"/>
                                    <a:ext cx="76975" cy="177123"/>
                                  </a:xfrm>
                                  <a:prstGeom prst="rect">
                                    <a:avLst/>
                                  </a:prstGeom>
                                  <a:grpFill/>
                                  <a:ln w="9525" cap="flat" cmpd="sng" algn="ctr">
                                    <a:solidFill>
                                      <a:srgbClr val="008000"/>
                                    </a:solidFill>
                                    <a:prstDash val="solid"/>
                                  </a:ln>
                                  <a:effectLst/>
                                </wps:spPr>
                                <wps:txbx>
                                  <w:txbxContent>
                                    <w:p w14:paraId="36174FBA" w14:textId="77777777" w:rsidR="008968B3" w:rsidRDefault="008968B3" w:rsidP="008300F2">
                                      <w:pPr>
                                        <w:rPr>
                                          <w:rFonts w:eastAsia="Times New Roman"/>
                                        </w:rPr>
                                      </w:pPr>
                                    </w:p>
                                  </w:txbxContent>
                                </wps:txbx>
                                <wps:bodyPr rtlCol="0" anchor="ctr"/>
                              </wps:wsp>
                              <wps:wsp>
                                <wps:cNvPr id="503" name="Rectangle 503"/>
                                <wps:cNvSpPr/>
                                <wps:spPr>
                                  <a:xfrm>
                                    <a:off x="2119074" y="391292"/>
                                    <a:ext cx="76975" cy="177123"/>
                                  </a:xfrm>
                                  <a:prstGeom prst="rect">
                                    <a:avLst/>
                                  </a:prstGeom>
                                  <a:grpFill/>
                                  <a:ln w="9525" cap="flat" cmpd="sng" algn="ctr">
                                    <a:solidFill>
                                      <a:srgbClr val="008000"/>
                                    </a:solidFill>
                                    <a:prstDash val="solid"/>
                                  </a:ln>
                                  <a:effectLst/>
                                </wps:spPr>
                                <wps:txbx>
                                  <w:txbxContent>
                                    <w:p w14:paraId="22992E58" w14:textId="77777777" w:rsidR="008968B3" w:rsidRDefault="008968B3" w:rsidP="008300F2">
                                      <w:pPr>
                                        <w:rPr>
                                          <w:rFonts w:eastAsia="Times New Roman"/>
                                        </w:rPr>
                                      </w:pPr>
                                    </w:p>
                                  </w:txbxContent>
                                </wps:txbx>
                                <wps:bodyPr rtlCol="0" anchor="ctr"/>
                              </wps:wsp>
                              <wps:wsp>
                                <wps:cNvPr id="504" name="Rectangle 504"/>
                                <wps:cNvSpPr/>
                                <wps:spPr>
                                  <a:xfrm>
                                    <a:off x="2119074" y="782584"/>
                                    <a:ext cx="76975" cy="177123"/>
                                  </a:xfrm>
                                  <a:prstGeom prst="rect">
                                    <a:avLst/>
                                  </a:prstGeom>
                                  <a:grpFill/>
                                  <a:ln w="9525" cap="flat" cmpd="sng" algn="ctr">
                                    <a:solidFill>
                                      <a:srgbClr val="008000"/>
                                    </a:solidFill>
                                    <a:prstDash val="solid"/>
                                  </a:ln>
                                  <a:effectLst/>
                                </wps:spPr>
                                <wps:txbx>
                                  <w:txbxContent>
                                    <w:p w14:paraId="62BF6A8D" w14:textId="77777777" w:rsidR="008968B3" w:rsidRDefault="008968B3" w:rsidP="008300F2">
                                      <w:pPr>
                                        <w:rPr>
                                          <w:rFonts w:eastAsia="Times New Roman"/>
                                        </w:rPr>
                                      </w:pPr>
                                    </w:p>
                                  </w:txbxContent>
                                </wps:txbx>
                                <wps:bodyPr rtlCol="0" anchor="ctr"/>
                              </wps:wsp>
                              <wps:wsp>
                                <wps:cNvPr id="505" name="Rectangle 505"/>
                                <wps:cNvSpPr/>
                                <wps:spPr>
                                  <a:xfrm>
                                    <a:off x="2119074" y="1173877"/>
                                    <a:ext cx="76975" cy="177122"/>
                                  </a:xfrm>
                                  <a:prstGeom prst="rect">
                                    <a:avLst/>
                                  </a:prstGeom>
                                  <a:grpFill/>
                                  <a:ln w="9525" cap="flat" cmpd="sng" algn="ctr">
                                    <a:solidFill>
                                      <a:srgbClr val="008000"/>
                                    </a:solidFill>
                                    <a:prstDash val="solid"/>
                                  </a:ln>
                                  <a:effectLst/>
                                </wps:spPr>
                                <wps:txbx>
                                  <w:txbxContent>
                                    <w:p w14:paraId="7612487C" w14:textId="77777777" w:rsidR="008968B3" w:rsidRDefault="008968B3" w:rsidP="008300F2">
                                      <w:pPr>
                                        <w:rPr>
                                          <w:rFonts w:eastAsia="Times New Roman"/>
                                        </w:rPr>
                                      </w:pPr>
                                    </w:p>
                                  </w:txbxContent>
                                </wps:txbx>
                                <wps:bodyPr rtlCol="0" anchor="ctr"/>
                              </wps:wsp>
                              <wps:wsp>
                                <wps:cNvPr id="506" name="Rectangle 506"/>
                                <wps:cNvSpPr/>
                                <wps:spPr>
                                  <a:xfrm>
                                    <a:off x="2119074" y="1565168"/>
                                    <a:ext cx="76975" cy="177123"/>
                                  </a:xfrm>
                                  <a:prstGeom prst="rect">
                                    <a:avLst/>
                                  </a:prstGeom>
                                  <a:grpFill/>
                                  <a:ln w="9525" cap="flat" cmpd="sng" algn="ctr">
                                    <a:solidFill>
                                      <a:srgbClr val="008000"/>
                                    </a:solidFill>
                                    <a:prstDash val="solid"/>
                                  </a:ln>
                                  <a:effectLst/>
                                </wps:spPr>
                                <wps:txbx>
                                  <w:txbxContent>
                                    <w:p w14:paraId="0E2AD4DD" w14:textId="77777777" w:rsidR="008968B3" w:rsidRDefault="008968B3" w:rsidP="008300F2">
                                      <w:pPr>
                                        <w:rPr>
                                          <w:rFonts w:eastAsia="Times New Roman"/>
                                        </w:rPr>
                                      </w:pPr>
                                    </w:p>
                                  </w:txbxContent>
                                </wps:txbx>
                                <wps:bodyPr rtlCol="0" anchor="ctr"/>
                              </wps:wsp>
                              <wps:wsp>
                                <wps:cNvPr id="507" name="Rectangle 507"/>
                                <wps:cNvSpPr/>
                                <wps:spPr>
                                  <a:xfrm>
                                    <a:off x="2119074" y="1956460"/>
                                    <a:ext cx="76975" cy="177123"/>
                                  </a:xfrm>
                                  <a:prstGeom prst="rect">
                                    <a:avLst/>
                                  </a:prstGeom>
                                  <a:grpFill/>
                                  <a:ln w="9525" cap="flat" cmpd="sng" algn="ctr">
                                    <a:solidFill>
                                      <a:srgbClr val="008000"/>
                                    </a:solidFill>
                                    <a:prstDash val="solid"/>
                                  </a:ln>
                                  <a:effectLst/>
                                </wps:spPr>
                                <wps:txbx>
                                  <w:txbxContent>
                                    <w:p w14:paraId="33667B17" w14:textId="77777777" w:rsidR="008968B3" w:rsidRDefault="008968B3" w:rsidP="008300F2">
                                      <w:pPr>
                                        <w:rPr>
                                          <w:rFonts w:eastAsia="Times New Roman"/>
                                        </w:rPr>
                                      </w:pPr>
                                    </w:p>
                                  </w:txbxContent>
                                </wps:txbx>
                                <wps:bodyPr rtlCol="0" anchor="ctr"/>
                              </wps:wsp>
                              <wps:wsp>
                                <wps:cNvPr id="508" name="Rectangle 508"/>
                                <wps:cNvSpPr/>
                                <wps:spPr>
                                  <a:xfrm>
                                    <a:off x="2119074" y="2347752"/>
                                    <a:ext cx="76975" cy="177123"/>
                                  </a:xfrm>
                                  <a:prstGeom prst="rect">
                                    <a:avLst/>
                                  </a:prstGeom>
                                  <a:grpFill/>
                                  <a:ln w="9525" cap="flat" cmpd="sng" algn="ctr">
                                    <a:solidFill>
                                      <a:srgbClr val="008000"/>
                                    </a:solidFill>
                                    <a:prstDash val="solid"/>
                                  </a:ln>
                                  <a:effectLst/>
                                </wps:spPr>
                                <wps:txbx>
                                  <w:txbxContent>
                                    <w:p w14:paraId="20CA8A2A" w14:textId="77777777" w:rsidR="008968B3" w:rsidRDefault="008968B3" w:rsidP="008300F2">
                                      <w:pPr>
                                        <w:rPr>
                                          <w:rFonts w:eastAsia="Times New Roman"/>
                                        </w:rPr>
                                      </w:pPr>
                                    </w:p>
                                  </w:txbxContent>
                                </wps:txbx>
                                <wps:bodyPr rtlCol="0" anchor="ctr"/>
                              </wps:wsp>
                              <wps:wsp>
                                <wps:cNvPr id="509" name="Rectangle 509"/>
                                <wps:cNvSpPr/>
                                <wps:spPr>
                                  <a:xfrm>
                                    <a:off x="2119074" y="2739044"/>
                                    <a:ext cx="76975" cy="177123"/>
                                  </a:xfrm>
                                  <a:prstGeom prst="rect">
                                    <a:avLst/>
                                  </a:prstGeom>
                                  <a:grpFill/>
                                  <a:ln w="9525" cap="flat" cmpd="sng" algn="ctr">
                                    <a:solidFill>
                                      <a:srgbClr val="008000"/>
                                    </a:solidFill>
                                    <a:prstDash val="solid"/>
                                  </a:ln>
                                  <a:effectLst/>
                                </wps:spPr>
                                <wps:txbx>
                                  <w:txbxContent>
                                    <w:p w14:paraId="7F891F84" w14:textId="77777777" w:rsidR="008968B3" w:rsidRDefault="008968B3" w:rsidP="008300F2">
                                      <w:pPr>
                                        <w:rPr>
                                          <w:rFonts w:eastAsia="Times New Roman"/>
                                        </w:rPr>
                                      </w:pPr>
                                    </w:p>
                                  </w:txbxContent>
                                </wps:txbx>
                                <wps:bodyPr rtlCol="0" anchor="ctr"/>
                              </wps:wsp>
                            </wpg:grpSp>
                            <wpg:grpSp>
                              <wpg:cNvPr id="510" name="Group 510"/>
                              <wpg:cNvGrpSpPr/>
                              <wpg:grpSpPr>
                                <a:xfrm>
                                  <a:off x="2472253" y="0"/>
                                  <a:ext cx="76975" cy="2916167"/>
                                  <a:chOff x="2472253" y="0"/>
                                  <a:chExt cx="76975" cy="2916167"/>
                                </a:xfrm>
                                <a:grpFill/>
                              </wpg:grpSpPr>
                              <wps:wsp>
                                <wps:cNvPr id="511" name="Rectangle 511"/>
                                <wps:cNvSpPr/>
                                <wps:spPr>
                                  <a:xfrm>
                                    <a:off x="2472253" y="0"/>
                                    <a:ext cx="76975" cy="177123"/>
                                  </a:xfrm>
                                  <a:prstGeom prst="rect">
                                    <a:avLst/>
                                  </a:prstGeom>
                                  <a:grpFill/>
                                  <a:ln w="9525" cap="flat" cmpd="sng" algn="ctr">
                                    <a:solidFill>
                                      <a:srgbClr val="008000"/>
                                    </a:solidFill>
                                    <a:prstDash val="solid"/>
                                  </a:ln>
                                  <a:effectLst/>
                                </wps:spPr>
                                <wps:txbx>
                                  <w:txbxContent>
                                    <w:p w14:paraId="54CFFCEA" w14:textId="77777777" w:rsidR="008968B3" w:rsidRDefault="008968B3" w:rsidP="008300F2">
                                      <w:pPr>
                                        <w:rPr>
                                          <w:rFonts w:eastAsia="Times New Roman"/>
                                        </w:rPr>
                                      </w:pPr>
                                    </w:p>
                                  </w:txbxContent>
                                </wps:txbx>
                                <wps:bodyPr rtlCol="0" anchor="ctr"/>
                              </wps:wsp>
                              <wps:wsp>
                                <wps:cNvPr id="512" name="Rectangle 512"/>
                                <wps:cNvSpPr/>
                                <wps:spPr>
                                  <a:xfrm>
                                    <a:off x="2472253" y="391292"/>
                                    <a:ext cx="76975" cy="177123"/>
                                  </a:xfrm>
                                  <a:prstGeom prst="rect">
                                    <a:avLst/>
                                  </a:prstGeom>
                                  <a:grpFill/>
                                  <a:ln w="9525" cap="flat" cmpd="sng" algn="ctr">
                                    <a:solidFill>
                                      <a:srgbClr val="008000"/>
                                    </a:solidFill>
                                    <a:prstDash val="solid"/>
                                  </a:ln>
                                  <a:effectLst/>
                                </wps:spPr>
                                <wps:txbx>
                                  <w:txbxContent>
                                    <w:p w14:paraId="402E9A11" w14:textId="77777777" w:rsidR="008968B3" w:rsidRDefault="008968B3" w:rsidP="008300F2">
                                      <w:pPr>
                                        <w:rPr>
                                          <w:rFonts w:eastAsia="Times New Roman"/>
                                        </w:rPr>
                                      </w:pPr>
                                    </w:p>
                                  </w:txbxContent>
                                </wps:txbx>
                                <wps:bodyPr rtlCol="0" anchor="ctr"/>
                              </wps:wsp>
                              <wps:wsp>
                                <wps:cNvPr id="513" name="Rectangle 513"/>
                                <wps:cNvSpPr/>
                                <wps:spPr>
                                  <a:xfrm>
                                    <a:off x="2472253" y="782584"/>
                                    <a:ext cx="76975" cy="177123"/>
                                  </a:xfrm>
                                  <a:prstGeom prst="rect">
                                    <a:avLst/>
                                  </a:prstGeom>
                                  <a:grpFill/>
                                  <a:ln w="9525" cap="flat" cmpd="sng" algn="ctr">
                                    <a:solidFill>
                                      <a:srgbClr val="008000"/>
                                    </a:solidFill>
                                    <a:prstDash val="solid"/>
                                  </a:ln>
                                  <a:effectLst/>
                                </wps:spPr>
                                <wps:txbx>
                                  <w:txbxContent>
                                    <w:p w14:paraId="68D09D1E" w14:textId="77777777" w:rsidR="008968B3" w:rsidRDefault="008968B3" w:rsidP="008300F2">
                                      <w:pPr>
                                        <w:rPr>
                                          <w:rFonts w:eastAsia="Times New Roman"/>
                                        </w:rPr>
                                      </w:pPr>
                                    </w:p>
                                  </w:txbxContent>
                                </wps:txbx>
                                <wps:bodyPr rtlCol="0" anchor="ctr"/>
                              </wps:wsp>
                              <wps:wsp>
                                <wps:cNvPr id="514" name="Rectangle 514"/>
                                <wps:cNvSpPr/>
                                <wps:spPr>
                                  <a:xfrm>
                                    <a:off x="2472253" y="1173876"/>
                                    <a:ext cx="76975" cy="177123"/>
                                  </a:xfrm>
                                  <a:prstGeom prst="rect">
                                    <a:avLst/>
                                  </a:prstGeom>
                                  <a:grpFill/>
                                  <a:ln w="9525" cap="flat" cmpd="sng" algn="ctr">
                                    <a:solidFill>
                                      <a:srgbClr val="008000"/>
                                    </a:solidFill>
                                    <a:prstDash val="solid"/>
                                  </a:ln>
                                  <a:effectLst/>
                                </wps:spPr>
                                <wps:txbx>
                                  <w:txbxContent>
                                    <w:p w14:paraId="79901AEB" w14:textId="77777777" w:rsidR="008968B3" w:rsidRDefault="008968B3" w:rsidP="008300F2">
                                      <w:pPr>
                                        <w:rPr>
                                          <w:rFonts w:eastAsia="Times New Roman"/>
                                        </w:rPr>
                                      </w:pPr>
                                    </w:p>
                                  </w:txbxContent>
                                </wps:txbx>
                                <wps:bodyPr rtlCol="0" anchor="ctr"/>
                              </wps:wsp>
                              <wps:wsp>
                                <wps:cNvPr id="515" name="Rectangle 515"/>
                                <wps:cNvSpPr/>
                                <wps:spPr>
                                  <a:xfrm>
                                    <a:off x="2472253" y="1565168"/>
                                    <a:ext cx="76975" cy="177123"/>
                                  </a:xfrm>
                                  <a:prstGeom prst="rect">
                                    <a:avLst/>
                                  </a:prstGeom>
                                  <a:grpFill/>
                                  <a:ln w="9525" cap="flat" cmpd="sng" algn="ctr">
                                    <a:solidFill>
                                      <a:srgbClr val="008000"/>
                                    </a:solidFill>
                                    <a:prstDash val="solid"/>
                                  </a:ln>
                                  <a:effectLst/>
                                </wps:spPr>
                                <wps:txbx>
                                  <w:txbxContent>
                                    <w:p w14:paraId="5FA2D8A9" w14:textId="77777777" w:rsidR="008968B3" w:rsidRDefault="008968B3" w:rsidP="008300F2">
                                      <w:pPr>
                                        <w:rPr>
                                          <w:rFonts w:eastAsia="Times New Roman"/>
                                        </w:rPr>
                                      </w:pPr>
                                    </w:p>
                                  </w:txbxContent>
                                </wps:txbx>
                                <wps:bodyPr rtlCol="0" anchor="ctr"/>
                              </wps:wsp>
                              <wps:wsp>
                                <wps:cNvPr id="516" name="Rectangle 516"/>
                                <wps:cNvSpPr/>
                                <wps:spPr>
                                  <a:xfrm>
                                    <a:off x="2472253" y="1956460"/>
                                    <a:ext cx="76975" cy="177123"/>
                                  </a:xfrm>
                                  <a:prstGeom prst="rect">
                                    <a:avLst/>
                                  </a:prstGeom>
                                  <a:grpFill/>
                                  <a:ln w="9525" cap="flat" cmpd="sng" algn="ctr">
                                    <a:solidFill>
                                      <a:srgbClr val="008000"/>
                                    </a:solidFill>
                                    <a:prstDash val="solid"/>
                                  </a:ln>
                                  <a:effectLst/>
                                </wps:spPr>
                                <wps:txbx>
                                  <w:txbxContent>
                                    <w:p w14:paraId="1F2BAFF9" w14:textId="77777777" w:rsidR="008968B3" w:rsidRDefault="008968B3" w:rsidP="008300F2">
                                      <w:pPr>
                                        <w:rPr>
                                          <w:rFonts w:eastAsia="Times New Roman"/>
                                        </w:rPr>
                                      </w:pPr>
                                    </w:p>
                                  </w:txbxContent>
                                </wps:txbx>
                                <wps:bodyPr rtlCol="0" anchor="ctr"/>
                              </wps:wsp>
                              <wps:wsp>
                                <wps:cNvPr id="517" name="Rectangle 517"/>
                                <wps:cNvSpPr/>
                                <wps:spPr>
                                  <a:xfrm>
                                    <a:off x="2472253" y="2347752"/>
                                    <a:ext cx="76975" cy="177123"/>
                                  </a:xfrm>
                                  <a:prstGeom prst="rect">
                                    <a:avLst/>
                                  </a:prstGeom>
                                  <a:grpFill/>
                                  <a:ln w="9525" cap="flat" cmpd="sng" algn="ctr">
                                    <a:solidFill>
                                      <a:srgbClr val="008000"/>
                                    </a:solidFill>
                                    <a:prstDash val="solid"/>
                                  </a:ln>
                                  <a:effectLst/>
                                </wps:spPr>
                                <wps:txbx>
                                  <w:txbxContent>
                                    <w:p w14:paraId="375AD1CF" w14:textId="77777777" w:rsidR="008968B3" w:rsidRDefault="008968B3" w:rsidP="008300F2">
                                      <w:pPr>
                                        <w:rPr>
                                          <w:rFonts w:eastAsia="Times New Roman"/>
                                        </w:rPr>
                                      </w:pPr>
                                    </w:p>
                                  </w:txbxContent>
                                </wps:txbx>
                                <wps:bodyPr rtlCol="0" anchor="ctr"/>
                              </wps:wsp>
                              <wps:wsp>
                                <wps:cNvPr id="518" name="Rectangle 518"/>
                                <wps:cNvSpPr/>
                                <wps:spPr>
                                  <a:xfrm>
                                    <a:off x="2472253" y="2739044"/>
                                    <a:ext cx="76975" cy="177123"/>
                                  </a:xfrm>
                                  <a:prstGeom prst="rect">
                                    <a:avLst/>
                                  </a:prstGeom>
                                  <a:grpFill/>
                                  <a:ln w="9525" cap="flat" cmpd="sng" algn="ctr">
                                    <a:solidFill>
                                      <a:srgbClr val="008000"/>
                                    </a:solidFill>
                                    <a:prstDash val="solid"/>
                                  </a:ln>
                                  <a:effectLst/>
                                </wps:spPr>
                                <wps:txbx>
                                  <w:txbxContent>
                                    <w:p w14:paraId="6FE6FF77" w14:textId="77777777" w:rsidR="008968B3" w:rsidRDefault="008968B3" w:rsidP="008300F2">
                                      <w:pPr>
                                        <w:rPr>
                                          <w:rFonts w:eastAsia="Times New Roman"/>
                                        </w:rPr>
                                      </w:pPr>
                                    </w:p>
                                  </w:txbxContent>
                                </wps:txbx>
                                <wps:bodyPr rtlCol="0" anchor="ctr"/>
                              </wps:wsp>
                            </wpg:grpSp>
                            <wpg:grpSp>
                              <wpg:cNvPr id="519" name="Group 519"/>
                              <wpg:cNvGrpSpPr/>
                              <wpg:grpSpPr>
                                <a:xfrm>
                                  <a:off x="2825432" y="0"/>
                                  <a:ext cx="76975" cy="2916167"/>
                                  <a:chOff x="2825432" y="0"/>
                                  <a:chExt cx="76975" cy="2916167"/>
                                </a:xfrm>
                                <a:grpFill/>
                              </wpg:grpSpPr>
                              <wps:wsp>
                                <wps:cNvPr id="520" name="Rectangle 520"/>
                                <wps:cNvSpPr/>
                                <wps:spPr>
                                  <a:xfrm>
                                    <a:off x="2825432" y="0"/>
                                    <a:ext cx="76975" cy="177123"/>
                                  </a:xfrm>
                                  <a:prstGeom prst="rect">
                                    <a:avLst/>
                                  </a:prstGeom>
                                  <a:grpFill/>
                                  <a:ln w="9525" cap="flat" cmpd="sng" algn="ctr">
                                    <a:solidFill>
                                      <a:srgbClr val="008000"/>
                                    </a:solidFill>
                                    <a:prstDash val="solid"/>
                                  </a:ln>
                                  <a:effectLst/>
                                </wps:spPr>
                                <wps:txbx>
                                  <w:txbxContent>
                                    <w:p w14:paraId="2DA78D7E" w14:textId="77777777" w:rsidR="008968B3" w:rsidRDefault="008968B3" w:rsidP="008300F2">
                                      <w:pPr>
                                        <w:rPr>
                                          <w:rFonts w:eastAsia="Times New Roman"/>
                                        </w:rPr>
                                      </w:pPr>
                                    </w:p>
                                  </w:txbxContent>
                                </wps:txbx>
                                <wps:bodyPr rtlCol="0" anchor="ctr"/>
                              </wps:wsp>
                              <wps:wsp>
                                <wps:cNvPr id="521" name="Rectangle 521"/>
                                <wps:cNvSpPr/>
                                <wps:spPr>
                                  <a:xfrm>
                                    <a:off x="2825432" y="391292"/>
                                    <a:ext cx="76975" cy="177123"/>
                                  </a:xfrm>
                                  <a:prstGeom prst="rect">
                                    <a:avLst/>
                                  </a:prstGeom>
                                  <a:grpFill/>
                                  <a:ln w="9525" cap="flat" cmpd="sng" algn="ctr">
                                    <a:solidFill>
                                      <a:srgbClr val="008000"/>
                                    </a:solidFill>
                                    <a:prstDash val="solid"/>
                                  </a:ln>
                                  <a:effectLst/>
                                </wps:spPr>
                                <wps:txbx>
                                  <w:txbxContent>
                                    <w:p w14:paraId="68FD2940" w14:textId="77777777" w:rsidR="008968B3" w:rsidRDefault="008968B3" w:rsidP="008300F2">
                                      <w:pPr>
                                        <w:rPr>
                                          <w:rFonts w:eastAsia="Times New Roman"/>
                                        </w:rPr>
                                      </w:pPr>
                                    </w:p>
                                  </w:txbxContent>
                                </wps:txbx>
                                <wps:bodyPr rtlCol="0" anchor="ctr"/>
                              </wps:wsp>
                              <wps:wsp>
                                <wps:cNvPr id="522" name="Rectangle 522"/>
                                <wps:cNvSpPr/>
                                <wps:spPr>
                                  <a:xfrm>
                                    <a:off x="2825432" y="782584"/>
                                    <a:ext cx="76975" cy="177123"/>
                                  </a:xfrm>
                                  <a:prstGeom prst="rect">
                                    <a:avLst/>
                                  </a:prstGeom>
                                  <a:grpFill/>
                                  <a:ln w="9525" cap="flat" cmpd="sng" algn="ctr">
                                    <a:solidFill>
                                      <a:srgbClr val="008000"/>
                                    </a:solidFill>
                                    <a:prstDash val="solid"/>
                                  </a:ln>
                                  <a:effectLst/>
                                </wps:spPr>
                                <wps:txbx>
                                  <w:txbxContent>
                                    <w:p w14:paraId="36604700" w14:textId="77777777" w:rsidR="008968B3" w:rsidRDefault="008968B3" w:rsidP="008300F2">
                                      <w:pPr>
                                        <w:rPr>
                                          <w:rFonts w:eastAsia="Times New Roman"/>
                                        </w:rPr>
                                      </w:pPr>
                                    </w:p>
                                  </w:txbxContent>
                                </wps:txbx>
                                <wps:bodyPr rtlCol="0" anchor="ctr"/>
                              </wps:wsp>
                              <wps:wsp>
                                <wps:cNvPr id="523" name="Rectangle 523"/>
                                <wps:cNvSpPr/>
                                <wps:spPr>
                                  <a:xfrm>
                                    <a:off x="2825432" y="1173876"/>
                                    <a:ext cx="76975" cy="177123"/>
                                  </a:xfrm>
                                  <a:prstGeom prst="rect">
                                    <a:avLst/>
                                  </a:prstGeom>
                                  <a:grpFill/>
                                  <a:ln w="9525" cap="flat" cmpd="sng" algn="ctr">
                                    <a:solidFill>
                                      <a:srgbClr val="008000"/>
                                    </a:solidFill>
                                    <a:prstDash val="solid"/>
                                  </a:ln>
                                  <a:effectLst/>
                                </wps:spPr>
                                <wps:txbx>
                                  <w:txbxContent>
                                    <w:p w14:paraId="13675C6E" w14:textId="77777777" w:rsidR="008968B3" w:rsidRDefault="008968B3" w:rsidP="008300F2">
                                      <w:pPr>
                                        <w:rPr>
                                          <w:rFonts w:eastAsia="Times New Roman"/>
                                        </w:rPr>
                                      </w:pPr>
                                    </w:p>
                                  </w:txbxContent>
                                </wps:txbx>
                                <wps:bodyPr rtlCol="0" anchor="ctr"/>
                              </wps:wsp>
                              <wps:wsp>
                                <wps:cNvPr id="524" name="Rectangle 524"/>
                                <wps:cNvSpPr/>
                                <wps:spPr>
                                  <a:xfrm>
                                    <a:off x="2825432" y="1565168"/>
                                    <a:ext cx="76975" cy="177123"/>
                                  </a:xfrm>
                                  <a:prstGeom prst="rect">
                                    <a:avLst/>
                                  </a:prstGeom>
                                  <a:grpFill/>
                                  <a:ln w="9525" cap="flat" cmpd="sng" algn="ctr">
                                    <a:solidFill>
                                      <a:srgbClr val="008000"/>
                                    </a:solidFill>
                                    <a:prstDash val="solid"/>
                                  </a:ln>
                                  <a:effectLst/>
                                </wps:spPr>
                                <wps:txbx>
                                  <w:txbxContent>
                                    <w:p w14:paraId="7B572BBE" w14:textId="77777777" w:rsidR="008968B3" w:rsidRDefault="008968B3" w:rsidP="008300F2">
                                      <w:pPr>
                                        <w:rPr>
                                          <w:rFonts w:eastAsia="Times New Roman"/>
                                        </w:rPr>
                                      </w:pPr>
                                    </w:p>
                                  </w:txbxContent>
                                </wps:txbx>
                                <wps:bodyPr rtlCol="0" anchor="ctr"/>
                              </wps:wsp>
                              <wps:wsp>
                                <wps:cNvPr id="525" name="Rectangle 525"/>
                                <wps:cNvSpPr/>
                                <wps:spPr>
                                  <a:xfrm>
                                    <a:off x="2825432" y="1956460"/>
                                    <a:ext cx="76975" cy="177123"/>
                                  </a:xfrm>
                                  <a:prstGeom prst="rect">
                                    <a:avLst/>
                                  </a:prstGeom>
                                  <a:grpFill/>
                                  <a:ln w="9525" cap="flat" cmpd="sng" algn="ctr">
                                    <a:solidFill>
                                      <a:srgbClr val="008000"/>
                                    </a:solidFill>
                                    <a:prstDash val="solid"/>
                                  </a:ln>
                                  <a:effectLst/>
                                </wps:spPr>
                                <wps:txbx>
                                  <w:txbxContent>
                                    <w:p w14:paraId="64CB632A" w14:textId="77777777" w:rsidR="008968B3" w:rsidRDefault="008968B3" w:rsidP="008300F2">
                                      <w:pPr>
                                        <w:rPr>
                                          <w:rFonts w:eastAsia="Times New Roman"/>
                                        </w:rPr>
                                      </w:pPr>
                                    </w:p>
                                  </w:txbxContent>
                                </wps:txbx>
                                <wps:bodyPr rtlCol="0" anchor="ctr"/>
                              </wps:wsp>
                              <wps:wsp>
                                <wps:cNvPr id="526" name="Rectangle 526"/>
                                <wps:cNvSpPr/>
                                <wps:spPr>
                                  <a:xfrm>
                                    <a:off x="2825432" y="2347752"/>
                                    <a:ext cx="76975" cy="177123"/>
                                  </a:xfrm>
                                  <a:prstGeom prst="rect">
                                    <a:avLst/>
                                  </a:prstGeom>
                                  <a:grpFill/>
                                  <a:ln w="9525" cap="flat" cmpd="sng" algn="ctr">
                                    <a:solidFill>
                                      <a:srgbClr val="008000"/>
                                    </a:solidFill>
                                    <a:prstDash val="solid"/>
                                  </a:ln>
                                  <a:effectLst/>
                                </wps:spPr>
                                <wps:txbx>
                                  <w:txbxContent>
                                    <w:p w14:paraId="753BAF5C" w14:textId="77777777" w:rsidR="008968B3" w:rsidRDefault="008968B3" w:rsidP="008300F2">
                                      <w:pPr>
                                        <w:rPr>
                                          <w:rFonts w:eastAsia="Times New Roman"/>
                                        </w:rPr>
                                      </w:pPr>
                                    </w:p>
                                  </w:txbxContent>
                                </wps:txbx>
                                <wps:bodyPr rtlCol="0" anchor="ctr"/>
                              </wps:wsp>
                              <wps:wsp>
                                <wps:cNvPr id="527" name="Rectangle 527"/>
                                <wps:cNvSpPr/>
                                <wps:spPr>
                                  <a:xfrm>
                                    <a:off x="2825432" y="2739044"/>
                                    <a:ext cx="76975" cy="177123"/>
                                  </a:xfrm>
                                  <a:prstGeom prst="rect">
                                    <a:avLst/>
                                  </a:prstGeom>
                                  <a:grpFill/>
                                  <a:ln w="9525" cap="flat" cmpd="sng" algn="ctr">
                                    <a:solidFill>
                                      <a:srgbClr val="008000"/>
                                    </a:solidFill>
                                    <a:prstDash val="solid"/>
                                  </a:ln>
                                  <a:effectLst/>
                                </wps:spPr>
                                <wps:txbx>
                                  <w:txbxContent>
                                    <w:p w14:paraId="16A64743" w14:textId="77777777" w:rsidR="008968B3" w:rsidRDefault="008968B3" w:rsidP="008300F2">
                                      <w:pPr>
                                        <w:rPr>
                                          <w:rFonts w:eastAsia="Times New Roman"/>
                                        </w:rPr>
                                      </w:pPr>
                                    </w:p>
                                  </w:txbxContent>
                                </wps:txbx>
                                <wps:bodyPr rtlCol="0" anchor="ctr"/>
                              </wps:wsp>
                            </wpg:grpSp>
                          </wpg:grpSp>
                          <wpg:grpSp>
                            <wpg:cNvPr id="364" name="Group 112"/>
                            <wpg:cNvGrpSpPr>
                              <a:grpSpLocks noChangeAspect="1"/>
                            </wpg:cNvGrpSpPr>
                            <wpg:grpSpPr>
                              <a:xfrm>
                                <a:off x="1950085" y="0"/>
                                <a:ext cx="1364615" cy="1371600"/>
                                <a:chOff x="3887714" y="0"/>
                                <a:chExt cx="2902407" cy="2916167"/>
                              </a:xfrm>
                            </wpg:grpSpPr>
                            <wpg:grpSp>
                              <wpg:cNvPr id="365" name="Group 365"/>
                              <wpg:cNvGrpSpPr/>
                              <wpg:grpSpPr>
                                <a:xfrm>
                                  <a:off x="3887714" y="0"/>
                                  <a:ext cx="76975" cy="2916167"/>
                                  <a:chOff x="3887714" y="0"/>
                                  <a:chExt cx="76975" cy="2916167"/>
                                </a:xfrm>
                              </wpg:grpSpPr>
                              <wps:wsp>
                                <wps:cNvPr id="366" name="Rectangle 366"/>
                                <wps:cNvSpPr/>
                                <wps:spPr>
                                  <a:xfrm>
                                    <a:off x="3887714" y="0"/>
                                    <a:ext cx="76975" cy="177123"/>
                                  </a:xfrm>
                                  <a:prstGeom prst="rect">
                                    <a:avLst/>
                                  </a:prstGeom>
                                  <a:solidFill>
                                    <a:srgbClr val="008000"/>
                                  </a:solidFill>
                                  <a:ln w="9525" cap="flat" cmpd="sng" algn="ctr">
                                    <a:solidFill>
                                      <a:srgbClr val="008000"/>
                                    </a:solidFill>
                                    <a:prstDash val="solid"/>
                                  </a:ln>
                                  <a:effectLst/>
                                </wps:spPr>
                                <wps:txbx>
                                  <w:txbxContent>
                                    <w:p w14:paraId="58D4104F" w14:textId="77777777" w:rsidR="008968B3" w:rsidRDefault="008968B3" w:rsidP="008300F2">
                                      <w:pPr>
                                        <w:rPr>
                                          <w:rFonts w:eastAsia="Times New Roman"/>
                                        </w:rPr>
                                      </w:pPr>
                                    </w:p>
                                  </w:txbxContent>
                                </wps:txbx>
                                <wps:bodyPr rtlCol="0" anchor="ctr"/>
                              </wps:wsp>
                              <wps:wsp>
                                <wps:cNvPr id="367" name="Rectangle 367"/>
                                <wps:cNvSpPr/>
                                <wps:spPr>
                                  <a:xfrm>
                                    <a:off x="3887714" y="391292"/>
                                    <a:ext cx="76975" cy="177123"/>
                                  </a:xfrm>
                                  <a:prstGeom prst="rect">
                                    <a:avLst/>
                                  </a:prstGeom>
                                  <a:solidFill>
                                    <a:srgbClr val="FF0000"/>
                                  </a:solidFill>
                                  <a:ln w="9525" cap="flat" cmpd="sng" algn="ctr">
                                    <a:solidFill>
                                      <a:srgbClr val="FF0000"/>
                                    </a:solidFill>
                                    <a:prstDash val="solid"/>
                                  </a:ln>
                                  <a:effectLst/>
                                </wps:spPr>
                                <wps:txbx>
                                  <w:txbxContent>
                                    <w:p w14:paraId="5D644A77" w14:textId="77777777" w:rsidR="008968B3" w:rsidRDefault="008968B3" w:rsidP="008300F2">
                                      <w:pPr>
                                        <w:rPr>
                                          <w:rFonts w:eastAsia="Times New Roman"/>
                                        </w:rPr>
                                      </w:pPr>
                                    </w:p>
                                  </w:txbxContent>
                                </wps:txbx>
                                <wps:bodyPr rtlCol="0" anchor="ctr"/>
                              </wps:wsp>
                              <wps:wsp>
                                <wps:cNvPr id="368" name="Rectangle 368"/>
                                <wps:cNvSpPr/>
                                <wps:spPr>
                                  <a:xfrm>
                                    <a:off x="3887714" y="782584"/>
                                    <a:ext cx="76975" cy="177123"/>
                                  </a:xfrm>
                                  <a:prstGeom prst="rect">
                                    <a:avLst/>
                                  </a:prstGeom>
                                  <a:solidFill>
                                    <a:srgbClr val="008000"/>
                                  </a:solidFill>
                                  <a:ln w="9525" cap="flat" cmpd="sng" algn="ctr">
                                    <a:solidFill>
                                      <a:srgbClr val="008000"/>
                                    </a:solidFill>
                                    <a:prstDash val="solid"/>
                                  </a:ln>
                                  <a:effectLst/>
                                </wps:spPr>
                                <wps:txbx>
                                  <w:txbxContent>
                                    <w:p w14:paraId="19133FC1" w14:textId="77777777" w:rsidR="008968B3" w:rsidRDefault="008968B3" w:rsidP="008300F2">
                                      <w:pPr>
                                        <w:rPr>
                                          <w:rFonts w:eastAsia="Times New Roman"/>
                                        </w:rPr>
                                      </w:pPr>
                                    </w:p>
                                  </w:txbxContent>
                                </wps:txbx>
                                <wps:bodyPr rtlCol="0" anchor="ctr"/>
                              </wps:wsp>
                              <wps:wsp>
                                <wps:cNvPr id="369" name="Rectangle 369"/>
                                <wps:cNvSpPr/>
                                <wps:spPr>
                                  <a:xfrm>
                                    <a:off x="3887714" y="1173876"/>
                                    <a:ext cx="76975" cy="177123"/>
                                  </a:xfrm>
                                  <a:prstGeom prst="rect">
                                    <a:avLst/>
                                  </a:prstGeom>
                                  <a:solidFill>
                                    <a:srgbClr val="FF0000"/>
                                  </a:solidFill>
                                  <a:ln w="9525" cap="flat" cmpd="sng" algn="ctr">
                                    <a:solidFill>
                                      <a:srgbClr val="FF0000"/>
                                    </a:solidFill>
                                    <a:prstDash val="solid"/>
                                  </a:ln>
                                  <a:effectLst/>
                                </wps:spPr>
                                <wps:txbx>
                                  <w:txbxContent>
                                    <w:p w14:paraId="104A4C33" w14:textId="77777777" w:rsidR="008968B3" w:rsidRDefault="008968B3" w:rsidP="008300F2">
                                      <w:pPr>
                                        <w:rPr>
                                          <w:rFonts w:eastAsia="Times New Roman"/>
                                        </w:rPr>
                                      </w:pPr>
                                    </w:p>
                                  </w:txbxContent>
                                </wps:txbx>
                                <wps:bodyPr rtlCol="0" anchor="ctr"/>
                              </wps:wsp>
                              <wps:wsp>
                                <wps:cNvPr id="370" name="Rectangle 370"/>
                                <wps:cNvSpPr/>
                                <wps:spPr>
                                  <a:xfrm>
                                    <a:off x="3887714" y="1565168"/>
                                    <a:ext cx="76975" cy="177123"/>
                                  </a:xfrm>
                                  <a:prstGeom prst="rect">
                                    <a:avLst/>
                                  </a:prstGeom>
                                  <a:solidFill>
                                    <a:srgbClr val="FF0000"/>
                                  </a:solidFill>
                                  <a:ln w="9525" cap="flat" cmpd="sng" algn="ctr">
                                    <a:solidFill>
                                      <a:srgbClr val="FF0000"/>
                                    </a:solidFill>
                                    <a:prstDash val="solid"/>
                                  </a:ln>
                                  <a:effectLst/>
                                </wps:spPr>
                                <wps:txbx>
                                  <w:txbxContent>
                                    <w:p w14:paraId="4FB6133E" w14:textId="77777777" w:rsidR="008968B3" w:rsidRDefault="008968B3" w:rsidP="008300F2">
                                      <w:pPr>
                                        <w:rPr>
                                          <w:rFonts w:eastAsia="Times New Roman"/>
                                        </w:rPr>
                                      </w:pPr>
                                    </w:p>
                                  </w:txbxContent>
                                </wps:txbx>
                                <wps:bodyPr rtlCol="0" anchor="ctr"/>
                              </wps:wsp>
                              <wps:wsp>
                                <wps:cNvPr id="371" name="Rectangle 371"/>
                                <wps:cNvSpPr/>
                                <wps:spPr>
                                  <a:xfrm>
                                    <a:off x="3887714" y="1956460"/>
                                    <a:ext cx="76975" cy="177123"/>
                                  </a:xfrm>
                                  <a:prstGeom prst="rect">
                                    <a:avLst/>
                                  </a:prstGeom>
                                  <a:solidFill>
                                    <a:srgbClr val="008000"/>
                                  </a:solidFill>
                                  <a:ln w="9525" cap="flat" cmpd="sng" algn="ctr">
                                    <a:solidFill>
                                      <a:srgbClr val="008000"/>
                                    </a:solidFill>
                                    <a:prstDash val="solid"/>
                                  </a:ln>
                                  <a:effectLst/>
                                </wps:spPr>
                                <wps:txbx>
                                  <w:txbxContent>
                                    <w:p w14:paraId="68A81568" w14:textId="77777777" w:rsidR="008968B3" w:rsidRDefault="008968B3" w:rsidP="008300F2">
                                      <w:pPr>
                                        <w:rPr>
                                          <w:rFonts w:eastAsia="Times New Roman"/>
                                        </w:rPr>
                                      </w:pPr>
                                    </w:p>
                                  </w:txbxContent>
                                </wps:txbx>
                                <wps:bodyPr rtlCol="0" anchor="ctr"/>
                              </wps:wsp>
                              <wps:wsp>
                                <wps:cNvPr id="372" name="Rectangle 372"/>
                                <wps:cNvSpPr/>
                                <wps:spPr>
                                  <a:xfrm>
                                    <a:off x="3887714" y="2347752"/>
                                    <a:ext cx="76975" cy="177123"/>
                                  </a:xfrm>
                                  <a:prstGeom prst="rect">
                                    <a:avLst/>
                                  </a:prstGeom>
                                  <a:solidFill>
                                    <a:srgbClr val="FF0000"/>
                                  </a:solidFill>
                                  <a:ln w="9525" cap="flat" cmpd="sng" algn="ctr">
                                    <a:solidFill>
                                      <a:srgbClr val="FF0000"/>
                                    </a:solidFill>
                                    <a:prstDash val="solid"/>
                                  </a:ln>
                                  <a:effectLst/>
                                </wps:spPr>
                                <wps:txbx>
                                  <w:txbxContent>
                                    <w:p w14:paraId="1DAB5B92" w14:textId="77777777" w:rsidR="008968B3" w:rsidRDefault="008968B3" w:rsidP="008300F2">
                                      <w:pPr>
                                        <w:rPr>
                                          <w:rFonts w:eastAsia="Times New Roman"/>
                                        </w:rPr>
                                      </w:pPr>
                                    </w:p>
                                  </w:txbxContent>
                                </wps:txbx>
                                <wps:bodyPr rtlCol="0" anchor="ctr"/>
                              </wps:wsp>
                              <wps:wsp>
                                <wps:cNvPr id="373" name="Rectangle 373"/>
                                <wps:cNvSpPr/>
                                <wps:spPr>
                                  <a:xfrm>
                                    <a:off x="3887714" y="2739044"/>
                                    <a:ext cx="76975" cy="177123"/>
                                  </a:xfrm>
                                  <a:prstGeom prst="rect">
                                    <a:avLst/>
                                  </a:prstGeom>
                                  <a:solidFill>
                                    <a:srgbClr val="008000"/>
                                  </a:solidFill>
                                  <a:ln w="9525" cap="flat" cmpd="sng" algn="ctr">
                                    <a:solidFill>
                                      <a:srgbClr val="008000"/>
                                    </a:solidFill>
                                    <a:prstDash val="solid"/>
                                  </a:ln>
                                  <a:effectLst/>
                                </wps:spPr>
                                <wps:txbx>
                                  <w:txbxContent>
                                    <w:p w14:paraId="4E476F42" w14:textId="77777777" w:rsidR="008968B3" w:rsidRDefault="008968B3" w:rsidP="008300F2">
                                      <w:pPr>
                                        <w:rPr>
                                          <w:rFonts w:eastAsia="Times New Roman"/>
                                        </w:rPr>
                                      </w:pPr>
                                    </w:p>
                                  </w:txbxContent>
                                </wps:txbx>
                                <wps:bodyPr rtlCol="0" anchor="ctr"/>
                              </wps:wsp>
                            </wpg:grpSp>
                            <wpg:grpSp>
                              <wpg:cNvPr id="374" name="Group 374"/>
                              <wpg:cNvGrpSpPr/>
                              <wpg:grpSpPr>
                                <a:xfrm>
                                  <a:off x="4240893" y="0"/>
                                  <a:ext cx="76975" cy="2916167"/>
                                  <a:chOff x="4240893" y="0"/>
                                  <a:chExt cx="76975" cy="2916167"/>
                                </a:xfrm>
                              </wpg:grpSpPr>
                              <wps:wsp>
                                <wps:cNvPr id="375" name="Rectangle 375"/>
                                <wps:cNvSpPr/>
                                <wps:spPr>
                                  <a:xfrm>
                                    <a:off x="4240893" y="0"/>
                                    <a:ext cx="76975" cy="177123"/>
                                  </a:xfrm>
                                  <a:prstGeom prst="rect">
                                    <a:avLst/>
                                  </a:prstGeom>
                                  <a:solidFill>
                                    <a:srgbClr val="008000"/>
                                  </a:solidFill>
                                  <a:ln w="9525" cap="flat" cmpd="sng" algn="ctr">
                                    <a:solidFill>
                                      <a:srgbClr val="008000"/>
                                    </a:solidFill>
                                    <a:prstDash val="solid"/>
                                  </a:ln>
                                  <a:effectLst/>
                                </wps:spPr>
                                <wps:txbx>
                                  <w:txbxContent>
                                    <w:p w14:paraId="5818617E" w14:textId="77777777" w:rsidR="008968B3" w:rsidRDefault="008968B3" w:rsidP="008300F2">
                                      <w:pPr>
                                        <w:rPr>
                                          <w:rFonts w:eastAsia="Times New Roman"/>
                                        </w:rPr>
                                      </w:pPr>
                                    </w:p>
                                  </w:txbxContent>
                                </wps:txbx>
                                <wps:bodyPr rtlCol="0" anchor="ctr"/>
                              </wps:wsp>
                              <wps:wsp>
                                <wps:cNvPr id="376" name="Rectangle 376"/>
                                <wps:cNvSpPr/>
                                <wps:spPr>
                                  <a:xfrm>
                                    <a:off x="4240893" y="391292"/>
                                    <a:ext cx="76975" cy="177123"/>
                                  </a:xfrm>
                                  <a:prstGeom prst="rect">
                                    <a:avLst/>
                                  </a:prstGeom>
                                  <a:solidFill>
                                    <a:srgbClr val="008000"/>
                                  </a:solidFill>
                                  <a:ln w="9525" cap="flat" cmpd="sng" algn="ctr">
                                    <a:solidFill>
                                      <a:srgbClr val="008000"/>
                                    </a:solidFill>
                                    <a:prstDash val="solid"/>
                                  </a:ln>
                                  <a:effectLst/>
                                </wps:spPr>
                                <wps:txbx>
                                  <w:txbxContent>
                                    <w:p w14:paraId="34E3B412" w14:textId="77777777" w:rsidR="008968B3" w:rsidRDefault="008968B3" w:rsidP="008300F2">
                                      <w:pPr>
                                        <w:rPr>
                                          <w:rFonts w:eastAsia="Times New Roman"/>
                                        </w:rPr>
                                      </w:pPr>
                                    </w:p>
                                  </w:txbxContent>
                                </wps:txbx>
                                <wps:bodyPr rtlCol="0" anchor="ctr"/>
                              </wps:wsp>
                              <wps:wsp>
                                <wps:cNvPr id="377" name="Rectangle 377"/>
                                <wps:cNvSpPr/>
                                <wps:spPr>
                                  <a:xfrm>
                                    <a:off x="4240893" y="782584"/>
                                    <a:ext cx="76975" cy="177123"/>
                                  </a:xfrm>
                                  <a:prstGeom prst="rect">
                                    <a:avLst/>
                                  </a:prstGeom>
                                  <a:solidFill>
                                    <a:srgbClr val="FF0000"/>
                                  </a:solidFill>
                                  <a:ln w="9525" cap="flat" cmpd="sng" algn="ctr">
                                    <a:solidFill>
                                      <a:srgbClr val="FF0000"/>
                                    </a:solidFill>
                                    <a:prstDash val="solid"/>
                                  </a:ln>
                                  <a:effectLst/>
                                </wps:spPr>
                                <wps:txbx>
                                  <w:txbxContent>
                                    <w:p w14:paraId="2BF39965" w14:textId="77777777" w:rsidR="008968B3" w:rsidRDefault="008968B3" w:rsidP="008300F2">
                                      <w:pPr>
                                        <w:rPr>
                                          <w:rFonts w:eastAsia="Times New Roman"/>
                                        </w:rPr>
                                      </w:pPr>
                                    </w:p>
                                  </w:txbxContent>
                                </wps:txbx>
                                <wps:bodyPr rtlCol="0" anchor="ctr"/>
                              </wps:wsp>
                              <wps:wsp>
                                <wps:cNvPr id="378" name="Rectangle 378"/>
                                <wps:cNvSpPr/>
                                <wps:spPr>
                                  <a:xfrm>
                                    <a:off x="4240893" y="1173876"/>
                                    <a:ext cx="76975" cy="177123"/>
                                  </a:xfrm>
                                  <a:prstGeom prst="rect">
                                    <a:avLst/>
                                  </a:prstGeom>
                                  <a:solidFill>
                                    <a:srgbClr val="008000"/>
                                  </a:solidFill>
                                  <a:ln w="9525" cap="flat" cmpd="sng" algn="ctr">
                                    <a:solidFill>
                                      <a:srgbClr val="008000"/>
                                    </a:solidFill>
                                    <a:prstDash val="solid"/>
                                  </a:ln>
                                  <a:effectLst/>
                                </wps:spPr>
                                <wps:txbx>
                                  <w:txbxContent>
                                    <w:p w14:paraId="1D089ECA" w14:textId="77777777" w:rsidR="008968B3" w:rsidRDefault="008968B3" w:rsidP="008300F2">
                                      <w:pPr>
                                        <w:rPr>
                                          <w:rFonts w:eastAsia="Times New Roman"/>
                                        </w:rPr>
                                      </w:pPr>
                                    </w:p>
                                  </w:txbxContent>
                                </wps:txbx>
                                <wps:bodyPr rtlCol="0" anchor="ctr"/>
                              </wps:wsp>
                              <wps:wsp>
                                <wps:cNvPr id="379" name="Rectangle 379"/>
                                <wps:cNvSpPr/>
                                <wps:spPr>
                                  <a:xfrm>
                                    <a:off x="4240893" y="1565168"/>
                                    <a:ext cx="76975" cy="177123"/>
                                  </a:xfrm>
                                  <a:prstGeom prst="rect">
                                    <a:avLst/>
                                  </a:prstGeom>
                                  <a:solidFill>
                                    <a:srgbClr val="FF0000"/>
                                  </a:solidFill>
                                  <a:ln w="9525" cap="flat" cmpd="sng" algn="ctr">
                                    <a:solidFill>
                                      <a:srgbClr val="FF0000"/>
                                    </a:solidFill>
                                    <a:prstDash val="solid"/>
                                  </a:ln>
                                  <a:effectLst/>
                                </wps:spPr>
                                <wps:txbx>
                                  <w:txbxContent>
                                    <w:p w14:paraId="64857548" w14:textId="77777777" w:rsidR="008968B3" w:rsidRDefault="008968B3" w:rsidP="008300F2">
                                      <w:pPr>
                                        <w:rPr>
                                          <w:rFonts w:eastAsia="Times New Roman"/>
                                        </w:rPr>
                                      </w:pPr>
                                    </w:p>
                                  </w:txbxContent>
                                </wps:txbx>
                                <wps:bodyPr rtlCol="0" anchor="ctr"/>
                              </wps:wsp>
                              <wps:wsp>
                                <wps:cNvPr id="380" name="Rectangle 380"/>
                                <wps:cNvSpPr/>
                                <wps:spPr>
                                  <a:xfrm>
                                    <a:off x="4240893" y="1956460"/>
                                    <a:ext cx="76975" cy="177123"/>
                                  </a:xfrm>
                                  <a:prstGeom prst="rect">
                                    <a:avLst/>
                                  </a:prstGeom>
                                  <a:solidFill>
                                    <a:srgbClr val="008000"/>
                                  </a:solidFill>
                                  <a:ln w="9525" cap="flat" cmpd="sng" algn="ctr">
                                    <a:solidFill>
                                      <a:srgbClr val="008000"/>
                                    </a:solidFill>
                                    <a:prstDash val="solid"/>
                                  </a:ln>
                                  <a:effectLst/>
                                </wps:spPr>
                                <wps:txbx>
                                  <w:txbxContent>
                                    <w:p w14:paraId="3846ECB8" w14:textId="77777777" w:rsidR="008968B3" w:rsidRDefault="008968B3" w:rsidP="008300F2">
                                      <w:pPr>
                                        <w:rPr>
                                          <w:rFonts w:eastAsia="Times New Roman"/>
                                        </w:rPr>
                                      </w:pPr>
                                    </w:p>
                                  </w:txbxContent>
                                </wps:txbx>
                                <wps:bodyPr rtlCol="0" anchor="ctr"/>
                              </wps:wsp>
                              <wps:wsp>
                                <wps:cNvPr id="381" name="Rectangle 381"/>
                                <wps:cNvSpPr/>
                                <wps:spPr>
                                  <a:xfrm>
                                    <a:off x="4240893" y="2347752"/>
                                    <a:ext cx="76975" cy="177123"/>
                                  </a:xfrm>
                                  <a:prstGeom prst="rect">
                                    <a:avLst/>
                                  </a:prstGeom>
                                  <a:solidFill>
                                    <a:srgbClr val="008000"/>
                                  </a:solidFill>
                                  <a:ln w="9525" cap="flat" cmpd="sng" algn="ctr">
                                    <a:solidFill>
                                      <a:srgbClr val="008000"/>
                                    </a:solidFill>
                                    <a:prstDash val="solid"/>
                                  </a:ln>
                                  <a:effectLst/>
                                </wps:spPr>
                                <wps:txbx>
                                  <w:txbxContent>
                                    <w:p w14:paraId="15B036F1" w14:textId="77777777" w:rsidR="008968B3" w:rsidRDefault="008968B3" w:rsidP="008300F2">
                                      <w:pPr>
                                        <w:rPr>
                                          <w:rFonts w:eastAsia="Times New Roman"/>
                                        </w:rPr>
                                      </w:pPr>
                                    </w:p>
                                  </w:txbxContent>
                                </wps:txbx>
                                <wps:bodyPr rtlCol="0" anchor="ctr"/>
                              </wps:wsp>
                              <wps:wsp>
                                <wps:cNvPr id="382" name="Rectangle 382"/>
                                <wps:cNvSpPr/>
                                <wps:spPr>
                                  <a:xfrm>
                                    <a:off x="4240893" y="2739044"/>
                                    <a:ext cx="76975" cy="177123"/>
                                  </a:xfrm>
                                  <a:prstGeom prst="rect">
                                    <a:avLst/>
                                  </a:prstGeom>
                                  <a:solidFill>
                                    <a:srgbClr val="008000"/>
                                  </a:solidFill>
                                  <a:ln w="9525" cap="flat" cmpd="sng" algn="ctr">
                                    <a:solidFill>
                                      <a:srgbClr val="008000"/>
                                    </a:solidFill>
                                    <a:prstDash val="solid"/>
                                  </a:ln>
                                  <a:effectLst/>
                                </wps:spPr>
                                <wps:txbx>
                                  <w:txbxContent>
                                    <w:p w14:paraId="27B1470E" w14:textId="77777777" w:rsidR="008968B3" w:rsidRDefault="008968B3" w:rsidP="008300F2">
                                      <w:pPr>
                                        <w:rPr>
                                          <w:rFonts w:eastAsia="Times New Roman"/>
                                        </w:rPr>
                                      </w:pPr>
                                    </w:p>
                                  </w:txbxContent>
                                </wps:txbx>
                                <wps:bodyPr rtlCol="0" anchor="ctr"/>
                              </wps:wsp>
                            </wpg:grpSp>
                            <wpg:grpSp>
                              <wpg:cNvPr id="383" name="Group 383"/>
                              <wpg:cNvGrpSpPr/>
                              <wpg:grpSpPr>
                                <a:xfrm>
                                  <a:off x="4594072" y="0"/>
                                  <a:ext cx="76975" cy="2916167"/>
                                  <a:chOff x="4594072" y="0"/>
                                  <a:chExt cx="76975" cy="2916167"/>
                                </a:xfrm>
                              </wpg:grpSpPr>
                              <wps:wsp>
                                <wps:cNvPr id="384" name="Rectangle 384"/>
                                <wps:cNvSpPr/>
                                <wps:spPr>
                                  <a:xfrm>
                                    <a:off x="4594072" y="0"/>
                                    <a:ext cx="76975" cy="177123"/>
                                  </a:xfrm>
                                  <a:prstGeom prst="rect">
                                    <a:avLst/>
                                  </a:prstGeom>
                                  <a:solidFill>
                                    <a:srgbClr val="FF0000"/>
                                  </a:solidFill>
                                  <a:ln w="9525" cap="flat" cmpd="sng" algn="ctr">
                                    <a:solidFill>
                                      <a:srgbClr val="FF0000"/>
                                    </a:solidFill>
                                    <a:prstDash val="solid"/>
                                  </a:ln>
                                  <a:effectLst/>
                                </wps:spPr>
                                <wps:txbx>
                                  <w:txbxContent>
                                    <w:p w14:paraId="2BF800D7" w14:textId="77777777" w:rsidR="008968B3" w:rsidRDefault="008968B3" w:rsidP="008300F2">
                                      <w:pPr>
                                        <w:rPr>
                                          <w:rFonts w:eastAsia="Times New Roman"/>
                                        </w:rPr>
                                      </w:pPr>
                                    </w:p>
                                  </w:txbxContent>
                                </wps:txbx>
                                <wps:bodyPr rtlCol="0" anchor="ctr"/>
                              </wps:wsp>
                              <wps:wsp>
                                <wps:cNvPr id="385" name="Rectangle 385"/>
                                <wps:cNvSpPr/>
                                <wps:spPr>
                                  <a:xfrm>
                                    <a:off x="4594072" y="391292"/>
                                    <a:ext cx="76975" cy="177123"/>
                                  </a:xfrm>
                                  <a:prstGeom prst="rect">
                                    <a:avLst/>
                                  </a:prstGeom>
                                  <a:solidFill>
                                    <a:srgbClr val="008000"/>
                                  </a:solidFill>
                                  <a:ln w="9525" cap="flat" cmpd="sng" algn="ctr">
                                    <a:solidFill>
                                      <a:srgbClr val="008000"/>
                                    </a:solidFill>
                                    <a:prstDash val="solid"/>
                                  </a:ln>
                                  <a:effectLst/>
                                </wps:spPr>
                                <wps:txbx>
                                  <w:txbxContent>
                                    <w:p w14:paraId="471F15FC" w14:textId="77777777" w:rsidR="008968B3" w:rsidRDefault="008968B3" w:rsidP="008300F2">
                                      <w:pPr>
                                        <w:rPr>
                                          <w:rFonts w:eastAsia="Times New Roman"/>
                                        </w:rPr>
                                      </w:pPr>
                                    </w:p>
                                  </w:txbxContent>
                                </wps:txbx>
                                <wps:bodyPr rtlCol="0" anchor="ctr"/>
                              </wps:wsp>
                              <wps:wsp>
                                <wps:cNvPr id="386" name="Rectangle 386"/>
                                <wps:cNvSpPr/>
                                <wps:spPr>
                                  <a:xfrm>
                                    <a:off x="4594072" y="782584"/>
                                    <a:ext cx="76975" cy="177123"/>
                                  </a:xfrm>
                                  <a:prstGeom prst="rect">
                                    <a:avLst/>
                                  </a:prstGeom>
                                  <a:solidFill>
                                    <a:srgbClr val="008000"/>
                                  </a:solidFill>
                                  <a:ln w="9525" cap="flat" cmpd="sng" algn="ctr">
                                    <a:solidFill>
                                      <a:srgbClr val="008000"/>
                                    </a:solidFill>
                                    <a:prstDash val="solid"/>
                                  </a:ln>
                                  <a:effectLst/>
                                </wps:spPr>
                                <wps:txbx>
                                  <w:txbxContent>
                                    <w:p w14:paraId="754AA6E9" w14:textId="77777777" w:rsidR="008968B3" w:rsidRDefault="008968B3" w:rsidP="008300F2">
                                      <w:pPr>
                                        <w:rPr>
                                          <w:rFonts w:eastAsia="Times New Roman"/>
                                        </w:rPr>
                                      </w:pPr>
                                    </w:p>
                                  </w:txbxContent>
                                </wps:txbx>
                                <wps:bodyPr rtlCol="0" anchor="ctr"/>
                              </wps:wsp>
                              <wps:wsp>
                                <wps:cNvPr id="387" name="Rectangle 387"/>
                                <wps:cNvSpPr/>
                                <wps:spPr>
                                  <a:xfrm>
                                    <a:off x="4594072" y="1173876"/>
                                    <a:ext cx="76975" cy="177123"/>
                                  </a:xfrm>
                                  <a:prstGeom prst="rect">
                                    <a:avLst/>
                                  </a:prstGeom>
                                  <a:solidFill>
                                    <a:srgbClr val="008000"/>
                                  </a:solidFill>
                                  <a:ln w="9525" cap="flat" cmpd="sng" algn="ctr">
                                    <a:solidFill>
                                      <a:srgbClr val="008000"/>
                                    </a:solidFill>
                                    <a:prstDash val="solid"/>
                                  </a:ln>
                                  <a:effectLst/>
                                </wps:spPr>
                                <wps:txbx>
                                  <w:txbxContent>
                                    <w:p w14:paraId="230C1628" w14:textId="77777777" w:rsidR="008968B3" w:rsidRDefault="008968B3" w:rsidP="008300F2">
                                      <w:pPr>
                                        <w:rPr>
                                          <w:rFonts w:eastAsia="Times New Roman"/>
                                        </w:rPr>
                                      </w:pPr>
                                    </w:p>
                                  </w:txbxContent>
                                </wps:txbx>
                                <wps:bodyPr rtlCol="0" anchor="ctr"/>
                              </wps:wsp>
                              <wps:wsp>
                                <wps:cNvPr id="388" name="Rectangle 388"/>
                                <wps:cNvSpPr/>
                                <wps:spPr>
                                  <a:xfrm>
                                    <a:off x="4594072" y="1565168"/>
                                    <a:ext cx="76975" cy="177123"/>
                                  </a:xfrm>
                                  <a:prstGeom prst="rect">
                                    <a:avLst/>
                                  </a:prstGeom>
                                  <a:solidFill>
                                    <a:srgbClr val="FF0000"/>
                                  </a:solidFill>
                                  <a:ln w="9525" cap="flat" cmpd="sng" algn="ctr">
                                    <a:solidFill>
                                      <a:srgbClr val="FF0000"/>
                                    </a:solidFill>
                                    <a:prstDash val="solid"/>
                                  </a:ln>
                                  <a:effectLst/>
                                </wps:spPr>
                                <wps:txbx>
                                  <w:txbxContent>
                                    <w:p w14:paraId="123B6BB0" w14:textId="77777777" w:rsidR="008968B3" w:rsidRDefault="008968B3" w:rsidP="008300F2">
                                      <w:pPr>
                                        <w:rPr>
                                          <w:rFonts w:eastAsia="Times New Roman"/>
                                        </w:rPr>
                                      </w:pPr>
                                    </w:p>
                                  </w:txbxContent>
                                </wps:txbx>
                                <wps:bodyPr rtlCol="0" anchor="ctr"/>
                              </wps:wsp>
                              <wps:wsp>
                                <wps:cNvPr id="389" name="Rectangle 389"/>
                                <wps:cNvSpPr/>
                                <wps:spPr>
                                  <a:xfrm>
                                    <a:off x="4594072" y="1956460"/>
                                    <a:ext cx="76975" cy="177123"/>
                                  </a:xfrm>
                                  <a:prstGeom prst="rect">
                                    <a:avLst/>
                                  </a:prstGeom>
                                  <a:solidFill>
                                    <a:srgbClr val="FF0000"/>
                                  </a:solidFill>
                                  <a:ln w="9525" cap="flat" cmpd="sng" algn="ctr">
                                    <a:solidFill>
                                      <a:srgbClr val="FF0000"/>
                                    </a:solidFill>
                                    <a:prstDash val="solid"/>
                                  </a:ln>
                                  <a:effectLst/>
                                </wps:spPr>
                                <wps:txbx>
                                  <w:txbxContent>
                                    <w:p w14:paraId="473CCFE6" w14:textId="77777777" w:rsidR="008968B3" w:rsidRDefault="008968B3" w:rsidP="008300F2">
                                      <w:pPr>
                                        <w:rPr>
                                          <w:rFonts w:eastAsia="Times New Roman"/>
                                        </w:rPr>
                                      </w:pPr>
                                    </w:p>
                                  </w:txbxContent>
                                </wps:txbx>
                                <wps:bodyPr rtlCol="0" anchor="ctr"/>
                              </wps:wsp>
                              <wps:wsp>
                                <wps:cNvPr id="390" name="Rectangle 390"/>
                                <wps:cNvSpPr/>
                                <wps:spPr>
                                  <a:xfrm>
                                    <a:off x="4594072" y="2347752"/>
                                    <a:ext cx="76975" cy="177123"/>
                                  </a:xfrm>
                                  <a:prstGeom prst="rect">
                                    <a:avLst/>
                                  </a:prstGeom>
                                  <a:solidFill>
                                    <a:srgbClr val="FF0000"/>
                                  </a:solidFill>
                                  <a:ln w="9525" cap="flat" cmpd="sng" algn="ctr">
                                    <a:solidFill>
                                      <a:srgbClr val="FF0000"/>
                                    </a:solidFill>
                                    <a:prstDash val="solid"/>
                                  </a:ln>
                                  <a:effectLst/>
                                </wps:spPr>
                                <wps:txbx>
                                  <w:txbxContent>
                                    <w:p w14:paraId="4431DBE4" w14:textId="77777777" w:rsidR="008968B3" w:rsidRDefault="008968B3" w:rsidP="008300F2">
                                      <w:pPr>
                                        <w:rPr>
                                          <w:rFonts w:eastAsia="Times New Roman"/>
                                        </w:rPr>
                                      </w:pPr>
                                    </w:p>
                                  </w:txbxContent>
                                </wps:txbx>
                                <wps:bodyPr rtlCol="0" anchor="ctr"/>
                              </wps:wsp>
                              <wps:wsp>
                                <wps:cNvPr id="391" name="Rectangle 391"/>
                                <wps:cNvSpPr/>
                                <wps:spPr>
                                  <a:xfrm>
                                    <a:off x="4594072" y="2739044"/>
                                    <a:ext cx="76975" cy="177123"/>
                                  </a:xfrm>
                                  <a:prstGeom prst="rect">
                                    <a:avLst/>
                                  </a:prstGeom>
                                  <a:solidFill>
                                    <a:srgbClr val="008000"/>
                                  </a:solidFill>
                                  <a:ln w="9525" cap="flat" cmpd="sng" algn="ctr">
                                    <a:solidFill>
                                      <a:srgbClr val="008000"/>
                                    </a:solidFill>
                                    <a:prstDash val="solid"/>
                                  </a:ln>
                                  <a:effectLst/>
                                </wps:spPr>
                                <wps:txbx>
                                  <w:txbxContent>
                                    <w:p w14:paraId="35DA81F6" w14:textId="77777777" w:rsidR="008968B3" w:rsidRDefault="008968B3" w:rsidP="008300F2">
                                      <w:pPr>
                                        <w:rPr>
                                          <w:rFonts w:eastAsia="Times New Roman"/>
                                        </w:rPr>
                                      </w:pPr>
                                    </w:p>
                                  </w:txbxContent>
                                </wps:txbx>
                                <wps:bodyPr rtlCol="0" anchor="ctr"/>
                              </wps:wsp>
                            </wpg:grpSp>
                            <wpg:grpSp>
                              <wpg:cNvPr id="392" name="Group 392"/>
                              <wpg:cNvGrpSpPr/>
                              <wpg:grpSpPr>
                                <a:xfrm>
                                  <a:off x="4947251" y="0"/>
                                  <a:ext cx="76975" cy="2916167"/>
                                  <a:chOff x="4947251" y="0"/>
                                  <a:chExt cx="76975" cy="2916167"/>
                                </a:xfrm>
                              </wpg:grpSpPr>
                              <wps:wsp>
                                <wps:cNvPr id="393" name="Rectangle 393"/>
                                <wps:cNvSpPr/>
                                <wps:spPr>
                                  <a:xfrm>
                                    <a:off x="4947251" y="0"/>
                                    <a:ext cx="76975" cy="177123"/>
                                  </a:xfrm>
                                  <a:prstGeom prst="rect">
                                    <a:avLst/>
                                  </a:prstGeom>
                                  <a:solidFill>
                                    <a:srgbClr val="008000"/>
                                  </a:solidFill>
                                  <a:ln w="9525" cap="flat" cmpd="sng" algn="ctr">
                                    <a:solidFill>
                                      <a:srgbClr val="008000"/>
                                    </a:solidFill>
                                    <a:prstDash val="solid"/>
                                  </a:ln>
                                  <a:effectLst/>
                                </wps:spPr>
                                <wps:txbx>
                                  <w:txbxContent>
                                    <w:p w14:paraId="31D63812" w14:textId="77777777" w:rsidR="008968B3" w:rsidRDefault="008968B3" w:rsidP="008300F2">
                                      <w:pPr>
                                        <w:rPr>
                                          <w:rFonts w:eastAsia="Times New Roman"/>
                                        </w:rPr>
                                      </w:pPr>
                                    </w:p>
                                  </w:txbxContent>
                                </wps:txbx>
                                <wps:bodyPr rtlCol="0" anchor="ctr"/>
                              </wps:wsp>
                              <wps:wsp>
                                <wps:cNvPr id="394" name="Rectangle 394"/>
                                <wps:cNvSpPr/>
                                <wps:spPr>
                                  <a:xfrm>
                                    <a:off x="4947251" y="391292"/>
                                    <a:ext cx="76975" cy="177123"/>
                                  </a:xfrm>
                                  <a:prstGeom prst="rect">
                                    <a:avLst/>
                                  </a:prstGeom>
                                  <a:solidFill>
                                    <a:srgbClr val="FF0000"/>
                                  </a:solidFill>
                                  <a:ln w="9525" cap="flat" cmpd="sng" algn="ctr">
                                    <a:solidFill>
                                      <a:srgbClr val="FF0000"/>
                                    </a:solidFill>
                                    <a:prstDash val="solid"/>
                                  </a:ln>
                                  <a:effectLst/>
                                </wps:spPr>
                                <wps:txbx>
                                  <w:txbxContent>
                                    <w:p w14:paraId="4DF97B95" w14:textId="77777777" w:rsidR="008968B3" w:rsidRDefault="008968B3" w:rsidP="008300F2">
                                      <w:pPr>
                                        <w:rPr>
                                          <w:rFonts w:eastAsia="Times New Roman"/>
                                        </w:rPr>
                                      </w:pPr>
                                    </w:p>
                                  </w:txbxContent>
                                </wps:txbx>
                                <wps:bodyPr rtlCol="0" anchor="ctr"/>
                              </wps:wsp>
                              <wps:wsp>
                                <wps:cNvPr id="395" name="Rectangle 395"/>
                                <wps:cNvSpPr/>
                                <wps:spPr>
                                  <a:xfrm>
                                    <a:off x="4947251" y="782584"/>
                                    <a:ext cx="76975" cy="177123"/>
                                  </a:xfrm>
                                  <a:prstGeom prst="rect">
                                    <a:avLst/>
                                  </a:prstGeom>
                                  <a:solidFill>
                                    <a:srgbClr val="FF0000"/>
                                  </a:solidFill>
                                  <a:ln w="9525" cap="flat" cmpd="sng" algn="ctr">
                                    <a:solidFill>
                                      <a:srgbClr val="FF0000"/>
                                    </a:solidFill>
                                    <a:prstDash val="solid"/>
                                  </a:ln>
                                  <a:effectLst/>
                                </wps:spPr>
                                <wps:txbx>
                                  <w:txbxContent>
                                    <w:p w14:paraId="604EDCA0" w14:textId="77777777" w:rsidR="008968B3" w:rsidRDefault="008968B3" w:rsidP="008300F2">
                                      <w:pPr>
                                        <w:rPr>
                                          <w:rFonts w:eastAsia="Times New Roman"/>
                                        </w:rPr>
                                      </w:pPr>
                                    </w:p>
                                  </w:txbxContent>
                                </wps:txbx>
                                <wps:bodyPr rtlCol="0" anchor="ctr"/>
                              </wps:wsp>
                              <wps:wsp>
                                <wps:cNvPr id="396" name="Rectangle 396"/>
                                <wps:cNvSpPr/>
                                <wps:spPr>
                                  <a:xfrm>
                                    <a:off x="4947251" y="1173876"/>
                                    <a:ext cx="76975" cy="177123"/>
                                  </a:xfrm>
                                  <a:prstGeom prst="rect">
                                    <a:avLst/>
                                  </a:prstGeom>
                                  <a:solidFill>
                                    <a:srgbClr val="FF0000"/>
                                  </a:solidFill>
                                  <a:ln w="9525" cap="flat" cmpd="sng" algn="ctr">
                                    <a:solidFill>
                                      <a:srgbClr val="FF0000"/>
                                    </a:solidFill>
                                    <a:prstDash val="solid"/>
                                  </a:ln>
                                  <a:effectLst/>
                                </wps:spPr>
                                <wps:txbx>
                                  <w:txbxContent>
                                    <w:p w14:paraId="6B7FDE47" w14:textId="77777777" w:rsidR="008968B3" w:rsidRDefault="008968B3" w:rsidP="008300F2">
                                      <w:pPr>
                                        <w:rPr>
                                          <w:rFonts w:eastAsia="Times New Roman"/>
                                        </w:rPr>
                                      </w:pPr>
                                    </w:p>
                                  </w:txbxContent>
                                </wps:txbx>
                                <wps:bodyPr rtlCol="0" anchor="ctr"/>
                              </wps:wsp>
                              <wps:wsp>
                                <wps:cNvPr id="397" name="Rectangle 397"/>
                                <wps:cNvSpPr/>
                                <wps:spPr>
                                  <a:xfrm>
                                    <a:off x="4947251" y="1565168"/>
                                    <a:ext cx="76975" cy="177123"/>
                                  </a:xfrm>
                                  <a:prstGeom prst="rect">
                                    <a:avLst/>
                                  </a:prstGeom>
                                  <a:solidFill>
                                    <a:srgbClr val="008000"/>
                                  </a:solidFill>
                                  <a:ln w="9525" cap="flat" cmpd="sng" algn="ctr">
                                    <a:solidFill>
                                      <a:srgbClr val="008000"/>
                                    </a:solidFill>
                                    <a:prstDash val="solid"/>
                                  </a:ln>
                                  <a:effectLst/>
                                </wps:spPr>
                                <wps:txbx>
                                  <w:txbxContent>
                                    <w:p w14:paraId="61303C75" w14:textId="77777777" w:rsidR="008968B3" w:rsidRDefault="008968B3" w:rsidP="008300F2">
                                      <w:pPr>
                                        <w:rPr>
                                          <w:rFonts w:eastAsia="Times New Roman"/>
                                        </w:rPr>
                                      </w:pPr>
                                    </w:p>
                                  </w:txbxContent>
                                </wps:txbx>
                                <wps:bodyPr rtlCol="0" anchor="ctr"/>
                              </wps:wsp>
                              <wps:wsp>
                                <wps:cNvPr id="398" name="Rectangle 398"/>
                                <wps:cNvSpPr/>
                                <wps:spPr>
                                  <a:xfrm>
                                    <a:off x="4947251" y="1956460"/>
                                    <a:ext cx="76975" cy="177123"/>
                                  </a:xfrm>
                                  <a:prstGeom prst="rect">
                                    <a:avLst/>
                                  </a:prstGeom>
                                  <a:solidFill>
                                    <a:srgbClr val="008000"/>
                                  </a:solidFill>
                                  <a:ln w="9525" cap="flat" cmpd="sng" algn="ctr">
                                    <a:solidFill>
                                      <a:srgbClr val="008000"/>
                                    </a:solidFill>
                                    <a:prstDash val="solid"/>
                                  </a:ln>
                                  <a:effectLst/>
                                </wps:spPr>
                                <wps:txbx>
                                  <w:txbxContent>
                                    <w:p w14:paraId="286A45AB" w14:textId="77777777" w:rsidR="008968B3" w:rsidRDefault="008968B3" w:rsidP="008300F2">
                                      <w:pPr>
                                        <w:rPr>
                                          <w:rFonts w:eastAsia="Times New Roman"/>
                                        </w:rPr>
                                      </w:pPr>
                                    </w:p>
                                  </w:txbxContent>
                                </wps:txbx>
                                <wps:bodyPr rtlCol="0" anchor="ctr"/>
                              </wps:wsp>
                              <wps:wsp>
                                <wps:cNvPr id="399" name="Rectangle 399"/>
                                <wps:cNvSpPr/>
                                <wps:spPr>
                                  <a:xfrm>
                                    <a:off x="4947251" y="2347752"/>
                                    <a:ext cx="76975" cy="177123"/>
                                  </a:xfrm>
                                  <a:prstGeom prst="rect">
                                    <a:avLst/>
                                  </a:prstGeom>
                                  <a:solidFill>
                                    <a:srgbClr val="FF0000"/>
                                  </a:solidFill>
                                  <a:ln w="9525" cap="flat" cmpd="sng" algn="ctr">
                                    <a:solidFill>
                                      <a:srgbClr val="FF0000"/>
                                    </a:solidFill>
                                    <a:prstDash val="solid"/>
                                  </a:ln>
                                  <a:effectLst/>
                                </wps:spPr>
                                <wps:txbx>
                                  <w:txbxContent>
                                    <w:p w14:paraId="54166F81" w14:textId="77777777" w:rsidR="008968B3" w:rsidRDefault="008968B3" w:rsidP="008300F2">
                                      <w:pPr>
                                        <w:rPr>
                                          <w:rFonts w:eastAsia="Times New Roman"/>
                                        </w:rPr>
                                      </w:pPr>
                                    </w:p>
                                  </w:txbxContent>
                                </wps:txbx>
                                <wps:bodyPr rtlCol="0" anchor="ctr"/>
                              </wps:wsp>
                              <wps:wsp>
                                <wps:cNvPr id="400" name="Rectangle 400"/>
                                <wps:cNvSpPr/>
                                <wps:spPr>
                                  <a:xfrm>
                                    <a:off x="4947251" y="2739044"/>
                                    <a:ext cx="76975" cy="177123"/>
                                  </a:xfrm>
                                  <a:prstGeom prst="rect">
                                    <a:avLst/>
                                  </a:prstGeom>
                                  <a:solidFill>
                                    <a:srgbClr val="FF0000"/>
                                  </a:solidFill>
                                  <a:ln w="9525" cap="flat" cmpd="sng" algn="ctr">
                                    <a:solidFill>
                                      <a:srgbClr val="FF0000"/>
                                    </a:solidFill>
                                    <a:prstDash val="solid"/>
                                  </a:ln>
                                  <a:effectLst/>
                                </wps:spPr>
                                <wps:txbx>
                                  <w:txbxContent>
                                    <w:p w14:paraId="2281D079" w14:textId="77777777" w:rsidR="008968B3" w:rsidRDefault="008968B3" w:rsidP="008300F2">
                                      <w:pPr>
                                        <w:rPr>
                                          <w:rFonts w:eastAsia="Times New Roman"/>
                                        </w:rPr>
                                      </w:pPr>
                                    </w:p>
                                  </w:txbxContent>
                                </wps:txbx>
                                <wps:bodyPr rtlCol="0" anchor="ctr"/>
                              </wps:wsp>
                            </wpg:grpSp>
                            <wpg:grpSp>
                              <wpg:cNvPr id="401" name="Group 401"/>
                              <wpg:cNvGrpSpPr/>
                              <wpg:grpSpPr>
                                <a:xfrm>
                                  <a:off x="5300430" y="0"/>
                                  <a:ext cx="76976" cy="2916167"/>
                                  <a:chOff x="5300430" y="0"/>
                                  <a:chExt cx="76976" cy="2916167"/>
                                </a:xfrm>
                              </wpg:grpSpPr>
                              <wps:wsp>
                                <wps:cNvPr id="402" name="Rectangle 402"/>
                                <wps:cNvSpPr/>
                                <wps:spPr>
                                  <a:xfrm>
                                    <a:off x="5300430" y="0"/>
                                    <a:ext cx="76975" cy="177123"/>
                                  </a:xfrm>
                                  <a:prstGeom prst="rect">
                                    <a:avLst/>
                                  </a:prstGeom>
                                  <a:solidFill>
                                    <a:srgbClr val="008000"/>
                                  </a:solidFill>
                                  <a:ln w="9525" cap="flat" cmpd="sng" algn="ctr">
                                    <a:solidFill>
                                      <a:srgbClr val="008000"/>
                                    </a:solidFill>
                                    <a:prstDash val="solid"/>
                                  </a:ln>
                                  <a:effectLst/>
                                </wps:spPr>
                                <wps:txbx>
                                  <w:txbxContent>
                                    <w:p w14:paraId="2742E6CF" w14:textId="77777777" w:rsidR="008968B3" w:rsidRDefault="008968B3" w:rsidP="008300F2">
                                      <w:pPr>
                                        <w:rPr>
                                          <w:rFonts w:eastAsia="Times New Roman"/>
                                        </w:rPr>
                                      </w:pPr>
                                    </w:p>
                                  </w:txbxContent>
                                </wps:txbx>
                                <wps:bodyPr rtlCol="0" anchor="ctr"/>
                              </wps:wsp>
                              <wps:wsp>
                                <wps:cNvPr id="403" name="Rectangle 403"/>
                                <wps:cNvSpPr/>
                                <wps:spPr>
                                  <a:xfrm>
                                    <a:off x="5300430" y="391292"/>
                                    <a:ext cx="76975" cy="177123"/>
                                  </a:xfrm>
                                  <a:prstGeom prst="rect">
                                    <a:avLst/>
                                  </a:prstGeom>
                                  <a:solidFill>
                                    <a:srgbClr val="008000"/>
                                  </a:solidFill>
                                  <a:ln w="9525" cap="flat" cmpd="sng" algn="ctr">
                                    <a:solidFill>
                                      <a:srgbClr val="008000"/>
                                    </a:solidFill>
                                    <a:prstDash val="solid"/>
                                  </a:ln>
                                  <a:effectLst/>
                                </wps:spPr>
                                <wps:txbx>
                                  <w:txbxContent>
                                    <w:p w14:paraId="4B818BEE" w14:textId="77777777" w:rsidR="008968B3" w:rsidRDefault="008968B3" w:rsidP="008300F2">
                                      <w:pPr>
                                        <w:rPr>
                                          <w:rFonts w:eastAsia="Times New Roman"/>
                                        </w:rPr>
                                      </w:pPr>
                                    </w:p>
                                  </w:txbxContent>
                                </wps:txbx>
                                <wps:bodyPr rtlCol="0" anchor="ctr"/>
                              </wps:wsp>
                              <wps:wsp>
                                <wps:cNvPr id="404" name="Rectangle 404"/>
                                <wps:cNvSpPr/>
                                <wps:spPr>
                                  <a:xfrm>
                                    <a:off x="5300430" y="782584"/>
                                    <a:ext cx="76975" cy="177123"/>
                                  </a:xfrm>
                                  <a:prstGeom prst="rect">
                                    <a:avLst/>
                                  </a:prstGeom>
                                  <a:solidFill>
                                    <a:srgbClr val="FF0000"/>
                                  </a:solidFill>
                                  <a:ln w="9525" cap="flat" cmpd="sng" algn="ctr">
                                    <a:solidFill>
                                      <a:srgbClr val="FF0000"/>
                                    </a:solidFill>
                                    <a:prstDash val="solid"/>
                                  </a:ln>
                                  <a:effectLst/>
                                </wps:spPr>
                                <wps:txbx>
                                  <w:txbxContent>
                                    <w:p w14:paraId="502CB813" w14:textId="77777777" w:rsidR="008968B3" w:rsidRDefault="008968B3" w:rsidP="008300F2">
                                      <w:pPr>
                                        <w:rPr>
                                          <w:rFonts w:eastAsia="Times New Roman"/>
                                        </w:rPr>
                                      </w:pPr>
                                    </w:p>
                                  </w:txbxContent>
                                </wps:txbx>
                                <wps:bodyPr rtlCol="0" anchor="ctr"/>
                              </wps:wsp>
                              <wps:wsp>
                                <wps:cNvPr id="405" name="Rectangle 405"/>
                                <wps:cNvSpPr/>
                                <wps:spPr>
                                  <a:xfrm>
                                    <a:off x="5300430" y="1173877"/>
                                    <a:ext cx="76976" cy="177122"/>
                                  </a:xfrm>
                                  <a:prstGeom prst="rect">
                                    <a:avLst/>
                                  </a:prstGeom>
                                  <a:solidFill>
                                    <a:srgbClr val="FF0000"/>
                                  </a:solidFill>
                                  <a:ln w="9525" cap="flat" cmpd="sng" algn="ctr">
                                    <a:solidFill>
                                      <a:srgbClr val="FF0000"/>
                                    </a:solidFill>
                                    <a:prstDash val="solid"/>
                                  </a:ln>
                                  <a:effectLst/>
                                </wps:spPr>
                                <wps:txbx>
                                  <w:txbxContent>
                                    <w:p w14:paraId="061D4B97" w14:textId="77777777" w:rsidR="008968B3" w:rsidRDefault="008968B3" w:rsidP="008300F2">
                                      <w:pPr>
                                        <w:rPr>
                                          <w:rFonts w:eastAsia="Times New Roman"/>
                                        </w:rPr>
                                      </w:pPr>
                                    </w:p>
                                  </w:txbxContent>
                                </wps:txbx>
                                <wps:bodyPr rtlCol="0" anchor="ctr"/>
                              </wps:wsp>
                              <wps:wsp>
                                <wps:cNvPr id="406" name="Rectangle 406"/>
                                <wps:cNvSpPr/>
                                <wps:spPr>
                                  <a:xfrm>
                                    <a:off x="5300430" y="1565168"/>
                                    <a:ext cx="76975" cy="177123"/>
                                  </a:xfrm>
                                  <a:prstGeom prst="rect">
                                    <a:avLst/>
                                  </a:prstGeom>
                                  <a:solidFill>
                                    <a:srgbClr val="008000"/>
                                  </a:solidFill>
                                  <a:ln w="9525" cap="flat" cmpd="sng" algn="ctr">
                                    <a:solidFill>
                                      <a:srgbClr val="008000"/>
                                    </a:solidFill>
                                    <a:prstDash val="solid"/>
                                  </a:ln>
                                  <a:effectLst/>
                                </wps:spPr>
                                <wps:txbx>
                                  <w:txbxContent>
                                    <w:p w14:paraId="1A949539" w14:textId="77777777" w:rsidR="008968B3" w:rsidRDefault="008968B3" w:rsidP="008300F2">
                                      <w:pPr>
                                        <w:rPr>
                                          <w:rFonts w:eastAsia="Times New Roman"/>
                                        </w:rPr>
                                      </w:pPr>
                                    </w:p>
                                  </w:txbxContent>
                                </wps:txbx>
                                <wps:bodyPr rtlCol="0" anchor="ctr"/>
                              </wps:wsp>
                              <wps:wsp>
                                <wps:cNvPr id="407" name="Rectangle 407"/>
                                <wps:cNvSpPr/>
                                <wps:spPr>
                                  <a:xfrm>
                                    <a:off x="5300430" y="1956460"/>
                                    <a:ext cx="76975" cy="177123"/>
                                  </a:xfrm>
                                  <a:prstGeom prst="rect">
                                    <a:avLst/>
                                  </a:prstGeom>
                                  <a:solidFill>
                                    <a:srgbClr val="FF0000"/>
                                  </a:solidFill>
                                  <a:ln w="9525" cap="flat" cmpd="sng" algn="ctr">
                                    <a:solidFill>
                                      <a:srgbClr val="FF0000"/>
                                    </a:solidFill>
                                    <a:prstDash val="solid"/>
                                  </a:ln>
                                  <a:effectLst/>
                                </wps:spPr>
                                <wps:txbx>
                                  <w:txbxContent>
                                    <w:p w14:paraId="556CD6F3" w14:textId="77777777" w:rsidR="008968B3" w:rsidRDefault="008968B3" w:rsidP="008300F2">
                                      <w:pPr>
                                        <w:rPr>
                                          <w:rFonts w:eastAsia="Times New Roman"/>
                                        </w:rPr>
                                      </w:pPr>
                                    </w:p>
                                  </w:txbxContent>
                                </wps:txbx>
                                <wps:bodyPr rtlCol="0" anchor="ctr"/>
                              </wps:wsp>
                              <wps:wsp>
                                <wps:cNvPr id="408" name="Rectangle 408"/>
                                <wps:cNvSpPr/>
                                <wps:spPr>
                                  <a:xfrm>
                                    <a:off x="5300430" y="2347752"/>
                                    <a:ext cx="76975" cy="177123"/>
                                  </a:xfrm>
                                  <a:prstGeom prst="rect">
                                    <a:avLst/>
                                  </a:prstGeom>
                                  <a:solidFill>
                                    <a:srgbClr val="008000"/>
                                  </a:solidFill>
                                  <a:ln w="9525" cap="flat" cmpd="sng" algn="ctr">
                                    <a:solidFill>
                                      <a:srgbClr val="008000"/>
                                    </a:solidFill>
                                    <a:prstDash val="solid"/>
                                  </a:ln>
                                  <a:effectLst/>
                                </wps:spPr>
                                <wps:txbx>
                                  <w:txbxContent>
                                    <w:p w14:paraId="666F1D4E" w14:textId="77777777" w:rsidR="008968B3" w:rsidRDefault="008968B3" w:rsidP="008300F2">
                                      <w:pPr>
                                        <w:rPr>
                                          <w:rFonts w:eastAsia="Times New Roman"/>
                                        </w:rPr>
                                      </w:pPr>
                                    </w:p>
                                  </w:txbxContent>
                                </wps:txbx>
                                <wps:bodyPr rtlCol="0" anchor="ctr"/>
                              </wps:wsp>
                              <wps:wsp>
                                <wps:cNvPr id="409" name="Rectangle 409"/>
                                <wps:cNvSpPr/>
                                <wps:spPr>
                                  <a:xfrm>
                                    <a:off x="5300430" y="2739044"/>
                                    <a:ext cx="76975" cy="177123"/>
                                  </a:xfrm>
                                  <a:prstGeom prst="rect">
                                    <a:avLst/>
                                  </a:prstGeom>
                                  <a:solidFill>
                                    <a:srgbClr val="FF0000"/>
                                  </a:solidFill>
                                  <a:ln w="9525" cap="flat" cmpd="sng" algn="ctr">
                                    <a:solidFill>
                                      <a:srgbClr val="FF0000"/>
                                    </a:solidFill>
                                    <a:prstDash val="solid"/>
                                  </a:ln>
                                  <a:effectLst/>
                                </wps:spPr>
                                <wps:txbx>
                                  <w:txbxContent>
                                    <w:p w14:paraId="325F5D28" w14:textId="77777777" w:rsidR="008968B3" w:rsidRDefault="008968B3" w:rsidP="008300F2">
                                      <w:pPr>
                                        <w:rPr>
                                          <w:rFonts w:eastAsia="Times New Roman"/>
                                        </w:rPr>
                                      </w:pPr>
                                    </w:p>
                                  </w:txbxContent>
                                </wps:txbx>
                                <wps:bodyPr rtlCol="0" anchor="ctr"/>
                              </wps:wsp>
                            </wpg:grpSp>
                            <wpg:grpSp>
                              <wpg:cNvPr id="410" name="Group 410"/>
                              <wpg:cNvGrpSpPr/>
                              <wpg:grpSpPr>
                                <a:xfrm>
                                  <a:off x="5603535" y="0"/>
                                  <a:ext cx="177123" cy="2916167"/>
                                  <a:chOff x="5603535" y="0"/>
                                  <a:chExt cx="177123" cy="2916167"/>
                                </a:xfrm>
                              </wpg:grpSpPr>
                              <wps:wsp>
                                <wps:cNvPr id="411" name="Rectangle 411"/>
                                <wps:cNvSpPr/>
                                <wps:spPr>
                                  <a:xfrm>
                                    <a:off x="5653609" y="0"/>
                                    <a:ext cx="76975" cy="177123"/>
                                  </a:xfrm>
                                  <a:prstGeom prst="rect">
                                    <a:avLst/>
                                  </a:prstGeom>
                                  <a:solidFill>
                                    <a:srgbClr val="FF0000"/>
                                  </a:solidFill>
                                  <a:ln w="9525" cap="flat" cmpd="sng" algn="ctr">
                                    <a:solidFill>
                                      <a:srgbClr val="FF0000"/>
                                    </a:solidFill>
                                    <a:prstDash val="solid"/>
                                  </a:ln>
                                  <a:effectLst/>
                                </wps:spPr>
                                <wps:txbx>
                                  <w:txbxContent>
                                    <w:p w14:paraId="11B26C09" w14:textId="77777777" w:rsidR="008968B3" w:rsidRDefault="008968B3" w:rsidP="008300F2">
                                      <w:pPr>
                                        <w:rPr>
                                          <w:rFonts w:eastAsia="Times New Roman"/>
                                        </w:rPr>
                                      </w:pPr>
                                    </w:p>
                                  </w:txbxContent>
                                </wps:txbx>
                                <wps:bodyPr rtlCol="0" anchor="ctr"/>
                              </wps:wsp>
                              <wps:wsp>
                                <wps:cNvPr id="412" name="Rectangle 412"/>
                                <wps:cNvSpPr/>
                                <wps:spPr>
                                  <a:xfrm rot="16200000">
                                    <a:off x="5653609" y="391292"/>
                                    <a:ext cx="76976" cy="177122"/>
                                  </a:xfrm>
                                  <a:prstGeom prst="rect">
                                    <a:avLst/>
                                  </a:prstGeom>
                                  <a:solidFill>
                                    <a:srgbClr val="008000"/>
                                  </a:solidFill>
                                  <a:ln w="9525" cap="flat" cmpd="sng" algn="ctr">
                                    <a:solidFill>
                                      <a:srgbClr val="008000"/>
                                    </a:solidFill>
                                    <a:prstDash val="solid"/>
                                  </a:ln>
                                  <a:effectLst/>
                                </wps:spPr>
                                <wps:txbx>
                                  <w:txbxContent>
                                    <w:p w14:paraId="397106F4" w14:textId="77777777" w:rsidR="008968B3" w:rsidRDefault="008968B3" w:rsidP="008300F2">
                                      <w:pPr>
                                        <w:rPr>
                                          <w:rFonts w:eastAsia="Times New Roman"/>
                                        </w:rPr>
                                      </w:pPr>
                                    </w:p>
                                  </w:txbxContent>
                                </wps:txbx>
                                <wps:bodyPr rtlCol="0" anchor="ctr"/>
                              </wps:wsp>
                              <wps:wsp>
                                <wps:cNvPr id="413" name="Rectangle 413"/>
                                <wps:cNvSpPr/>
                                <wps:spPr>
                                  <a:xfrm rot="16200000">
                                    <a:off x="5653609" y="782584"/>
                                    <a:ext cx="76976" cy="177123"/>
                                  </a:xfrm>
                                  <a:prstGeom prst="rect">
                                    <a:avLst/>
                                  </a:prstGeom>
                                  <a:solidFill>
                                    <a:srgbClr val="FF0000"/>
                                  </a:solidFill>
                                  <a:ln w="9525" cap="flat" cmpd="sng" algn="ctr">
                                    <a:solidFill>
                                      <a:srgbClr val="FF0000"/>
                                    </a:solidFill>
                                    <a:prstDash val="solid"/>
                                  </a:ln>
                                  <a:effectLst/>
                                </wps:spPr>
                                <wps:txbx>
                                  <w:txbxContent>
                                    <w:p w14:paraId="56AFBBB8" w14:textId="77777777" w:rsidR="008968B3" w:rsidRDefault="008968B3" w:rsidP="008300F2">
                                      <w:pPr>
                                        <w:rPr>
                                          <w:rFonts w:eastAsia="Times New Roman"/>
                                        </w:rPr>
                                      </w:pPr>
                                    </w:p>
                                  </w:txbxContent>
                                </wps:txbx>
                                <wps:bodyPr rtlCol="0" anchor="ctr"/>
                              </wps:wsp>
                              <wps:wsp>
                                <wps:cNvPr id="414" name="Rectangle 414"/>
                                <wps:cNvSpPr/>
                                <wps:spPr>
                                  <a:xfrm rot="16200000">
                                    <a:off x="5653609" y="1173877"/>
                                    <a:ext cx="76976" cy="177122"/>
                                  </a:xfrm>
                                  <a:prstGeom prst="rect">
                                    <a:avLst/>
                                  </a:prstGeom>
                                  <a:solidFill>
                                    <a:srgbClr val="008000"/>
                                  </a:solidFill>
                                  <a:ln w="9525" cap="flat" cmpd="sng" algn="ctr">
                                    <a:solidFill>
                                      <a:srgbClr val="008000"/>
                                    </a:solidFill>
                                    <a:prstDash val="solid"/>
                                  </a:ln>
                                  <a:effectLst/>
                                </wps:spPr>
                                <wps:txbx>
                                  <w:txbxContent>
                                    <w:p w14:paraId="49A528BB" w14:textId="77777777" w:rsidR="008968B3" w:rsidRDefault="008968B3" w:rsidP="008300F2">
                                      <w:pPr>
                                        <w:rPr>
                                          <w:rFonts w:eastAsia="Times New Roman"/>
                                        </w:rPr>
                                      </w:pPr>
                                    </w:p>
                                  </w:txbxContent>
                                </wps:txbx>
                                <wps:bodyPr rtlCol="0" anchor="ctr"/>
                              </wps:wsp>
                              <wps:wsp>
                                <wps:cNvPr id="415" name="Rectangle 415"/>
                                <wps:cNvSpPr/>
                                <wps:spPr>
                                  <a:xfrm>
                                    <a:off x="5653609" y="1565168"/>
                                    <a:ext cx="76975" cy="177123"/>
                                  </a:xfrm>
                                  <a:prstGeom prst="rect">
                                    <a:avLst/>
                                  </a:prstGeom>
                                  <a:solidFill>
                                    <a:srgbClr val="FF0000"/>
                                  </a:solidFill>
                                  <a:ln w="9525" cap="flat" cmpd="sng" algn="ctr">
                                    <a:solidFill>
                                      <a:srgbClr val="FF0000"/>
                                    </a:solidFill>
                                    <a:prstDash val="solid"/>
                                  </a:ln>
                                  <a:effectLst/>
                                </wps:spPr>
                                <wps:txbx>
                                  <w:txbxContent>
                                    <w:p w14:paraId="236EA74F" w14:textId="77777777" w:rsidR="008968B3" w:rsidRDefault="008968B3" w:rsidP="008300F2">
                                      <w:pPr>
                                        <w:rPr>
                                          <w:rFonts w:eastAsia="Times New Roman"/>
                                        </w:rPr>
                                      </w:pPr>
                                    </w:p>
                                  </w:txbxContent>
                                </wps:txbx>
                                <wps:bodyPr rtlCol="0" anchor="ctr"/>
                              </wps:wsp>
                              <wps:wsp>
                                <wps:cNvPr id="416" name="Rectangle 416"/>
                                <wps:cNvSpPr/>
                                <wps:spPr>
                                  <a:xfrm>
                                    <a:off x="5653609" y="1956460"/>
                                    <a:ext cx="76975" cy="177123"/>
                                  </a:xfrm>
                                  <a:prstGeom prst="rect">
                                    <a:avLst/>
                                  </a:prstGeom>
                                  <a:solidFill>
                                    <a:srgbClr val="008000"/>
                                  </a:solidFill>
                                  <a:ln w="9525" cap="flat" cmpd="sng" algn="ctr">
                                    <a:solidFill>
                                      <a:srgbClr val="008000"/>
                                    </a:solidFill>
                                    <a:prstDash val="solid"/>
                                  </a:ln>
                                  <a:effectLst/>
                                </wps:spPr>
                                <wps:txbx>
                                  <w:txbxContent>
                                    <w:p w14:paraId="38E7147F" w14:textId="77777777" w:rsidR="008968B3" w:rsidRDefault="008968B3" w:rsidP="008300F2">
                                      <w:pPr>
                                        <w:rPr>
                                          <w:rFonts w:eastAsia="Times New Roman"/>
                                        </w:rPr>
                                      </w:pPr>
                                    </w:p>
                                  </w:txbxContent>
                                </wps:txbx>
                                <wps:bodyPr rtlCol="0" anchor="ctr"/>
                              </wps:wsp>
                              <wps:wsp>
                                <wps:cNvPr id="417" name="Rectangle 417"/>
                                <wps:cNvSpPr/>
                                <wps:spPr>
                                  <a:xfrm>
                                    <a:off x="5653609" y="2347752"/>
                                    <a:ext cx="76975" cy="177123"/>
                                  </a:xfrm>
                                  <a:prstGeom prst="rect">
                                    <a:avLst/>
                                  </a:prstGeom>
                                  <a:solidFill>
                                    <a:srgbClr val="008000"/>
                                  </a:solidFill>
                                  <a:ln w="9525" cap="flat" cmpd="sng" algn="ctr">
                                    <a:solidFill>
                                      <a:srgbClr val="008000"/>
                                    </a:solidFill>
                                    <a:prstDash val="solid"/>
                                  </a:ln>
                                  <a:effectLst/>
                                </wps:spPr>
                                <wps:txbx>
                                  <w:txbxContent>
                                    <w:p w14:paraId="62BC0C5F" w14:textId="77777777" w:rsidR="008968B3" w:rsidRDefault="008968B3" w:rsidP="008300F2">
                                      <w:pPr>
                                        <w:rPr>
                                          <w:rFonts w:eastAsia="Times New Roman"/>
                                        </w:rPr>
                                      </w:pPr>
                                    </w:p>
                                  </w:txbxContent>
                                </wps:txbx>
                                <wps:bodyPr rtlCol="0" anchor="ctr"/>
                              </wps:wsp>
                              <wps:wsp>
                                <wps:cNvPr id="418" name="Rectangle 418"/>
                                <wps:cNvSpPr/>
                                <wps:spPr>
                                  <a:xfrm>
                                    <a:off x="5653609" y="2739044"/>
                                    <a:ext cx="76975" cy="177123"/>
                                  </a:xfrm>
                                  <a:prstGeom prst="rect">
                                    <a:avLst/>
                                  </a:prstGeom>
                                  <a:solidFill>
                                    <a:srgbClr val="008000"/>
                                  </a:solidFill>
                                  <a:ln w="9525" cap="flat" cmpd="sng" algn="ctr">
                                    <a:solidFill>
                                      <a:srgbClr val="008000"/>
                                    </a:solidFill>
                                    <a:prstDash val="solid"/>
                                  </a:ln>
                                  <a:effectLst/>
                                </wps:spPr>
                                <wps:txbx>
                                  <w:txbxContent>
                                    <w:p w14:paraId="4B938BE1" w14:textId="77777777" w:rsidR="008968B3" w:rsidRDefault="008968B3" w:rsidP="008300F2">
                                      <w:pPr>
                                        <w:rPr>
                                          <w:rFonts w:eastAsia="Times New Roman"/>
                                        </w:rPr>
                                      </w:pPr>
                                    </w:p>
                                  </w:txbxContent>
                                </wps:txbx>
                                <wps:bodyPr rtlCol="0" anchor="ctr"/>
                              </wps:wsp>
                            </wpg:grpSp>
                            <wpg:grpSp>
                              <wpg:cNvPr id="419" name="Group 419"/>
                              <wpg:cNvGrpSpPr/>
                              <wpg:grpSpPr>
                                <a:xfrm>
                                  <a:off x="5956714" y="0"/>
                                  <a:ext cx="177123" cy="2916167"/>
                                  <a:chOff x="5956714" y="0"/>
                                  <a:chExt cx="177123" cy="2916167"/>
                                </a:xfrm>
                              </wpg:grpSpPr>
                              <wps:wsp>
                                <wps:cNvPr id="420" name="Rectangle 420"/>
                                <wps:cNvSpPr/>
                                <wps:spPr>
                                  <a:xfrm>
                                    <a:off x="6006788" y="0"/>
                                    <a:ext cx="76975" cy="177123"/>
                                  </a:xfrm>
                                  <a:prstGeom prst="rect">
                                    <a:avLst/>
                                  </a:prstGeom>
                                  <a:solidFill>
                                    <a:srgbClr val="008000"/>
                                  </a:solidFill>
                                  <a:ln w="9525" cap="flat" cmpd="sng" algn="ctr">
                                    <a:solidFill>
                                      <a:srgbClr val="008000"/>
                                    </a:solidFill>
                                    <a:prstDash val="solid"/>
                                  </a:ln>
                                  <a:effectLst/>
                                </wps:spPr>
                                <wps:txbx>
                                  <w:txbxContent>
                                    <w:p w14:paraId="5E3E8D1C" w14:textId="77777777" w:rsidR="008968B3" w:rsidRDefault="008968B3" w:rsidP="008300F2">
                                      <w:pPr>
                                        <w:rPr>
                                          <w:rFonts w:eastAsia="Times New Roman"/>
                                        </w:rPr>
                                      </w:pPr>
                                    </w:p>
                                  </w:txbxContent>
                                </wps:txbx>
                                <wps:bodyPr rtlCol="0" anchor="ctr"/>
                              </wps:wsp>
                              <wps:wsp>
                                <wps:cNvPr id="421" name="Rectangle 421"/>
                                <wps:cNvSpPr/>
                                <wps:spPr>
                                  <a:xfrm rot="16200000">
                                    <a:off x="6006788" y="391292"/>
                                    <a:ext cx="76976" cy="177122"/>
                                  </a:xfrm>
                                  <a:prstGeom prst="rect">
                                    <a:avLst/>
                                  </a:prstGeom>
                                  <a:solidFill>
                                    <a:srgbClr val="FF0000"/>
                                  </a:solidFill>
                                  <a:ln w="9525" cap="flat" cmpd="sng" algn="ctr">
                                    <a:solidFill>
                                      <a:srgbClr val="FF0000"/>
                                    </a:solidFill>
                                    <a:prstDash val="solid"/>
                                  </a:ln>
                                  <a:effectLst/>
                                </wps:spPr>
                                <wps:txbx>
                                  <w:txbxContent>
                                    <w:p w14:paraId="588CD224" w14:textId="77777777" w:rsidR="008968B3" w:rsidRDefault="008968B3" w:rsidP="008300F2">
                                      <w:pPr>
                                        <w:rPr>
                                          <w:rFonts w:eastAsia="Times New Roman"/>
                                        </w:rPr>
                                      </w:pPr>
                                    </w:p>
                                  </w:txbxContent>
                                </wps:txbx>
                                <wps:bodyPr rtlCol="0" anchor="ctr"/>
                              </wps:wsp>
                              <wps:wsp>
                                <wps:cNvPr id="422" name="Rectangle 422"/>
                                <wps:cNvSpPr/>
                                <wps:spPr>
                                  <a:xfrm rot="16200000">
                                    <a:off x="6006788" y="782584"/>
                                    <a:ext cx="76976" cy="177123"/>
                                  </a:xfrm>
                                  <a:prstGeom prst="rect">
                                    <a:avLst/>
                                  </a:prstGeom>
                                  <a:solidFill>
                                    <a:srgbClr val="008000"/>
                                  </a:solidFill>
                                  <a:ln w="9525" cap="flat" cmpd="sng" algn="ctr">
                                    <a:solidFill>
                                      <a:srgbClr val="008000"/>
                                    </a:solidFill>
                                    <a:prstDash val="solid"/>
                                  </a:ln>
                                  <a:effectLst/>
                                </wps:spPr>
                                <wps:txbx>
                                  <w:txbxContent>
                                    <w:p w14:paraId="5182B256" w14:textId="77777777" w:rsidR="008968B3" w:rsidRDefault="008968B3" w:rsidP="008300F2">
                                      <w:pPr>
                                        <w:rPr>
                                          <w:rFonts w:eastAsia="Times New Roman"/>
                                        </w:rPr>
                                      </w:pPr>
                                    </w:p>
                                  </w:txbxContent>
                                </wps:txbx>
                                <wps:bodyPr rtlCol="0" anchor="ctr"/>
                              </wps:wsp>
                              <wps:wsp>
                                <wps:cNvPr id="423" name="Rectangle 423"/>
                                <wps:cNvSpPr/>
                                <wps:spPr>
                                  <a:xfrm rot="16200000">
                                    <a:off x="6006788" y="1173877"/>
                                    <a:ext cx="76976" cy="177122"/>
                                  </a:xfrm>
                                  <a:prstGeom prst="rect">
                                    <a:avLst/>
                                  </a:prstGeom>
                                  <a:solidFill>
                                    <a:srgbClr val="008000"/>
                                  </a:solidFill>
                                  <a:ln w="9525" cap="flat" cmpd="sng" algn="ctr">
                                    <a:solidFill>
                                      <a:srgbClr val="008000"/>
                                    </a:solidFill>
                                    <a:prstDash val="solid"/>
                                  </a:ln>
                                  <a:effectLst/>
                                </wps:spPr>
                                <wps:txbx>
                                  <w:txbxContent>
                                    <w:p w14:paraId="10DB5E2A" w14:textId="77777777" w:rsidR="008968B3" w:rsidRDefault="008968B3" w:rsidP="008300F2">
                                      <w:pPr>
                                        <w:rPr>
                                          <w:rFonts w:eastAsia="Times New Roman"/>
                                        </w:rPr>
                                      </w:pPr>
                                    </w:p>
                                  </w:txbxContent>
                                </wps:txbx>
                                <wps:bodyPr rtlCol="0" anchor="ctr"/>
                              </wps:wsp>
                              <wps:wsp>
                                <wps:cNvPr id="424" name="Rectangle 424"/>
                                <wps:cNvSpPr/>
                                <wps:spPr>
                                  <a:xfrm>
                                    <a:off x="6006788" y="1565168"/>
                                    <a:ext cx="76975" cy="177123"/>
                                  </a:xfrm>
                                  <a:prstGeom prst="rect">
                                    <a:avLst/>
                                  </a:prstGeom>
                                  <a:solidFill>
                                    <a:srgbClr val="008000"/>
                                  </a:solidFill>
                                  <a:ln w="9525" cap="flat" cmpd="sng" algn="ctr">
                                    <a:solidFill>
                                      <a:srgbClr val="008000"/>
                                    </a:solidFill>
                                    <a:prstDash val="solid"/>
                                  </a:ln>
                                  <a:effectLst/>
                                </wps:spPr>
                                <wps:txbx>
                                  <w:txbxContent>
                                    <w:p w14:paraId="1890AD80" w14:textId="77777777" w:rsidR="008968B3" w:rsidRDefault="008968B3" w:rsidP="008300F2">
                                      <w:pPr>
                                        <w:rPr>
                                          <w:rFonts w:eastAsia="Times New Roman"/>
                                        </w:rPr>
                                      </w:pPr>
                                    </w:p>
                                  </w:txbxContent>
                                </wps:txbx>
                                <wps:bodyPr rtlCol="0" anchor="ctr"/>
                              </wps:wsp>
                              <wps:wsp>
                                <wps:cNvPr id="425" name="Rectangle 425"/>
                                <wps:cNvSpPr/>
                                <wps:spPr>
                                  <a:xfrm>
                                    <a:off x="6006789" y="1956459"/>
                                    <a:ext cx="76975" cy="177124"/>
                                  </a:xfrm>
                                  <a:prstGeom prst="rect">
                                    <a:avLst/>
                                  </a:prstGeom>
                                  <a:solidFill>
                                    <a:srgbClr val="FF0000"/>
                                  </a:solidFill>
                                  <a:ln w="9525" cap="flat" cmpd="sng" algn="ctr">
                                    <a:solidFill>
                                      <a:srgbClr val="FF0000"/>
                                    </a:solidFill>
                                    <a:prstDash val="solid"/>
                                  </a:ln>
                                  <a:effectLst/>
                                </wps:spPr>
                                <wps:txbx>
                                  <w:txbxContent>
                                    <w:p w14:paraId="617D2C73" w14:textId="77777777" w:rsidR="008968B3" w:rsidRDefault="008968B3" w:rsidP="008300F2">
                                      <w:pPr>
                                        <w:rPr>
                                          <w:rFonts w:eastAsia="Times New Roman"/>
                                        </w:rPr>
                                      </w:pPr>
                                    </w:p>
                                  </w:txbxContent>
                                </wps:txbx>
                                <wps:bodyPr rtlCol="0" anchor="ctr"/>
                              </wps:wsp>
                              <wps:wsp>
                                <wps:cNvPr id="426" name="Rectangle 426"/>
                                <wps:cNvSpPr/>
                                <wps:spPr>
                                  <a:xfrm>
                                    <a:off x="6006788" y="2347752"/>
                                    <a:ext cx="76975" cy="177123"/>
                                  </a:xfrm>
                                  <a:prstGeom prst="rect">
                                    <a:avLst/>
                                  </a:prstGeom>
                                  <a:solidFill>
                                    <a:srgbClr val="FF0000"/>
                                  </a:solidFill>
                                  <a:ln w="9525" cap="flat" cmpd="sng" algn="ctr">
                                    <a:solidFill>
                                      <a:srgbClr val="FF0000"/>
                                    </a:solidFill>
                                    <a:prstDash val="solid"/>
                                  </a:ln>
                                  <a:effectLst/>
                                </wps:spPr>
                                <wps:txbx>
                                  <w:txbxContent>
                                    <w:p w14:paraId="393DC622" w14:textId="77777777" w:rsidR="008968B3" w:rsidRDefault="008968B3" w:rsidP="008300F2">
                                      <w:pPr>
                                        <w:rPr>
                                          <w:rFonts w:eastAsia="Times New Roman"/>
                                        </w:rPr>
                                      </w:pPr>
                                    </w:p>
                                  </w:txbxContent>
                                </wps:txbx>
                                <wps:bodyPr rtlCol="0" anchor="ctr"/>
                              </wps:wsp>
                              <wps:wsp>
                                <wps:cNvPr id="427" name="Rectangle 427"/>
                                <wps:cNvSpPr/>
                                <wps:spPr>
                                  <a:xfrm>
                                    <a:off x="6006788" y="2739044"/>
                                    <a:ext cx="76975" cy="177123"/>
                                  </a:xfrm>
                                  <a:prstGeom prst="rect">
                                    <a:avLst/>
                                  </a:prstGeom>
                                  <a:solidFill>
                                    <a:srgbClr val="008000"/>
                                  </a:solidFill>
                                  <a:ln w="9525" cap="flat" cmpd="sng" algn="ctr">
                                    <a:solidFill>
                                      <a:srgbClr val="008000"/>
                                    </a:solidFill>
                                    <a:prstDash val="solid"/>
                                  </a:ln>
                                  <a:effectLst/>
                                </wps:spPr>
                                <wps:txbx>
                                  <w:txbxContent>
                                    <w:p w14:paraId="5FBAFA6A" w14:textId="77777777" w:rsidR="008968B3" w:rsidRDefault="008968B3" w:rsidP="008300F2">
                                      <w:pPr>
                                        <w:rPr>
                                          <w:rFonts w:eastAsia="Times New Roman"/>
                                        </w:rPr>
                                      </w:pPr>
                                    </w:p>
                                  </w:txbxContent>
                                </wps:txbx>
                                <wps:bodyPr rtlCol="0" anchor="ctr"/>
                              </wps:wsp>
                            </wpg:grpSp>
                            <wpg:grpSp>
                              <wpg:cNvPr id="428" name="Group 428"/>
                              <wpg:cNvGrpSpPr/>
                              <wpg:grpSpPr>
                                <a:xfrm>
                                  <a:off x="6309893" y="0"/>
                                  <a:ext cx="177123" cy="2916167"/>
                                  <a:chOff x="6309893" y="0"/>
                                  <a:chExt cx="177123" cy="2916167"/>
                                </a:xfrm>
                              </wpg:grpSpPr>
                              <wps:wsp>
                                <wps:cNvPr id="429" name="Rectangle 429"/>
                                <wps:cNvSpPr/>
                                <wps:spPr>
                                  <a:xfrm>
                                    <a:off x="6359967" y="0"/>
                                    <a:ext cx="76975" cy="177123"/>
                                  </a:xfrm>
                                  <a:prstGeom prst="rect">
                                    <a:avLst/>
                                  </a:prstGeom>
                                  <a:solidFill>
                                    <a:srgbClr val="008000"/>
                                  </a:solidFill>
                                  <a:ln w="9525" cap="flat" cmpd="sng" algn="ctr">
                                    <a:solidFill>
                                      <a:srgbClr val="008000"/>
                                    </a:solidFill>
                                    <a:prstDash val="solid"/>
                                  </a:ln>
                                  <a:effectLst/>
                                </wps:spPr>
                                <wps:txbx>
                                  <w:txbxContent>
                                    <w:p w14:paraId="732BD9FE" w14:textId="77777777" w:rsidR="008968B3" w:rsidRDefault="008968B3" w:rsidP="008300F2">
                                      <w:pPr>
                                        <w:rPr>
                                          <w:rFonts w:eastAsia="Times New Roman"/>
                                        </w:rPr>
                                      </w:pPr>
                                    </w:p>
                                  </w:txbxContent>
                                </wps:txbx>
                                <wps:bodyPr rtlCol="0" anchor="ctr"/>
                              </wps:wsp>
                              <wps:wsp>
                                <wps:cNvPr id="430" name="Rectangle 430"/>
                                <wps:cNvSpPr/>
                                <wps:spPr>
                                  <a:xfrm rot="16200000">
                                    <a:off x="6359967" y="391292"/>
                                    <a:ext cx="76976" cy="177122"/>
                                  </a:xfrm>
                                  <a:prstGeom prst="rect">
                                    <a:avLst/>
                                  </a:prstGeom>
                                  <a:solidFill>
                                    <a:srgbClr val="FF0000"/>
                                  </a:solidFill>
                                  <a:ln w="9525" cap="flat" cmpd="sng" algn="ctr">
                                    <a:solidFill>
                                      <a:srgbClr val="FF0000"/>
                                    </a:solidFill>
                                    <a:prstDash val="solid"/>
                                  </a:ln>
                                  <a:effectLst/>
                                </wps:spPr>
                                <wps:txbx>
                                  <w:txbxContent>
                                    <w:p w14:paraId="42B741A0" w14:textId="77777777" w:rsidR="008968B3" w:rsidRDefault="008968B3" w:rsidP="008300F2">
                                      <w:pPr>
                                        <w:rPr>
                                          <w:rFonts w:eastAsia="Times New Roman"/>
                                        </w:rPr>
                                      </w:pPr>
                                    </w:p>
                                  </w:txbxContent>
                                </wps:txbx>
                                <wps:bodyPr rtlCol="0" anchor="ctr"/>
                              </wps:wsp>
                              <wps:wsp>
                                <wps:cNvPr id="431" name="Rectangle 431"/>
                                <wps:cNvSpPr/>
                                <wps:spPr>
                                  <a:xfrm rot="16200000">
                                    <a:off x="6359967" y="782584"/>
                                    <a:ext cx="76976" cy="177123"/>
                                  </a:xfrm>
                                  <a:prstGeom prst="rect">
                                    <a:avLst/>
                                  </a:prstGeom>
                                  <a:solidFill>
                                    <a:srgbClr val="008000"/>
                                  </a:solidFill>
                                  <a:ln w="9525" cap="flat" cmpd="sng" algn="ctr">
                                    <a:solidFill>
                                      <a:srgbClr val="008000"/>
                                    </a:solidFill>
                                    <a:prstDash val="solid"/>
                                  </a:ln>
                                  <a:effectLst/>
                                </wps:spPr>
                                <wps:txbx>
                                  <w:txbxContent>
                                    <w:p w14:paraId="198D135F" w14:textId="77777777" w:rsidR="008968B3" w:rsidRDefault="008968B3" w:rsidP="008300F2">
                                      <w:pPr>
                                        <w:rPr>
                                          <w:rFonts w:eastAsia="Times New Roman"/>
                                        </w:rPr>
                                      </w:pPr>
                                    </w:p>
                                  </w:txbxContent>
                                </wps:txbx>
                                <wps:bodyPr rtlCol="0" anchor="ctr"/>
                              </wps:wsp>
                              <wps:wsp>
                                <wps:cNvPr id="432" name="Rectangle 432"/>
                                <wps:cNvSpPr/>
                                <wps:spPr>
                                  <a:xfrm rot="16200000">
                                    <a:off x="6359967" y="1173877"/>
                                    <a:ext cx="76976" cy="177123"/>
                                  </a:xfrm>
                                  <a:prstGeom prst="rect">
                                    <a:avLst/>
                                  </a:prstGeom>
                                  <a:solidFill>
                                    <a:srgbClr val="FF0000"/>
                                  </a:solidFill>
                                  <a:ln w="9525" cap="flat" cmpd="sng" algn="ctr">
                                    <a:solidFill>
                                      <a:srgbClr val="FF0000"/>
                                    </a:solidFill>
                                    <a:prstDash val="solid"/>
                                  </a:ln>
                                  <a:effectLst/>
                                </wps:spPr>
                                <wps:txbx>
                                  <w:txbxContent>
                                    <w:p w14:paraId="5AA49286" w14:textId="77777777" w:rsidR="008968B3" w:rsidRDefault="008968B3" w:rsidP="008300F2">
                                      <w:pPr>
                                        <w:rPr>
                                          <w:rFonts w:eastAsia="Times New Roman"/>
                                        </w:rPr>
                                      </w:pPr>
                                    </w:p>
                                  </w:txbxContent>
                                </wps:txbx>
                                <wps:bodyPr rtlCol="0" anchor="ctr"/>
                              </wps:wsp>
                              <wps:wsp>
                                <wps:cNvPr id="433" name="Rectangle 433"/>
                                <wps:cNvSpPr/>
                                <wps:spPr>
                                  <a:xfrm>
                                    <a:off x="6359967" y="1565168"/>
                                    <a:ext cx="76975" cy="177123"/>
                                  </a:xfrm>
                                  <a:prstGeom prst="rect">
                                    <a:avLst/>
                                  </a:prstGeom>
                                  <a:solidFill>
                                    <a:srgbClr val="008000"/>
                                  </a:solidFill>
                                  <a:ln w="9525" cap="flat" cmpd="sng" algn="ctr">
                                    <a:solidFill>
                                      <a:srgbClr val="008000"/>
                                    </a:solidFill>
                                    <a:prstDash val="solid"/>
                                  </a:ln>
                                  <a:effectLst/>
                                </wps:spPr>
                                <wps:txbx>
                                  <w:txbxContent>
                                    <w:p w14:paraId="7590B3C6" w14:textId="77777777" w:rsidR="008968B3" w:rsidRDefault="008968B3" w:rsidP="008300F2">
                                      <w:pPr>
                                        <w:rPr>
                                          <w:rFonts w:eastAsia="Times New Roman"/>
                                        </w:rPr>
                                      </w:pPr>
                                    </w:p>
                                  </w:txbxContent>
                                </wps:txbx>
                                <wps:bodyPr rtlCol="0" anchor="ctr"/>
                              </wps:wsp>
                              <wps:wsp>
                                <wps:cNvPr id="434" name="Rectangle 434"/>
                                <wps:cNvSpPr/>
                                <wps:spPr>
                                  <a:xfrm>
                                    <a:off x="6359967" y="1956460"/>
                                    <a:ext cx="76975" cy="177123"/>
                                  </a:xfrm>
                                  <a:prstGeom prst="rect">
                                    <a:avLst/>
                                  </a:prstGeom>
                                  <a:solidFill>
                                    <a:srgbClr val="FF0000"/>
                                  </a:solidFill>
                                  <a:ln w="9525" cap="flat" cmpd="sng" algn="ctr">
                                    <a:solidFill>
                                      <a:srgbClr val="FF0000"/>
                                    </a:solidFill>
                                    <a:prstDash val="solid"/>
                                  </a:ln>
                                  <a:effectLst/>
                                </wps:spPr>
                                <wps:txbx>
                                  <w:txbxContent>
                                    <w:p w14:paraId="7E5F76C9" w14:textId="77777777" w:rsidR="008968B3" w:rsidRDefault="008968B3" w:rsidP="008300F2">
                                      <w:pPr>
                                        <w:rPr>
                                          <w:rFonts w:eastAsia="Times New Roman"/>
                                        </w:rPr>
                                      </w:pPr>
                                    </w:p>
                                  </w:txbxContent>
                                </wps:txbx>
                                <wps:bodyPr rtlCol="0" anchor="ctr"/>
                              </wps:wsp>
                              <wps:wsp>
                                <wps:cNvPr id="435" name="Rectangle 435"/>
                                <wps:cNvSpPr/>
                                <wps:spPr>
                                  <a:xfrm>
                                    <a:off x="6359967" y="2347752"/>
                                    <a:ext cx="76975" cy="177123"/>
                                  </a:xfrm>
                                  <a:prstGeom prst="rect">
                                    <a:avLst/>
                                  </a:prstGeom>
                                  <a:solidFill>
                                    <a:srgbClr val="008000"/>
                                  </a:solidFill>
                                  <a:ln w="9525" cap="flat" cmpd="sng" algn="ctr">
                                    <a:solidFill>
                                      <a:srgbClr val="008000"/>
                                    </a:solidFill>
                                    <a:prstDash val="solid"/>
                                  </a:ln>
                                  <a:effectLst/>
                                </wps:spPr>
                                <wps:txbx>
                                  <w:txbxContent>
                                    <w:p w14:paraId="1CD2EC63" w14:textId="77777777" w:rsidR="008968B3" w:rsidRDefault="008968B3" w:rsidP="008300F2">
                                      <w:pPr>
                                        <w:rPr>
                                          <w:rFonts w:eastAsia="Times New Roman"/>
                                        </w:rPr>
                                      </w:pPr>
                                    </w:p>
                                  </w:txbxContent>
                                </wps:txbx>
                                <wps:bodyPr rtlCol="0" anchor="ctr"/>
                              </wps:wsp>
                              <wps:wsp>
                                <wps:cNvPr id="436" name="Rectangle 436"/>
                                <wps:cNvSpPr/>
                                <wps:spPr>
                                  <a:xfrm>
                                    <a:off x="6359967" y="2739044"/>
                                    <a:ext cx="76975" cy="177123"/>
                                  </a:xfrm>
                                  <a:prstGeom prst="rect">
                                    <a:avLst/>
                                  </a:prstGeom>
                                  <a:solidFill>
                                    <a:srgbClr val="FF0000"/>
                                  </a:solidFill>
                                  <a:ln w="9525" cap="flat" cmpd="sng" algn="ctr">
                                    <a:solidFill>
                                      <a:srgbClr val="FF0000"/>
                                    </a:solidFill>
                                    <a:prstDash val="solid"/>
                                  </a:ln>
                                  <a:effectLst/>
                                </wps:spPr>
                                <wps:txbx>
                                  <w:txbxContent>
                                    <w:p w14:paraId="788DEEBF" w14:textId="77777777" w:rsidR="008968B3" w:rsidRDefault="008968B3" w:rsidP="008300F2">
                                      <w:pPr>
                                        <w:rPr>
                                          <w:rFonts w:eastAsia="Times New Roman"/>
                                        </w:rPr>
                                      </w:pPr>
                                    </w:p>
                                  </w:txbxContent>
                                </wps:txbx>
                                <wps:bodyPr rtlCol="0" anchor="ctr"/>
                              </wps:wsp>
                            </wpg:grpSp>
                            <wpg:grpSp>
                              <wpg:cNvPr id="437" name="Group 437"/>
                              <wpg:cNvGrpSpPr/>
                              <wpg:grpSpPr>
                                <a:xfrm>
                                  <a:off x="6713146" y="0"/>
                                  <a:ext cx="76975" cy="2916167"/>
                                  <a:chOff x="6713146" y="0"/>
                                  <a:chExt cx="76975" cy="2916167"/>
                                </a:xfrm>
                              </wpg:grpSpPr>
                              <wps:wsp>
                                <wps:cNvPr id="438" name="Rectangle 438"/>
                                <wps:cNvSpPr/>
                                <wps:spPr>
                                  <a:xfrm>
                                    <a:off x="6713146" y="0"/>
                                    <a:ext cx="76975" cy="177123"/>
                                  </a:xfrm>
                                  <a:prstGeom prst="rect">
                                    <a:avLst/>
                                  </a:prstGeom>
                                  <a:solidFill>
                                    <a:srgbClr val="FF0000"/>
                                  </a:solidFill>
                                  <a:ln w="9525" cap="flat" cmpd="sng" algn="ctr">
                                    <a:solidFill>
                                      <a:srgbClr val="FF0000"/>
                                    </a:solidFill>
                                    <a:prstDash val="solid"/>
                                  </a:ln>
                                  <a:effectLst/>
                                </wps:spPr>
                                <wps:txbx>
                                  <w:txbxContent>
                                    <w:p w14:paraId="263C1379" w14:textId="77777777" w:rsidR="008968B3" w:rsidRDefault="008968B3" w:rsidP="008300F2">
                                      <w:pPr>
                                        <w:rPr>
                                          <w:rFonts w:eastAsia="Times New Roman"/>
                                        </w:rPr>
                                      </w:pPr>
                                    </w:p>
                                  </w:txbxContent>
                                </wps:txbx>
                                <wps:bodyPr rtlCol="0" anchor="ctr"/>
                              </wps:wsp>
                              <wps:wsp>
                                <wps:cNvPr id="439" name="Rectangle 439"/>
                                <wps:cNvSpPr/>
                                <wps:spPr>
                                  <a:xfrm>
                                    <a:off x="6713146" y="391292"/>
                                    <a:ext cx="76975" cy="177123"/>
                                  </a:xfrm>
                                  <a:prstGeom prst="rect">
                                    <a:avLst/>
                                  </a:prstGeom>
                                  <a:solidFill>
                                    <a:srgbClr val="008000"/>
                                  </a:solidFill>
                                  <a:ln w="9525" cap="flat" cmpd="sng" algn="ctr">
                                    <a:solidFill>
                                      <a:srgbClr val="008000"/>
                                    </a:solidFill>
                                    <a:prstDash val="solid"/>
                                  </a:ln>
                                  <a:effectLst/>
                                </wps:spPr>
                                <wps:txbx>
                                  <w:txbxContent>
                                    <w:p w14:paraId="18231D57" w14:textId="77777777" w:rsidR="008968B3" w:rsidRDefault="008968B3" w:rsidP="008300F2">
                                      <w:pPr>
                                        <w:rPr>
                                          <w:rFonts w:eastAsia="Times New Roman"/>
                                        </w:rPr>
                                      </w:pPr>
                                    </w:p>
                                  </w:txbxContent>
                                </wps:txbx>
                                <wps:bodyPr rtlCol="0" anchor="ctr"/>
                              </wps:wsp>
                              <wps:wsp>
                                <wps:cNvPr id="440" name="Rectangle 440"/>
                                <wps:cNvSpPr/>
                                <wps:spPr>
                                  <a:xfrm>
                                    <a:off x="6713146" y="782584"/>
                                    <a:ext cx="76975" cy="177123"/>
                                  </a:xfrm>
                                  <a:prstGeom prst="rect">
                                    <a:avLst/>
                                  </a:prstGeom>
                                  <a:solidFill>
                                    <a:srgbClr val="008000"/>
                                  </a:solidFill>
                                  <a:ln w="9525" cap="flat" cmpd="sng" algn="ctr">
                                    <a:solidFill>
                                      <a:srgbClr val="008000"/>
                                    </a:solidFill>
                                    <a:prstDash val="solid"/>
                                  </a:ln>
                                  <a:effectLst/>
                                </wps:spPr>
                                <wps:txbx>
                                  <w:txbxContent>
                                    <w:p w14:paraId="4997981C" w14:textId="77777777" w:rsidR="008968B3" w:rsidRDefault="008968B3" w:rsidP="008300F2">
                                      <w:pPr>
                                        <w:rPr>
                                          <w:rFonts w:eastAsia="Times New Roman"/>
                                        </w:rPr>
                                      </w:pPr>
                                    </w:p>
                                  </w:txbxContent>
                                </wps:txbx>
                                <wps:bodyPr rtlCol="0" anchor="ctr"/>
                              </wps:wsp>
                              <wps:wsp>
                                <wps:cNvPr id="441" name="Rectangle 441"/>
                                <wps:cNvSpPr/>
                                <wps:spPr>
                                  <a:xfrm>
                                    <a:off x="6713146" y="1173876"/>
                                    <a:ext cx="76975" cy="177123"/>
                                  </a:xfrm>
                                  <a:prstGeom prst="rect">
                                    <a:avLst/>
                                  </a:prstGeom>
                                  <a:solidFill>
                                    <a:srgbClr val="008000"/>
                                  </a:solidFill>
                                  <a:ln w="9525" cap="flat" cmpd="sng" algn="ctr">
                                    <a:solidFill>
                                      <a:srgbClr val="008000"/>
                                    </a:solidFill>
                                    <a:prstDash val="solid"/>
                                  </a:ln>
                                  <a:effectLst/>
                                </wps:spPr>
                                <wps:txbx>
                                  <w:txbxContent>
                                    <w:p w14:paraId="1372F6B2" w14:textId="77777777" w:rsidR="008968B3" w:rsidRDefault="008968B3" w:rsidP="008300F2">
                                      <w:pPr>
                                        <w:rPr>
                                          <w:rFonts w:eastAsia="Times New Roman"/>
                                        </w:rPr>
                                      </w:pPr>
                                    </w:p>
                                  </w:txbxContent>
                                </wps:txbx>
                                <wps:bodyPr rtlCol="0" anchor="ctr"/>
                              </wps:wsp>
                              <wps:wsp>
                                <wps:cNvPr id="442" name="Rectangle 442"/>
                                <wps:cNvSpPr/>
                                <wps:spPr>
                                  <a:xfrm>
                                    <a:off x="6713146" y="1565168"/>
                                    <a:ext cx="76975" cy="177123"/>
                                  </a:xfrm>
                                  <a:prstGeom prst="rect">
                                    <a:avLst/>
                                  </a:prstGeom>
                                  <a:solidFill>
                                    <a:srgbClr val="008000"/>
                                  </a:solidFill>
                                  <a:ln w="9525" cap="flat" cmpd="sng" algn="ctr">
                                    <a:solidFill>
                                      <a:srgbClr val="008000"/>
                                    </a:solidFill>
                                    <a:prstDash val="solid"/>
                                  </a:ln>
                                  <a:effectLst/>
                                </wps:spPr>
                                <wps:txbx>
                                  <w:txbxContent>
                                    <w:p w14:paraId="010DEAE8" w14:textId="77777777" w:rsidR="008968B3" w:rsidRDefault="008968B3" w:rsidP="008300F2">
                                      <w:pPr>
                                        <w:rPr>
                                          <w:rFonts w:eastAsia="Times New Roman"/>
                                        </w:rPr>
                                      </w:pPr>
                                    </w:p>
                                  </w:txbxContent>
                                </wps:txbx>
                                <wps:bodyPr rtlCol="0" anchor="ctr"/>
                              </wps:wsp>
                              <wps:wsp>
                                <wps:cNvPr id="443" name="Rectangle 443"/>
                                <wps:cNvSpPr/>
                                <wps:spPr>
                                  <a:xfrm>
                                    <a:off x="6713146" y="1956460"/>
                                    <a:ext cx="76975" cy="177123"/>
                                  </a:xfrm>
                                  <a:prstGeom prst="rect">
                                    <a:avLst/>
                                  </a:prstGeom>
                                  <a:solidFill>
                                    <a:srgbClr val="008000"/>
                                  </a:solidFill>
                                  <a:ln w="9525" cap="flat" cmpd="sng" algn="ctr">
                                    <a:solidFill>
                                      <a:srgbClr val="008000"/>
                                    </a:solidFill>
                                    <a:prstDash val="solid"/>
                                  </a:ln>
                                  <a:effectLst/>
                                </wps:spPr>
                                <wps:txbx>
                                  <w:txbxContent>
                                    <w:p w14:paraId="37B24E49" w14:textId="77777777" w:rsidR="008968B3" w:rsidRDefault="008968B3" w:rsidP="008300F2">
                                      <w:pPr>
                                        <w:rPr>
                                          <w:rFonts w:eastAsia="Times New Roman"/>
                                        </w:rPr>
                                      </w:pPr>
                                    </w:p>
                                  </w:txbxContent>
                                </wps:txbx>
                                <wps:bodyPr rtlCol="0" anchor="ctr"/>
                              </wps:wsp>
                              <wps:wsp>
                                <wps:cNvPr id="444" name="Rectangle 444"/>
                                <wps:cNvSpPr/>
                                <wps:spPr>
                                  <a:xfrm>
                                    <a:off x="6713146" y="2347752"/>
                                    <a:ext cx="76975" cy="177123"/>
                                  </a:xfrm>
                                  <a:prstGeom prst="rect">
                                    <a:avLst/>
                                  </a:prstGeom>
                                  <a:solidFill>
                                    <a:srgbClr val="008000"/>
                                  </a:solidFill>
                                  <a:ln w="9525" cap="flat" cmpd="sng" algn="ctr">
                                    <a:solidFill>
                                      <a:srgbClr val="008000"/>
                                    </a:solidFill>
                                    <a:prstDash val="solid"/>
                                  </a:ln>
                                  <a:effectLst/>
                                </wps:spPr>
                                <wps:txbx>
                                  <w:txbxContent>
                                    <w:p w14:paraId="0CD5B99C" w14:textId="77777777" w:rsidR="008968B3" w:rsidRDefault="008968B3" w:rsidP="008300F2">
                                      <w:pPr>
                                        <w:rPr>
                                          <w:rFonts w:eastAsia="Times New Roman"/>
                                        </w:rPr>
                                      </w:pPr>
                                    </w:p>
                                  </w:txbxContent>
                                </wps:txbx>
                                <wps:bodyPr rtlCol="0" anchor="ctr"/>
                              </wps:wsp>
                              <wps:wsp>
                                <wps:cNvPr id="445" name="Rectangle 445"/>
                                <wps:cNvSpPr/>
                                <wps:spPr>
                                  <a:xfrm>
                                    <a:off x="6713146" y="2739044"/>
                                    <a:ext cx="76975" cy="177123"/>
                                  </a:xfrm>
                                  <a:prstGeom prst="rect">
                                    <a:avLst/>
                                  </a:prstGeom>
                                  <a:solidFill>
                                    <a:srgbClr val="FF0000"/>
                                  </a:solidFill>
                                  <a:ln w="9525" cap="flat" cmpd="sng" algn="ctr">
                                    <a:solidFill>
                                      <a:srgbClr val="FF0000"/>
                                    </a:solidFill>
                                    <a:prstDash val="solid"/>
                                  </a:ln>
                                  <a:effectLst/>
                                </wps:spPr>
                                <wps:txbx>
                                  <w:txbxContent>
                                    <w:p w14:paraId="398B65D1" w14:textId="77777777" w:rsidR="008968B3" w:rsidRDefault="008968B3" w:rsidP="008300F2">
                                      <w:pPr>
                                        <w:rPr>
                                          <w:rFonts w:eastAsia="Times New Roman"/>
                                        </w:rPr>
                                      </w:pPr>
                                    </w:p>
                                  </w:txbxContent>
                                </wps:txbx>
                                <wps:bodyPr rtlCol="0" anchor="ctr"/>
                              </wps:wsp>
                            </wpg:grpSp>
                          </wpg:grpSp>
                        </wpg:grpSp>
                        <wps:wsp>
                          <wps:cNvPr id="529" name="Text Box 529"/>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7CC60F6C" w14:textId="77777777" w:rsidR="008968B3" w:rsidRPr="00075165" w:rsidRDefault="008968B3" w:rsidP="008300F2">
                                <w:pPr>
                                  <w:rPr>
                                    <w:rFonts w:ascii="Helvetica" w:hAnsi="Helvetica"/>
                                    <w:sz w:val="32"/>
                                    <w:szCs w:val="32"/>
                                  </w:rPr>
                                </w:pPr>
                                <w:proofErr w:type="gramStart"/>
                                <w:r w:rsidRPr="00075165">
                                  <w:rPr>
                                    <w:rFonts w:ascii="Helvetica" w:hAnsi="Helvetica"/>
                                    <w:sz w:val="32"/>
                                    <w:szCs w:val="32"/>
                                  </w:rPr>
                                  <w:t>a</w:t>
                                </w:r>
                                <w:proofErr w:type="gramEnd"/>
                                <w:r w:rsidRPr="00075165">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0" name="Text Box 530"/>
                          <wps:cNvSpPr txBox="1"/>
                          <wps:spPr>
                            <a:xfrm>
                              <a:off x="194310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2A384098" w14:textId="77777777" w:rsidR="008968B3" w:rsidRPr="00075165" w:rsidRDefault="008968B3" w:rsidP="008300F2">
                                <w:pPr>
                                  <w:rPr>
                                    <w:rFonts w:ascii="Helvetica" w:hAnsi="Helvetica"/>
                                    <w:sz w:val="32"/>
                                    <w:szCs w:val="32"/>
                                  </w:rPr>
                                </w:pPr>
                                <w:proofErr w:type="gramStart"/>
                                <w:r>
                                  <w:rPr>
                                    <w:rFonts w:ascii="Helvetica" w:hAnsi="Helvetica"/>
                                    <w:sz w:val="32"/>
                                    <w:szCs w:val="32"/>
                                  </w:rPr>
                                  <w:t>b</w:t>
                                </w:r>
                                <w:proofErr w:type="gramEnd"/>
                                <w:r w:rsidRPr="00075165">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32" name="Text Box 532"/>
                        <wps:cNvSpPr txBox="1"/>
                        <wps:spPr>
                          <a:xfrm>
                            <a:off x="0" y="1600200"/>
                            <a:ext cx="5257800" cy="516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A1ADE9F" w14:textId="77777777" w:rsidR="008968B3" w:rsidRPr="00472598" w:rsidRDefault="008968B3" w:rsidP="008300F2">
                              <w:pPr>
                                <w:pStyle w:val="Caption"/>
                                <w:spacing w:line="360" w:lineRule="auto"/>
                                <w:rPr>
                                  <w:b w:val="0"/>
                                  <w:noProof/>
                                  <w:color w:val="auto"/>
                                </w:rPr>
                              </w:pPr>
                              <w:bookmarkStart w:id="28" w:name="_Ref262921183"/>
                              <w:r w:rsidRPr="00472598">
                                <w:rPr>
                                  <w:color w:val="auto"/>
                                </w:rPr>
                                <w:t xml:space="preserve">Figure </w:t>
                              </w:r>
                              <w:r w:rsidRPr="00472598">
                                <w:rPr>
                                  <w:color w:val="auto"/>
                                </w:rPr>
                                <w:fldChar w:fldCharType="begin"/>
                              </w:r>
                              <w:r w:rsidRPr="00472598">
                                <w:rPr>
                                  <w:color w:val="auto"/>
                                </w:rPr>
                                <w:instrText xml:space="preserve"> SEQ Figure \* ARABIC </w:instrText>
                              </w:r>
                              <w:r w:rsidRPr="00472598">
                                <w:rPr>
                                  <w:color w:val="auto"/>
                                </w:rPr>
                                <w:fldChar w:fldCharType="separate"/>
                              </w:r>
                              <w:r>
                                <w:rPr>
                                  <w:noProof/>
                                  <w:color w:val="auto"/>
                                </w:rPr>
                                <w:t>15</w:t>
                              </w:r>
                              <w:r w:rsidRPr="00472598">
                                <w:rPr>
                                  <w:color w:val="auto"/>
                                </w:rPr>
                                <w:fldChar w:fldCharType="end"/>
                              </w:r>
                              <w:bookmarkEnd w:id="28"/>
                              <w:r>
                                <w:rPr>
                                  <w:b w:val="0"/>
                                  <w:color w:val="auto"/>
                                </w:rPr>
                                <w:t xml:space="preserve"> R</w:t>
                              </w:r>
                              <w:r w:rsidRPr="00472598">
                                <w:rPr>
                                  <w:b w:val="0"/>
                                  <w:color w:val="auto"/>
                                </w:rPr>
                                <w:t>epresentation of stimuli in the (a) control condition and (b) camouflage condition</w:t>
                              </w:r>
                              <w:r>
                                <w:rPr>
                                  <w:b w:val="0"/>
                                  <w:color w:val="auto"/>
                                </w:rPr>
                                <w:t>, with targets defined by a difference in orientation</w:t>
                              </w:r>
                              <w:r w:rsidRPr="00472598">
                                <w:rPr>
                                  <w:b w:val="0"/>
                                  <w:color w:val="auto"/>
                                </w:rPr>
                                <w:t xml:space="preserve">.  Reproduced from Morgan, Adam and </w:t>
                              </w:r>
                              <w:proofErr w:type="spellStart"/>
                              <w:r w:rsidRPr="00472598">
                                <w:rPr>
                                  <w:b w:val="0"/>
                                  <w:color w:val="auto"/>
                                </w:rPr>
                                <w:t>Mollon</w:t>
                              </w:r>
                              <w:proofErr w:type="spellEnd"/>
                              <w:r>
                                <w:rPr>
                                  <w:b w:val="0"/>
                                  <w:color w:val="auto"/>
                                </w:rPr>
                                <w:t xml:space="preserve"> </w:t>
                              </w:r>
                              <w:r>
                                <w:rPr>
                                  <w:b w:val="0"/>
                                  <w:color w:val="auto"/>
                                </w:rPr>
                                <w:fldChar w:fldCharType="begin" w:fldLock="1"/>
                              </w:r>
                              <w:r>
                                <w:rPr>
                                  <w:b w:val="0"/>
                                  <w:color w:val="auto"/>
                                </w:rPr>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suppress-author" : 1, "uris" : [ "http://www.mendeley.com/documents/?uuid=9b9e73f4-8f31-4b0a-84cc-cf689ca374a7" ] } ], "mendeley" : { "previouslyFormattedCitation" : "(1992)" }, "properties" : { "noteIndex" : 0 }, "schema" : "https://github.com/citation-style-language/schema/raw/master/csl-citation.json" }</w:instrText>
                              </w:r>
                              <w:r>
                                <w:rPr>
                                  <w:b w:val="0"/>
                                  <w:color w:val="auto"/>
                                </w:rPr>
                                <w:fldChar w:fldCharType="separate"/>
                              </w:r>
                              <w:r w:rsidRPr="00472598">
                                <w:rPr>
                                  <w:b w:val="0"/>
                                  <w:noProof/>
                                  <w:color w:val="auto"/>
                                </w:rPr>
                                <w:t>(1992)</w:t>
                              </w:r>
                              <w:r>
                                <w:rPr>
                                  <w:b w:val="0"/>
                                  <w:color w:val="auto"/>
                                </w:rPr>
                                <w:fldChar w:fldCharType="end"/>
                              </w:r>
                              <w:r>
                                <w:rPr>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33" o:spid="_x0000_s1383" style="position:absolute;margin-left:0;margin-top:201.5pt;width:414pt;height:166.7pt;z-index:251667456" coordsize="5257800,21170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">
                <v:group id="Group 531" o:spid="_x0000_s1384" style="position:absolute;left:800100;width:3657600;height:1485900" coordsize="3657600,1485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FrWWPGAAAA3AAA&#10;AA8AAAAAAAAAAAAAAAAAqQIAAGRycy9kb3ducmV2LnhtbFBLBQYAAAAABAAEAPoAAACcAwAAAAA=&#10;">
                  <v:group id="Group 528" o:spid="_x0000_s1385" style="position:absolute;left:342900;top:114300;width:3314700;height:1371600" coordsize="3314700,1371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OWIZiPDAAAA3AAAAA8A&#10;AAAAAAAAAAAAAAAAqQIAAGRycy9kb3ducmV2LnhtbFBLBQYAAAAABAAEAPoAAACZAwAAAAA=&#10;">
                    <v:group id="Group 278" o:spid="_x0000_s1386" style="position:absolute;width:1364615;height:1371600" coordsize="2902407,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BlvffGAAAA3AAA&#10;AA8AAAAAAAAAAAAAAAAAqQIAAGRycy9kb3ducmV2LnhtbFBLBQYAAAAABAAEAPoAAACcAwAAAAA=&#10;">
                      <o:lock v:ext="edit" aspectratio="t"/>
                      <v:group id="Group 447" o:spid="_x0000_s1387" style="position:absolute;width:76975;height:2916167"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8pGGzGAAAA3AAA&#10;AA8AAAAAAAAAAAAAAAAAqQIAAGRycy9kb3ducmV2LnhtbFBLBQYAAAAABAAEAPoAAACcAwAAAAA=&#10;">
                        <v:rect id="Rectangle 448" o:spid="_x0000_s1388" style="position:absolute;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O+aowwAA&#10;ANwAAAAPAAAAZHJzL2Rvd25yZXYueG1sRE/LasJAFN0X+g/DLbjTSSWKTZ2EIhSKuPFFu7xkbiZp&#10;M3dCZtTo1zsLocvDeS+LwbbiTL1vHCt4nSQgiEunGzYKDvvP8QKED8gaW8ek4Eoeivz5aYmZdhfe&#10;0nkXjIgh7DNUUIfQZVL6siaLfuI64shVrrcYIuyN1D1eYrht5TRJ5tJiw7Ghxo5WNZV/u5NV8PbN&#10;ZjZdbWan32NaJbej+anWRqnRy/DxDiLQEP7FD/eXVpCmcW08E4+AzO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O+aowwAAANwAAAAPAAAAAAAAAAAAAAAAAJcCAABkcnMvZG93&#10;bnJldi54bWxQSwUGAAAAAAQABAD1AAAAhwMAAAAA&#10;" filled="f" strokecolor="green">
                          <v:textbox>
                            <w:txbxContent>
                              <w:p w14:paraId="24432740" w14:textId="77777777" w:rsidR="00476BB0" w:rsidRDefault="00476BB0" w:rsidP="008300F2">
                                <w:pPr>
                                  <w:rPr>
                                    <w:rFonts w:eastAsia="Times New Roman"/>
                                  </w:rPr>
                                </w:pPr>
                              </w:p>
                            </w:txbxContent>
                          </v:textbox>
                        </v:rect>
                        <v:rect id="Rectangle 449" o:spid="_x0000_s1389" style="position:absolute;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d0MzxQAA&#10;ANwAAAAPAAAAZHJzL2Rvd25yZXYueG1sRI9Pa8JAFMTvBb/D8oTe6kaJRaOriCCU0ov/0OMj+7KJ&#10;Zt+G7KppP71bKPQ4zMxvmPmys7W4U+srxwqGgwQEce50xUbBYb95m4DwAVlj7ZgUfJOH5aL3MsdM&#10;uwdv6b4LRkQI+wwVlCE0mZQ+L8miH7iGOHqFay2GKFsjdYuPCLe1HCXJu7RYcVwosaF1Sfl1d7MK&#10;pic249H6a3y7HNMi+Tmac/FplHrtd6sZiEBd+A//tT+0gjSdwu+ZeATk4gk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t3QzPFAAAA3AAAAA8AAAAAAAAAAAAAAAAAlwIAAGRycy9k&#10;b3ducmV2LnhtbFBLBQYAAAAABAAEAPUAAACJAwAAAAA=&#10;" filled="f" strokecolor="green">
                          <v:textbox>
                            <w:txbxContent>
                              <w:p w14:paraId="68578001" w14:textId="77777777" w:rsidR="00476BB0" w:rsidRDefault="00476BB0" w:rsidP="008300F2">
                                <w:pPr>
                                  <w:rPr>
                                    <w:rFonts w:eastAsia="Times New Roman"/>
                                  </w:rPr>
                                </w:pPr>
                              </w:p>
                            </w:txbxContent>
                          </v:textbox>
                        </v:rect>
                        <v:rect id="Rectangle 450" o:spid="_x0000_s1390" style="position:absolute;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lHxzwwAA&#10;ANwAAAAPAAAAZHJzL2Rvd25yZXYueG1sRE/Pa8IwFL4L+x/CE3abqWLHrKZlCIMxdplO9PhoXtNq&#10;81KaqJ1/vTkMPH58v1fFYFtxod43jhVMJwkI4tLpho2C3+3HyxsIH5A1to5JwR95KPKn0Qoz7a78&#10;Q5dNMCKGsM9QQR1Cl0npy5os+onriCNXud5iiLA3Uvd4jeG2lbMkeZUWG44NNXa0rqk8bc5WwWLP&#10;Jp2tv9PzcTevktvOHKovo9TzeHhfggg0hIf43/2pFczTOD+eiUdA5n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lHxzwwAAANwAAAAPAAAAAAAAAAAAAAAAAJcCAABkcnMvZG93&#10;bnJldi54bWxQSwUGAAAAAAQABAD1AAAAhwMAAAAA&#10;" filled="f" strokecolor="green">
                          <v:textbox>
                            <w:txbxContent>
                              <w:p w14:paraId="67D804D2" w14:textId="77777777" w:rsidR="00476BB0" w:rsidRDefault="00476BB0" w:rsidP="008300F2">
                                <w:pPr>
                                  <w:rPr>
                                    <w:rFonts w:eastAsia="Times New Roman"/>
                                  </w:rPr>
                                </w:pPr>
                              </w:p>
                            </w:txbxContent>
                          </v:textbox>
                        </v:rect>
                        <v:rect id="Rectangle 451" o:spid="_x0000_s1391" style="position:absolute;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2NnoxQAA&#10;ANwAAAAPAAAAZHJzL2Rvd25yZXYueG1sRI9Pa8JAFMTvgt9heUJvdaOYotFVilAo0ov/0OMj+7JJ&#10;m30bsqvGfnq3UPA4zMxvmMWqs7W4UusrxwpGwwQEce50xUbBYf/xOgXhA7LG2jEpuJOH1bLfW2Cm&#10;3Y23dN0FIyKEfYYKyhCaTEqfl2TRD11DHL3CtRZDlK2RusVbhNtajpPkTVqsOC6U2NC6pPxnd7EK&#10;Zic26Xj9lV6+j5Mi+T2ac7ExSr0Muvc5iEBdeIb/259awSQdwd+ZeATk8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DY2ejFAAAA3AAAAA8AAAAAAAAAAAAAAAAAlwIAAGRycy9k&#10;b3ducmV2LnhtbFBLBQYAAAAABAAEAPUAAACJAwAAAAA=&#10;" filled="f" strokecolor="green">
                          <v:textbox>
                            <w:txbxContent>
                              <w:p w14:paraId="11E043E2" w14:textId="77777777" w:rsidR="00476BB0" w:rsidRDefault="00476BB0" w:rsidP="008300F2">
                                <w:pPr>
                                  <w:rPr>
                                    <w:rFonts w:eastAsia="Times New Roman"/>
                                  </w:rPr>
                                </w:pPr>
                              </w:p>
                            </w:txbxContent>
                          </v:textbox>
                        </v:rect>
                        <v:rect id="Rectangle 452" o:spid="_x0000_s1392" style="position:absolute;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CkefxQAA&#10;ANwAAAAPAAAAZHJzL2Rvd25yZXYueG1sRI9Ba8JAFITvBf/D8gRvujGYYqOriCBI6aW2Yo+P7Msm&#10;mn0bsqum/fXdgtDjMDPfMMt1bxtxo87XjhVMJwkI4sLpmo2Cz4/deA7CB2SNjWNS8E0e1qvB0xJz&#10;7e78TrdDMCJC2OeooAqhzaX0RUUW/cS1xNErXWcxRNkZqTu8R7htZJokz9JizXGhwpa2FRWXw9Uq&#10;eDmxydLtW3Y9H2dl8nM0X+WrUWo07DcLEIH68B9+tPdawSxL4e9MPAJy9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AKR5/FAAAA3AAAAA8AAAAAAAAAAAAAAAAAlwIAAGRycy9k&#10;b3ducmV2LnhtbFBLBQYAAAAABAAEAPUAAACJAwAAAAA=&#10;" filled="f" strokecolor="green">
                          <v:textbox>
                            <w:txbxContent>
                              <w:p w14:paraId="7BE5CA05" w14:textId="77777777" w:rsidR="00476BB0" w:rsidRDefault="00476BB0" w:rsidP="008300F2">
                                <w:pPr>
                                  <w:rPr>
                                    <w:rFonts w:eastAsia="Times New Roman"/>
                                  </w:rPr>
                                </w:pPr>
                              </w:p>
                            </w:txbxContent>
                          </v:textbox>
                        </v:rect>
                        <v:rect id="Rectangle 453" o:spid="_x0000_s1393" style="position:absolute;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RuIExgAA&#10;ANwAAAAPAAAAZHJzL2Rvd25yZXYueG1sRI9Ba8JAFITvhf6H5Qne6kZrikZXKUJBipdaRY+P7Msm&#10;mn0bsqum/vpuQehxmJlvmPmys7W4UusrxwqGgwQEce50xUbB7vvjZQLCB2SNtWNS8EMelovnpzlm&#10;2t34i67bYESEsM9QQRlCk0np85Is+oFriKNXuNZiiLI1Urd4i3Bby1GSvEmLFceFEhtalZSftxer&#10;YHpgk45Wm/Ry2o+L5L43x+LTKNXvde8zEIG68B9+tNdawTh9hb8z8QjIx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vRuIExgAAANwAAAAPAAAAAAAAAAAAAAAAAJcCAABkcnMv&#10;ZG93bnJldi54bWxQSwUGAAAAAAQABAD1AAAAigMAAAAA&#10;" filled="f" strokecolor="green">
                          <v:textbox>
                            <w:txbxContent>
                              <w:p w14:paraId="1DE32283" w14:textId="77777777" w:rsidR="00476BB0" w:rsidRDefault="00476BB0" w:rsidP="008300F2">
                                <w:pPr>
                                  <w:rPr>
                                    <w:rFonts w:eastAsia="Times New Roman"/>
                                  </w:rPr>
                                </w:pPr>
                              </w:p>
                            </w:txbxContent>
                          </v:textbox>
                        </v:rect>
                        <v:rect id="Rectangle 454" o:spid="_x0000_s1394" style="position:absolute;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r3pwxgAA&#10;ANwAAAAPAAAAZHJzL2Rvd25yZXYueG1sRI9Pa8JAFMTvBb/D8oTedFNJShtdpQiFUrz4J7THR/Zl&#10;E5t9G7Krpn56tyD0OMzMb5jFarCtOFPvG8cKnqYJCOLS6YaNgsP+ffICwgdkja1jUvBLHlbL0cMC&#10;c+0uvKXzLhgRIexzVFCH0OVS+rImi37qOuLoVa63GKLsjdQ9XiLctnKWJM/SYsNxocaO1jWVP7uT&#10;VfD6xSabrTfZ6VikVXItzHf1aZR6HA9vcxCBhvAfvrc/tII0S+HvTDwCcnk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r3pwxgAAANwAAAAPAAAAAAAAAAAAAAAAAJcCAABkcnMv&#10;ZG93bnJldi54bWxQSwUGAAAAAAQABAD1AAAAigMAAAAA&#10;" filled="f" strokecolor="green">
                          <v:textbox>
                            <w:txbxContent>
                              <w:p w14:paraId="4B9925C8" w14:textId="77777777" w:rsidR="00476BB0" w:rsidRDefault="00476BB0" w:rsidP="008300F2">
                                <w:pPr>
                                  <w:rPr>
                                    <w:rFonts w:eastAsia="Times New Roman"/>
                                  </w:rPr>
                                </w:pPr>
                              </w:p>
                            </w:txbxContent>
                          </v:textbox>
                        </v:rect>
                        <v:rect id="Rectangle 455" o:spid="_x0000_s1395" style="position:absolute;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49/rxgAA&#10;ANwAAAAPAAAAZHJzL2Rvd25yZXYueG1sRI/NasMwEITvgb6D2EJujVwTl9SNYkqgEEIv+SM9LtZa&#10;dmutjKUkTp8+KhRyHGbmG2ZeDLYVZ+p941jB8yQBQVw63bBRsN99PM1A+ICssXVMCq7koVg8jOaY&#10;a3fhDZ23wYgIYZ+jgjqELpfSlzVZ9BPXEUevcr3FEGVvpO7xEuG2lWmSvEiLDceFGjta1lT+bE9W&#10;weuRTZYuP7PT92FaJb8H81WtjVLjx+H9DUSgIdzD/+2VVjDNMvg7E4+AXN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P49/rxgAAANwAAAAPAAAAAAAAAAAAAAAAAJcCAABkcnMv&#10;ZG93bnJldi54bWxQSwUGAAAAAAQABAD1AAAAigMAAAAA&#10;" filled="f" strokecolor="green">
                          <v:textbox>
                            <w:txbxContent>
                              <w:p w14:paraId="5CA84274" w14:textId="77777777" w:rsidR="00476BB0" w:rsidRDefault="00476BB0" w:rsidP="008300F2">
                                <w:pPr>
                                  <w:rPr>
                                    <w:rFonts w:eastAsia="Times New Roman"/>
                                  </w:rPr>
                                </w:pPr>
                              </w:p>
                            </w:txbxContent>
                          </v:textbox>
                        </v:rect>
                      </v:group>
                      <v:group id="Group 456" o:spid="_x0000_s1396" style="position:absolute;left:353179;width:76975;height:2916167" coordorigin="353179"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NW8KyrGAAAA3AAA&#10;AA8AAAAAAAAAAAAAAAAAqQIAAGRycy9kb3ducmV2LnhtbFBLBQYAAAAABAAEAPoAAACcAwAAAAA=&#10;">
                        <v:rect id="Rectangle 457" o:spid="_x0000_s1397" style="position:absolute;left:353179;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feQHxgAA&#10;ANwAAAAPAAAAZHJzL2Rvd25yZXYueG1sRI9Pa8JAFMTvBb/D8oTe6kYxVaOriFAoxUv9gx4f2ZdN&#10;2uzbkF017ad3C0KPw8z8hlmsOluLK7W+cqxgOEhAEOdOV2wUHPZvL1MQPiBrrB2Tgh/ysFr2nhaY&#10;aXfjT7rughERwj5DBWUITSalz0uy6AeuIY5e4VqLIcrWSN3iLcJtLUdJ8iotVhwXSmxoU1L+vbtY&#10;BbMTm3S02aaXr+O4SH6P5lx8GKWe+916DiJQF/7Dj/a7VjBOJ/B3Jh4Bubw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QfeQHxgAAANwAAAAPAAAAAAAAAAAAAAAAAJcCAABkcnMv&#10;ZG93bnJldi54bWxQSwUGAAAAAAQABAD1AAAAigMAAAAA&#10;" filled="f" strokecolor="green">
                          <v:textbox>
                            <w:txbxContent>
                              <w:p w14:paraId="29248B97" w14:textId="77777777" w:rsidR="00476BB0" w:rsidRDefault="00476BB0" w:rsidP="008300F2">
                                <w:pPr>
                                  <w:rPr>
                                    <w:rFonts w:eastAsia="Times New Roman"/>
                                  </w:rPr>
                                </w:pPr>
                              </w:p>
                            </w:txbxContent>
                          </v:textbox>
                        </v:rect>
                        <v:rect id="Rectangle 458" o:spid="_x0000_s1398" style="position:absolute;left:353179;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4nB1wwAA&#10;ANwAAAAPAAAAZHJzL2Rvd25yZXYueG1sRE/Pa8IwFL4L+x/CE3abqWLHrKZlCIMxdplO9PhoXtNq&#10;81KaqJ1/vTkMPH58v1fFYFtxod43jhVMJwkI4tLpho2C3+3HyxsIH5A1to5JwR95KPKn0Qoz7a78&#10;Q5dNMCKGsM9QQR1Cl0npy5os+onriCNXud5iiLA3Uvd4jeG2lbMkeZUWG44NNXa0rqk8bc5WwWLP&#10;Jp2tv9PzcTevktvOHKovo9TzeHhfggg0hIf43/2pFczTuDaeiUdA5n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4nB1wwAAANwAAAAPAAAAAAAAAAAAAAAAAJcCAABkcnMvZG93&#10;bnJldi54bWxQSwUGAAAAAAQABAD1AAAAhwMAAAAA&#10;" filled="f" strokecolor="green">
                          <v:textbox>
                            <w:txbxContent>
                              <w:p w14:paraId="3543B832" w14:textId="77777777" w:rsidR="00476BB0" w:rsidRDefault="00476BB0" w:rsidP="008300F2">
                                <w:pPr>
                                  <w:rPr>
                                    <w:rFonts w:eastAsia="Times New Roman"/>
                                  </w:rPr>
                                </w:pPr>
                              </w:p>
                            </w:txbxContent>
                          </v:textbox>
                        </v:rect>
                        <v:rect id="Rectangle 459" o:spid="_x0000_s1399" style="position:absolute;left:353179;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rtXuxQAA&#10;ANwAAAAPAAAAZHJzL2Rvd25yZXYueG1sRI9Pa8JAFMTvgt9heYI33VRM0egqRShI6cV/tMdH9mUT&#10;m30bsqum/fRuQfA4zMxvmOW6s7W4UusrxwpexgkI4tzpio2C4+F9NAPhA7LG2jEp+CUP61W/t8RM&#10;uxvv6LoPRkQI+wwVlCE0mZQ+L8miH7uGOHqFay2GKFsjdYu3CLe1nCTJq7RYcVwosaFNSfnP/mIV&#10;zL/YpJPNZ3o5n6ZF8ncy38WHUWo46N4WIAJ14Rl+tLdawTSdw/+ZeATk6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u1e7FAAAA3AAAAA8AAAAAAAAAAAAAAAAAlwIAAGRycy9k&#10;b3ducmV2LnhtbFBLBQYAAAAABAAEAPUAAACJAwAAAAA=&#10;" filled="f" strokecolor="green">
                          <v:textbox>
                            <w:txbxContent>
                              <w:p w14:paraId="0D3FC22A" w14:textId="77777777" w:rsidR="00476BB0" w:rsidRDefault="00476BB0" w:rsidP="008300F2">
                                <w:pPr>
                                  <w:rPr>
                                    <w:rFonts w:eastAsia="Times New Roman"/>
                                  </w:rPr>
                                </w:pPr>
                              </w:p>
                            </w:txbxContent>
                          </v:textbox>
                        </v:rect>
                        <v:rect id="Rectangle 460" o:spid="_x0000_s1400" style="position:absolute;left:353179;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LbOwwAA&#10;ANwAAAAPAAAAZHJzL2Rvd25yZXYueG1sRE/Pa8IwFL4P9j+EN9htpooVV41FBGGMXXQTd3w0r2m1&#10;eSlNbLv99eYw2PHj+73OR9uInjpfO1YwnSQgiAunazYKvj73L0sQPiBrbByTgh/ykG8eH9aYaTfw&#10;gfpjMCKGsM9QQRVCm0npi4os+olriSNXus5iiLAzUnc4xHDbyFmSLKTFmmNDhS3tKiqux5tV8Hpm&#10;k852H+ntcpqXye/JfJfvRqnnp3G7AhFoDP/iP/ebVjBfxPnxTDwCcnM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LbOwwAAANwAAAAPAAAAAAAAAAAAAAAAAJcCAABkcnMvZG93&#10;bnJldi54bWxQSwUGAAAAAAQABAD1AAAAhwMAAAAA&#10;" filled="f" strokecolor="green">
                          <v:textbox>
                            <w:txbxContent>
                              <w:p w14:paraId="7840C1A7" w14:textId="77777777" w:rsidR="00476BB0" w:rsidRDefault="00476BB0" w:rsidP="008300F2">
                                <w:pPr>
                                  <w:rPr>
                                    <w:rFonts w:eastAsia="Times New Roman"/>
                                  </w:rPr>
                                </w:pPr>
                              </w:p>
                            </w:txbxContent>
                          </v:textbox>
                        </v:rect>
                        <v:rect id="Rectangle 461" o:spid="_x0000_s1401" style="position:absolute;left:353179;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BNVxQAA&#10;ANwAAAAPAAAAZHJzL2Rvd25yZXYueG1sRI9Ba8JAFITvBf/D8oTedKOoaOoqIghSeqlt0OMj+7JJ&#10;zb4N2VVTf71bEHocZuYbZrnubC2u1PrKsYLRMAFBnDtdsVHw/bUbzEH4gKyxdkwKfsnDetV7WWKq&#10;3Y0/6XoIRkQI+xQVlCE0qZQ+L8miH7qGOHqFay2GKFsjdYu3CLe1HCfJTFqsOC6U2NC2pPx8uFgF&#10;iyOb6Xj7Mb38ZJMiuWfmVLwbpV773eYNRKAu/Ief7b1WMJmN4O9MPAJy9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60E1XFAAAA3AAAAA8AAAAAAAAAAAAAAAAAlwIAAGRycy9k&#10;b3ducmV2LnhtbFBLBQYAAAAABAAEAPUAAACJAwAAAAA=&#10;" filled="f" strokecolor="green">
                          <v:textbox>
                            <w:txbxContent>
                              <w:p w14:paraId="52937213" w14:textId="77777777" w:rsidR="00476BB0" w:rsidRDefault="00476BB0" w:rsidP="008300F2">
                                <w:pPr>
                                  <w:rPr>
                                    <w:rFonts w:eastAsia="Times New Roman"/>
                                  </w:rPr>
                                </w:pPr>
                              </w:p>
                            </w:txbxContent>
                          </v:textbox>
                        </v:rect>
                        <v:rect id="Rectangle 462" o:spid="_x0000_s1402" style="position:absolute;left:353179;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Zo0ixQAA&#10;ANwAAAAPAAAAZHJzL2Rvd25yZXYueG1sRI9Pa8JAFMTvQr/D8oTe6sagotFVilAopRf/ocdH9mWT&#10;Nvs2ZFdN/fSuUPA4zMxvmMWqs7W4UOsrxwqGgwQEce50xUbBfvfxNgXhA7LG2jEp+CMPq+VLb4GZ&#10;dlfe0GUbjIgQ9hkqKENoMil9XpJFP3ANcfQK11oMUbZG6havEW5rmSbJRFqsOC6U2NC6pPx3e7YK&#10;Zkc243T9PT7/HEZFcjuYU/FllHrtd+9zEIG68Az/tz+1gtEkhceZeATk8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5mjSLFAAAA3AAAAA8AAAAAAAAAAAAAAAAAlwIAAGRycy9k&#10;b3ducmV2LnhtbFBLBQYAAAAABAAEAPUAAACJAwAAAAA=&#10;" filled="f" strokecolor="green">
                          <v:textbox>
                            <w:txbxContent>
                              <w:p w14:paraId="048D874F" w14:textId="77777777" w:rsidR="00476BB0" w:rsidRDefault="00476BB0" w:rsidP="008300F2">
                                <w:pPr>
                                  <w:rPr>
                                    <w:rFonts w:eastAsia="Times New Roman"/>
                                  </w:rPr>
                                </w:pPr>
                              </w:p>
                            </w:txbxContent>
                          </v:textbox>
                        </v:rect>
                        <v:rect id="Rectangle 463" o:spid="_x0000_s1403" style="position:absolute;left:353179;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Kii5xgAA&#10;ANwAAAAPAAAAZHJzL2Rvd25yZXYueG1sRI9bawIxFITfhf6HcAq+abbe0NUoIgil+FIv6ONhcza7&#10;dnOybKJu++sbodDHYWa+YRar1lbiTo0vHSt46ycgiDOnSzYKjodtbwrCB2SNlWNS8E0eVsuXzgJT&#10;7R78Sfd9MCJC2KeooAihTqX0WUEWfd/VxNHLXWMxRNkYqRt8RLit5CBJJtJiyXGhwJo2BWVf+5tV&#10;MDuzGQ82u/Htehrlyc/JXPIPo1T3tV3PQQRqw3/4r/2uFYwmQ3ieiUdALn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hKii5xgAAANwAAAAPAAAAAAAAAAAAAAAAAJcCAABkcnMv&#10;ZG93bnJldi54bWxQSwUGAAAAAAQABAD1AAAAigMAAAAA&#10;" filled="f" strokecolor="green">
                          <v:textbox>
                            <w:txbxContent>
                              <w:p w14:paraId="6174634F" w14:textId="77777777" w:rsidR="00476BB0" w:rsidRDefault="00476BB0" w:rsidP="008300F2">
                                <w:pPr>
                                  <w:rPr>
                                    <w:rFonts w:eastAsia="Times New Roman"/>
                                  </w:rPr>
                                </w:pPr>
                              </w:p>
                            </w:txbxContent>
                          </v:textbox>
                        </v:rect>
                        <v:rect id="Rectangle 464" o:spid="_x0000_s1404" style="position:absolute;left:353179;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w7DNxgAA&#10;ANwAAAAPAAAAZHJzL2Rvd25yZXYueG1sRI9Pa8JAFMTvBb/D8gRvdaNE0egqIhSK9FL/oMdH9mUT&#10;zb4N2VXTfvpuodDjMDO/YZbrztbiQa2vHCsYDRMQxLnTFRsFx8Pb6wyED8gaa8ek4Is8rFe9lyVm&#10;2j35kx77YESEsM9QQRlCk0np85Is+qFriKNXuNZiiLI1Urf4jHBby3GSTKXFiuNCiQ1tS8pv+7tV&#10;MD+zmYy3H5P79ZQWyffJXIqdUWrQ7zYLEIG68B/+a79rBek0hd8z8Qj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w7DNxgAAANwAAAAPAAAAAAAAAAAAAAAAAJcCAABkcnMv&#10;ZG93bnJldi54bWxQSwUGAAAAAAQABAD1AAAAigMAAAAA&#10;" filled="f" strokecolor="green">
                          <v:textbox>
                            <w:txbxContent>
                              <w:p w14:paraId="6F2782F8" w14:textId="77777777" w:rsidR="00476BB0" w:rsidRDefault="00476BB0" w:rsidP="008300F2">
                                <w:pPr>
                                  <w:rPr>
                                    <w:rFonts w:eastAsia="Times New Roman"/>
                                  </w:rPr>
                                </w:pPr>
                              </w:p>
                            </w:txbxContent>
                          </v:textbox>
                        </v:rect>
                      </v:group>
                      <v:group id="Group 465" o:spid="_x0000_s1405" style="position:absolute;left:706358;width:76975;height:2916167" coordorigin="706358"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sCf+DGAAAA3AAA&#10;AA8AAAAAAAAAAAAAAAAAqQIAAGRycy9kb3ducmV2LnhtbFBLBQYAAAAABAAEAPoAAACcAwAAAAA=&#10;">
                        <v:rect id="Rectangle 466" o:spid="_x0000_s1406" style="position:absolute;left:70635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XYshxQAA&#10;ANwAAAAPAAAAZHJzL2Rvd25yZXYueG1sRI9Pa8JAFMTvhX6H5Qm91Y2iQaOrFKFQSi/+Q4+P7Msm&#10;mn0bsqumfnpXKPQ4zMxvmPmys7W4UusrxwoG/QQEce50xUbBbvv5PgHhA7LG2jEp+CUPy8Xryxwz&#10;7W68pusmGBEh7DNUUIbQZFL6vCSLvu8a4ugVrrUYomyN1C3eItzWcpgkqbRYcVwosaFVSfl5c7EK&#10;pgc24+HqZ3w57UdFct+bY/FtlHrrdR8zEIG68B/+a39pBaM0heeZeATk4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FdiyHFAAAA3AAAAA8AAAAAAAAAAAAAAAAAlwIAAGRycy9k&#10;b3ducmV2LnhtbFBLBQYAAAAABAAEAPUAAACJAwAAAAA=&#10;" filled="f" strokecolor="green">
                          <v:textbox>
                            <w:txbxContent>
                              <w:p w14:paraId="5CFCCFD2" w14:textId="77777777" w:rsidR="00476BB0" w:rsidRDefault="00476BB0" w:rsidP="008300F2">
                                <w:pPr>
                                  <w:rPr>
                                    <w:rFonts w:eastAsia="Times New Roman"/>
                                  </w:rPr>
                                </w:pPr>
                              </w:p>
                            </w:txbxContent>
                          </v:textbox>
                        </v:rect>
                        <v:rect id="Rectangle 467" o:spid="_x0000_s1407" style="position:absolute;left:706358;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ES66xwAA&#10;ANwAAAAPAAAAZHJzL2Rvd25yZXYueG1sRI9Pa8JAFMTvhX6H5RV6003FP210E0QQSvGiVdrjI/uy&#10;ic2+DdlVUz+9KxR6HGbmN8wi720jztT52rGCl2ECgrhwumajYP+5HryC8AFZY+OYFPyShzx7fFhg&#10;qt2Ft3TeBSMihH2KCqoQ2lRKX1Rk0Q9dSxy90nUWQ5SdkbrDS4TbRo6SZCot1hwXKmxpVVHxsztZ&#10;BW9fbCaj1WZyOh7GZXI9mO/ywyj1/NQv5yAC9eE//Nd+1wrG0xncz8QjIL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3hEuuscAAADcAAAADwAAAAAAAAAAAAAAAACXAgAAZHJz&#10;L2Rvd25yZXYueG1sUEsFBgAAAAAEAAQA9QAAAIsDAAAAAA==&#10;" filled="f" strokecolor="green">
                          <v:textbox>
                            <w:txbxContent>
                              <w:p w14:paraId="29C550D7" w14:textId="77777777" w:rsidR="00476BB0" w:rsidRDefault="00476BB0" w:rsidP="008300F2">
                                <w:pPr>
                                  <w:rPr>
                                    <w:rFonts w:eastAsia="Times New Roman"/>
                                  </w:rPr>
                                </w:pPr>
                              </w:p>
                            </w:txbxContent>
                          </v:textbox>
                        </v:rect>
                        <v:rect id="Rectangle 468" o:spid="_x0000_s1408" style="position:absolute;left:706358;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jrrIwwAA&#10;ANwAAAAPAAAAZHJzL2Rvd25yZXYueG1sRE/Pa8IwFL4P9j+EN9htpooVV41FBGGMXXQTd3w0r2m1&#10;eSlNbLv99eYw2PHj+73OR9uInjpfO1YwnSQgiAunazYKvj73L0sQPiBrbByTgh/ykG8eH9aYaTfw&#10;gfpjMCKGsM9QQRVCm0npi4os+olriSNXus5iiLAzUnc4xHDbyFmSLKTFmmNDhS3tKiqux5tV8Hpm&#10;k852H+ntcpqXye/JfJfvRqnnp3G7AhFoDP/iP/ebVjBfxLXxTDwCcnM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jrrIwwAAANwAAAAPAAAAAAAAAAAAAAAAAJcCAABkcnMvZG93&#10;bnJldi54bWxQSwUGAAAAAAQABAD1AAAAhwMAAAAA&#10;" filled="f" strokecolor="green">
                          <v:textbox>
                            <w:txbxContent>
                              <w:p w14:paraId="4EA86569" w14:textId="77777777" w:rsidR="00476BB0" w:rsidRDefault="00476BB0" w:rsidP="008300F2">
                                <w:pPr>
                                  <w:rPr>
                                    <w:rFonts w:eastAsia="Times New Roman"/>
                                  </w:rPr>
                                </w:pPr>
                              </w:p>
                            </w:txbxContent>
                          </v:textbox>
                        </v:rect>
                        <v:rect id="Rectangle 469" o:spid="_x0000_s1409" style="position:absolute;left:706358;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wh9TxQAA&#10;ANwAAAAPAAAAZHJzL2Rvd25yZXYueG1sRI9Ba8JAFITvBf/D8gRvdaOoaHQVEQQRL7UNenxkXzZp&#10;s29DdtXYX98tFHocZuYbZrXpbC3u1PrKsYLRMAFBnDtdsVHw8b5/nYPwAVlj7ZgUPMnDZt17WWGq&#10;3YPf6H4ORkQI+xQVlCE0qZQ+L8miH7qGOHqFay2GKFsjdYuPCLe1HCfJTFqsOC6U2NCupPzrfLMK&#10;Fhc20/HuNL19ZpMi+c7MtTgapQb9brsEEagL/+G/9kErmMwW8HsmHgG5/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DCH1PFAAAA3AAAAA8AAAAAAAAAAAAAAAAAlwIAAGRycy9k&#10;b3ducmV2LnhtbFBLBQYAAAAABAAEAPUAAACJAwAAAAA=&#10;" filled="f" strokecolor="green">
                          <v:textbox>
                            <w:txbxContent>
                              <w:p w14:paraId="23A8D5A4" w14:textId="77777777" w:rsidR="00476BB0" w:rsidRDefault="00476BB0" w:rsidP="008300F2">
                                <w:pPr>
                                  <w:rPr>
                                    <w:rFonts w:eastAsia="Times New Roman"/>
                                  </w:rPr>
                                </w:pPr>
                              </w:p>
                            </w:txbxContent>
                          </v:textbox>
                        </v:rect>
                        <v:rect id="Rectangle 470" o:spid="_x0000_s1410" style="position:absolute;left:706358;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ISATwwAA&#10;ANwAAAAPAAAAZHJzL2Rvd25yZXYueG1sRE/Pa8IwFL4P/B/CE3ZbU0Xn7JqKCMIYu+iUeXw0r2ln&#10;81KaqN3+enMY7Pjx/c5Xg23FlXrfOFYwSVIQxKXTDRsFh8/t0wsIH5A1to5JwQ95WBWjhxwz7W68&#10;o+s+GBFD2GeooA6hy6T0ZU0WfeI64shVrrcYIuyN1D3eYrht5TRNn6XFhmNDjR1tairP+4tVsPxi&#10;M59uPuaX7+OsSn+P5lS9G6Uex8P6FUSgIfyL/9xvWsFsEefHM/EIy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ISATwwAAANwAAAAPAAAAAAAAAAAAAAAAAJcCAABkcnMvZG93&#10;bnJldi54bWxQSwUGAAAAAAQABAD1AAAAhwMAAAAA&#10;" filled="f" strokecolor="green">
                          <v:textbox>
                            <w:txbxContent>
                              <w:p w14:paraId="140763D1" w14:textId="77777777" w:rsidR="00476BB0" w:rsidRDefault="00476BB0" w:rsidP="008300F2">
                                <w:pPr>
                                  <w:rPr>
                                    <w:rFonts w:eastAsia="Times New Roman"/>
                                  </w:rPr>
                                </w:pPr>
                              </w:p>
                            </w:txbxContent>
                          </v:textbox>
                        </v:rect>
                        <v:rect id="Rectangle 471" o:spid="_x0000_s1411" style="position:absolute;left:706358;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bYWIxgAA&#10;ANwAAAAPAAAAZHJzL2Rvd25yZXYueG1sRI9Ba8JAFITvQv/D8gq96SaiVlM3UoRCKb1UK3p8ZF82&#10;abNvQ3bV6K/vFgSPw8x8wyxXvW3EiTpfO1aQjhIQxIXTNRsF39u34RyED8gaG8ek4EIeVvnDYImZ&#10;dmf+otMmGBEh7DNUUIXQZlL6oiKLfuRa4uiVrrMYouyM1B2eI9w2cpwkM2mx5rhQYUvriorfzdEq&#10;WOzZTMfrz+nxZzcpk+vOHMoPo9TTY//6AiJQH+7hW/tdK5g8p/B/Jh4Bmf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7bYWIxgAAANwAAAAPAAAAAAAAAAAAAAAAAJcCAABkcnMv&#10;ZG93bnJldi54bWxQSwUGAAAAAAQABAD1AAAAigMAAAAA&#10;" filled="f" strokecolor="green">
                          <v:textbox>
                            <w:txbxContent>
                              <w:p w14:paraId="0DB32D7B" w14:textId="77777777" w:rsidR="00476BB0" w:rsidRDefault="00476BB0" w:rsidP="008300F2">
                                <w:pPr>
                                  <w:rPr>
                                    <w:rFonts w:eastAsia="Times New Roman"/>
                                  </w:rPr>
                                </w:pPr>
                              </w:p>
                            </w:txbxContent>
                          </v:textbox>
                        </v:rect>
                        <v:rect id="Rectangle 472" o:spid="_x0000_s1412" style="position:absolute;left:706358;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vxv/xgAA&#10;ANwAAAAPAAAAZHJzL2Rvd25yZXYueG1sRI9Ba8JAFITvQv/D8oTe6sagrUZXKUKhlF60ih4f2ZdN&#10;NPs2ZFdN++u7guBxmJlvmPmys7W4UOsrxwqGgwQEce50xUbB9ufjZQLCB2SNtWNS8Eseloun3hwz&#10;7a68pssmGBEh7DNUUIbQZFL6vCSLfuAa4ugVrrUYomyN1C1eI9zWMk2SV2mx4rhQYkOrkvLT5mwV&#10;TPdsxunqe3w+7kZF8rczh+LLKPXc795nIAJ14RG+tz+1gtFbCrcz8QjIx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Lvxv/xgAAANwAAAAPAAAAAAAAAAAAAAAAAJcCAABkcnMv&#10;ZG93bnJldi54bWxQSwUGAAAAAAQABAD1AAAAigMAAAAA&#10;" filled="f" strokecolor="green">
                          <v:textbox>
                            <w:txbxContent>
                              <w:p w14:paraId="332190E0" w14:textId="77777777" w:rsidR="00476BB0" w:rsidRDefault="00476BB0" w:rsidP="008300F2">
                                <w:pPr>
                                  <w:rPr>
                                    <w:rFonts w:eastAsia="Times New Roman"/>
                                  </w:rPr>
                                </w:pPr>
                              </w:p>
                            </w:txbxContent>
                          </v:textbox>
                        </v:rect>
                        <v:rect id="Rectangle 473" o:spid="_x0000_s1413" style="position:absolute;left:706358;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875kxgAA&#10;ANwAAAAPAAAAZHJzL2Rvd25yZXYueG1sRI9PawIxFMTvgt8hPMGbZrXaP1ujFEGQ4kVbaY+Pzdvs&#10;1s3Lsom69tMbQfA4zMxvmNmitZU4UeNLxwpGwwQEceZ0yUbB99dq8ArCB2SNlWNScCEPi3m3M8NU&#10;uzNv6bQLRkQI+xQVFCHUqZQ+K8iiH7qaOHq5ayyGKBsjdYPnCLeVHCfJs7RYclwosKZlQdlhd7QK&#10;3n7YTMfLzfT4t5/kyf/e/OafRql+r/14BxGoDY/wvb3WCiYvT3A7E4+AnF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k875kxgAAANwAAAAPAAAAAAAAAAAAAAAAAJcCAABkcnMv&#10;ZG93bnJldi54bWxQSwUGAAAAAAQABAD1AAAAigMAAAAA&#10;" filled="f" strokecolor="green">
                          <v:textbox>
                            <w:txbxContent>
                              <w:p w14:paraId="3A58CBD8" w14:textId="77777777" w:rsidR="00476BB0" w:rsidRDefault="00476BB0" w:rsidP="008300F2">
                                <w:pPr>
                                  <w:rPr>
                                    <w:rFonts w:eastAsia="Times New Roman"/>
                                  </w:rPr>
                                </w:pPr>
                              </w:p>
                            </w:txbxContent>
                          </v:textbox>
                        </v:rect>
                      </v:group>
                      <v:group id="Group 474" o:spid="_x0000_s1414" style="position:absolute;left:1009463;width:177123;height:2916167" coordorigin="1009463"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GXTKbGAAAA3AAA&#10;AA8AAAAAAAAAAAAAAAAAqQIAAGRycy9kb3ducmV2LnhtbFBLBQYAAAAABAAEAPoAAACcAwAAAAA=&#10;">
                        <v:rect id="Rectangle 475" o:spid="_x0000_s1415" style="position:absolute;left:1059537;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VoOLxgAA&#10;ANwAAAAPAAAAZHJzL2Rvd25yZXYueG1sRI9Pa8JAFMTvBb/D8oTe6kYxVaOriFAoxUv9gx4f2ZdN&#10;2uzbkF017ad3C0KPw8z8hlmsOluLK7W+cqxgOEhAEOdOV2wUHPZvL1MQPiBrrB2Tgh/ysFr2nhaY&#10;aXfjT7rughERwj5DBWUITSalz0uy6AeuIY5e4VqLIcrWSN3iLcJtLUdJ8iotVhwXSmxoU1L+vbtY&#10;BbMTm3S02aaXr+O4SH6P5lx8GKWe+916DiJQF/7Dj/a7VjCepPB3Jh4Bubw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EVoOLxgAAANwAAAAPAAAAAAAAAAAAAAAAAJcCAABkcnMv&#10;ZG93bnJldi54bWxQSwUGAAAAAAQABAD1AAAAigMAAAAA&#10;" filled="f" strokecolor="green">
                          <v:textbox>
                            <w:txbxContent>
                              <w:p w14:paraId="031BE6FF" w14:textId="77777777" w:rsidR="00476BB0" w:rsidRDefault="00476BB0" w:rsidP="008300F2">
                                <w:pPr>
                                  <w:rPr>
                                    <w:rFonts w:eastAsia="Times New Roman"/>
                                  </w:rPr>
                                </w:pPr>
                              </w:p>
                            </w:txbxContent>
                          </v:textbox>
                        </v:rect>
                        <v:rect id="Rectangle 476" o:spid="_x0000_s1416" style="position:absolute;left:1059537;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hB38xwAA&#10;ANwAAAAPAAAAZHJzL2Rvd25yZXYueG1sRI9Pa8JAFMTvhX6H5RV6003FP210E0QQSvGiVdrjI/uy&#10;ic2+DdlVUz+9KxR6HGbmN8wi720jztT52rGCl2ECgrhwumajYP+5HryC8AFZY+OYFPyShzx7fFhg&#10;qt2Ft3TeBSMihH2KCqoQ2lRKX1Rk0Q9dSxy90nUWQ5SdkbrDS4TbRo6SZCot1hwXKmxpVVHxsztZ&#10;BW9fbCaj1WZyOh7GZXI9mO/ywyj1/NQv5yAC9eE//Nd+1wrGsyncz8QjIL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NIQd/McAAADcAAAADwAAAAAAAAAAAAAAAACXAgAAZHJz&#10;L2Rvd25yZXYueG1sUEsFBgAAAAAEAAQA9QAAAIsDAAAAAA==&#10;" filled="f" strokecolor="green">
                          <v:textbox>
                            <w:txbxContent>
                              <w:p w14:paraId="2F01C236" w14:textId="77777777" w:rsidR="00476BB0" w:rsidRDefault="00476BB0" w:rsidP="008300F2">
                                <w:pPr>
                                  <w:rPr>
                                    <w:rFonts w:eastAsia="Times New Roman"/>
                                  </w:rPr>
                                </w:pPr>
                              </w:p>
                            </w:txbxContent>
                          </v:textbox>
                        </v:rect>
                        <v:rect id="Rectangle 477" o:spid="_x0000_s1417" style="position:absolute;left:1059537;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yLhnxgAA&#10;ANwAAAAPAAAAZHJzL2Rvd25yZXYueG1sRI9La8MwEITvhf4HsYXeGrkhj9aJbEIgUEouedEeF2st&#10;O7VWxlISN78+ChR6HGbmG2ae97YRZ+p87VjB6yABQVw4XbNRsN+tXt5A+ICssXFMCn7JQ549Pswx&#10;1e7CGzpvgxERwj5FBVUIbSqlLyqy6AeuJY5e6TqLIcrOSN3hJcJtI4dJMpEWa44LFba0rKj42Z6s&#10;gvcvNuPhcj0+HQ+jMrkezHf5aZR6fuoXMxCB+vAf/mt/aAWj6RTuZ+IRkNkN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byLhnxgAAANwAAAAPAAAAAAAAAAAAAAAAAJcCAABkcnMv&#10;ZG93bnJldi54bWxQSwUGAAAAAAQABAD1AAAAigMAAAAA&#10;" filled="f" strokecolor="green">
                          <v:textbox>
                            <w:txbxContent>
                              <w:p w14:paraId="7DBCB476" w14:textId="77777777" w:rsidR="00476BB0" w:rsidRDefault="00476BB0" w:rsidP="008300F2">
                                <w:pPr>
                                  <w:rPr>
                                    <w:rFonts w:eastAsia="Times New Roman"/>
                                  </w:rPr>
                                </w:pPr>
                              </w:p>
                            </w:txbxContent>
                          </v:textbox>
                        </v:rect>
                        <v:rect id="Rectangle 478" o:spid="_x0000_s1418" style="position:absolute;left:1059537;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VywVwwAA&#10;ANwAAAAPAAAAZHJzL2Rvd25yZXYueG1sRE/Pa8IwFL4P/B/CE3ZbU0Xn7JqKCMIYu+iUeXw0r2ln&#10;81KaqN3+enMY7Pjx/c5Xg23FlXrfOFYwSVIQxKXTDRsFh8/t0wsIH5A1to5JwQ95WBWjhxwz7W68&#10;o+s+GBFD2GeooA6hy6T0ZU0WfeI64shVrrcYIuyN1D3eYrht5TRNn6XFhmNDjR1tairP+4tVsPxi&#10;M59uPuaX7+OsSn+P5lS9G6Uex8P6FUSgIfyL/9xvWsFsEdfGM/EIy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VywVwwAAANwAAAAPAAAAAAAAAAAAAAAAAJcCAABkcnMvZG93&#10;bnJldi54bWxQSwUGAAAAAAQABAD1AAAAhwMAAAAA&#10;" filled="f" strokecolor="green">
                          <v:textbox>
                            <w:txbxContent>
                              <w:p w14:paraId="5742820C" w14:textId="77777777" w:rsidR="00476BB0" w:rsidRDefault="00476BB0" w:rsidP="008300F2">
                                <w:pPr>
                                  <w:rPr>
                                    <w:rFonts w:eastAsia="Times New Roman"/>
                                  </w:rPr>
                                </w:pPr>
                              </w:p>
                            </w:txbxContent>
                          </v:textbox>
                        </v:rect>
                        <v:rect id="Rectangle 479" o:spid="_x0000_s1419" style="position:absolute;left:1059537;top:1565169;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6mszxwAA&#10;ANwAAAAPAAAAZHJzL2Rvd25yZXYueG1sRI9LawJBEITvgv9haMGbzhqM0dVRgmCIOYT4OOit3el9&#10;4E7PujPq+u8zASHHoqq+omaLxpTiRrUrLCsY9CMQxInVBWcK9rtVbwzCeWSNpWVS8CAHi3m7NcNY&#10;2ztv6Lb1mQgQdjEqyL2vYildkpNB17cVcfBSWxv0QdaZ1DXeA9yU8iWKRtJgwWEhx4qWOSXn7dUo&#10;OD/S68d6fVp9u59jyofL4Ot1UirV7TTvUxCeGv8ffrY/tYLh2wT+zoQjIO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N+prM8cAAADcAAAADwAAAAAAAAAAAAAAAACXAgAAZHJz&#10;L2Rvd25yZXYueG1sUEsFBgAAAAAEAAQA9QAAAIsDAAAAAA==&#10;" filled="f" strokecolor="green">
                          <v:textbox>
                            <w:txbxContent>
                              <w:p w14:paraId="37ACF128" w14:textId="77777777" w:rsidR="00476BB0" w:rsidRDefault="00476BB0" w:rsidP="008300F2">
                                <w:pPr>
                                  <w:rPr>
                                    <w:rFonts w:eastAsia="Times New Roman"/>
                                  </w:rPr>
                                </w:pPr>
                              </w:p>
                            </w:txbxContent>
                          </v:textbox>
                        </v:rect>
                        <v:rect id="Rectangle 480" o:spid="_x0000_s1420" style="position:absolute;left:1059537;top:1956460;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BbKJwwAA&#10;ANwAAAAPAAAAZHJzL2Rvd25yZXYueG1sRE/LisIwFN0L/kO4wuw0VZxBq1FEUMZZyPhY6O7a3D6w&#10;ualN1Pr3ZjEwy8N5T+eNKcWDaldYVtDvRSCIE6sLzhQcD6vuCITzyBpLy6TgRQ7ms3ZrirG2T97R&#10;Y+8zEULYxagg976KpXRJTgZdz1bEgUttbdAHWGdS1/gM4aaUgyj6kgYLDg05VrTMKbnu70bB9ZXe&#10;15vNZbV1v+eUT7f+z+e4VOqj0ywmIDw1/l/85/7WCoajMD+cCUdAzt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BbKJwwAAANwAAAAPAAAAAAAAAAAAAAAAAJcCAABkcnMvZG93&#10;bnJldi54bWxQSwUGAAAAAAQABAD1AAAAhwMAAAAA&#10;" filled="f" strokecolor="green">
                          <v:textbox>
                            <w:txbxContent>
                              <w:p w14:paraId="6F91AC80" w14:textId="77777777" w:rsidR="00476BB0" w:rsidRDefault="00476BB0" w:rsidP="008300F2">
                                <w:pPr>
                                  <w:rPr>
                                    <w:rFonts w:eastAsia="Times New Roman"/>
                                  </w:rPr>
                                </w:pPr>
                              </w:p>
                            </w:txbxContent>
                          </v:textbox>
                        </v:rect>
                        <v:rect id="Rectangle 481" o:spid="_x0000_s1421" style="position:absolute;left:1059537;top:2347752;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SRcSxwAA&#10;ANwAAAAPAAAAZHJzL2Rvd25yZXYueG1sRI9Pa8JAFMTvhX6H5RV6q5tIFU3dhCJY1EOx6sHeXrMv&#10;fzD7Ns2uGr+9WxB6HGbmN8ws600jztS52rKCeBCBIM6trrlUsN8tXiYgnEfW2FgmBVdykKWPDzNM&#10;tL3wF523vhQBwi5BBZX3bSKlyysy6Aa2JQ5eYTuDPsiulLrDS4CbRg6jaCwN1hwWKmxpXlF+3J6M&#10;guO1OH2sVj+LT7f5LvjwG69H00ap56f+/Q2Ep97/h+/tpVbwOonh70w4AjK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EkXEscAAADcAAAADwAAAAAAAAAAAAAAAACXAgAAZHJz&#10;L2Rvd25yZXYueG1sUEsFBgAAAAAEAAQA9QAAAIsDAAAAAA==&#10;" filled="f" strokecolor="green">
                          <v:textbox>
                            <w:txbxContent>
                              <w:p w14:paraId="3656351C" w14:textId="77777777" w:rsidR="00476BB0" w:rsidRDefault="00476BB0" w:rsidP="008300F2">
                                <w:pPr>
                                  <w:rPr>
                                    <w:rFonts w:eastAsia="Times New Roman"/>
                                  </w:rPr>
                                </w:pPr>
                              </w:p>
                            </w:txbxContent>
                          </v:textbox>
                        </v:rect>
                        <v:rect id="Rectangle 482" o:spid="_x0000_s1422" style="position:absolute;left:1059537;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mvYxQAA&#10;ANwAAAAPAAAAZHJzL2Rvd25yZXYueG1sRI9Ba8JAFITvBf/D8oTe6sagYqOriCCU4kWttMdH9mUT&#10;zb4N2VVTf70rFHocZuYbZr7sbC2u1PrKsYLhIAFBnDtdsVHwddi8TUH4gKyxdkwKfsnDctF7mWOm&#10;3Y13dN0HIyKEfYYKyhCaTEqfl2TRD1xDHL3CtRZDlK2RusVbhNtapkkykRYrjgslNrQuKT/vL1bB&#10;+zebcbreji+n46hI7kfzU3wapV773WoGIlAX/sN/7Q+tYDRN4XkmHgG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5qa9jFAAAA3AAAAA8AAAAAAAAAAAAAAAAAlwIAAGRycy9k&#10;b3ducmV2LnhtbFBLBQYAAAAABAAEAPUAAACJAwAAAAA=&#10;" filled="f" strokecolor="green">
                          <v:textbox>
                            <w:txbxContent>
                              <w:p w14:paraId="523059C0" w14:textId="77777777" w:rsidR="00476BB0" w:rsidRDefault="00476BB0" w:rsidP="008300F2">
                                <w:pPr>
                                  <w:rPr>
                                    <w:rFonts w:eastAsia="Times New Roman"/>
                                  </w:rPr>
                                </w:pPr>
                              </w:p>
                            </w:txbxContent>
                          </v:textbox>
                        </v:rect>
                      </v:group>
                      <v:group id="Group 483" o:spid="_x0000_s1423" style="position:absolute;left:1362642;width:177123;height:2916167" coordorigin="1362642"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LurpPXGAAAA3AAA&#10;AA8AAAAAAAAAAAAAAAAAqQIAAGRycy9kb3ducmV2LnhtbFBLBQYAAAAABAAEAPoAAACcAwAAAAA=&#10;">
                        <v:rect id="Rectangle 484" o:spid="_x0000_s1424" style="position:absolute;left:141271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z1Y3xQAA&#10;ANwAAAAPAAAAZHJzL2Rvd25yZXYueG1sRI9Pa8JAFMTvBb/D8oTe6kaJRaOriCCU0ov/0OMj+7KJ&#10;Zt+G7KppP71bKPQ4zMxvmPmys7W4U+srxwqGgwQEce50xUbBYb95m4DwAVlj7ZgUfJOH5aL3MsdM&#10;uwdv6b4LRkQI+wwVlCE0mZQ+L8miH7iGOHqFay2GKFsjdYuPCLe1HCXJu7RYcVwosaF1Sfl1d7MK&#10;pic249H6a3y7HNMi+Tmac/FplHrtd6sZiEBd+A//tT+0gnSSwu+ZeATk4gk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7PVjfFAAAA3AAAAA8AAAAAAAAAAAAAAAAAlwIAAGRycy9k&#10;b3ducmV2LnhtbFBLBQYAAAAABAAEAPUAAACJAwAAAAA=&#10;" filled="f" strokecolor="green">
                          <v:textbox>
                            <w:txbxContent>
                              <w:p w14:paraId="4B4FCAF2" w14:textId="77777777" w:rsidR="00476BB0" w:rsidRDefault="00476BB0" w:rsidP="008300F2">
                                <w:pPr>
                                  <w:rPr>
                                    <w:rFonts w:eastAsia="Times New Roman"/>
                                  </w:rPr>
                                </w:pPr>
                              </w:p>
                            </w:txbxContent>
                          </v:textbox>
                        </v:rect>
                        <v:rect id="Rectangle 485" o:spid="_x0000_s1425" style="position:absolute;left:1412716;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g/OsxQAA&#10;ANwAAAAPAAAAZHJzL2Rvd25yZXYueG1sRI9Pa8JAFMTvgt9heUJvdaOYYqOriCCU0ov/sMdH9mUT&#10;zb4N2VXTfnq3UPA4zMxvmPmys7W4UesrxwpGwwQEce50xUbBYb95nYLwAVlj7ZgU/JCH5aLfm2Om&#10;3Z23dNsFIyKEfYYKyhCaTEqfl2TRD11DHL3CtRZDlK2RusV7hNtajpPkTVqsOC6U2NC6pPyyu1oF&#10;7yc26Xj9lV7Px0mR/B7Nd/FplHoZdKsZiEBdeIb/2x9awWSawt+ZeATk4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GD86zFAAAA3AAAAA8AAAAAAAAAAAAAAAAAlwIAAGRycy9k&#10;b3ducmV2LnhtbFBLBQYAAAAABAAEAPUAAACJAwAAAAA=&#10;" filled="f" strokecolor="green">
                          <v:textbox>
                            <w:txbxContent>
                              <w:p w14:paraId="04DD8EE3" w14:textId="77777777" w:rsidR="00476BB0" w:rsidRDefault="00476BB0" w:rsidP="008300F2">
                                <w:pPr>
                                  <w:rPr>
                                    <w:rFonts w:eastAsia="Times New Roman"/>
                                  </w:rPr>
                                </w:pPr>
                              </w:p>
                            </w:txbxContent>
                          </v:textbox>
                        </v:rect>
                        <v:rect id="Rectangle 486" o:spid="_x0000_s1426" style="position:absolute;left:1412716;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UW3bxgAA&#10;ANwAAAAPAAAAZHJzL2Rvd25yZXYueG1sRI9Ba8JAFITvgv9heUJvdWNQ0egqEiiU0kttRY+P7Msm&#10;mn0bsqum/fXdQsHjMDPfMOttbxtxo87XjhVMxgkI4sLpmo2Cr8+X5wUIH5A1No5JwTd52G6GgzVm&#10;2t35g277YESEsM9QQRVCm0npi4os+rFriaNXus5iiLIzUnd4j3DbyDRJ5tJizXGhwpbyiorL/moV&#10;LI9sZmn+PrueD9My+TmYU/lmlHoa9bsViEB9eIT/269awXQxh78z8QjIz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BUW3bxgAAANwAAAAPAAAAAAAAAAAAAAAAAJcCAABkcnMv&#10;ZG93bnJldi54bWxQSwUGAAAAAAQABAD1AAAAigMAAAAA&#10;" filled="f" strokecolor="green">
                          <v:textbox>
                            <w:txbxContent>
                              <w:p w14:paraId="3E605C45" w14:textId="77777777" w:rsidR="00476BB0" w:rsidRDefault="00476BB0" w:rsidP="008300F2">
                                <w:pPr>
                                  <w:rPr>
                                    <w:rFonts w:eastAsia="Times New Roman"/>
                                  </w:rPr>
                                </w:pPr>
                              </w:p>
                            </w:txbxContent>
                          </v:textbox>
                        </v:rect>
                        <v:rect id="Rectangle 487" o:spid="_x0000_s1427" style="position:absolute;left:1412716;top:1173877;width:76975;height:17712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HchAxQAA&#10;ANwAAAAPAAAAZHJzL2Rvd25yZXYueG1sRI9BawIxFITvQv9DeAVvNVvRVlejFEEQ8aKt6PGxeZvd&#10;dvOybKKu/nojFDwOM/MNM523thJnanzpWMF7LwFBnDldslHw8718G4HwAVlj5ZgUXMnDfPbSmWKq&#10;3YW3dN4FIyKEfYoKihDqVEqfFWTR91xNHL3cNRZDlI2RusFLhNtK9pPkQ1osOS4UWNOioOxvd7IK&#10;xgc2w/5iMzz97gd5ctubY742SnVf268JiEBteIb/2yutYDD6hMeZeATk7A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4dyEDFAAAA3AAAAA8AAAAAAAAAAAAAAAAAlwIAAGRycy9k&#10;b3ducmV2LnhtbFBLBQYAAAAABAAEAPUAAACJAwAAAAA=&#10;" filled="f" strokecolor="green">
                          <v:textbox>
                            <w:txbxContent>
                              <w:p w14:paraId="233C79E1" w14:textId="77777777" w:rsidR="00476BB0" w:rsidRDefault="00476BB0" w:rsidP="008300F2">
                                <w:pPr>
                                  <w:rPr>
                                    <w:rFonts w:eastAsia="Times New Roman"/>
                                  </w:rPr>
                                </w:pPr>
                              </w:p>
                            </w:txbxContent>
                          </v:textbox>
                        </v:rect>
                        <v:rect id="Rectangle 488" o:spid="_x0000_s1428" style="position:absolute;left:1412716;top:1565168;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c76PwwAA&#10;ANwAAAAPAAAAZHJzL2Rvd25yZXYueG1sRE/LisIwFN0L/kO4wuw0VZxBq1FEUMZZyPhY6O7a3D6w&#10;ualN1Pr3ZjEwy8N5T+eNKcWDaldYVtDvRSCIE6sLzhQcD6vuCITzyBpLy6TgRQ7ms3ZrirG2T97R&#10;Y+8zEULYxagg976KpXRJTgZdz1bEgUttbdAHWGdS1/gM4aaUgyj6kgYLDg05VrTMKbnu70bB9ZXe&#10;15vNZbV1v+eUT7f+z+e4VOqj0ywmIDw1/l/85/7WCoajsDacCUdAzt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c76PwwAAANwAAAAPAAAAAAAAAAAAAAAAAJcCAABkcnMvZG93&#10;bnJldi54bWxQSwUGAAAAAAQABAD1AAAAhwMAAAAA&#10;" filled="f" strokecolor="green">
                          <v:textbox>
                            <w:txbxContent>
                              <w:p w14:paraId="7A97969E" w14:textId="77777777" w:rsidR="00476BB0" w:rsidRDefault="00476BB0" w:rsidP="008300F2">
                                <w:pPr>
                                  <w:rPr>
                                    <w:rFonts w:eastAsia="Times New Roman"/>
                                  </w:rPr>
                                </w:pPr>
                              </w:p>
                            </w:txbxContent>
                          </v:textbox>
                        </v:rect>
                        <v:rect id="Rectangle 489" o:spid="_x0000_s1429" style="position:absolute;left:1412716;top:1956460;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PxsUxwAA&#10;ANwAAAAPAAAAZHJzL2Rvd25yZXYueG1sRI9Pa8JAFMTvQr/D8oTedGNpi8asUgqW2oPY1IPentmX&#10;P5h9m2Y3Gr99Vyh4HGbmN0yy7E0tztS6yrKCyTgCQZxZXXGhYPezGk1BOI+ssbZMCq7kYLl4GCQY&#10;a3vhbzqnvhABwi5GBaX3TSyly0oy6Ma2IQ5ebluDPsi2kLrFS4CbWj5F0as0WHFYKLGh95KyU9oZ&#10;Badr3n2s18fVxm0POe9/J18vs1qpx2H/Ngfhqff38H/7Uyt4ns7gdiYcAbn4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Aj8bFMcAAADcAAAADwAAAAAAAAAAAAAAAACXAgAAZHJz&#10;L2Rvd25yZXYueG1sUEsFBgAAAAAEAAQA9QAAAIsDAAAAAA==&#10;" filled="f" strokecolor="green">
                          <v:textbox>
                            <w:txbxContent>
                              <w:p w14:paraId="7BB13E3E" w14:textId="77777777" w:rsidR="00476BB0" w:rsidRDefault="00476BB0" w:rsidP="008300F2">
                                <w:pPr>
                                  <w:rPr>
                                    <w:rFonts w:eastAsia="Times New Roman"/>
                                  </w:rPr>
                                </w:pPr>
                              </w:p>
                            </w:txbxContent>
                          </v:textbox>
                        </v:rect>
                        <v:rect id="Rectangle 490" o:spid="_x0000_s1430" style="position:absolute;left:1412716;top:2347752;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3CRUwwAA&#10;ANwAAAAPAAAAZHJzL2Rvd25yZXYueG1sRE/LisIwFN0P+A/hCu40dXAGrUaRAWV0Mfha6O7a3D6w&#10;ualN1Pr3ZiHM8nDek1ljSnGn2hWWFfR7EQjixOqCMwWH/aI7BOE8ssbSMil4koPZtPUxwVjbB2/p&#10;vvOZCCHsYlSQe1/FUrokJ4OuZyviwKW2NugDrDOpa3yEcFPKzyj6lgYLDg05VvSTU3LZ3YyCyzO9&#10;LVer8+LPbU4pH6/99deoVKrTbuZjEJ4a/y9+u3+1gsEozA9nwhGQ0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3CRUwwAAANwAAAAPAAAAAAAAAAAAAAAAAJcCAABkcnMvZG93&#10;bnJldi54bWxQSwUGAAAAAAQABAD1AAAAhwMAAAAA&#10;" filled="f" strokecolor="green">
                          <v:textbox>
                            <w:txbxContent>
                              <w:p w14:paraId="79618197" w14:textId="77777777" w:rsidR="00476BB0" w:rsidRDefault="00476BB0" w:rsidP="008300F2">
                                <w:pPr>
                                  <w:rPr>
                                    <w:rFonts w:eastAsia="Times New Roman"/>
                                  </w:rPr>
                                </w:pPr>
                              </w:p>
                            </w:txbxContent>
                          </v:textbox>
                        </v:rect>
                        <v:rect id="Rectangle 491" o:spid="_x0000_s1431" style="position:absolute;left:1412716;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YWNyxQAA&#10;ANwAAAAPAAAAZHJzL2Rvd25yZXYueG1sRI9Pi8IwFMTvC/sdwlvwtqaKLlqNIoIgshf/ocdH85pW&#10;m5fSRK376c3Cwh6HmfkNM523thJ3anzpWEGvm4Agzpwu2Sg47FefIxA+IGusHJOCJ3mYz97fpphq&#10;9+At3XfBiAhhn6KCIoQ6ldJnBVn0XVcTRy93jcUQZWOkbvAR4baS/ST5khZLjgsF1rQsKLvublbB&#10;+MRm2F9+D2+X4yBPfo7mnG+MUp2PdjEBEagN/+G/9lorGIx78HsmHgE5e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thY3LFAAAA3AAAAA8AAAAAAAAAAAAAAAAAlwIAAGRycy9k&#10;b3ducmV2LnhtbFBLBQYAAAAABAAEAPUAAACJAwAAAAA=&#10;" filled="f" strokecolor="green">
                          <v:textbox>
                            <w:txbxContent>
                              <w:p w14:paraId="4A4470AD" w14:textId="77777777" w:rsidR="00476BB0" w:rsidRDefault="00476BB0" w:rsidP="008300F2">
                                <w:pPr>
                                  <w:rPr>
                                    <w:rFonts w:eastAsia="Times New Roman"/>
                                  </w:rPr>
                                </w:pPr>
                              </w:p>
                            </w:txbxContent>
                          </v:textbox>
                        </v:rect>
                      </v:group>
                      <v:group id="Group 492" o:spid="_x0000_s1432" style="position:absolute;left:1715821;width:177123;height:2916167" coordorigin="1715821"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T6Xs8UAAADcAAAA&#10;DwAAAAAAAAAAAAAAAACpAgAAZHJzL2Rvd25yZXYueG1sUEsFBgAAAAAEAAQA+gAAAJsDAAAAAA==&#10;">
                        <v:rect id="Rectangle 493" o:spid="_x0000_s1433" style="position:absolute;left:1765895;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1iexQAA&#10;ANwAAAAPAAAAZHJzL2Rvd25yZXYueG1sRI9BawIxFITvBf9DeEJvmtWq6GoUEQpFetEqenxs3mZX&#10;Ny/LJuraX98UCj0OM/MNs1i1thJ3anzpWMGgn4Agzpwu2Sg4fL33piB8QNZYOSYFT/KwWnZeFphq&#10;9+Ad3ffBiAhhn6KCIoQ6ldJnBVn0fVcTRy93jcUQZWOkbvAR4baSwySZSIslx4UCa9oUlF33N6tg&#10;dmIzHm4+x7fLcZQn30dzzrdGqdduu56DCNSG//Bf+0MrGM3e4PdMPAJy+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T/WJ7FAAAA3AAAAA8AAAAAAAAAAAAAAAAAlwIAAGRycy9k&#10;b3ducmV2LnhtbFBLBQYAAAAABAAEAPUAAACJAwAAAAA=&#10;" filled="f" strokecolor="green">
                          <v:textbox>
                            <w:txbxContent>
                              <w:p w14:paraId="1F523805" w14:textId="77777777" w:rsidR="00476BB0" w:rsidRDefault="00476BB0" w:rsidP="008300F2">
                                <w:pPr>
                                  <w:rPr>
                                    <w:rFonts w:eastAsia="Times New Roman"/>
                                  </w:rPr>
                                </w:pPr>
                              </w:p>
                            </w:txbxContent>
                          </v:textbox>
                        </v:rect>
                        <v:rect id="Rectangle 494" o:spid="_x0000_s1434" style="position:absolute;left:1765895;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FsDqxQAA&#10;ANwAAAAPAAAAZHJzL2Rvd25yZXYueG1sRI9Pa8JAFMTvBb/D8oTe6kaJRaOriCCU0ov/0OMj+7KJ&#10;Zt+G7KppP71bKPQ4zMxvmPmys7W4U+srxwqGgwQEce50xUbBYb95m4DwAVlj7ZgUfJOH5aL3MsdM&#10;uwdv6b4LRkQI+wwVlCE0mZQ+L8miH7iGOHqFay2GKFsjdYuPCLe1HCXJu7RYcVwosaF1Sfl1d7MK&#10;pic249H6a3y7HNMi+Tmac/FplHrtd6sZiEBd+A//tT+0gnSawu+ZeATk4gk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sWwOrFAAAA3AAAAA8AAAAAAAAAAAAAAAAAlwIAAGRycy9k&#10;b3ducmV2LnhtbFBLBQYAAAAABAAEAPUAAACJAwAAAAA=&#10;" filled="f" strokecolor="green">
                          <v:textbox>
                            <w:txbxContent>
                              <w:p w14:paraId="00C7AFDD" w14:textId="77777777" w:rsidR="00476BB0" w:rsidRDefault="00476BB0" w:rsidP="008300F2">
                                <w:pPr>
                                  <w:rPr>
                                    <w:rFonts w:eastAsia="Times New Roman"/>
                                  </w:rPr>
                                </w:pPr>
                              </w:p>
                            </w:txbxContent>
                          </v:textbox>
                        </v:rect>
                        <v:rect id="Rectangle 495" o:spid="_x0000_s1435" style="position:absolute;left:1765895;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WmVxxQAA&#10;ANwAAAAPAAAAZHJzL2Rvd25yZXYueG1sRI9Pa8JAFMTvgt9heYI33VRM0egqRShI6cV/tMdH9mUT&#10;m30bsqum/fRuQfA4zMxvmOW6s7W4UusrxwpexgkI4tzpio2C4+F9NAPhA7LG2jEp+CUP61W/t8RM&#10;uxvv6LoPRkQI+wwVlCE0mZQ+L8miH7uGOHqFay2GKFsjdYu3CLe1nCTJq7RYcVwosaFNSfnP/mIV&#10;zL/YpJPNZ3o5n6ZF8ncy38WHUWo46N4WIAJ14Rl+tLdawXSewv+ZeATk6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RaZXHFAAAA3AAAAA8AAAAAAAAAAAAAAAAAlwIAAGRycy9k&#10;b3ducmV2LnhtbFBLBQYAAAAABAAEAPUAAACJAwAAAAA=&#10;" filled="f" strokecolor="green">
                          <v:textbox>
                            <w:txbxContent>
                              <w:p w14:paraId="5F831906" w14:textId="77777777" w:rsidR="00476BB0" w:rsidRDefault="00476BB0" w:rsidP="008300F2">
                                <w:pPr>
                                  <w:rPr>
                                    <w:rFonts w:eastAsia="Times New Roman"/>
                                  </w:rPr>
                                </w:pPr>
                              </w:p>
                            </w:txbxContent>
                          </v:textbox>
                        </v:rect>
                        <v:rect id="Rectangle 496" o:spid="_x0000_s1436" style="position:absolute;left:1765895;top:1173877;width:76975;height:17712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iPsGxQAA&#10;ANwAAAAPAAAAZHJzL2Rvd25yZXYueG1sRI9Ba8JAFITvBf/D8gRvdaOoaHQVEQQRL7UNenxkXzZp&#10;s29DdtXYX98tFHocZuYbZrXpbC3u1PrKsYLRMAFBnDtdsVHw8b5/nYPwAVlj7ZgUPMnDZt17WWGq&#10;3YPf6H4ORkQI+xQVlCE0qZQ+L8miH7qGOHqFay2GKFsjdYuPCLe1HCfJTFqsOC6U2NCupPzrfLMK&#10;Fhc20/HuNL19ZpMi+c7MtTgapQb9brsEEagL/+G/9kErmCxm8HsmHgG5/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SI+wbFAAAA3AAAAA8AAAAAAAAAAAAAAAAAlwIAAGRycy9k&#10;b3ducmV2LnhtbFBLBQYAAAAABAAEAPUAAACJAwAAAAA=&#10;" filled="f" strokecolor="green">
                          <v:textbox>
                            <w:txbxContent>
                              <w:p w14:paraId="69B78DF3" w14:textId="77777777" w:rsidR="00476BB0" w:rsidRDefault="00476BB0" w:rsidP="008300F2">
                                <w:pPr>
                                  <w:rPr>
                                    <w:rFonts w:eastAsia="Times New Roman"/>
                                  </w:rPr>
                                </w:pPr>
                              </w:p>
                            </w:txbxContent>
                          </v:textbox>
                        </v:rect>
                        <v:rect id="Rectangle 497" o:spid="_x0000_s1437" style="position:absolute;left:1765895;top:1565168;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NbwgxwAA&#10;ANwAAAAPAAAAZHJzL2Rvd25yZXYueG1sRI9LawJBEITvgv9haMGbzhqM0dVRgmCIOYT4OOit3el9&#10;4E7PujPq+u8zASHHoqq+omaLxpTiRrUrLCsY9CMQxInVBWcK9rtVbwzCeWSNpWVS8CAHi3m7NcNY&#10;2ztv6Lb1mQgQdjEqyL2vYildkpNB17cVcfBSWxv0QdaZ1DXeA9yU8iWKRtJgwWEhx4qWOSXn7dUo&#10;OD/S68d6fVp9u59jyofL4Ot1UirV7TTvUxCeGv8ffrY/tYLh5A3+zoQjIO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mTW8IMcAAADcAAAADwAAAAAAAAAAAAAAAACXAgAAZHJz&#10;L2Rvd25yZXYueG1sUEsFBgAAAAAEAAQA9QAAAIsDAAAAAA==&#10;" filled="f" strokecolor="green">
                          <v:textbox>
                            <w:txbxContent>
                              <w:p w14:paraId="0847BFE5" w14:textId="77777777" w:rsidR="00476BB0" w:rsidRDefault="00476BB0" w:rsidP="008300F2">
                                <w:pPr>
                                  <w:rPr>
                                    <w:rFonts w:eastAsia="Times New Roman"/>
                                  </w:rPr>
                                </w:pPr>
                              </w:p>
                            </w:txbxContent>
                          </v:textbox>
                        </v:rect>
                        <v:rect id="Rectangle 498" o:spid="_x0000_s1438" style="position:absolute;left:1765895;top:1956460;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qihSwwAA&#10;ANwAAAAPAAAAZHJzL2Rvd25yZXYueG1sRE/LisIwFN0P+A/hCu40dXAGrUaRAWV0Mfha6O7a3D6w&#10;ualN1Pr3ZiHM8nDek1ljSnGn2hWWFfR7EQjixOqCMwWH/aI7BOE8ssbSMil4koPZtPUxwVjbB2/p&#10;vvOZCCHsYlSQe1/FUrokJ4OuZyviwKW2NugDrDOpa3yEcFPKzyj6lgYLDg05VvSTU3LZ3YyCyzO9&#10;LVer8+LPbU4pH6/99deoVKrTbuZjEJ4a/y9+u3+1gsEorA1nwhGQ0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qihSwwAAANwAAAAPAAAAAAAAAAAAAAAAAJcCAABkcnMvZG93&#10;bnJldi54bWxQSwUGAAAAAAQABAD1AAAAhwMAAAAA&#10;" filled="f" strokecolor="green">
                          <v:textbox>
                            <w:txbxContent>
                              <w:p w14:paraId="6F9DD79E" w14:textId="77777777" w:rsidR="00476BB0" w:rsidRDefault="00476BB0" w:rsidP="008300F2">
                                <w:pPr>
                                  <w:rPr>
                                    <w:rFonts w:eastAsia="Times New Roman"/>
                                  </w:rPr>
                                </w:pPr>
                              </w:p>
                            </w:txbxContent>
                          </v:textbox>
                        </v:rect>
                        <v:rect id="Rectangle 499" o:spid="_x0000_s1439" style="position:absolute;left:1765895;top:2347752;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5o3JxwAA&#10;ANwAAAAPAAAAZHJzL2Rvd25yZXYueG1sRI9Pa8JAFMTvgt9heYK3urHU0kRXEcFiPBRre2hvz+zL&#10;H8y+TbOrid++Wyh4HGbmN8xi1ZtaXKl1lWUF00kEgjizuuJCwefH9uEFhPPIGmvLpOBGDlbL4WCB&#10;ibYdv9P16AsRIOwSVFB63yRSuqwkg25iG+Lg5bY16INsC6lb7ALc1PIxip6lwYrDQokNbUrKzseL&#10;UXC+5ZfXND1t39zhO+evn+l+FtdKjUf9eg7CU+/v4f/2Tit4imP4OxOOgFz+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h+aNyccAAADcAAAADwAAAAAAAAAAAAAAAACXAgAAZHJz&#10;L2Rvd25yZXYueG1sUEsFBgAAAAAEAAQA9QAAAIsDAAAAAA==&#10;" filled="f" strokecolor="green">
                          <v:textbox>
                            <w:txbxContent>
                              <w:p w14:paraId="7B07621F" w14:textId="77777777" w:rsidR="00476BB0" w:rsidRDefault="00476BB0" w:rsidP="008300F2">
                                <w:pPr>
                                  <w:rPr>
                                    <w:rFonts w:eastAsia="Times New Roman"/>
                                  </w:rPr>
                                </w:pPr>
                              </w:p>
                            </w:txbxContent>
                          </v:textbox>
                        </v:rect>
                        <v:rect id="Rectangle 500" o:spid="_x0000_s1440" style="position:absolute;left:1765895;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xlzzwgAA&#10;ANwAAAAPAAAAZHJzL2Rvd25yZXYueG1sRE/LagIxFN0X/IdwBXc1qXRKOxpFBKGIG1+0y8vkTmbs&#10;5GaYRB379c1C6PJw3rNF7xpxpS7UnjW8jBUI4sKbmq2G42H9/A4iRGSDjWfScKcAi/ngaYa58Tfe&#10;0XUfrUghHHLUUMXY5lKGoiKHYexb4sSVvnMYE+ysNB3eUrhr5ESpN+mw5tRQYUurioqf/cVp+Phi&#10;m01W2+xyPr2W6vdkv8uN1Xo07JdTEJH6+C9+uD+Nhkyl+elMOgJy/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rGXPPCAAAA3AAAAA8AAAAAAAAAAAAAAAAAlwIAAGRycy9kb3du&#10;cmV2LnhtbFBLBQYAAAAABAAEAPUAAACGAwAAAAA=&#10;" filled="f" strokecolor="green">
                          <v:textbox>
                            <w:txbxContent>
                              <w:p w14:paraId="39FD6076" w14:textId="77777777" w:rsidR="00476BB0" w:rsidRDefault="00476BB0" w:rsidP="008300F2">
                                <w:pPr>
                                  <w:rPr>
                                    <w:rFonts w:eastAsia="Times New Roman"/>
                                  </w:rPr>
                                </w:pPr>
                              </w:p>
                            </w:txbxContent>
                          </v:textbox>
                        </v:rect>
                      </v:group>
                      <v:group id="Group 501" o:spid="_x0000_s1441" style="position:absolute;left:2119074;width:76975;height:2916167" coordorigin="2119074"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weT3sUAAADcAAAA&#10;DwAAAAAAAAAAAAAAAACpAgAAZHJzL2Rvd25yZXYueG1sUEsFBgAAAAAEAAQA+gAAAJsDAAAAAA==&#10;">
                        <v:rect id="Rectangle 502" o:spid="_x0000_s1442" style="position:absolute;left:211907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WGcfxgAA&#10;ANwAAAAPAAAAZHJzL2Rvd25yZXYueG1sRI/NasMwEITvhb6D2EJujVQTl9SJEkqgUEIv+aM5LtZa&#10;dmutjKUkTp8+KhR6HGbmG2a+HFwrztSHxrOGp7ECQVx607DVsN+9PU5BhIhssPVMGq4UYLm4v5tj&#10;YfyFN3TeRisShEOBGuoYu0LKUNbkMIx9R5y8yvcOY5K9labHS4K7VmZKPUuHDaeFGjta1VR+b09O&#10;w8sn2zxbfeSnr8OkUj8He6zWVuvRw/A6AxFpiP/hv/a70ZCrDH7PpCMgFz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lWGcfxgAAANwAAAAPAAAAAAAAAAAAAAAAAJcCAABkcnMv&#10;ZG93bnJldi54bWxQSwUGAAAAAAQABAD1AAAAigMAAAAA&#10;" filled="f" strokecolor="green">
                          <v:textbox>
                            <w:txbxContent>
                              <w:p w14:paraId="36174FBA" w14:textId="77777777" w:rsidR="00476BB0" w:rsidRDefault="00476BB0" w:rsidP="008300F2">
                                <w:pPr>
                                  <w:rPr>
                                    <w:rFonts w:eastAsia="Times New Roman"/>
                                  </w:rPr>
                                </w:pPr>
                              </w:p>
                            </w:txbxContent>
                          </v:textbox>
                        </v:rect>
                        <v:rect id="Rectangle 503" o:spid="_x0000_s1443" style="position:absolute;left:2119074;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FMKExgAA&#10;ANwAAAAPAAAAZHJzL2Rvd25yZXYueG1sRI9BawIxFITvgv8hPMFbTdRuabdGEUEoxUttpT0+Nm+z&#10;Wzcvyybq1l/fFAoeh5n5hlmseteIM3Wh9qxhOlEgiAtvarYaPt63d48gQkQ22HgmDT8UYLUcDhaY&#10;G3/hNzrvoxUJwiFHDVWMbS5lKCpyGCa+JU5e6TuHMcnOStPhJcFdI2dKPUiHNaeFClvaVFQc9yen&#10;4emTbTbb7LLT9+G+VNeD/SpfrdbjUb9+BhGpj7fwf/vFaMjUHP7OpCMgl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KFMKExgAAANwAAAAPAAAAAAAAAAAAAAAAAJcCAABkcnMv&#10;ZG93bnJldi54bWxQSwUGAAAAAAQABAD1AAAAigMAAAAA&#10;" filled="f" strokecolor="green">
                          <v:textbox>
                            <w:txbxContent>
                              <w:p w14:paraId="22992E58" w14:textId="77777777" w:rsidR="00476BB0" w:rsidRDefault="00476BB0" w:rsidP="008300F2">
                                <w:pPr>
                                  <w:rPr>
                                    <w:rFonts w:eastAsia="Times New Roman"/>
                                  </w:rPr>
                                </w:pPr>
                              </w:p>
                            </w:txbxContent>
                          </v:textbox>
                        </v:rect>
                        <v:rect id="Rectangle 504" o:spid="_x0000_s1444" style="position:absolute;left:2119074;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VrwxgAA&#10;ANwAAAAPAAAAZHJzL2Rvd25yZXYueG1sRI9PawIxFMTvQr9DeIXeaqK40m6NIoJQipf6h/b42LzN&#10;bt28LJuoWz99IxQ8DjPzG2a26F0jztSF2rOG0VCBIC68qdlq2O/Wzy8gQkQ22HgmDb8UYDF/GMww&#10;N/7Cn3TeRisShEOOGqoY21zKUFTkMAx9S5y80ncOY5KdlabDS4K7Ro6VmkqHNaeFCltaVVQctyen&#10;4fWLbTZebbLTz2FSquvBfpcfVuunx375BiJSH+/h//a70ZCpCdzOpCMg5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VrwxgAAANwAAAAPAAAAAAAAAAAAAAAAAJcCAABkcnMv&#10;ZG93bnJldi54bWxQSwUGAAAAAAQABAD1AAAAigMAAAAA&#10;" filled="f" strokecolor="green">
                          <v:textbox>
                            <w:txbxContent>
                              <w:p w14:paraId="62BF6A8D" w14:textId="77777777" w:rsidR="00476BB0" w:rsidRDefault="00476BB0" w:rsidP="008300F2">
                                <w:pPr>
                                  <w:rPr>
                                    <w:rFonts w:eastAsia="Times New Roman"/>
                                  </w:rPr>
                                </w:pPr>
                              </w:p>
                            </w:txbxContent>
                          </v:textbox>
                        </v:rect>
                        <v:rect id="Rectangle 505" o:spid="_x0000_s1445" style="position:absolute;left:2119074;top:1173877;width:76975;height:17712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sf9rxQAA&#10;ANwAAAAPAAAAZHJzL2Rvd25yZXYueG1sRI9BawIxFITvQv9DeEJvNVG60m6NUgRBihe10h4fm7fZ&#10;bTcvyybq1l9vhILHYWa+YWaL3jXiRF2oPWsYjxQI4sKbmq2Gz/3q6QVEiMgGG8+k4Y8CLOYPgxnm&#10;xp95S6ddtCJBOOSooYqxzaUMRUUOw8i3xMkrfecwJtlZaTo8J7hr5ESpqXRYc1qosKVlRcXv7ug0&#10;vH6xzSbLTXb8OTyX6nKw3+WH1fpx2L+/gYjUx3v4v702GjKVwe1MOgJyf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qx/2vFAAAA3AAAAA8AAAAAAAAAAAAAAAAAlwIAAGRycy9k&#10;b3ducmV2LnhtbFBLBQYAAAAABAAEAPUAAACJAwAAAAA=&#10;" filled="f" strokecolor="green">
                          <v:textbox>
                            <w:txbxContent>
                              <w:p w14:paraId="7612487C" w14:textId="77777777" w:rsidR="00476BB0" w:rsidRDefault="00476BB0" w:rsidP="008300F2">
                                <w:pPr>
                                  <w:rPr>
                                    <w:rFonts w:eastAsia="Times New Roman"/>
                                  </w:rPr>
                                </w:pPr>
                              </w:p>
                            </w:txbxContent>
                          </v:textbox>
                        </v:rect>
                        <v:rect id="Rectangle 506" o:spid="_x0000_s1446" style="position:absolute;left:2119074;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Y2EcxgAA&#10;ANwAAAAPAAAAZHJzL2Rvd25yZXYueG1sRI9PawIxFMTvQr9DeAVvNVFcabdGKUJBpJf6h/b42LzN&#10;bt28LJuoWz+9KRQ8DjPzG2a+7F0jztSF2rOG8UiBIC68qdlq2O/en55BhIhssPFMGn4pwHLxMJhj&#10;bvyFP+m8jVYkCIccNVQxtrmUoajIYRj5ljh5pe8cxiQ7K02HlwR3jZwoNZMOa04LFba0qqg4bk9O&#10;w8sX22yy+shOP4dpqa4H+11urNbDx/7tFUSkPt7D/+210ZCpGfydSUdAL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aY2EcxgAAANwAAAAPAAAAAAAAAAAAAAAAAJcCAABkcnMv&#10;ZG93bnJldi54bWxQSwUGAAAAAAQABAD1AAAAigMAAAAA&#10;" filled="f" strokecolor="green">
                          <v:textbox>
                            <w:txbxContent>
                              <w:p w14:paraId="0E2AD4DD" w14:textId="77777777" w:rsidR="00476BB0" w:rsidRDefault="00476BB0" w:rsidP="008300F2">
                                <w:pPr>
                                  <w:rPr>
                                    <w:rFonts w:eastAsia="Times New Roman"/>
                                  </w:rPr>
                                </w:pPr>
                              </w:p>
                            </w:txbxContent>
                          </v:textbox>
                        </v:rect>
                        <v:rect id="Rectangle 507" o:spid="_x0000_s1447" style="position:absolute;left:2119074;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L8SHxgAA&#10;ANwAAAAPAAAAZHJzL2Rvd25yZXYueG1sRI9PawIxFMTvBb9DeIK3mihu/2yNIoJQipdqpT0+Nm+z&#10;Wzcvyybqtp/eFIQeh5n5DTNf9q4RZ+pC7VnDZKxAEBfe1Gw1fOw3908gQkQ22HgmDT8UYLkY3M0x&#10;N/7C73TeRSsShEOOGqoY21zKUFTkMIx9S5y80ncOY5KdlabDS4K7Rk6VepAOa04LFba0rqg47k5O&#10;w/Mn22y63man78OsVL8H+1W+Wa1Hw371AiJSH//Dt/ar0ZCpR/g7k46AXFw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1L8SHxgAAANwAAAAPAAAAAAAAAAAAAAAAAJcCAABkcnMv&#10;ZG93bnJldi54bWxQSwUGAAAAAAQABAD1AAAAigMAAAAA&#10;" filled="f" strokecolor="green">
                          <v:textbox>
                            <w:txbxContent>
                              <w:p w14:paraId="33667B17" w14:textId="77777777" w:rsidR="00476BB0" w:rsidRDefault="00476BB0" w:rsidP="008300F2">
                                <w:pPr>
                                  <w:rPr>
                                    <w:rFonts w:eastAsia="Times New Roman"/>
                                  </w:rPr>
                                </w:pPr>
                              </w:p>
                            </w:txbxContent>
                          </v:textbox>
                        </v:rect>
                        <v:rect id="Rectangle 508" o:spid="_x0000_s1448" style="position:absolute;left:2119074;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sFD1wgAA&#10;ANwAAAAPAAAAZHJzL2Rvd25yZXYueG1sRE/LagIxFN0X/IdwBXc1qXRKOxpFBKGIG1+0y8vkTmbs&#10;5GaYRB379c1C6PJw3rNF7xpxpS7UnjW8jBUI4sKbmq2G42H9/A4iRGSDjWfScKcAi/ngaYa58Tfe&#10;0XUfrUghHHLUUMXY5lKGoiKHYexb4sSVvnMYE+ysNB3eUrhr5ESpN+mw5tRQYUurioqf/cVp+Phi&#10;m01W2+xyPr2W6vdkv8uN1Xo07JdTEJH6+C9+uD+NhkyltelMOgJy/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SwUPXCAAAA3AAAAA8AAAAAAAAAAAAAAAAAlwIAAGRycy9kb3du&#10;cmV2LnhtbFBLBQYAAAAABAAEAPUAAACGAwAAAAA=&#10;" filled="f" strokecolor="green">
                          <v:textbox>
                            <w:txbxContent>
                              <w:p w14:paraId="20CA8A2A" w14:textId="77777777" w:rsidR="00476BB0" w:rsidRDefault="00476BB0" w:rsidP="008300F2">
                                <w:pPr>
                                  <w:rPr>
                                    <w:rFonts w:eastAsia="Times New Roman"/>
                                  </w:rPr>
                                </w:pPr>
                              </w:p>
                            </w:txbxContent>
                          </v:textbox>
                        </v:rect>
                        <v:rect id="Rectangle 509" o:spid="_x0000_s1449" style="position:absolute;left:2119074;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PVuxgAA&#10;ANwAAAAPAAAAZHJzL2Rvd25yZXYueG1sRI9PawIxFMTvQr9DeEJvmijdUrdGKYIgpRf/0R4fm7fZ&#10;bTcvyybqtp/eFASPw8z8hpkve9eIM3Wh9qxhMlYgiAtvarYaDvv16AVEiMgGG8+k4ZcCLBcPgznm&#10;xl94S+ddtCJBOOSooYqxzaUMRUUOw9i3xMkrfecwJtlZaTq8JLhr5FSpZ+mw5rRQYUurioqf3clp&#10;mH2yzaarj+z0fXwq1d/RfpXvVuvHYf/2CiJSH+/hW3tjNGRqBv9n0hGQiy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PVuxgAAANwAAAAPAAAAAAAAAAAAAAAAAJcCAABkcnMv&#10;ZG93bnJldi54bWxQSwUGAAAAAAQABAD1AAAAigMAAAAA&#10;" filled="f" strokecolor="green">
                          <v:textbox>
                            <w:txbxContent>
                              <w:p w14:paraId="7F891F84" w14:textId="77777777" w:rsidR="00476BB0" w:rsidRDefault="00476BB0" w:rsidP="008300F2">
                                <w:pPr>
                                  <w:rPr>
                                    <w:rFonts w:eastAsia="Times New Roman"/>
                                  </w:rPr>
                                </w:pPr>
                              </w:p>
                            </w:txbxContent>
                          </v:textbox>
                        </v:rect>
                      </v:group>
                      <v:group id="Group 510" o:spid="_x0000_s1450" style="position:absolute;left:2472253;width:76975;height:2916167" coordorigin="2472253"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VkqCYwgAAANwAAAAPAAAAZHJzL2Rvd25yZXYueG1sRE/LisIwFN0L/kO4gjtN&#10;O4MiHVMRGQcXIqgDw+wuze0Dm5vSxLb+vVkILg/nvd4MphYdta6yrCCeRyCIM6srLhT8XvezFQjn&#10;kTXWlknBgxxs0vFojYm2PZ+pu/hChBB2CSoovW8SKV1WkkE3tw1x4HLbGvQBtoXULfYh3NTyI4qW&#10;0mDFoaHEhnYlZbfL3Sj46bHffsbf3fGW7x7/18Xp7xiTUtPJsP0C4Wnwb/HLfdAKFnGYH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1ZKgmMIAAADcAAAADwAA&#10;AAAAAAAAAAAAAACpAgAAZHJzL2Rvd25yZXYueG1sUEsFBgAAAAAEAAQA+gAAAJgDAAAAAA==&#10;">
                        <v:rect id="Rectangle 511" o:spid="_x0000_s1451" style="position:absolute;left:2472253;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2+1xgAA&#10;ANwAAAAPAAAAZHJzL2Rvd25yZXYueG1sRI9Ba8JAFITvBf/D8gre6iZiShtdRQRBipeqoT0+si+b&#10;2OzbkF019dd3C4Ueh5n5hlmsBtuKK/W+cawgnSQgiEunGzYKTsft0wsIH5A1to5JwTd5WC1HDwvM&#10;tbvxO10PwYgIYZ+jgjqELpfSlzVZ9BPXEUevcr3FEGVvpO7xFuG2ldMkeZYWG44LNXa0qan8Olys&#10;gtcPNtl0s88u52JWJffCfFZvRqnx47Cegwg0hP/wX3unFWRpCr9n4hGQy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QU2+1xgAAANwAAAAPAAAAAAAAAAAAAAAAAJcCAABkcnMv&#10;ZG93bnJldi54bWxQSwUGAAAAAAQABAD1AAAAigMAAAAA&#10;" filled="f" strokecolor="green">
                          <v:textbox>
                            <w:txbxContent>
                              <w:p w14:paraId="54CFFCEA" w14:textId="77777777" w:rsidR="00476BB0" w:rsidRDefault="00476BB0" w:rsidP="008300F2">
                                <w:pPr>
                                  <w:rPr>
                                    <w:rFonts w:eastAsia="Times New Roman"/>
                                  </w:rPr>
                                </w:pPr>
                              </w:p>
                            </w:txbxContent>
                          </v:textbox>
                        </v:rect>
                        <v:rect id="Rectangle 512" o:spid="_x0000_s1452" style="position:absolute;left:2472253;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gfHCxQAA&#10;ANwAAAAPAAAAZHJzL2Rvd25yZXYueG1sRI9Ba8JAFITvBf/D8gRvdWMwRaOriFAopRdtRY+P7Msm&#10;mn0bsqum/fVuodDjMDPfMMt1bxtxo87XjhVMxgkI4sLpmo2Cr8/X5xkIH5A1No5JwTd5WK8GT0vM&#10;tbvzjm77YESEsM9RQRVCm0vpi4os+rFriaNXus5iiLIzUnd4j3DbyDRJXqTFmuNChS1tKyou+6tV&#10;MD+yydLtR3Y9H6Zl8nMwp/LdKDUa9psFiEB9+A//td+0gmySwu+ZeATk6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CB8cLFAAAA3AAAAA8AAAAAAAAAAAAAAAAAlwIAAGRycy9k&#10;b3ducmV2LnhtbFBLBQYAAAAABAAEAPUAAACJAwAAAAA=&#10;" filled="f" strokecolor="green">
                          <v:textbox>
                            <w:txbxContent>
                              <w:p w14:paraId="402E9A11" w14:textId="77777777" w:rsidR="00476BB0" w:rsidRDefault="00476BB0" w:rsidP="008300F2">
                                <w:pPr>
                                  <w:rPr>
                                    <w:rFonts w:eastAsia="Times New Roman"/>
                                  </w:rPr>
                                </w:pPr>
                              </w:p>
                            </w:txbxContent>
                          </v:textbox>
                        </v:rect>
                        <v:rect id="Rectangle 513" o:spid="_x0000_s1453" style="position:absolute;left:2472253;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zVRZxgAA&#10;ANwAAAAPAAAAZHJzL2Rvd25yZXYueG1sRI9Ba8JAFITvhf6H5RW86UZtpE1dRQShFC9qRY+P7Msm&#10;bfZtyK6a+utdQehxmJlvmOm8s7U4U+srxwqGgwQEce50xUbB927VfwPhA7LG2jEp+CMP89nz0xQz&#10;7S68ofM2GBEh7DNUUIbQZFL6vCSLfuAa4ugVrrUYomyN1C1eItzWcpQkE2mx4rhQYkPLkvLf7ckq&#10;eD+wSUfLdXr62b8WyXVvjsWXUar30i0+QATqwn/40f7UCtLhGO5n4hGQs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PzVRZxgAAANwAAAAPAAAAAAAAAAAAAAAAAJcCAABkcnMv&#10;ZG93bnJldi54bWxQSwUGAAAAAAQABAD1AAAAigMAAAAA&#10;" filled="f" strokecolor="green">
                          <v:textbox>
                            <w:txbxContent>
                              <w:p w14:paraId="68D09D1E" w14:textId="77777777" w:rsidR="00476BB0" w:rsidRDefault="00476BB0" w:rsidP="008300F2">
                                <w:pPr>
                                  <w:rPr>
                                    <w:rFonts w:eastAsia="Times New Roman"/>
                                  </w:rPr>
                                </w:pPr>
                              </w:p>
                            </w:txbxContent>
                          </v:textbox>
                        </v:rect>
                        <v:rect id="Rectangle 514" o:spid="_x0000_s1454" style="position:absolute;left:2472253;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JMwtxQAA&#10;ANwAAAAPAAAAZHJzL2Rvd25yZXYueG1sRI9Pa8JAFMTvgt9heUJvdaOYotFVilAo0ov/0OMj+7JJ&#10;m30bsqvGfnq3UPA4zMxvmMWqs7W4UusrxwpGwwQEce50xUbBYf/xOgXhA7LG2jEpuJOH1bLfW2Cm&#10;3Y23dN0FIyKEfYYKyhCaTEqfl2TRD11DHL3CtRZDlK2RusVbhNtajpPkTVqsOC6U2NC6pPxnd7EK&#10;Zic26Xj9lV6+j5Mi+T2ac7ExSr0Muvc5iEBdeIb/259aQTqawN+ZeATk8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AkzC3FAAAA3AAAAA8AAAAAAAAAAAAAAAAAlwIAAGRycy9k&#10;b3ducmV2LnhtbFBLBQYAAAAABAAEAPUAAACJAwAAAAA=&#10;" filled="f" strokecolor="green">
                          <v:textbox>
                            <w:txbxContent>
                              <w:p w14:paraId="79901AEB" w14:textId="77777777" w:rsidR="00476BB0" w:rsidRDefault="00476BB0" w:rsidP="008300F2">
                                <w:pPr>
                                  <w:rPr>
                                    <w:rFonts w:eastAsia="Times New Roman"/>
                                  </w:rPr>
                                </w:pPr>
                              </w:p>
                            </w:txbxContent>
                          </v:textbox>
                        </v:rect>
                        <v:rect id="Rectangle 515" o:spid="_x0000_s1455" style="position:absolute;left:2472253;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aGm2xgAA&#10;ANwAAAAPAAAAZHJzL2Rvd25yZXYueG1sRI9Ba8JAFITvBf/D8oTe6sbQFI2uIoFCKb1oK3p8ZF82&#10;0ezbkF017a93C4Ueh5n5hlmuB9uKK/W+caxgOklAEJdON2wUfH2+Ps1A+ICssXVMCr7Jw3o1elhi&#10;rt2Nt3TdBSMihH2OCuoQulxKX9Zk0U9cRxy9yvUWQ5S9kbrHW4TbVqZJ8iItNhwXauyoqKk87y5W&#10;wfzAJkuLj+xy2j9Xyc/eHKt3o9TjeNgsQAQawn/4r/2mFWTTDH7PxCMgV3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vaGm2xgAAANwAAAAPAAAAAAAAAAAAAAAAAJcCAABkcnMv&#10;ZG93bnJldi54bWxQSwUGAAAAAAQABAD1AAAAigMAAAAA&#10;" filled="f" strokecolor="green">
                          <v:textbox>
                            <w:txbxContent>
                              <w:p w14:paraId="5FA2D8A9" w14:textId="77777777" w:rsidR="00476BB0" w:rsidRDefault="00476BB0" w:rsidP="008300F2">
                                <w:pPr>
                                  <w:rPr>
                                    <w:rFonts w:eastAsia="Times New Roman"/>
                                  </w:rPr>
                                </w:pPr>
                              </w:p>
                            </w:txbxContent>
                          </v:textbox>
                        </v:rect>
                        <v:rect id="Rectangle 516" o:spid="_x0000_s1456" style="position:absolute;left:2472253;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vfBxQAA&#10;ANwAAAAPAAAAZHJzL2Rvd25yZXYueG1sRI9Pa8JAFMTvhX6H5RV6043SiEZXEUEoxYv/0OMj+7JJ&#10;m30bsqvGfvquIPQ4zMxvmNmis7W4UusrxwoG/QQEce50xUbBYb/ujUH4gKyxdkwK7uRhMX99mWGm&#10;3Y23dN0FIyKEfYYKyhCaTEqfl2TR911DHL3CtRZDlK2RusVbhNtaDpNkJC1WHBdKbGhVUv6zu1gF&#10;kxObdLjapJfv40eR/B7NufgySr2/dcspiEBd+A8/259aQToYweNMPAJy/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698HFAAAA3AAAAA8AAAAAAAAAAAAAAAAAlwIAAGRycy9k&#10;b3ducmV2LnhtbFBLBQYAAAAABAAEAPUAAACJAwAAAAA=&#10;" filled="f" strokecolor="green">
                          <v:textbox>
                            <w:txbxContent>
                              <w:p w14:paraId="1F2BAFF9" w14:textId="77777777" w:rsidR="00476BB0" w:rsidRDefault="00476BB0" w:rsidP="008300F2">
                                <w:pPr>
                                  <w:rPr>
                                    <w:rFonts w:eastAsia="Times New Roman"/>
                                  </w:rPr>
                                </w:pPr>
                              </w:p>
                            </w:txbxContent>
                          </v:textbox>
                        </v:rect>
                        <v:rect id="Rectangle 517" o:spid="_x0000_s1457" style="position:absolute;left:2472253;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9lJaxgAA&#10;ANwAAAAPAAAAZHJzL2Rvd25yZXYueG1sRI9Ba8JAFITvQv/D8gq91Y3StBpdRQShFC9aRY+P7Msm&#10;bfZtyK6a9te7guBxmJlvmOm8s7U4U+srxwoG/QQEce50xUbB7nv1OgLhA7LG2jEp+CMP89lTb4qZ&#10;dhfe0HkbjIgQ9hkqKENoMil9XpJF33cNcfQK11oMUbZG6hYvEW5rOUySd2mx4rhQYkPLkvLf7ckq&#10;GB/YpMPlOj397N+K5H9vjsWXUerluVtMQATqwiN8b39qBengA25n4hGQsy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w9lJaxgAAANwAAAAPAAAAAAAAAAAAAAAAAJcCAABkcnMv&#10;ZG93bnJldi54bWxQSwUGAAAAAAQABAD1AAAAigMAAAAA&#10;" filled="f" strokecolor="green">
                          <v:textbox>
                            <w:txbxContent>
                              <w:p w14:paraId="375AD1CF" w14:textId="77777777" w:rsidR="00476BB0" w:rsidRDefault="00476BB0" w:rsidP="008300F2">
                                <w:pPr>
                                  <w:rPr>
                                    <w:rFonts w:eastAsia="Times New Roman"/>
                                  </w:rPr>
                                </w:pPr>
                              </w:p>
                            </w:txbxContent>
                          </v:textbox>
                        </v:rect>
                        <v:rect id="Rectangle 518" o:spid="_x0000_s1458" style="position:absolute;left:2472253;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acYowgAA&#10;ANwAAAAPAAAAZHJzL2Rvd25yZXYueG1sRE/LisIwFN0L8w/hDsxuTJXpoNUoIgjD4MYXurw0t2m1&#10;uSlN1DpfP1kILg/nPZ13thY3an3lWMGgn4Agzp2u2CjY71afIxA+IGusHZOCB3mYz956U8y0u/OG&#10;bttgRAxhn6GCMoQmk9LnJVn0fdcQR65wrcUQYWukbvEew20th0nyLS1WHBtKbGhZUn7ZXq2C8ZFN&#10;Olyu0+v58FUkfwdzKn6NUh/v3WICIlAXXuKn+0crSAdxbTwTj4Cc/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FpxijCAAAA3AAAAA8AAAAAAAAAAAAAAAAAlwIAAGRycy9kb3du&#10;cmV2LnhtbFBLBQYAAAAABAAEAPUAAACGAwAAAAA=&#10;" filled="f" strokecolor="green">
                          <v:textbox>
                            <w:txbxContent>
                              <w:p w14:paraId="6FE6FF77" w14:textId="77777777" w:rsidR="00476BB0" w:rsidRDefault="00476BB0" w:rsidP="008300F2">
                                <w:pPr>
                                  <w:rPr>
                                    <w:rFonts w:eastAsia="Times New Roman"/>
                                  </w:rPr>
                                </w:pPr>
                              </w:p>
                            </w:txbxContent>
                          </v:textbox>
                        </v:rect>
                      </v:group>
                      <v:group id="Group 519" o:spid="_x0000_s1459" style="position:absolute;left:2825432;width:76975;height:2916167" coordorigin="2825432"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qAkFxAAAANwAAAAPAAAAZHJzL2Rvd25yZXYueG1sRI9Bi8IwFITvwv6H8Ba8&#10;adoVZa1GEdkVDyKoC+Lt0TzbYvNSmmxb/70RBI/DzHzDzJedKUVDtSssK4iHEQji1OqCMwV/p9/B&#10;NwjnkTWWlknBnRwsFx+9OSbatnyg5ugzESDsElSQe18lUro0J4NuaCvi4F1tbdAHWWdS19gGuCnl&#10;VxRNpMGCw0KOFa1zSm/Hf6Ng02K7GsU/ze52Xd8vp/H+vItJqf5nt5qB8NT5d/jV3moF43gK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EqAkFxAAAANwAAAAP&#10;AAAAAAAAAAAAAAAAAKkCAABkcnMvZG93bnJldi54bWxQSwUGAAAAAAQABAD6AAAAmgMAAAAA&#10;">
                        <v:rect id="Rectangle 520" o:spid="_x0000_s1460" style="position:absolute;left:282543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cwCTwwAA&#10;ANwAAAAPAAAAZHJzL2Rvd25yZXYueG1sRE/LasJAFN0X+g/DLXSnE0MjNnUMJVAoxU19YJeXzM0k&#10;NXMnZEaNfr2zKHR5OO9lMdpOnGnwrWMFs2kCgrhyumWjYLf9mCxA+ICssXNMCq7koVg9Piwx1+7C&#10;33TeBCNiCPscFTQh9LmUvmrIop+6njhytRsshggHI/WAlxhuO5kmyVxabDk2NNhT2VB13JysgtcD&#10;mywt19npd/9SJ7e9+am/jFLPT+P7G4hAY/gX/7k/tYIsjfPjmXgE5Oo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cwCTwwAAANwAAAAPAAAAAAAAAAAAAAAAAJcCAABkcnMvZG93&#10;bnJldi54bWxQSwUGAAAAAAQABAD1AAAAhwMAAAAA&#10;" filled="f" strokecolor="green">
                          <v:textbox>
                            <w:txbxContent>
                              <w:p w14:paraId="2DA78D7E" w14:textId="77777777" w:rsidR="00476BB0" w:rsidRDefault="00476BB0" w:rsidP="008300F2">
                                <w:pPr>
                                  <w:rPr>
                                    <w:rFonts w:eastAsia="Times New Roman"/>
                                  </w:rPr>
                                </w:pPr>
                              </w:p>
                            </w:txbxContent>
                          </v:textbox>
                        </v:rect>
                        <v:rect id="Rectangle 521" o:spid="_x0000_s1461" style="position:absolute;left:2825432;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P6UIxQAA&#10;ANwAAAAPAAAAZHJzL2Rvd25yZXYueG1sRI9Ba8JAFITvBf/D8gRvdWMwRaOriFAopRdtRY+P7Msm&#10;mn0bsqum/fVuodDjMDPfMMt1bxtxo87XjhVMxgkI4sLpmo2Cr8/X5xkIH5A1No5JwTd5WK8GT0vM&#10;tbvzjm77YESEsM9RQRVCm0vpi4os+rFriaNXus5iiLIzUnd4j3DbyDRJXqTFmuNChS1tKyou+6tV&#10;MD+yydLtR3Y9H6Zl8nMwp/LdKDUa9psFiEB9+A//td+0giydwO+ZeATk6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4/pQjFAAAA3AAAAA8AAAAAAAAAAAAAAAAAlwIAAGRycy9k&#10;b3ducmV2LnhtbFBLBQYAAAAABAAEAPUAAACJAwAAAAA=&#10;" filled="f" strokecolor="green">
                          <v:textbox>
                            <w:txbxContent>
                              <w:p w14:paraId="68FD2940" w14:textId="77777777" w:rsidR="00476BB0" w:rsidRDefault="00476BB0" w:rsidP="008300F2">
                                <w:pPr>
                                  <w:rPr>
                                    <w:rFonts w:eastAsia="Times New Roman"/>
                                  </w:rPr>
                                </w:pPr>
                              </w:p>
                            </w:txbxContent>
                          </v:textbox>
                        </v:rect>
                        <v:rect id="Rectangle 522" o:spid="_x0000_s1462" style="position:absolute;left:2825432;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Tt/xQAA&#10;ANwAAAAPAAAAZHJzL2Rvd25yZXYueG1sRI9Ba8JAFITvBf/D8gRvdWMwpUZXEaFQpJdqRY+P7Msm&#10;mn0bsqvG/vpuodDjMDPfMItVbxtxo87XjhVMxgkI4sLpmo2Cr/3b8ysIH5A1No5JwYM8rJaDpwXm&#10;2t35k267YESEsM9RQRVCm0vpi4os+rFriaNXus5iiLIzUnd4j3DbyDRJXqTFmuNChS1tKiouu6tV&#10;MDuyydLNR3Y9H6Zl8n0wp3JrlBoN+/UcRKA+/If/2u9aQZam8HsmHgG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7tO3/FAAAA3AAAAA8AAAAAAAAAAAAAAAAAlwIAAGRycy9k&#10;b3ducmV2LnhtbFBLBQYAAAAABAAEAPUAAACJAwAAAAA=&#10;" filled="f" strokecolor="green">
                          <v:textbox>
                            <w:txbxContent>
                              <w:p w14:paraId="36604700" w14:textId="77777777" w:rsidR="00476BB0" w:rsidRDefault="00476BB0" w:rsidP="008300F2">
                                <w:pPr>
                                  <w:rPr>
                                    <w:rFonts w:eastAsia="Times New Roman"/>
                                  </w:rPr>
                                </w:pPr>
                              </w:p>
                            </w:txbxContent>
                          </v:textbox>
                        </v:rect>
                        <v:rect id="Rectangle 523" o:spid="_x0000_s1463" style="position:absolute;left:2825432;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oZ7kxgAA&#10;ANwAAAAPAAAAZHJzL2Rvd25yZXYueG1sRI9Ba8JAFITvBf/D8oTe6qZpIxpdRQShFC+1ih4f2ZdN&#10;bPZtyK6a+uu7hUKPw8x8w8yXvW3ElTpfO1bwPEpAEBdO12wU7D83TxMQPiBrbByTgm/ysFwMHuaY&#10;a3fjD7rughERwj5HBVUIbS6lLyqy6EeuJY5e6TqLIcrOSN3hLcJtI9MkGUuLNceFCltaV1R87S5W&#10;wfTIJkvX2+xyPryWyf1gTuW7Uepx2K9mIAL14T/8137TCrL0BX7PxCMgF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BoZ7kxgAAANwAAAAPAAAAAAAAAAAAAAAAAJcCAABkcnMv&#10;ZG93bnJldi54bWxQSwUGAAAAAAQABAD1AAAAigMAAAAA&#10;" filled="f" strokecolor="green">
                          <v:textbox>
                            <w:txbxContent>
                              <w:p w14:paraId="13675C6E" w14:textId="77777777" w:rsidR="00476BB0" w:rsidRDefault="00476BB0" w:rsidP="008300F2">
                                <w:pPr>
                                  <w:rPr>
                                    <w:rFonts w:eastAsia="Times New Roman"/>
                                  </w:rPr>
                                </w:pPr>
                              </w:p>
                            </w:txbxContent>
                          </v:textbox>
                        </v:rect>
                        <v:rect id="Rectangle 524" o:spid="_x0000_s1464" style="position:absolute;left:2825432;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SAaQxQAA&#10;ANwAAAAPAAAAZHJzL2Rvd25yZXYueG1sRI9Ba8JAFITvBf/D8gRvujGYYqOriCBI6aW2Yo+P7Msm&#10;mn0bsqum/fXdgtDjMDPfMMt1bxtxo87XjhVMJwkI4sLpmo2Cz4/deA7CB2SNjWNS8E0e1qvB0xJz&#10;7e78TrdDMCJC2OeooAqhzaX0RUUW/cS1xNErXWcxRNkZqTu8R7htZJokz9JizXGhwpa2FRWXw9Uq&#10;eDmxydLtW3Y9H2dl8nM0X+WrUWo07DcLEIH68B9+tPdaQZbO4O9MPAJy9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5IBpDFAAAA3AAAAA8AAAAAAAAAAAAAAAAAlwIAAGRycy9k&#10;b3ducmV2LnhtbFBLBQYAAAAABAAEAPUAAACJAwAAAAA=&#10;" filled="f" strokecolor="green">
                          <v:textbox>
                            <w:txbxContent>
                              <w:p w14:paraId="7B572BBE" w14:textId="77777777" w:rsidR="00476BB0" w:rsidRDefault="00476BB0" w:rsidP="008300F2">
                                <w:pPr>
                                  <w:rPr>
                                    <w:rFonts w:eastAsia="Times New Roman"/>
                                  </w:rPr>
                                </w:pPr>
                              </w:p>
                            </w:txbxContent>
                          </v:textbox>
                        </v:rect>
                        <v:rect id="Rectangle 525" o:spid="_x0000_s1465" style="position:absolute;left:2825432;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BKMLxQAA&#10;ANwAAAAPAAAAZHJzL2Rvd25yZXYueG1sRI9Ba8JAFITvBf/D8gRvdWMwpUZXEaFQpJdqRY+P7Msm&#10;mn0bsqvG/vpuodDjMDPfMItVbxtxo87XjhVMxgkI4sLpmo2Cr/3b8ysIH5A1No5JwYM8rJaDpwXm&#10;2t35k267YESEsM9RQRVCm0vpi4os+rFriaNXus5iiLIzUnd4j3DbyDRJXqTFmuNChS1tKiouu6tV&#10;MDuyydLNR3Y9H6Zl8n0wp3JrlBoN+/UcRKA+/If/2u9aQZZm8HsmHgG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EEowvFAAAA3AAAAA8AAAAAAAAAAAAAAAAAlwIAAGRycy9k&#10;b3ducmV2LnhtbFBLBQYAAAAABAAEAPUAAACJAwAAAAA=&#10;" filled="f" strokecolor="green">
                          <v:textbox>
                            <w:txbxContent>
                              <w:p w14:paraId="64CB632A" w14:textId="77777777" w:rsidR="00476BB0" w:rsidRDefault="00476BB0" w:rsidP="008300F2">
                                <w:pPr>
                                  <w:rPr>
                                    <w:rFonts w:eastAsia="Times New Roman"/>
                                  </w:rPr>
                                </w:pPr>
                              </w:p>
                            </w:txbxContent>
                          </v:textbox>
                        </v:rect>
                        <v:rect id="Rectangle 526" o:spid="_x0000_s1466" style="position:absolute;left:2825432;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j18xQAA&#10;ANwAAAAPAAAAZHJzL2Rvd25yZXYueG1sRI9Ba8JAFITvgv9heUJvdWNoxEZXEUEopZfaij0+si+b&#10;aPZtyK6a+uvdQsHjMDPfMItVbxtxoc7XjhVMxgkI4sLpmo2C76/t8wyED8gaG8ek4Jc8rJbDwQJz&#10;7a78SZddMCJC2OeooAqhzaX0RUUW/di1xNErXWcxRNkZqTu8RrhtZJokU2mx5rhQYUubiorT7mwV&#10;vB7YZOnmIzsf9y9lctubn/LdKPU06tdzEIH68Aj/t9+0giydwt+ZeATk8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HWPXzFAAAA3AAAAA8AAAAAAAAAAAAAAAAAlwIAAGRycy9k&#10;b3ducmV2LnhtbFBLBQYAAAAABAAEAPUAAACJAwAAAAA=&#10;" filled="f" strokecolor="green">
                          <v:textbox>
                            <w:txbxContent>
                              <w:p w14:paraId="753BAF5C" w14:textId="77777777" w:rsidR="00476BB0" w:rsidRDefault="00476BB0" w:rsidP="008300F2">
                                <w:pPr>
                                  <w:rPr>
                                    <w:rFonts w:eastAsia="Times New Roman"/>
                                  </w:rPr>
                                </w:pPr>
                              </w:p>
                            </w:txbxContent>
                          </v:textbox>
                        </v:rect>
                        <v:rect id="Rectangle 527" o:spid="_x0000_s1467" style="position:absolute;left:2825432;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pjnxgAA&#10;ANwAAAAPAAAAZHJzL2Rvd25yZXYueG1sRI9Pa8JAFMTvBb/D8oTe6qahqZq6ighCKb34Dz0+si+b&#10;tNm3Ibtq2k/fFYQeh5n5DTNb9LYRF+p87VjB8ygBQVw4XbNRsN+tnyYgfEDW2DgmBT/kYTEfPMww&#10;1+7KG7psgxERwj5HBVUIbS6lLyqy6EeuJY5e6TqLIcrOSN3hNcJtI9MkeZUWa44LFba0qqj43p6t&#10;gumRTZauPrPz1+GlTH4P5lR+GKUeh/3yDUSgPvyH7+13rSBLx3A7E4+AnP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mpjnxgAAANwAAAAPAAAAAAAAAAAAAAAAAJcCAABkcnMv&#10;ZG93bnJldi54bWxQSwUGAAAAAAQABAD1AAAAigMAAAAA&#10;" filled="f" strokecolor="green">
                          <v:textbox>
                            <w:txbxContent>
                              <w:p w14:paraId="16A64743" w14:textId="77777777" w:rsidR="00476BB0" w:rsidRDefault="00476BB0" w:rsidP="008300F2">
                                <w:pPr>
                                  <w:rPr>
                                    <w:rFonts w:eastAsia="Times New Roman"/>
                                  </w:rPr>
                                </w:pPr>
                              </w:p>
                            </w:txbxContent>
                          </v:textbox>
                        </v:rect>
                      </v:group>
                    </v:group>
                    <v:group id="Group 112" o:spid="_x0000_s1468" style="position:absolute;left:1950085;width:1364615;height:1371600" coordorigin="3887714" coordsize="2902407,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5BcexgAAANwAAAAPAAAAZHJzL2Rvd25yZXYueG1sRI9Ba8JAFITvBf/D8gre&#10;mk20DZJmFZEqHkKhKpTeHtlnEsy+DdltEv99t1DocZiZb5h8M5lWDNS7xrKCJIpBEJdWN1wpuJz3&#10;TysQziNrbC2Tgjs52KxnDzlm2o78QcPJVyJA2GWooPa+y6R0ZU0GXWQ74uBdbW/QB9lXUvc4Brhp&#10;5SKOU2mw4bBQY0e7msrb6dsoOIw4bpfJ21Dcrrv71/nl/bNISKn547R9BeFp8v/hv/ZRK1imz/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TkFx7GAAAA3AAA&#10;AA8AAAAAAAAAAAAAAAAAqQIAAGRycy9kb3ducmV2LnhtbFBLBQYAAAAABAAEAPoAAACcAwAAAAA=&#10;">
                      <o:lock v:ext="edit" aspectratio="t"/>
                      <v:group id="Group 365" o:spid="_x0000_s1469" style="position:absolute;left:3887714;width:76975;height:2916167" coordorigin="3887714"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CuosoXGAAAA3AAA&#10;AA8AAAAAAAAAAAAAAAAAqQIAAGRycy9kb3ducmV2LnhtbFBLBQYAAAAABAAEAPoAAACcAwAAAAA=&#10;">
                        <v:rect id="Rectangle 366" o:spid="_x0000_s1470" style="position:absolute;left:388771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MSgxxAAA&#10;ANwAAAAPAAAAZHJzL2Rvd25yZXYueG1sRI9fa8IwFMXfhX2HcAd7s6kOinRGkcGkL3uYU/Z6aa5N&#10;a3NTmlgzP/0yGOzxcP78OOtttL2YaPStYwWLLAdBXDvdcqPg+Pk2X4HwAVlj75gUfJOH7eZhtsZS&#10;uxt/0HQIjUgj7EtUYEIYSil9bciiz9xAnLyzGy2GJMdG6hFvadz2cpnnhbTYciIYHOjVUH05XG3i&#10;3he4zM9dbd/39467r1gNJ6PU02PcvYAIFMN/+K9daQXPRQG/Z9IRkJ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EoMcQAAADcAAAADwAAAAAAAAAAAAAAAACXAgAAZHJzL2Rv&#10;d25yZXYueG1sUEsFBgAAAAAEAAQA9QAAAIgDAAAAAA==&#10;" fillcolor="green" strokecolor="green">
                          <v:textbox>
                            <w:txbxContent>
                              <w:p w14:paraId="58D4104F" w14:textId="77777777" w:rsidR="00476BB0" w:rsidRDefault="00476BB0" w:rsidP="008300F2">
                                <w:pPr>
                                  <w:rPr>
                                    <w:rFonts w:eastAsia="Times New Roman"/>
                                  </w:rPr>
                                </w:pPr>
                              </w:p>
                            </w:txbxContent>
                          </v:textbox>
                        </v:rect>
                        <v:rect id="Rectangle 367" o:spid="_x0000_s1471" style="position:absolute;left:3887714;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DaixgAA&#10;ANwAAAAPAAAAZHJzL2Rvd25yZXYueG1sRI9Pi8IwFMTvgt8hPMHLoqm6q1KNIop/Dl5WhWVvj+bZ&#10;FpuX2kSt394sLHgcZuY3zHRem0LcqXK5ZQW9bgSCOLE651TB6bjujEE4j6yxsEwKnuRgPms2phhr&#10;++Bvuh98KgKEXYwKMu/LWEqXZGTQdW1JHLyzrQz6IKtU6gofAW4K2Y+ioTSYc1jIsKRlRsnlcDMK&#10;Pjfy+qX7LjK38+rnd7/Zflx7rFS7VS8mIDzV/h3+b++0gsFwBH9nwhGQs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DDaixgAAANwAAAAPAAAAAAAAAAAAAAAAAJcCAABkcnMv&#10;ZG93bnJldi54bWxQSwUGAAAAAAQABAD1AAAAigMAAAAA&#10;" fillcolor="red" strokecolor="red">
                          <v:textbox>
                            <w:txbxContent>
                              <w:p w14:paraId="5D644A77" w14:textId="77777777" w:rsidR="00476BB0" w:rsidRDefault="00476BB0" w:rsidP="008300F2">
                                <w:pPr>
                                  <w:rPr>
                                    <w:rFonts w:eastAsia="Times New Roman"/>
                                  </w:rPr>
                                </w:pPr>
                              </w:p>
                            </w:txbxContent>
                          </v:textbox>
                        </v:rect>
                        <v:rect id="Rectangle 368" o:spid="_x0000_s1472" style="position:absolute;left:3887714;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4hnYwAAA&#10;ANwAAAAPAAAAZHJzL2Rvd25yZXYueG1sRE9Na8JAEL0X/A/LCN7qRgUp0VVEULx40Lb0OmTHbGJ2&#10;NmRXjf76zqHQ4+N9L9e9b9SdulgFNjAZZ6CIi2ArLg18fe7eP0DFhGyxCUwGnhRhvRq8LTG34cEn&#10;up9TqSSEY44GXEptrnUsHHmM49ASC3cJnccksCu17fAh4b7R0yyba48VS4PDlraOiuv55qX3NcFp&#10;dqkLf9y/aq5/+kP77YwZDfvNAlSiPv2L/9wHa2A2l7VyRo6AXv0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4hnYwAAAANwAAAAPAAAAAAAAAAAAAAAAAJcCAABkcnMvZG93bnJl&#10;di54bWxQSwUGAAAAAAQABAD1AAAAhAMAAAAA&#10;" fillcolor="green" strokecolor="green">
                          <v:textbox>
                            <w:txbxContent>
                              <w:p w14:paraId="19133FC1" w14:textId="77777777" w:rsidR="00476BB0" w:rsidRDefault="00476BB0" w:rsidP="008300F2">
                                <w:pPr>
                                  <w:rPr>
                                    <w:rFonts w:eastAsia="Times New Roman"/>
                                  </w:rPr>
                                </w:pPr>
                              </w:p>
                            </w:txbxContent>
                          </v:textbox>
                        </v:rect>
                        <v:rect id="Rectangle 369" o:spid="_x0000_s1473" style="position:absolute;left:3887714;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3wdLxgAA&#10;ANwAAAAPAAAAZHJzL2Rvd25yZXYueG1sRI9Pi8IwFMTvgt8hPMHLoqm6K1qNIop/Dl5WhWVvj+bZ&#10;FpuX2kSt394sLHgcZuY3zHRem0LcqXK5ZQW9bgSCOLE651TB6bjujEA4j6yxsEwKnuRgPms2phhr&#10;++Bvuh98KgKEXYwKMu/LWEqXZGTQdW1JHLyzrQz6IKtU6gofAW4K2Y+ioTSYc1jIsKRlRsnlcDMK&#10;Pjfy+qX7LjK38+rnd7/Zflx7rFS7VS8mIDzV/h3+b++0gsFwDH9nwhGQs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g3wdLxgAAANwAAAAPAAAAAAAAAAAAAAAAAJcCAABkcnMv&#10;ZG93bnJldi54bWxQSwUGAAAAAAQABAD1AAAAigMAAAAA&#10;" fillcolor="red" strokecolor="red">
                          <v:textbox>
                            <w:txbxContent>
                              <w:p w14:paraId="104A4C33" w14:textId="77777777" w:rsidR="00476BB0" w:rsidRDefault="00476BB0" w:rsidP="008300F2">
                                <w:pPr>
                                  <w:rPr>
                                    <w:rFonts w:eastAsia="Times New Roman"/>
                                  </w:rPr>
                                </w:pPr>
                              </w:p>
                            </w:txbxContent>
                          </v:textbox>
                        </v:rect>
                        <v:rect id="Rectangle 370" o:spid="_x0000_s1474" style="position:absolute;left:3887714;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PDgLwgAA&#10;ANwAAAAPAAAAZHJzL2Rvd25yZXYueG1sRE9Ni8IwEL0L/ocwghdZU11dpRpFlNU97MXugngbmrEt&#10;NpPaRK3/3hwEj4/3PV82phQ3ql1hWcGgH4EgTq0uOFPw//f9MQXhPLLG0jIpeJCD5aLdmmOs7Z33&#10;dEt8JkIIuxgV5N5XsZQuzcmg69uKOHAnWxv0AdaZ1DXeQ7gp5TCKvqTBgkNDjhWtc0rPydUoGG3l&#10;ZayHLjLX0+Zw/N3uepcBK9XtNKsZCE+Nf4tf7h+t4HMS5ocz4QjIx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Q8OAvCAAAA3AAAAA8AAAAAAAAAAAAAAAAAlwIAAGRycy9kb3du&#10;cmV2LnhtbFBLBQYAAAAABAAEAPUAAACGAwAAAAA=&#10;" fillcolor="red" strokecolor="red">
                          <v:textbox>
                            <w:txbxContent>
                              <w:p w14:paraId="4FB6133E" w14:textId="77777777" w:rsidR="00476BB0" w:rsidRDefault="00476BB0" w:rsidP="008300F2">
                                <w:pPr>
                                  <w:rPr>
                                    <w:rFonts w:eastAsia="Times New Roman"/>
                                  </w:rPr>
                                </w:pPr>
                              </w:p>
                            </w:txbxContent>
                          </v:textbox>
                        </v:rect>
                        <v:rect id="Rectangle 371" o:spid="_x0000_s1475" style="position:absolute;left:3887714;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ASaYxAAA&#10;ANwAAAAPAAAAZHJzL2Rvd25yZXYueG1sRI/NasJAFIX3Bd9huIK7OolCW1JHEUHJpotaS7eXzDWT&#10;mLkTMmOS5uk7hUKXh/PzcTa70Taip85XjhWkywQEceF0xaWCy8fx8QWED8gaG8ek4Js87Lazhw1m&#10;2g38Tv05lCKOsM9QgQmhzaT0hSGLfula4uhdXWcxRNmVUnc4xHHbyFWSPEmLFUeCwZYOhorb+W4j&#10;d0pxlVzrwr6dpprrrzFvP41Si/m4fwURaAz/4b92rhWsn1P4PROPgN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QEmmMQAAADcAAAADwAAAAAAAAAAAAAAAACXAgAAZHJzL2Rv&#10;d25yZXYueG1sUEsFBgAAAAAEAAQA9QAAAIgDAAAAAA==&#10;" fillcolor="green" strokecolor="green">
                          <v:textbox>
                            <w:txbxContent>
                              <w:p w14:paraId="68A81568" w14:textId="77777777" w:rsidR="00476BB0" w:rsidRDefault="00476BB0" w:rsidP="008300F2">
                                <w:pPr>
                                  <w:rPr>
                                    <w:rFonts w:eastAsia="Times New Roman"/>
                                  </w:rPr>
                                </w:pPr>
                              </w:p>
                            </w:txbxContent>
                          </v:textbox>
                        </v:rect>
                        <v:rect id="Rectangle 372" o:spid="_x0000_s1476" style="position:absolute;left:3887714;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ogPnxgAA&#10;ANwAAAAPAAAAZHJzL2Rvd25yZXYueG1sRI9Pa8JAFMTvgt9heYKXUjem1Up0FVH8c/CiLYi3R/aZ&#10;BLNvY3bV9Nu7hYLHYWZ+w0xmjSnFnWpXWFbQ70UgiFOrC84U/Hyv3kcgnEfWWFomBb/kYDZttyaY&#10;aPvgPd0PPhMBwi5BBbn3VSKlS3My6Hq2Ig7e2dYGfZB1JnWNjwA3pYyjaCgNFhwWcqxokVN6OdyM&#10;gs+1vA507CJzOy+Pp91683bts1LdTjMfg/DU+Ff4v73VCj6+Yvg7E46AnD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rogPnxgAAANwAAAAPAAAAAAAAAAAAAAAAAJcCAABkcnMv&#10;ZG93bnJldi54bWxQSwUGAAAAAAQABAD1AAAAigMAAAAA&#10;" fillcolor="red" strokecolor="red">
                          <v:textbox>
                            <w:txbxContent>
                              <w:p w14:paraId="1DAB5B92" w14:textId="77777777" w:rsidR="00476BB0" w:rsidRDefault="00476BB0" w:rsidP="008300F2">
                                <w:pPr>
                                  <w:rPr>
                                    <w:rFonts w:eastAsia="Times New Roman"/>
                                  </w:rPr>
                                </w:pPr>
                              </w:p>
                            </w:txbxContent>
                          </v:textbox>
                        </v:rect>
                        <v:rect id="Rectangle 373" o:spid="_x0000_s1477" style="position:absolute;left:3887714;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nx10xAAA&#10;ANwAAAAPAAAAZHJzL2Rvd25yZXYueG1sRI/NasJAFIX3hb7DcAvdNRMVrKSOUgot2bhoqri9ZK6Z&#10;pJk7ITM1MU/fEQSXh/Pzcdbb0bbiTL2vHSuYJSkI4tLpmisF+5/PlxUIH5A1to5JwYU8bDePD2vM&#10;tBv4m85FqEQcYZ+hAhNCl0npS0MWfeI64uidXG8xRNlXUvc4xHHbynmaLqXFmiPBYEcfhsrf4s9G&#10;7jTDeXpqSrv7mhpujmPeHYxSz0/j+xuIQGO4h2/tXCtYvC7geiYeAbn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p8ddMQAAADcAAAADwAAAAAAAAAAAAAAAACXAgAAZHJzL2Rv&#10;d25yZXYueG1sUEsFBgAAAAAEAAQA9QAAAIgDAAAAAA==&#10;" fillcolor="green" strokecolor="green">
                          <v:textbox>
                            <w:txbxContent>
                              <w:p w14:paraId="4E476F42" w14:textId="77777777" w:rsidR="00476BB0" w:rsidRDefault="00476BB0" w:rsidP="008300F2">
                                <w:pPr>
                                  <w:rPr>
                                    <w:rFonts w:eastAsia="Times New Roman"/>
                                  </w:rPr>
                                </w:pPr>
                              </w:p>
                            </w:txbxContent>
                          </v:textbox>
                        </v:rect>
                      </v:group>
                      <v:group id="Group 374" o:spid="_x0000_s1478" style="position:absolute;left:4240893;width:76975;height:2916167" coordorigin="4240893"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BPYHDxQAAANwAAAAPAAAAZHJzL2Rvd25yZXYueG1sRI9Ba8JAFITvBf/D8gRv&#10;uolaLdFVRFQ8SKFaKL09ss8kmH0bsmsS/71bEHocZuYbZrnuTCkaql1hWUE8ikAQp1YXnCn4vuyH&#10;HyCcR9ZYWiYFD3KwXvXelpho2/IXNWefiQBhl6CC3PsqkdKlORl0I1sRB+9qa4M+yDqTusY2wE0p&#10;x1E0kwYLDgs5VrTNKb2d70bBocV2M4l3zel23T5+L++fP6eYlBr0u80ChKfO/4df7aNWMJlP4e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wT2Bw8UAAADcAAAA&#10;DwAAAAAAAAAAAAAAAACpAgAAZHJzL2Rvd25yZXYueG1sUEsFBgAAAAAEAAQA+gAAAJsDAAAAAA==&#10;">
                        <v:rect id="Rectangle 375" o:spid="_x0000_s1479" style="position:absolute;left:4240893;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OiCbxAAA&#10;ANwAAAAPAAAAZHJzL2Rvd25yZXYueG1sRI/LasMwEEX3gf6DmEJ3iRyXJsWNEkKgxZsu8qLbwZpY&#10;dq2RsVTH9ddHhUKWl/s43NVmsI3oqfOVYwXzWQKCuHC64lLB6fg+fQXhA7LGxjEp+CUPm/XDZIWZ&#10;dlfeU38IpYgj7DNUYEJoMyl9Yciin7mWOHoX11kMUXal1B1e47htZJokC2mx4kgw2NLOUPF9+LGR&#10;O84xTS51YT8/xprrryFvz0app8dh+wYi0BDu4f92rhU8L1/g70w8AnJ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jogm8QAAADcAAAADwAAAAAAAAAAAAAAAACXAgAAZHJzL2Rv&#10;d25yZXYueG1sUEsFBgAAAAAEAAQA9QAAAIgDAAAAAA==&#10;" fillcolor="green" strokecolor="green">
                          <v:textbox>
                            <w:txbxContent>
                              <w:p w14:paraId="5818617E" w14:textId="77777777" w:rsidR="00476BB0" w:rsidRDefault="00476BB0" w:rsidP="008300F2">
                                <w:pPr>
                                  <w:rPr>
                                    <w:rFonts w:eastAsia="Times New Roman"/>
                                  </w:rPr>
                                </w:pPr>
                              </w:p>
                            </w:txbxContent>
                          </v:textbox>
                        </v:rect>
                        <v:rect id="Rectangle 376" o:spid="_x0000_s1480" style="position:absolute;left:4240893;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L7sxAAA&#10;ANwAAAAPAAAAZHJzL2Rvd25yZXYueG1sRI/NasJAFIX3Qt9huIXuzEQLUaKjlEJLNl00Km4vmWsm&#10;MXMnZKaa5uk7hUKXh/Pzcbb70XbiRoNvHCtYJCkI4srphmsFx8PbfA3CB2SNnWNS8E0e9ruH2RZz&#10;7e78Sbcy1CKOsM9RgQmhz6X0lSGLPnE9cfQubrAYohxqqQe8x3HbyWWaZtJiw5FgsKdXQ9W1/LKR&#10;Oy1wmV7ayn68Ty2357HoT0app8fxZQMi0Bj+w3/tQit4XmXweyYeAb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i+7MQAAADcAAAADwAAAAAAAAAAAAAAAACXAgAAZHJzL2Rv&#10;d25yZXYueG1sUEsFBgAAAAAEAAQA9QAAAIgDAAAAAA==&#10;" fillcolor="green" strokecolor="green">
                          <v:textbox>
                            <w:txbxContent>
                              <w:p w14:paraId="34E3B412" w14:textId="77777777" w:rsidR="00476BB0" w:rsidRDefault="00476BB0" w:rsidP="008300F2">
                                <w:pPr>
                                  <w:rPr>
                                    <w:rFonts w:eastAsia="Times New Roman"/>
                                  </w:rPr>
                                </w:pPr>
                              </w:p>
                            </w:txbxContent>
                          </v:textbox>
                        </v:rect>
                        <v:rect id="Rectangle 377" o:spid="_x0000_s1481" style="position:absolute;left:4240893;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1aB/xgAA&#10;ANwAAAAPAAAAZHJzL2Rvd25yZXYueG1sRI9Pi8IwFMTvwn6H8Ba8LJqquyrVKKL45+BlVRBvj+bZ&#10;FpuX2kSt394sLHgcZuY3zHham0LcqXK5ZQWddgSCOLE651TBYb9sDUE4j6yxsEwKnuRgOvlojDHW&#10;9sG/dN/5VAQIuxgVZN6XsZQuyciga9uSOHhnWxn0QVap1BU+AtwUshtFfWkw57CQYUnzjJLL7mYU&#10;fK/k9Ud3XWRu58XxtF2tv64dVqr5Wc9GIDzV/h3+b2+0gt5gAH9nwhGQk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71aB/xgAAANwAAAAPAAAAAAAAAAAAAAAAAJcCAABkcnMv&#10;ZG93bnJldi54bWxQSwUGAAAAAAQABAD1AAAAigMAAAAA&#10;" fillcolor="red" strokecolor="red">
                          <v:textbox>
                            <w:txbxContent>
                              <w:p w14:paraId="2BF39965" w14:textId="77777777" w:rsidR="00476BB0" w:rsidRDefault="00476BB0" w:rsidP="008300F2">
                                <w:pPr>
                                  <w:rPr>
                                    <w:rFonts w:eastAsia="Times New Roman"/>
                                  </w:rPr>
                                </w:pPr>
                              </w:p>
                            </w:txbxContent>
                          </v:textbox>
                        </v:rect>
                        <v:rect id="Rectangle 378" o:spid="_x0000_s1482" style="position:absolute;left:4240893;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O48FwQAA&#10;ANwAAAAPAAAAZHJzL2Rvd25yZXYueG1sRE9Na8JAEL0X/A/LCN7qRoVWoquIUPHiobbF65Ads4nZ&#10;2ZDdavTXO4dCj4/3vVz3vlFX6mIV2MBknIEiLoKtuDTw/fXxOgcVE7LFJjAZuFOE9WrwssTchht/&#10;0vWYSiUhHHM04FJqc61j4chjHIeWWLhz6DwmgV2pbYc3CfeNnmbZm/ZYsTQ4bGnrqLgcf730PiY4&#10;zc514Q+7R831qd+3P86Y0bDfLEAl6tO/+M+9twZm77JWzsgR0K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DuPBcEAAADcAAAADwAAAAAAAAAAAAAAAACXAgAAZHJzL2Rvd25y&#10;ZXYueG1sUEsFBgAAAAAEAAQA9QAAAIUDAAAAAA==&#10;" fillcolor="green" strokecolor="green">
                          <v:textbox>
                            <w:txbxContent>
                              <w:p w14:paraId="1D089ECA" w14:textId="77777777" w:rsidR="00476BB0" w:rsidRDefault="00476BB0" w:rsidP="008300F2">
                                <w:pPr>
                                  <w:rPr>
                                    <w:rFonts w:eastAsia="Times New Roman"/>
                                  </w:rPr>
                                </w:pPr>
                              </w:p>
                            </w:txbxContent>
                          </v:textbox>
                        </v:rect>
                        <v:rect id="Rectangle 379" o:spid="_x0000_s1483" style="position:absolute;left:4240893;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BpGWxwAA&#10;ANwAAAAPAAAAZHJzL2Rvd25yZXYueG1sRI9Ba8JAFITvQv/D8gQvoptY29qYVaSl6qGXxoL09sg+&#10;k9Ds25hdNf33XUHwOMzMN0y67EwtztS6yrKCeByBIM6trrhQ8L37GM1AOI+ssbZMCv7IwXLx0Esx&#10;0fbCX3TOfCEChF2CCkrvm0RKl5dk0I1tQxy8g20N+iDbQuoWLwFuajmJomdpsOKwUGJDbyXlv9nJ&#10;KJiu5fFJT1xkTof3/c/nejM8xqzUoN+t5iA8df4evrW3WsHjyytcz4QjIB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5QaRlscAAADcAAAADwAAAAAAAAAAAAAAAACXAgAAZHJz&#10;L2Rvd25yZXYueG1sUEsFBgAAAAAEAAQA9QAAAIsDAAAAAA==&#10;" fillcolor="red" strokecolor="red">
                          <v:textbox>
                            <w:txbxContent>
                              <w:p w14:paraId="64857548" w14:textId="77777777" w:rsidR="00476BB0" w:rsidRDefault="00476BB0" w:rsidP="008300F2">
                                <w:pPr>
                                  <w:rPr>
                                    <w:rFonts w:eastAsia="Times New Roman"/>
                                  </w:rPr>
                                </w:pPr>
                              </w:p>
                            </w:txbxContent>
                          </v:textbox>
                        </v:rect>
                        <v:rect id="Rectangle 380" o:spid="_x0000_s1484" style="position:absolute;left:4240893;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mPMkwAAA&#10;ANwAAAAPAAAAZHJzL2Rvd25yZXYueG1sRE9Na8JAEL0X/A/LCN7qRoUi0VVEULx40Lb0OmTHbGJ2&#10;NmRXjf76zqHQ4+N9L9e9b9SdulgFNjAZZ6CIi2ArLg18fe7e56BiQrbYBCYDT4qwXg3elpjb8OAT&#10;3c+pVBLCMUcDLqU21zoWjjzGcWiJhbuEzmMS2JXadviQcN/oaZZ9aI8VS4PDlraOiuv55qX3NcFp&#10;dqkLf9y/aq5/+kP77YwZDfvNAlSiPv2L/9wHa2A2l/lyRo6AXv0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mPMkwAAAANwAAAAPAAAAAAAAAAAAAAAAAJcCAABkcnMvZG93bnJl&#10;di54bWxQSwUGAAAAAAQABAD1AAAAhAMAAAAA&#10;" fillcolor="green" strokecolor="green">
                          <v:textbox>
                            <w:txbxContent>
                              <w:p w14:paraId="3846ECB8" w14:textId="77777777" w:rsidR="00476BB0" w:rsidRDefault="00476BB0" w:rsidP="008300F2">
                                <w:pPr>
                                  <w:rPr>
                                    <w:rFonts w:eastAsia="Times New Roman"/>
                                  </w:rPr>
                                </w:pPr>
                              </w:p>
                            </w:txbxContent>
                          </v:textbox>
                        </v:rect>
                        <v:rect id="Rectangle 381" o:spid="_x0000_s1485" style="position:absolute;left:4240893;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1Fa/wgAA&#10;ANwAAAAPAAAAZHJzL2Rvd25yZXYueG1sRI/NisIwFIX3gu8QrjA7TasgUo0igoMbF+qI20tzbVqb&#10;m9JktOPTG0GY5eH8fJzFqrO1uFPrS8cK0lECgjh3uuRCwc9pO5yB8AFZY+2YFPyRh9Wy31tgpt2D&#10;D3Q/hkLEEfYZKjAhNJmUPjdk0Y9cQxy9q2sthijbQuoWH3Hc1nKcJFNpseRIMNjQxlB+O/7ayH2m&#10;OE6uVW7338+Kq0u3a85Gqa9Bt56DCNSF//CnvdMKJrMU3mfiEZDL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TUVr/CAAAA3AAAAA8AAAAAAAAAAAAAAAAAlwIAAGRycy9kb3du&#10;cmV2LnhtbFBLBQYAAAAABAAEAPUAAACGAwAAAAA=&#10;" fillcolor="green" strokecolor="green">
                          <v:textbox>
                            <w:txbxContent>
                              <w:p w14:paraId="15B036F1" w14:textId="77777777" w:rsidR="00476BB0" w:rsidRDefault="00476BB0" w:rsidP="008300F2">
                                <w:pPr>
                                  <w:rPr>
                                    <w:rFonts w:eastAsia="Times New Roman"/>
                                  </w:rPr>
                                </w:pPr>
                              </w:p>
                            </w:txbxContent>
                          </v:textbox>
                        </v:rect>
                        <v:rect id="Rectangle 382" o:spid="_x0000_s1486" style="position:absolute;left:4240893;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BsjIwgAA&#10;ANwAAAAPAAAAZHJzL2Rvd25yZXYueG1sRI/NisIwFIX3gu8QruDOpnZApGMUERQ3sxhHme2luTat&#10;zU1polaffiIMuDycn4+zWPW2ETfqfOVYwTRJQRAXTldcKjj+bCdzED4ga2wck4IHeVgth4MF5trd&#10;+Ztuh1CKOMI+RwUmhDaX0heGLPrEtcTRO7vOYoiyK6Xu8B7HbSOzNJ1JixVHgsGWNoaKy+FqI/c5&#10;xSw914X92j1rrn/7fXsySo1H/foTRKA+vMP/7b1W8DHP4HUmHgG5/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QGyMjCAAAA3AAAAA8AAAAAAAAAAAAAAAAAlwIAAGRycy9kb3du&#10;cmV2LnhtbFBLBQYAAAAABAAEAPUAAACGAwAAAAA=&#10;" fillcolor="green" strokecolor="green">
                          <v:textbox>
                            <w:txbxContent>
                              <w:p w14:paraId="27B1470E" w14:textId="77777777" w:rsidR="00476BB0" w:rsidRDefault="00476BB0" w:rsidP="008300F2">
                                <w:pPr>
                                  <w:rPr>
                                    <w:rFonts w:eastAsia="Times New Roman"/>
                                  </w:rPr>
                                </w:pPr>
                              </w:p>
                            </w:txbxContent>
                          </v:textbox>
                        </v:rect>
                      </v:group>
                      <v:group id="Group 383" o:spid="_x0000_s1487" style="position:absolute;left:4594072;width:76975;height:2916167" coordorigin="4594072"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7AWmQxAAAANwAAAAP&#10;AAAAAAAAAAAAAAAAAKkCAABkcnMvZG93bnJldi54bWxQSwUGAAAAAAQABAD6AAAAmgMAAAAA&#10;">
                        <v:rect id="Rectangle 384" o:spid="_x0000_s1488" style="position:absolute;left:459407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k4vxwAA&#10;ANwAAAAPAAAAZHJzL2Rvd25yZXYueG1sRI9Ba8JAFITvgv9heYVeSrMx2hJSV5GWqodemgrS2yP7&#10;TEKzb2N2o/Hfu0LB4zAz3zDz5WAacaLO1ZYVTKIYBHFhdc2lgt3P53MKwnlkjY1lUnAhB8vFeDTH&#10;TNszf9Mp96UIEHYZKqi8bzMpXVGRQRfZljh4B9sZ9EF2pdQdngPcNDKJ41dpsOawUGFL7xUVf3lv&#10;FMzW8viiExeb/vCx//1ab56OE1bq8WFYvYHwNPh7+L+91Qqm6QxuZ8IRkIsr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PtJOL8cAAADcAAAADwAAAAAAAAAAAAAAAACXAgAAZHJz&#10;L2Rvd25yZXYueG1sUEsFBgAAAAAEAAQA9QAAAIsDAAAAAA==&#10;" fillcolor="red" strokecolor="red">
                          <v:textbox>
                            <w:txbxContent>
                              <w:p w14:paraId="2BF800D7" w14:textId="77777777" w:rsidR="00476BB0" w:rsidRDefault="00476BB0" w:rsidP="008300F2">
                                <w:pPr>
                                  <w:rPr>
                                    <w:rFonts w:eastAsia="Times New Roman"/>
                                  </w:rPr>
                                </w:pPr>
                              </w:p>
                            </w:txbxContent>
                          </v:textbox>
                        </v:rect>
                        <v:rect id="Rectangle 385" o:spid="_x0000_s1489" style="position:absolute;left:4594072;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71C8wgAA&#10;ANwAAAAPAAAAZHJzL2Rvd25yZXYueG1sRI/NisIwFIX3A75DuIK7MVVxKNUoIihuXIyjuL0016a1&#10;uSlN1OrTT4SBWR7Oz8eZLztbizu1vnSsYDRMQBDnTpdcKDj+bD5TED4ga6wdk4IneVgueh9zzLR7&#10;8DfdD6EQcYR9hgpMCE0mpc8NWfRD1xBH7+JaiyHKtpC6xUcct7UcJ8mXtFhyJBhsaG0ovx5uNnJf&#10;Ixwnlyq3++2r4urc7ZqTUWrQ71YzEIG68B/+a++0gkk6hfeZeATk4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vvULzCAAAA3AAAAA8AAAAAAAAAAAAAAAAAlwIAAGRycy9kb3du&#10;cmV2LnhtbFBLBQYAAAAABAAEAPUAAACGAwAAAAA=&#10;" fillcolor="green" strokecolor="green">
                          <v:textbox>
                            <w:txbxContent>
                              <w:p w14:paraId="471F15FC" w14:textId="77777777" w:rsidR="00476BB0" w:rsidRDefault="00476BB0" w:rsidP="008300F2">
                                <w:pPr>
                                  <w:rPr>
                                    <w:rFonts w:eastAsia="Times New Roman"/>
                                  </w:rPr>
                                </w:pPr>
                              </w:p>
                            </w:txbxContent>
                          </v:textbox>
                        </v:rect>
                        <v:rect id="Rectangle 386" o:spid="_x0000_s1490" style="position:absolute;left:4594072;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Pc7LxAAA&#10;ANwAAAAPAAAAZHJzL2Rvd25yZXYueG1sRI/NasMwEITvhb6D2EJvjewUQnCjmFJIyKWHuCm9LtbG&#10;smutjKXajp8+ChRyHObnYzb5ZFsxUO9rxwrSRQKCuHS65krB6Wv3sgbhA7LG1jEpuJCHfPv4sMFM&#10;u5GPNBShEnGEfYYKTAhdJqUvDVn0C9cRR+/seoshyr6SuscxjttWLpNkJS3WHAkGO/owVP4WfzZy&#10;5xSXybkp7ed+brj5mQ7dt1Hq+Wl6fwMRaAr38H/7oBW8rldwOxOPgNx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z3Oy8QAAADcAAAADwAAAAAAAAAAAAAAAACXAgAAZHJzL2Rv&#10;d25yZXYueG1sUEsFBgAAAAAEAAQA9QAAAIgDAAAAAA==&#10;" fillcolor="green" strokecolor="green">
                          <v:textbox>
                            <w:txbxContent>
                              <w:p w14:paraId="754AA6E9" w14:textId="77777777" w:rsidR="00476BB0" w:rsidRDefault="00476BB0" w:rsidP="008300F2">
                                <w:pPr>
                                  <w:rPr>
                                    <w:rFonts w:eastAsia="Times New Roman"/>
                                  </w:rPr>
                                </w:pPr>
                              </w:p>
                            </w:txbxContent>
                          </v:textbox>
                        </v:rect>
                        <v:rect id="Rectangle 387" o:spid="_x0000_s1491" style="position:absolute;left:4594072;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cWtQwgAA&#10;ANwAAAAPAAAAZHJzL2Rvd25yZXYueG1sRI/NisIwFIX3A75DuIK7MVXBKdUoIihuXIyjuL0016a1&#10;uSlN1OrTT4SBWR7Oz8eZLztbizu1vnSsYDRMQBDnTpdcKDj+bD5TED4ga6wdk4IneVgueh9zzLR7&#10;8DfdD6EQcYR9hgpMCE0mpc8NWfRD1xBH7+JaiyHKtpC6xUcct7UcJ8lUWiw5Egw2tDaUXw83G7mv&#10;EY6TS5Xb/fZVcXXuds3JKDXod6sZiEBd+A//tXdawST9gveZeATk4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Rxa1DCAAAA3AAAAA8AAAAAAAAAAAAAAAAAlwIAAGRycy9kb3du&#10;cmV2LnhtbFBLBQYAAAAABAAEAPUAAACGAwAAAAA=&#10;" fillcolor="green" strokecolor="green">
                          <v:textbox>
                            <w:txbxContent>
                              <w:p w14:paraId="230C1628" w14:textId="77777777" w:rsidR="00476BB0" w:rsidRDefault="00476BB0" w:rsidP="008300F2">
                                <w:pPr>
                                  <w:rPr>
                                    <w:rFonts w:eastAsia="Times New Roman"/>
                                  </w:rPr>
                                </w:pPr>
                              </w:p>
                            </w:txbxContent>
                          </v:textbox>
                        </v:rect>
                        <v:rect id="Rectangle 388" o:spid="_x0000_s1492" style="position:absolute;left:4594072;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0QqwwAA&#10;ANwAAAAPAAAAZHJzL2Rvd25yZXYueG1sRE/LisIwFN0L8w/hDsxGNPUxIrWpDMqoCzc6gri7NNe2&#10;THNTm6j1781CcHk472TemkrcqHGlZQWDfgSCOLO65FzB4e+3NwXhPLLGyjIpeJCDefrRSTDW9s47&#10;uu19LkIIuxgVFN7XsZQuK8ig69uaOHBn2xj0ATa51A3eQ7ip5DCKJtJgyaGhwJoWBWX/+6tRMF7J&#10;y7ceushcz8vjabtady8DVurrs/2ZgfDU+rf45d5oBaNpWBvOhCMg0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0QqwwAAANwAAAAPAAAAAAAAAAAAAAAAAJcCAABkcnMvZG93&#10;bnJldi54bWxQSwUGAAAAAAQABAD1AAAAhwMAAAAA&#10;" fillcolor="red" strokecolor="red">
                          <v:textbox>
                            <w:txbxContent>
                              <w:p w14:paraId="123B6BB0" w14:textId="77777777" w:rsidR="00476BB0" w:rsidRDefault="00476BB0" w:rsidP="008300F2">
                                <w:pPr>
                                  <w:rPr>
                                    <w:rFonts w:eastAsia="Times New Roman"/>
                                  </w:rPr>
                                </w:pPr>
                              </w:p>
                            </w:txbxContent>
                          </v:textbox>
                        </v:rect>
                        <v:rect id="Rectangle 389" o:spid="_x0000_s1493" style="position:absolute;left:4594072;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0+GxxgAA&#10;ANwAAAAPAAAAZHJzL2Rvd25yZXYueG1sRI9Pi8IwFMTvwn6H8Ba8LJqqu6LVKKL45+BlVRBvj+bZ&#10;FpuX2kSt394sLHgcZuY3zHham0LcqXK5ZQWddgSCOLE651TBYb9sDUA4j6yxsEwKnuRgOvlojDHW&#10;9sG/dN/5VAQIuxgVZN6XsZQuyciga9uSOHhnWxn0QVap1BU+AtwUshtFfWkw57CQYUnzjJLL7mYU&#10;fK/k9Ud3XWRu58XxtF2tv64dVqr5Wc9GIDzV/h3+b2+0gt5gCH9nwhGQk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Q0+GxxgAAANwAAAAPAAAAAAAAAAAAAAAAAJcCAABkcnMv&#10;ZG93bnJldi54bWxQSwUGAAAAAAQABAD1AAAAigMAAAAA&#10;" fillcolor="red" strokecolor="red">
                          <v:textbox>
                            <w:txbxContent>
                              <w:p w14:paraId="473CCFE6" w14:textId="77777777" w:rsidR="00476BB0" w:rsidRDefault="00476BB0" w:rsidP="008300F2">
                                <w:pPr>
                                  <w:rPr>
                                    <w:rFonts w:eastAsia="Times New Roman"/>
                                  </w:rPr>
                                </w:pPr>
                              </w:p>
                            </w:txbxContent>
                          </v:textbox>
                        </v:rect>
                        <v:rect id="Rectangle 390" o:spid="_x0000_s1494" style="position:absolute;left:4594072;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MN7xwgAA&#10;ANwAAAAPAAAAZHJzL2Rvd25yZXYueG1sRE9Ni8IwEL0L/ocwghdZU11dtBpFlNU97MXugngbmrEt&#10;NpPaRK3/3hwEj4/3PV82phQ3ql1hWcGgH4EgTq0uOFPw//f9MQHhPLLG0jIpeJCD5aLdmmOs7Z33&#10;dEt8JkIIuxgV5N5XsZQuzcmg69uKOHAnWxv0AdaZ1DXeQ7gp5TCKvqTBgkNDjhWtc0rPydUoGG3l&#10;ZayHLjLX0+Zw/N3uepcBK9XtNKsZCE+Nf4tf7h+t4HMa5ocz4QjIx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Qw3vHCAAAA3AAAAA8AAAAAAAAAAAAAAAAAlwIAAGRycy9kb3du&#10;cmV2LnhtbFBLBQYAAAAABAAEAPUAAACGAwAAAAA=&#10;" fillcolor="red" strokecolor="red">
                          <v:textbox>
                            <w:txbxContent>
                              <w:p w14:paraId="4431DBE4" w14:textId="77777777" w:rsidR="00476BB0" w:rsidRDefault="00476BB0" w:rsidP="008300F2">
                                <w:pPr>
                                  <w:rPr>
                                    <w:rFonts w:eastAsia="Times New Roman"/>
                                  </w:rPr>
                                </w:pPr>
                              </w:p>
                            </w:txbxContent>
                          </v:textbox>
                        </v:rect>
                        <v:rect id="Rectangle 391" o:spid="_x0000_s1495" style="position:absolute;left:4594072;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DcBixAAA&#10;ANwAAAAPAAAAZHJzL2Rvd25yZXYueG1sRI/NasJAFIX3Bd9huIK7OolCaVNHEUHJpotaS7eXzDWT&#10;mLkTMmOS5uk7hUKXh/PzcTa70Taip85XjhWkywQEceF0xaWCy8fx8RmED8gaG8ek4Js87Lazhw1m&#10;2g38Tv05lCKOsM9QgQmhzaT0hSGLfula4uhdXWcxRNmVUnc4xHHbyFWSPEmLFUeCwZYOhorb+W4j&#10;d0pxlVzrwr6dpprrrzFvP41Si/m4fwURaAz/4b92rhWsX1L4PROPgN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Q3AYsQAAADcAAAADwAAAAAAAAAAAAAAAACXAgAAZHJzL2Rv&#10;d25yZXYueG1sUEsFBgAAAAAEAAQA9QAAAIgDAAAAAA==&#10;" fillcolor="green" strokecolor="green">
                          <v:textbox>
                            <w:txbxContent>
                              <w:p w14:paraId="35DA81F6" w14:textId="77777777" w:rsidR="00476BB0" w:rsidRDefault="00476BB0" w:rsidP="008300F2">
                                <w:pPr>
                                  <w:rPr>
                                    <w:rFonts w:eastAsia="Times New Roman"/>
                                  </w:rPr>
                                </w:pPr>
                              </w:p>
                            </w:txbxContent>
                          </v:textbox>
                        </v:rect>
                      </v:group>
                      <v:group id="Group 392" o:spid="_x0000_s1496" style="position:absolute;left:4947251;width:76975;height:2916167" coordorigin="4947251"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lFrWxgAAANwAAAAPAAAAZHJzL2Rvd25yZXYueG1sRI9Pa8JAFMTvBb/D8gq9&#10;1c0fLDV1DSK2eBChKpTeHtlnEpJ9G7LbJH77bkHocZiZ3zCrfDKtGKh3tWUF8TwCQVxYXXOp4HJ+&#10;f34F4TyyxtYyKbiRg3w9e1hhpu3InzScfCkChF2GCirvu0xKV1Rk0M1tRxy8q+0N+iD7UuoexwA3&#10;rUyi6EUarDksVNjRtqKiOf0YBR8jjps03g2H5rq9fZ8Xx69DTEo9PU6bNxCeJv8fvrf3WkG6TOD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GUWtbGAAAA3AAA&#10;AA8AAAAAAAAAAAAAAAAAqQIAAGRycy9kb3ducmV2LnhtbFBLBQYAAAAABAAEAPoAAACcAwAAAAA=&#10;">
                        <v:rect id="Rectangle 393" o:spid="_x0000_s1497" style="position:absolute;left:4947251;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k/uOxAAA&#10;ANwAAAAPAAAAZHJzL2Rvd25yZXYueG1sRI/NasJAFIX3hb7DcAvdNRMVpKaOUgot2bhoqri9ZK6Z&#10;pJk7ITM1MU/fEQSXh/Pzcdbb0bbiTL2vHSuYJSkI4tLpmisF+5/Pl1cQPiBrbB2Tggt52G4eH9aY&#10;aTfwN52LUIk4wj5DBSaELpPSl4Ys+sR1xNE7ud5iiLKvpO5xiOO2lfM0XUqLNUeCwY4+DJW/xZ+N&#10;3GmG8/TUlHb3NTXcHMe8Oxilnp/G9zcQgcZwD9/auVawWC3geiYeAbn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3pP7jsQAAADcAAAADwAAAAAAAAAAAAAAAACXAgAAZHJzL2Rv&#10;d25yZXYueG1sUEsFBgAAAAAEAAQA9QAAAIgDAAAAAA==&#10;" fillcolor="green" strokecolor="green">
                          <v:textbox>
                            <w:txbxContent>
                              <w:p w14:paraId="31D63812" w14:textId="77777777" w:rsidR="00476BB0" w:rsidRDefault="00476BB0" w:rsidP="008300F2">
                                <w:pPr>
                                  <w:rPr>
                                    <w:rFonts w:eastAsia="Times New Roman"/>
                                  </w:rPr>
                                </w:pPr>
                              </w:p>
                            </w:txbxContent>
                          </v:textbox>
                        </v:rect>
                        <v:rect id="Rectangle 394" o:spid="_x0000_s1498" style="position:absolute;left:4947251;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C9jyxgAA&#10;ANwAAAAPAAAAZHJzL2Rvd25yZXYueG1sRI9Li8JAEITvC/6HoRe8iE58rGjWUUTxcfCyKoi3JtMm&#10;wUxPzIya/fc7grDHoqq+oiaz2hTiQZXLLSvodiIQxInVOacKjodVewTCeWSNhWVS8EsOZtPGxwRj&#10;bZ/8Q4+9T0WAsItRQeZ9GUvpkowMuo4tiYN3sZVBH2SVSl3hM8BNIXtRNJQGcw4LGZa0yCi57u9G&#10;wWAtb1+65yJzvyxP591607p1WanmZz3/BuGp9v/hd3urFfTHA3idCUdATv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7C9jyxgAAANwAAAAPAAAAAAAAAAAAAAAAAJcCAABkcnMv&#10;ZG93bnJldi54bWxQSwUGAAAAAAQABAD1AAAAigMAAAAA&#10;" fillcolor="red" strokecolor="red">
                          <v:textbox>
                            <w:txbxContent>
                              <w:p w14:paraId="4DF97B95" w14:textId="77777777" w:rsidR="00476BB0" w:rsidRDefault="00476BB0" w:rsidP="008300F2">
                                <w:pPr>
                                  <w:rPr>
                                    <w:rFonts w:eastAsia="Times New Roman"/>
                                  </w:rPr>
                                </w:pPr>
                              </w:p>
                            </w:txbxContent>
                          </v:textbox>
                        </v:rect>
                        <v:rect id="Rectangle 395" o:spid="_x0000_s1499" style="position:absolute;left:4947251;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R31pxwAA&#10;ANwAAAAPAAAAZHJzL2Rvd25yZXYueG1sRI9Ba8JAFITvQv/D8gq9SN3EaqmpGxFL1UMvVaF4e2Sf&#10;SWj2bdxdNf33XUHwOMzMN8x01plGnMn52rKCdJCAIC6srrlUsNt+Pr+B8AFZY2OZFPyRh1n+0Jti&#10;pu2Fv+m8CaWIEPYZKqhCaDMpfVGRQT+wLXH0DtYZDFG6UmqHlwg3jRwmyas0WHNcqLClRUXF7+Zk&#10;FIyW8jjWQ5+Y0+HjZ/+1XPWPKSv19NjN30EE6sI9fGuvtYKXyRiuZ+IRkPk/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1Ed9accAAADcAAAADwAAAAAAAAAAAAAAAACXAgAAZHJz&#10;L2Rvd25yZXYueG1sUEsFBgAAAAAEAAQA9QAAAIsDAAAAAA==&#10;" fillcolor="red" strokecolor="red">
                          <v:textbox>
                            <w:txbxContent>
                              <w:p w14:paraId="604EDCA0" w14:textId="77777777" w:rsidR="00476BB0" w:rsidRDefault="00476BB0" w:rsidP="008300F2">
                                <w:pPr>
                                  <w:rPr>
                                    <w:rFonts w:eastAsia="Times New Roman"/>
                                  </w:rPr>
                                </w:pPr>
                              </w:p>
                            </w:txbxContent>
                          </v:textbox>
                        </v:rect>
                        <v:rect id="Rectangle 396" o:spid="_x0000_s1500" style="position:absolute;left:4947251;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leMexgAA&#10;ANwAAAAPAAAAZHJzL2Rvd25yZXYueG1sRI9Pi8IwFMTvgt8hPMHLoqm6K1qNIop/Dl5WhWVvj+bZ&#10;FpuX2kSt394sLHgcZuY3zHRem0LcqXK5ZQW9bgSCOLE651TB6bjujEA4j6yxsEwKnuRgPms2phhr&#10;++Bvuh98KgKEXYwKMu/LWEqXZGTQdW1JHLyzrQz6IKtU6gofAW4K2Y+ioTSYc1jIsKRlRsnlcDMK&#10;Pjfy+qX7LjK38+rnd7/Zflx7rFS7VS8mIDzV/h3+b++0gsF4CH9nwhGQs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kleMexgAAANwAAAAPAAAAAAAAAAAAAAAAAJcCAABkcnMv&#10;ZG93bnJldi54bWxQSwUGAAAAAAQABAD1AAAAigMAAAAA&#10;" fillcolor="red" strokecolor="red">
                          <v:textbox>
                            <w:txbxContent>
                              <w:p w14:paraId="6B7FDE47" w14:textId="77777777" w:rsidR="00476BB0" w:rsidRDefault="00476BB0" w:rsidP="008300F2">
                                <w:pPr>
                                  <w:rPr>
                                    <w:rFonts w:eastAsia="Times New Roman"/>
                                  </w:rPr>
                                </w:pPr>
                              </w:p>
                            </w:txbxContent>
                          </v:textbox>
                        </v:rect>
                        <v:rect id="Rectangle 397" o:spid="_x0000_s1501" style="position:absolute;left:4947251;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qP2NxAAA&#10;ANwAAAAPAAAAZHJzL2Rvd25yZXYueG1sRI/LasMwEEX3gf6DmEJ3iRwXmtSNEkKgxZsu8qLbwZpY&#10;dq2RsVTH9ddHhUKWl/s43NVmsI3oqfOVYwXzWQKCuHC64lLB6fg+XYLwAVlj45gU/JKHzfphssJM&#10;uyvvqT+EUsQR9hkqMCG0mZS+MGTRz1xLHL2L6yyGKLtS6g6vcdw2Mk2SF2mx4kgw2NLOUPF9+LGR&#10;O84xTS51YT8/xprrryFvz0app8dh+wYi0BDu4f92rhU8vy7g70w8AnJ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aj9jcQAAADcAAAADwAAAAAAAAAAAAAAAACXAgAAZHJzL2Rv&#10;d25yZXYueG1sUEsFBgAAAAAEAAQA9QAAAIgDAAAAAA==&#10;" fillcolor="green" strokecolor="green">
                          <v:textbox>
                            <w:txbxContent>
                              <w:p w14:paraId="61303C75" w14:textId="77777777" w:rsidR="00476BB0" w:rsidRDefault="00476BB0" w:rsidP="008300F2">
                                <w:pPr>
                                  <w:rPr>
                                    <w:rFonts w:eastAsia="Times New Roman"/>
                                  </w:rPr>
                                </w:pPr>
                              </w:p>
                            </w:txbxContent>
                          </v:textbox>
                        </v:rect>
                        <v:rect id="Rectangle 398" o:spid="_x0000_s1502" style="position:absolute;left:4947251;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N2n/wQAA&#10;ANwAAAAPAAAAZHJzL2Rvd25yZXYueG1sRE9Na8JAEL0X/A/LCN7qRoVSo6uIUPHiobbF65Ads4nZ&#10;2ZDdavTXO4dCj4/3vVz3vlFX6mIV2MBknIEiLoKtuDTw/fXx+g4qJmSLTWAycKcI69XgZYm5DTf+&#10;pOsxlUpCOOZowKXU5lrHwpHHOA4tsXDn0HlMArtS2w5vEu4bPc2yN+2xYmlw2NLWUXE5/nrpfUxw&#10;mp3rwh92j5rrU79vf5wxo2G/WYBK1Kd/8Z97bw3M5rJWzsgR0K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Ddp/8EAAADcAAAADwAAAAAAAAAAAAAAAACXAgAAZHJzL2Rvd25y&#10;ZXYueG1sUEsFBgAAAAAEAAQA9QAAAIUDAAAAAA==&#10;" fillcolor="green" strokecolor="green">
                          <v:textbox>
                            <w:txbxContent>
                              <w:p w14:paraId="286A45AB" w14:textId="77777777" w:rsidR="00476BB0" w:rsidRDefault="00476BB0" w:rsidP="008300F2">
                                <w:pPr>
                                  <w:rPr>
                                    <w:rFonts w:eastAsia="Times New Roman"/>
                                  </w:rPr>
                                </w:pPr>
                              </w:p>
                            </w:txbxContent>
                          </v:textbox>
                        </v:rect>
                        <v:rect id="Rectangle 399" o:spid="_x0000_s1503" style="position:absolute;left:4947251;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CndsxgAA&#10;ANwAAAAPAAAAZHJzL2Rvd25yZXYueG1sRI9Pi8IwFMTvgt8hPMHLoqm6K9o1iij+OXhZFWRvj+bZ&#10;FpuX2kSt394sLHgcZuY3zGRWm0LcqXK5ZQW9bgSCOLE651TB8bDqjEA4j6yxsEwKnuRgNm02Jhhr&#10;++Afuu99KgKEXYwKMu/LWEqXZGTQdW1JHLyzrQz6IKtU6gofAW4K2Y+ioTSYc1jIsKRFRsllfzMK&#10;Ptfy+qX7LjK38/L0u1tvPq49VqrdquffIDzV/h3+b2+1gsF4DH9nwhGQ0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VCndsxgAAANwAAAAPAAAAAAAAAAAAAAAAAJcCAABkcnMv&#10;ZG93bnJldi54bWxQSwUGAAAAAAQABAD1AAAAigMAAAAA&#10;" fillcolor="red" strokecolor="red">
                          <v:textbox>
                            <w:txbxContent>
                              <w:p w14:paraId="54166F81" w14:textId="77777777" w:rsidR="00476BB0" w:rsidRDefault="00476BB0" w:rsidP="008300F2">
                                <w:pPr>
                                  <w:rPr>
                                    <w:rFonts w:eastAsia="Times New Roman"/>
                                  </w:rPr>
                                </w:pPr>
                              </w:p>
                            </w:txbxContent>
                          </v:textbox>
                        </v:rect>
                        <v:rect id="Rectangle 400" o:spid="_x0000_s1504" style="position:absolute;left:4947251;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kIYTwgAA&#10;ANwAAAAPAAAAZHJzL2Rvd25yZXYueG1sRE9Na8JAEL0L/Q/LFHoR3VVqkdRVxFLbg5dGofQ2ZMck&#10;NDsbs6um/75zEDw+3vdi1ftGXaiLdWALk7EBRVwEV3Np4bB/H81BxYTssAlMFv4owmr5MFhg5sKV&#10;v+iSp1JJCMcMLVQptZnWsajIYxyHlli4Y+g8JoFdqV2HVwn3jZ4a86I91iwNFba0qaj4zc/ewvNW&#10;n2ZuGo0/H9++f3bbj+FpwtY+PfbrV1CJ+nQX39yfTnxG5ssZOQJ6+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yQhhPCAAAA3AAAAA8AAAAAAAAAAAAAAAAAlwIAAGRycy9kb3du&#10;cmV2LnhtbFBLBQYAAAAABAAEAPUAAACGAwAAAAA=&#10;" fillcolor="red" strokecolor="red">
                          <v:textbox>
                            <w:txbxContent>
                              <w:p w14:paraId="2281D079" w14:textId="77777777" w:rsidR="00476BB0" w:rsidRDefault="00476BB0" w:rsidP="008300F2">
                                <w:pPr>
                                  <w:rPr>
                                    <w:rFonts w:eastAsia="Times New Roman"/>
                                  </w:rPr>
                                </w:pPr>
                              </w:p>
                            </w:txbxContent>
                          </v:textbox>
                        </v:rect>
                      </v:group>
                      <v:group id="Group 401" o:spid="_x0000_s1505" style="position:absolute;left:5300430;width:76976;height:2916167" coordorigin="5300430" coordsize="76976,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nmnEPGAAAA3AAA&#10;AA8AAAAAAAAAAAAAAAAAqQIAAGRycy9kb3ducmV2LnhtbFBLBQYAAAAABAAEAPoAAACcAwAAAAA=&#10;">
                        <v:rect id="Rectangle 402" o:spid="_x0000_s1506" style="position:absolute;left:530043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fwb3wwAA&#10;ANwAAAAPAAAAZHJzL2Rvd25yZXYueG1sRI9fa8IwFMXfB36HcAXf1sQiY1SjiKD4soe5ia+X5tq0&#10;NjelybTz0y+CsMfD+fPjLFaDa8WV+lB71jDNFAji0puaKw3fX9vXdxAhIhtsPZOGXwqwWo5eFlgY&#10;f+NPuh5iJdIIhwI12Bi7QspQWnIYMt8RJ+/se4cxyb6SpsdbGnetzJV6kw5rTgSLHW0slZfDj0vc&#10;+xRzdW5K97G7N9ychn13tFpPxsN6DiLSEP/Dz/beaJipHB5n0hGQy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fwb3wwAAANwAAAAPAAAAAAAAAAAAAAAAAJcCAABkcnMvZG93&#10;bnJldi54bWxQSwUGAAAAAAQABAD1AAAAhwMAAAAA&#10;" fillcolor="green" strokecolor="green">
                          <v:textbox>
                            <w:txbxContent>
                              <w:p w14:paraId="2742E6CF" w14:textId="77777777" w:rsidR="00476BB0" w:rsidRDefault="00476BB0" w:rsidP="008300F2">
                                <w:pPr>
                                  <w:rPr>
                                    <w:rFonts w:eastAsia="Times New Roman"/>
                                  </w:rPr>
                                </w:pPr>
                              </w:p>
                            </w:txbxContent>
                          </v:textbox>
                        </v:rect>
                        <v:rect id="Rectangle 403" o:spid="_x0000_s1507" style="position:absolute;left:5300430;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M6NswwAA&#10;ANwAAAAPAAAAZHJzL2Rvd25yZXYueG1sRI9fa8IwFMXfhX2HcAe+aaIOGdW0yGDDFx+mDl8vzbVp&#10;bW5Kk2n10y+DwR4P58+Psy4G14or9aH2rGE2VSCIS29qrjQcD++TVxAhIhtsPZOGOwUo8qfRGjPj&#10;b/xJ132sRBrhkKEGG2OXSRlKSw7D1HfEyTv73mFMsq+k6fGWxl0r50otpcOaE8FiR2+Wysv+2yXu&#10;Y4ZzdW5Kt/t4NNychm33ZbUePw+bFYhIQ/wP/7W3RsOLWsDvmXQEZ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M6NswwAAANwAAAAPAAAAAAAAAAAAAAAAAJcCAABkcnMvZG93&#10;bnJldi54bWxQSwUGAAAAAAQABAD1AAAAhwMAAAAA&#10;" fillcolor="green" strokecolor="green">
                          <v:textbox>
                            <w:txbxContent>
                              <w:p w14:paraId="4B818BEE" w14:textId="77777777" w:rsidR="00476BB0" w:rsidRDefault="00476BB0" w:rsidP="008300F2">
                                <w:pPr>
                                  <w:rPr>
                                    <w:rFonts w:eastAsia="Times New Roman"/>
                                  </w:rPr>
                                </w:pPr>
                              </w:p>
                            </w:txbxContent>
                          </v:textbox>
                        </v:rect>
                        <v:rect id="Rectangle 404" o:spid="_x0000_s1508" style="position:absolute;left:5300430;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q4AQxgAA&#10;ANwAAAAPAAAAZHJzL2Rvd25yZXYueG1sRI9Ba8JAFITvgv9heUIvpe5GtJTUNZSWph68VAXx9sg+&#10;k9Ds25hdY/rvu0LB4zDzzTDLbLCN6KnztWMNyVSBIC6cqbnUsN99Pr2A8AHZYOOYNPySh2w1Hi0x&#10;Ne7K39RvQyliCfsUNVQhtKmUvqjIop+6ljh6J9dZDFF2pTQdXmO5beRMqWdpsea4UGFL7xUVP9uL&#10;1TDP5XlhZl7Zy+njcNzkX4/nhLV+mAxvryACDeEe/qfXJnJqDrcz8QjI1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Tq4AQxgAAANwAAAAPAAAAAAAAAAAAAAAAAJcCAABkcnMv&#10;ZG93bnJldi54bWxQSwUGAAAAAAQABAD1AAAAigMAAAAA&#10;" fillcolor="red" strokecolor="red">
                          <v:textbox>
                            <w:txbxContent>
                              <w:p w14:paraId="502CB813" w14:textId="77777777" w:rsidR="00476BB0" w:rsidRDefault="00476BB0" w:rsidP="008300F2">
                                <w:pPr>
                                  <w:rPr>
                                    <w:rFonts w:eastAsia="Times New Roman"/>
                                  </w:rPr>
                                </w:pPr>
                              </w:p>
                            </w:txbxContent>
                          </v:textbox>
                        </v:rect>
                        <v:rect id="Rectangle 405" o:spid="_x0000_s1509" style="position:absolute;left:5300430;top:1173877;width:76976;height:17712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5yWLxQAA&#10;ANwAAAAPAAAAZHJzL2Rvd25yZXYueG1sRI9LiwIxEITvC/sfQi94EU0UFRmNIoqPw158wLK3ZtLO&#10;DE464yTq+O/NgrDHouqroqbzxpbiTrUvHGvodRUI4tSZgjMNp+O6MwbhA7LB0jFpeJKH+ezzY4qJ&#10;cQ/e0/0QMhFL2CeoIQ+hSqT0aU4WfddVxNE7u9piiLLOpKnxEcttKftKjaTFguNCjhUtc0ovh5vV&#10;MNjI69D0vbK38+rn93uzbV97rHXrq1lMQARqwn/4Te9M5NQQ/s7EIyBn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znJYvFAAAA3AAAAA8AAAAAAAAAAAAAAAAAlwIAAGRycy9k&#10;b3ducmV2LnhtbFBLBQYAAAAABAAEAPUAAACJAwAAAAA=&#10;" fillcolor="red" strokecolor="red">
                          <v:textbox>
                            <w:txbxContent>
                              <w:p w14:paraId="061D4B97" w14:textId="77777777" w:rsidR="00476BB0" w:rsidRDefault="00476BB0" w:rsidP="008300F2">
                                <w:pPr>
                                  <w:rPr>
                                    <w:rFonts w:eastAsia="Times New Roman"/>
                                  </w:rPr>
                                </w:pPr>
                              </w:p>
                            </w:txbxContent>
                          </v:textbox>
                        </v:rect>
                        <v:rect id="Rectangle 406" o:spid="_x0000_s1510" style="position:absolute;left:5300430;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RAD0xAAA&#10;ANwAAAAPAAAAZHJzL2Rvd25yZXYueG1sRI9fa8IwFMXfB36HcIW9zUQZMjqjDMHhyx6sk71emmvT&#10;rrkpTdZ2/fRmMPDxcP78OJvd6BrRUxcqzxqWCwWCuPCm4lLD5/nw9AIiRGSDjWfS8EsBdtvZwwYz&#10;4wc+UZ/HUqQRDhlqsDG2mZShsOQwLHxLnLyr7xzGJLtSmg6HNO4auVJqLR1WnAgWW9pbKr7zH5e4&#10;0xJX6loX7uN9qrn+Go/txWr9OB/fXkFEGuM9/N8+Gg3Pag1/Z9IRkN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kQA9MQAAADcAAAADwAAAAAAAAAAAAAAAACXAgAAZHJzL2Rv&#10;d25yZXYueG1sUEsFBgAAAAAEAAQA9QAAAIgDAAAAAA==&#10;" fillcolor="green" strokecolor="green">
                          <v:textbox>
                            <w:txbxContent>
                              <w:p w14:paraId="1A949539" w14:textId="77777777" w:rsidR="00476BB0" w:rsidRDefault="00476BB0" w:rsidP="008300F2">
                                <w:pPr>
                                  <w:rPr>
                                    <w:rFonts w:eastAsia="Times New Roman"/>
                                  </w:rPr>
                                </w:pPr>
                              </w:p>
                            </w:txbxContent>
                          </v:textbox>
                        </v:rect>
                        <v:rect id="Rectangle 407" o:spid="_x0000_s1511" style="position:absolute;left:5300430;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eR5nxQAA&#10;ANwAAAAPAAAAZHJzL2Rvd25yZXYueG1sRI9PawIxFMTvhX6H8Aq9iCaKVlmNUlr8c/CiFcTbY/Pc&#10;Xdy8rJuo67c3gtDjMPObYSazxpbiSrUvHGvodhQI4tSZgjMNu795ewTCB2SDpWPScCcPs+n72wQT&#10;4268oes2ZCKWsE9QQx5ClUjp05ws+o6riKN3dLXFEGWdSVPjLZbbUvaU+pIWC44LOVb0k1N62l6s&#10;hv5Cngem55W9HH/3h/Vi2Tp3WevPj+Z7DCJQE/7DL3plIqeG8DwTj4C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N5HmfFAAAA3AAAAA8AAAAAAAAAAAAAAAAAlwIAAGRycy9k&#10;b3ducmV2LnhtbFBLBQYAAAAABAAEAPUAAACJAwAAAAA=&#10;" fillcolor="red" strokecolor="red">
                          <v:textbox>
                            <w:txbxContent>
                              <w:p w14:paraId="556CD6F3" w14:textId="77777777" w:rsidR="00476BB0" w:rsidRDefault="00476BB0" w:rsidP="008300F2">
                                <w:pPr>
                                  <w:rPr>
                                    <w:rFonts w:eastAsia="Times New Roman"/>
                                  </w:rPr>
                                </w:pPr>
                              </w:p>
                            </w:txbxContent>
                          </v:textbox>
                        </v:rect>
                        <v:rect id="Rectangle 408" o:spid="_x0000_s1512" style="position:absolute;left:5300430;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lzEdwQAA&#10;ANwAAAAPAAAAZHJzL2Rvd25yZXYueG1sRE9LawIxEL4X/A9hhN5qohQpW6OIYPHSQ33Q67AZN7tu&#10;Jssm1a2/vnMQevz43ovVEFp1pT7VkS1MJwYUcRldzZWF42H78gYqZWSHbWSy8EsJVsvR0wILF2/8&#10;Rdd9rpSEcCrQgs+5K7ROpaeAaRI7YuHOsQ+YBfaVdj3eJDy0embMXAesWRo8drTxVF72P0F671Oc&#10;mXNThs+Pe8PN97DrTt7a5/GwfgeVacj/4od75yy8GlkrZ+QI6O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cxHcEAAADcAAAADwAAAAAAAAAAAAAAAACXAgAAZHJzL2Rvd25y&#10;ZXYueG1sUEsFBgAAAAAEAAQA9QAAAIUDAAAAAA==&#10;" fillcolor="green" strokecolor="green">
                          <v:textbox>
                            <w:txbxContent>
                              <w:p w14:paraId="666F1D4E" w14:textId="77777777" w:rsidR="00476BB0" w:rsidRDefault="00476BB0" w:rsidP="008300F2">
                                <w:pPr>
                                  <w:rPr>
                                    <w:rFonts w:eastAsia="Times New Roman"/>
                                  </w:rPr>
                                </w:pPr>
                              </w:p>
                            </w:txbxContent>
                          </v:textbox>
                        </v:rect>
                        <v:rect id="Rectangle 409" o:spid="_x0000_s1513" style="position:absolute;left:5300430;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qi+OxQAA&#10;ANwAAAAPAAAAZHJzL2Rvd25yZXYueG1sRI9PawIxFMTvhX6H8Aq9iCaKFl2NUlr8c/CiFcTbY/Pc&#10;Xdy8rJuo67c3gtDjMPObYSazxpbiSrUvHGvodhQI4tSZgjMNu795ewjCB2SDpWPScCcPs+n72wQT&#10;4268oes2ZCKWsE9QQx5ClUjp05ws+o6riKN3dLXFEGWdSVPjLZbbUvaU+pIWC44LOVb0k1N62l6s&#10;hv5Cngem55W9HH/3h/Vi2Tp3WevPj+Z7DCJQE/7DL3plIqdG8DwTj4C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2qL47FAAAA3AAAAA8AAAAAAAAAAAAAAAAAlwIAAGRycy9k&#10;b3ducmV2LnhtbFBLBQYAAAAABAAEAPUAAACJAwAAAAA=&#10;" fillcolor="red" strokecolor="red">
                          <v:textbox>
                            <w:txbxContent>
                              <w:p w14:paraId="325F5D28" w14:textId="77777777" w:rsidR="00476BB0" w:rsidRDefault="00476BB0" w:rsidP="008300F2">
                                <w:pPr>
                                  <w:rPr>
                                    <w:rFonts w:eastAsia="Times New Roman"/>
                                  </w:rPr>
                                </w:pPr>
                              </w:p>
                            </w:txbxContent>
                          </v:textbox>
                        </v:rect>
                      </v:group>
                      <v:group id="Group 410" o:spid="_x0000_s1514" style="position:absolute;left:5603535;width:177123;height:2916167" coordorigin="5603535"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KNzrwXDAAAA3AAAAA8A&#10;AAAAAAAAAAAAAAAAqQIAAGRycy9kb3ducmV2LnhtbFBLBQYAAAAABAAEAPoAAACZAwAAAAA=&#10;">
                        <v:rect id="Rectangle 411" o:spid="_x0000_s1515" style="position:absolute;left:5653609;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BbVVxgAA&#10;ANwAAAAPAAAAZHJzL2Rvd25yZXYueG1sRI9Ba8JAFITvgv9heYVeitlEbClpVpGWRg+9mBakt0f2&#10;mYRm38bsGuO/d4WCx2Hmm2Gy1WhaMVDvGssKkigGQVxa3XCl4Of7c/YKwnlkja1lUnAhB6vldJJh&#10;qu2ZdzQUvhKhhF2KCmrvu1RKV9Zk0EW2Iw7ewfYGfZB9JXWP51BuWjmP4xdpsOGwUGNH7zWVf8XJ&#10;KFjk8vis5y42p8PH/vcr3zwdE1bq8WFcv4HwNPp7+J/e6sAlCdzOhCMgl1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GBbVVxgAAANwAAAAPAAAAAAAAAAAAAAAAAJcCAABkcnMv&#10;ZG93bnJldi54bWxQSwUGAAAAAAQABAD1AAAAigMAAAAA&#10;" fillcolor="red" strokecolor="red">
                          <v:textbox>
                            <w:txbxContent>
                              <w:p w14:paraId="11B26C09" w14:textId="77777777" w:rsidR="00476BB0" w:rsidRDefault="00476BB0" w:rsidP="008300F2">
                                <w:pPr>
                                  <w:rPr>
                                    <w:rFonts w:eastAsia="Times New Roman"/>
                                  </w:rPr>
                                </w:pPr>
                              </w:p>
                            </w:txbxContent>
                          </v:textbox>
                        </v:rect>
                        <v:rect id="Rectangle 412" o:spid="_x0000_s1516" style="position:absolute;left:5653609;top:391292;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sNvRxAAA&#10;ANwAAAAPAAAAZHJzL2Rvd25yZXYueG1sRI/RagIxFETfC/2HcAu+1axaVFajlEqlD1Ko6wdck+vu&#10;2s3NmkRd/94IhT4OM3OGmS8724gL+VA7VjDoZyCItTM1lwp2xefrFESIyAYbx6TgRgGWi+enOebG&#10;XfmHLttYigThkKOCKsY2lzLoiiyGvmuJk3dw3mJM0pfSeLwmuG3kMMvG0mLNaaHClj4q0r/bs1VQ&#10;jFdytD9929PEF5vyuNI8WWulei/d+wxEpC7+h//aX0bB22AIjzPpCMjF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7Db0cQAAADcAAAADwAAAAAAAAAAAAAAAACXAgAAZHJzL2Rv&#10;d25yZXYueG1sUEsFBgAAAAAEAAQA9QAAAIgDAAAAAA==&#10;" fillcolor="green" strokecolor="green">
                          <v:textbox>
                            <w:txbxContent>
                              <w:p w14:paraId="397106F4" w14:textId="77777777" w:rsidR="00476BB0" w:rsidRDefault="00476BB0" w:rsidP="008300F2">
                                <w:pPr>
                                  <w:rPr>
                                    <w:rFonts w:eastAsia="Times New Roman"/>
                                  </w:rPr>
                                </w:pPr>
                              </w:p>
                            </w:txbxContent>
                          </v:textbox>
                        </v:rect>
                        <v:rect id="Rectangle 413" o:spid="_x0000_s1517" style="position:absolute;left:5653609;top:782584;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fDM5wwAA&#10;ANwAAAAPAAAAZHJzL2Rvd25yZXYueG1sRI/NqsIwFIT3gu8QjuBOU3/QSzXKvYIi6sKr4vrQHNti&#10;c1KaqPXtjSC4HGbmG2Y6r00h7lS53LKCXjcCQZxYnXOq4HRcdn5AOI+ssbBMCp7kYD5rNqYYa/vg&#10;f7offCoChF2MCjLvy1hKl2Rk0HVtSRy8i60M+iCrVOoKHwFuCtmPopE0mHNYyLCkRUbJ9XAzCsa7&#10;MpLXrT/fzv39Rv/tV0O3WCnVbtW/ExCeav8Nf9prrWDYG8D7TDgCcvY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fDM5wwAAANwAAAAPAAAAAAAAAAAAAAAAAJcCAABkcnMvZG93&#10;bnJldi54bWxQSwUGAAAAAAQABAD1AAAAhwMAAAAA&#10;" fillcolor="red" strokecolor="red">
                          <v:textbox>
                            <w:txbxContent>
                              <w:p w14:paraId="56AFBBB8" w14:textId="77777777" w:rsidR="00476BB0" w:rsidRDefault="00476BB0" w:rsidP="008300F2">
                                <w:pPr>
                                  <w:rPr>
                                    <w:rFonts w:eastAsia="Times New Roman"/>
                                  </w:rPr>
                                </w:pPr>
                              </w:p>
                            </w:txbxContent>
                          </v:textbox>
                        </v:rect>
                        <v:rect id="Rectangle 414" o:spid="_x0000_s1518" style="position:absolute;left:5653609;top:1173877;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FeY+xAAA&#10;ANwAAAAPAAAAZHJzL2Rvd25yZXYueG1sRI/RagIxFETfBf8hXME3zVpFy2oUqVj6IIW6/YBrcru7&#10;dXOzJlG3f98IhT4OM3OGWW0624gb+VA7VjAZZyCItTM1lwo+i/3oGUSIyAYbx6TghwJs1v3eCnPj&#10;7vxBt2MsRYJwyFFBFWObSxl0RRbD2LXEyfty3mJM0pfSeLwnuG3kU5bNpcWa00KFLb1UpM/Hq1VQ&#10;zHdyerq828vCF4fye6d58aqVGg667RJEpC7+h//ab0bBbDKDx5l0BOT6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xXmPsQAAADcAAAADwAAAAAAAAAAAAAAAACXAgAAZHJzL2Rv&#10;d25yZXYueG1sUEsFBgAAAAAEAAQA9QAAAIgDAAAAAA==&#10;" fillcolor="green" strokecolor="green">
                          <v:textbox>
                            <w:txbxContent>
                              <w:p w14:paraId="49A528BB" w14:textId="77777777" w:rsidR="00476BB0" w:rsidRDefault="00476BB0" w:rsidP="008300F2">
                                <w:pPr>
                                  <w:rPr>
                                    <w:rFonts w:eastAsia="Times New Roman"/>
                                  </w:rPr>
                                </w:pPr>
                              </w:p>
                            </w:txbxContent>
                          </v:textbox>
                        </v:rect>
                        <v:rect id="Rectangle 415" o:spid="_x0000_s1519" style="position:absolute;left:5653609;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rNWxgAA&#10;ANwAAAAPAAAAZHJzL2Rvd25yZXYueG1sRI9Ba8JAFITvgv9heUIvxWwSapHUVUpLrQcvjULp7ZF9&#10;JqHZt0l2o+m/d4WCx2Hmm2FWm9E04ky9qy0rSKIYBHFhdc2lguPhY74E4TyyxsYyKfgjB5v1dLLC&#10;TNsLf9E596UIJewyVFB532ZSuqIigy6yLXHwTrY36IPsS6l7vIRy08g0jp+lwZrDQoUtvVVU/OaD&#10;UfC0ld1Cpy42w+n9+2e//XzsElbqYTa+voDwNPp7+J/e6cAlC7idCUdAr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5PrNWxgAAANwAAAAPAAAAAAAAAAAAAAAAAJcCAABkcnMv&#10;ZG93bnJldi54bWxQSwUGAAAAAAQABAD1AAAAigMAAAAA&#10;" fillcolor="red" strokecolor="red">
                          <v:textbox>
                            <w:txbxContent>
                              <w:p w14:paraId="236EA74F" w14:textId="77777777" w:rsidR="00476BB0" w:rsidRDefault="00476BB0" w:rsidP="008300F2">
                                <w:pPr>
                                  <w:rPr>
                                    <w:rFonts w:eastAsia="Times New Roman"/>
                                  </w:rPr>
                                </w:pPr>
                              </w:p>
                            </w:txbxContent>
                          </v:textbox>
                        </v:rect>
                        <v:rect id="Rectangle 416" o:spid="_x0000_s1520" style="position:absolute;left:5653609;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nZYpwgAA&#10;ANwAAAAPAAAAZHJzL2Rvd25yZXYueG1sRI9Li8IwFIX3A/6HcIXZjWlFRKpRRHBw48IXbi/NtWlt&#10;bkqT0Y6/3giCy8N5fJzZorO1uFHrS8cK0kECgjh3uuRCwfGw/pmA8AFZY+2YFPyTh8W89zXDTLs7&#10;7+i2D4WII+wzVGBCaDIpfW7Ioh+4hjh6F9daDFG2hdQt3uO4reUwScbSYsmRYLChlaH8uv+zkftI&#10;cZhcqtxufx8VV+du05yMUt/9bjkFEagLn/C7vdEKRukYXmfiEZDz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OdlinCAAAA3AAAAA8AAAAAAAAAAAAAAAAAlwIAAGRycy9kb3du&#10;cmV2LnhtbFBLBQYAAAAABAAEAPUAAACGAwAAAAA=&#10;" fillcolor="green" strokecolor="green">
                          <v:textbox>
                            <w:txbxContent>
                              <w:p w14:paraId="38E7147F" w14:textId="77777777" w:rsidR="00476BB0" w:rsidRDefault="00476BB0" w:rsidP="008300F2">
                                <w:pPr>
                                  <w:rPr>
                                    <w:rFonts w:eastAsia="Times New Roman"/>
                                  </w:rPr>
                                </w:pPr>
                              </w:p>
                            </w:txbxContent>
                          </v:textbox>
                        </v:rect>
                        <v:rect id="Rectangle 417" o:spid="_x0000_s1521" style="position:absolute;left:5653609;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0TOyxAAA&#10;ANwAAAAPAAAAZHJzL2Rvd25yZXYueG1sRI/NasJAFIX3Bd9huIK7OolIW1JHEUHJpotaS7eXzDWT&#10;mLkTMmOS5uk7hUKXh/PzcTa70Taip85XjhWkywQEceF0xaWCy8fx8QWED8gaG8ek4Js87Lazhw1m&#10;2g38Tv05lCKOsM9QgQmhzaT0hSGLfula4uhdXWcxRNmVUnc4xHHbyFWSPEmLFUeCwZYOhorb+W4j&#10;d0pxlVzrwr6dpprrrzFvP41Si/m4fwURaAz/4b92rhWs02f4PROPgN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NEzssQAAADcAAAADwAAAAAAAAAAAAAAAACXAgAAZHJzL2Rv&#10;d25yZXYueG1sUEsFBgAAAAAEAAQA9QAAAIgDAAAAAA==&#10;" fillcolor="green" strokecolor="green">
                          <v:textbox>
                            <w:txbxContent>
                              <w:p w14:paraId="62BC0C5F" w14:textId="77777777" w:rsidR="00476BB0" w:rsidRDefault="00476BB0" w:rsidP="008300F2">
                                <w:pPr>
                                  <w:rPr>
                                    <w:rFonts w:eastAsia="Times New Roman"/>
                                  </w:rPr>
                                </w:pPr>
                              </w:p>
                            </w:txbxContent>
                          </v:textbox>
                        </v:rect>
                        <v:rect id="Rectangle 418" o:spid="_x0000_s1522" style="position:absolute;left:5653609;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TqfAwQAA&#10;ANwAAAAPAAAAZHJzL2Rvd25yZXYueG1sRE9Na8JAEL0L/Q/LFHrTTaQUiW6kFFq89KCteB2yk2zS&#10;7GzIbjX11zuHgsfH+95sJ9+rM42xDWwgX2SgiKtgW24MfH+9z1egYkK22AcmA38UYVs+zDZY2HDh&#10;PZ0PqVESwrFAAy6lodA6Vo48xkUYiIWrw+gxCRwbbUe8SLjv9TLLXrTHlqXB4UBvjqqfw6+X3muO&#10;y6zuKv/5ce24O0274eiMeXqcXtegEk3pLv5376yB51zWyhk5Arq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fU6nwMEAAADcAAAADwAAAAAAAAAAAAAAAACXAgAAZHJzL2Rvd25y&#10;ZXYueG1sUEsFBgAAAAAEAAQA9QAAAIUDAAAAAA==&#10;" fillcolor="green" strokecolor="green">
                          <v:textbox>
                            <w:txbxContent>
                              <w:p w14:paraId="4B938BE1" w14:textId="77777777" w:rsidR="00476BB0" w:rsidRDefault="00476BB0" w:rsidP="008300F2">
                                <w:pPr>
                                  <w:rPr>
                                    <w:rFonts w:eastAsia="Times New Roman"/>
                                  </w:rPr>
                                </w:pPr>
                              </w:p>
                            </w:txbxContent>
                          </v:textbox>
                        </v:rect>
                      </v:group>
                      <v:group id="Group 419" o:spid="_x0000_s1523" style="position:absolute;left:5956714;width:177123;height:2916167" coordorigin="5956714"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JJBpjGAAAA3AAA&#10;AA8AAAAAAAAAAAAAAAAAqQIAAGRycy9kb3ducmV2LnhtbFBLBQYAAAAABAAEAPoAAACcAwAAAAA=&#10;">
                        <v:rect id="Rectangle 420" o:spid="_x0000_s1524" style="position:absolute;left:600678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GF7wQAA&#10;ANwAAAAPAAAAZHJzL2Rvd25yZXYueG1sRE9Na8JAEL0L/odlCr3pxlCKpG6kFCxeetBWeh2yk2zS&#10;7GzIbjX11zuHgsfH+95sJ9+rM42xDWxgtcxAEVfBttwY+PrcLdagYkK22AcmA38UYVvOZxssbLjw&#10;gc7H1CgJ4VigAZfSUGgdK0ce4zIMxMLVYfSYBI6NtiNeJNz3Os+yZ+2xZWlwONCbo+rn+Oul97rC&#10;PKu7yn+8Xzvuvqf9cHLGPD5Mry+gEk3pLv53762Bp1zmyxk5Arq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VRhe8EAAADcAAAADwAAAAAAAAAAAAAAAACXAgAAZHJzL2Rvd25y&#10;ZXYueG1sUEsFBgAAAAAEAAQA9QAAAIUDAAAAAA==&#10;" fillcolor="green" strokecolor="green">
                          <v:textbox>
                            <w:txbxContent>
                              <w:p w14:paraId="5E3E8D1C" w14:textId="77777777" w:rsidR="00476BB0" w:rsidRDefault="00476BB0" w:rsidP="008300F2">
                                <w:pPr>
                                  <w:rPr>
                                    <w:rFonts w:eastAsia="Times New Roman"/>
                                  </w:rPr>
                                </w:pPr>
                              </w:p>
                            </w:txbxContent>
                          </v:textbox>
                        </v:rect>
                        <v:rect id="Rectangle 421" o:spid="_x0000_s1525" style="position:absolute;left:6006788;top:391292;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jsJowwAA&#10;ANwAAAAPAAAAZHJzL2Rvd25yZXYueG1sRI/NqsIwFIT3F3yHcAR319QiV6lGUUGRqwv/cH1ojm2x&#10;OSlN1Pr2RhBcDjPzDTOeNqYUd6pdYVlBrxuBIE6tLjhTcDouf4cgnEfWWFomBU9yMJ20fsaYaPvg&#10;Pd0PPhMBwi5BBbn3VSKlS3My6Lq2Ig7exdYGfZB1JnWNjwA3pYyj6E8aLDgs5FjRIqf0ergZBYNt&#10;Fcnrxp9v53j3r+e7Vd8tVkp12s1sBMJT47/hT3utFfTjHrzPhCMgJy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zjsJowwAAANwAAAAPAAAAAAAAAAAAAAAAAJcCAABkcnMvZG93&#10;bnJldi54bWxQSwUGAAAAAAQABAD1AAAAhwMAAAAA&#10;" fillcolor="red" strokecolor="red">
                          <v:textbox>
                            <w:txbxContent>
                              <w:p w14:paraId="588CD224" w14:textId="77777777" w:rsidR="00476BB0" w:rsidRDefault="00476BB0" w:rsidP="008300F2">
                                <w:pPr>
                                  <w:rPr>
                                    <w:rFonts w:eastAsia="Times New Roman"/>
                                  </w:rPr>
                                </w:pPr>
                              </w:p>
                            </w:txbxContent>
                          </v:textbox>
                        </v:rect>
                        <v:rect id="Rectangle 422" o:spid="_x0000_s1526" style="position:absolute;left:6006788;top:782584;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3BFsxQAA&#10;ANwAAAAPAAAAZHJzL2Rvd25yZXYueG1sRI/RagIxFETfBf8hXME3zboWLVujSKWlDyLU7QfcJre7&#10;225u1iTV7d83guDjMDNnmNWmt604kw+NYwWzaQaCWDvTcKXgo3yZPIIIEdlg65gU/FGAzXo4WGFh&#10;3IXf6XyMlUgQDgUqqGPsCimDrslimLqOOHlfzluMSfpKGo+XBLetzLNsIS02nBZq7Oi5Jv1z/LUK&#10;ysVOzj9PB3ta+nJffe80L1+1UuNRv30CEamP9/Ct/WYUPOQ5XM+kIyD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XcEWzFAAAA3AAAAA8AAAAAAAAAAAAAAAAAlwIAAGRycy9k&#10;b3ducmV2LnhtbFBLBQYAAAAABAAEAPUAAACJAwAAAAA=&#10;" fillcolor="green" strokecolor="green">
                          <v:textbox>
                            <w:txbxContent>
                              <w:p w14:paraId="5182B256" w14:textId="77777777" w:rsidR="00476BB0" w:rsidRDefault="00476BB0" w:rsidP="008300F2">
                                <w:pPr>
                                  <w:rPr>
                                    <w:rFonts w:eastAsia="Times New Roman"/>
                                  </w:rPr>
                                </w:pPr>
                              </w:p>
                            </w:txbxContent>
                          </v:textbox>
                        </v:rect>
                        <v:rect id="Rectangle 423" o:spid="_x0000_s1527" style="position:absolute;left:6006788;top:1173877;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kLT3xAAA&#10;ANwAAAAPAAAAZHJzL2Rvd25yZXYueG1sRI/RagIxFETfC/5DuIJvNasWldUoolj6UAp1/YBrct1d&#10;3dysSarbv28KhT4OM3OGWa4724g7+VA7VjAaZiCItTM1lwqOxf55DiJEZIONY1LwTQHWq97TEnPj&#10;HvxJ90MsRYJwyFFBFWObSxl0RRbD0LXEyTs7bzEm6UtpPD4S3DZynGVTabHmtFBhS9uK9PXwZRUU&#10;052cnG4f9jbzxXt52WmevWqlBv1uswARqYv/4b/2m1HwMp7A75l0BOTq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CpC098QAAADcAAAADwAAAAAAAAAAAAAAAACXAgAAZHJzL2Rv&#10;d25yZXYueG1sUEsFBgAAAAAEAAQA9QAAAIgDAAAAAA==&#10;" fillcolor="green" strokecolor="green">
                          <v:textbox>
                            <w:txbxContent>
                              <w:p w14:paraId="10DB5E2A" w14:textId="77777777" w:rsidR="00476BB0" w:rsidRDefault="00476BB0" w:rsidP="008300F2">
                                <w:pPr>
                                  <w:rPr>
                                    <w:rFonts w:eastAsia="Times New Roman"/>
                                  </w:rPr>
                                </w:pPr>
                              </w:p>
                            </w:txbxContent>
                          </v:textbox>
                        </v:rect>
                        <v:rect id="Rectangle 424" o:spid="_x0000_s1528" style="position:absolute;left:6006788;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b2d4xAAA&#10;ANwAAAAPAAAAZHJzL2Rvd25yZXYueG1sRI/NasMwEITvgb6D2EJviRxjSnCjhFBo8KWHpgm9LtbG&#10;smOtjKXYrp++KhR6HObnY7b7ybZioN7XjhWsVwkI4tLpmisF58+35QaED8gaW8ek4Js87HcPiy3m&#10;2o38QcMpVCKOsM9RgQmhy6X0pSGLfuU64uhdXW8xRNlXUvc4xnHbyjRJnqXFmiPBYEevhsrb6W4j&#10;d15jmlyb0r4f54abr6noLkapp8fp8AIi0BT+w3/tQivI0gx+z8QjIH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m9neMQAAADcAAAADwAAAAAAAAAAAAAAAACXAgAAZHJzL2Rv&#10;d25yZXYueG1sUEsFBgAAAAAEAAQA9QAAAIgDAAAAAA==&#10;" fillcolor="green" strokecolor="green">
                          <v:textbox>
                            <w:txbxContent>
                              <w:p w14:paraId="1890AD80" w14:textId="77777777" w:rsidR="00476BB0" w:rsidRDefault="00476BB0" w:rsidP="008300F2">
                                <w:pPr>
                                  <w:rPr>
                                    <w:rFonts w:eastAsia="Times New Roman"/>
                                  </w:rPr>
                                </w:pPr>
                              </w:p>
                            </w:txbxContent>
                          </v:textbox>
                        </v:rect>
                        <v:rect id="Rectangle 425" o:spid="_x0000_s1529" style="position:absolute;left:6006789;top:1956459;width:76975;height:17712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UnnrxgAA&#10;ANwAAAAPAAAAZHJzL2Rvd25yZXYueG1sRI9Ba8JAFITvgv9heUIvxWwSapHUVUpLrQcvjULp7ZF9&#10;JqHZt0l2o+m/d4WCx2Hmm2FWm9E04ky9qy0rSKIYBHFhdc2lguPhY74E4TyyxsYyKfgjB5v1dLLC&#10;TNsLf9E596UIJewyVFB532ZSuqIigy6yLXHwTrY36IPsS6l7vIRy08g0jp+lwZrDQoUtvVVU/OaD&#10;UfC0ld1Cpy42w+n9+2e//XzsElbqYTa+voDwNPp7+J/e6cClC7idCUdAr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3UnnrxgAAANwAAAAPAAAAAAAAAAAAAAAAAJcCAABkcnMv&#10;ZG93bnJldi54bWxQSwUGAAAAAAQABAD1AAAAigMAAAAA&#10;" fillcolor="red" strokecolor="red">
                          <v:textbox>
                            <w:txbxContent>
                              <w:p w14:paraId="617D2C73" w14:textId="77777777" w:rsidR="00476BB0" w:rsidRDefault="00476BB0" w:rsidP="008300F2">
                                <w:pPr>
                                  <w:rPr>
                                    <w:rFonts w:eastAsia="Times New Roman"/>
                                  </w:rPr>
                                </w:pPr>
                              </w:p>
                            </w:txbxContent>
                          </v:textbox>
                        </v:rect>
                        <v:rect id="Rectangle 426" o:spid="_x0000_s1530" style="position:absolute;left:6006788;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gOecxgAA&#10;ANwAAAAPAAAAZHJzL2Rvd25yZXYueG1sRI9Ba8JAFITvgv9heUIvYjYJrUjqKqWl1oOXRqH09sg+&#10;k9Ds2yS70fTfu0Khx2Hmm2HW29E04kK9qy0rSKIYBHFhdc2lgtPxfbEC4TyyxsYyKfglB9vNdLLG&#10;TNsrf9Il96UIJewyVFB532ZSuqIigy6yLXHwzrY36IPsS6l7vIZy08g0jpfSYM1hocKWXisqfvLB&#10;KHjcye5Jpy42w/nt6/uw+5h3CSv1MBtfnkF4Gv1/+I/e68ClS7ifCUdAb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HgOecxgAAANwAAAAPAAAAAAAAAAAAAAAAAJcCAABkcnMv&#10;ZG93bnJldi54bWxQSwUGAAAAAAQABAD1AAAAigMAAAAA&#10;" fillcolor="red" strokecolor="red">
                          <v:textbox>
                            <w:txbxContent>
                              <w:p w14:paraId="393DC622" w14:textId="77777777" w:rsidR="00476BB0" w:rsidRDefault="00476BB0" w:rsidP="008300F2">
                                <w:pPr>
                                  <w:rPr>
                                    <w:rFonts w:eastAsia="Times New Roman"/>
                                  </w:rPr>
                                </w:pPr>
                              </w:p>
                            </w:txbxContent>
                          </v:textbox>
                        </v:rect>
                        <v:rect id="Rectangle 427" o:spid="_x0000_s1531" style="position:absolute;left:6006788;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fkPxAAA&#10;ANwAAAAPAAAAZHJzL2Rvd25yZXYueG1sRI/NasJAFIX3Bd9huEJ3dWIobYmOIoKSTRe1FreXzDWT&#10;mLkTMmOS5uk7hUKXh/Pzcdbb0Taip85XjhUsFwkI4sLpiksF58/D0xsIH5A1No5JwTd52G5mD2vM&#10;tBv4g/pTKEUcYZ+hAhNCm0npC0MW/cK1xNG7us5iiLIrpe5wiOO2kWmSvEiLFUeCwZb2horb6W4j&#10;d1pimlzrwr4fp5rry5i3X0apx/m4W4EINIb/8F871wqe01f4PROPgNz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r35D8QAAADcAAAADwAAAAAAAAAAAAAAAACXAgAAZHJzL2Rv&#10;d25yZXYueG1sUEsFBgAAAAAEAAQA9QAAAIgDAAAAAA==&#10;" fillcolor="green" strokecolor="green">
                          <v:textbox>
                            <w:txbxContent>
                              <w:p w14:paraId="5FBAFA6A" w14:textId="77777777" w:rsidR="00476BB0" w:rsidRDefault="00476BB0" w:rsidP="008300F2">
                                <w:pPr>
                                  <w:rPr>
                                    <w:rFonts w:eastAsia="Times New Roman"/>
                                  </w:rPr>
                                </w:pPr>
                              </w:p>
                            </w:txbxContent>
                          </v:textbox>
                        </v:rect>
                      </v:group>
                      <v:group id="Group 428" o:spid="_x0000_s1532" style="position:absolute;left:6309893;width:177123;height:2916167" coordorigin="6309893" coordsize="177123,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TaWm+wgAAANwAAAAPAAAAZHJzL2Rvd25yZXYueG1sRE/LisIwFN0L8w/hDrjT&#10;tL4YOkYRGYdZiGAdEHeX5toWm5vSxLb+vVkILg/nvVz3phItNa60rCAeRyCIM6tLzhX8n3ajLxDO&#10;I2usLJOCBzlYrz4GS0y07fhIbepzEULYJaig8L5OpHRZQQbd2NbEgbvaxqAPsMmlbrAL4aaSkyha&#10;SIMlh4YCa9oWlN3Su1Hw22G3mcY/7f523T4up/nhvI9JqeFnv/kG4an3b/HL/acVzCZhbT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k2lpvsIAAADcAAAADwAA&#10;AAAAAAAAAAAAAACpAgAAZHJzL2Rvd25yZXYueG1sUEsFBgAAAAAEAAQA+gAAAJgDAAAAAA==&#10;">
                        <v:rect id="Rectangle 429" o:spid="_x0000_s1533" style="position:absolute;left:6359967;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bsjmxAAA&#10;ANwAAAAPAAAAZHJzL2Rvd25yZXYueG1sRI/NasJAFIX3Bd9huEJ3dWIopY2OIoKSTRe1FreXzDWT&#10;mLkTMmOS5uk7hUKXh/Pzcdbb0Taip85XjhUsFwkI4sLpiksF58/D0ysIH5A1No5JwTd52G5mD2vM&#10;tBv4g/pTKEUcYZ+hAhNCm0npC0MW/cK1xNG7us5iiLIrpe5wiOO2kWmSvEiLFUeCwZb2horb6W4j&#10;d1pimlzrwr4fp5rry5i3X0apx/m4W4EINIb/8F871wqe0zf4PROPgNz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G7I5sQAAADcAAAADwAAAAAAAAAAAAAAAACXAgAAZHJzL2Rv&#10;d25yZXYueG1sUEsFBgAAAAAEAAQA9QAAAIgDAAAAAA==&#10;" fillcolor="green" strokecolor="green">
                          <v:textbox>
                            <w:txbxContent>
                              <w:p w14:paraId="732BD9FE" w14:textId="77777777" w:rsidR="00476BB0" w:rsidRDefault="00476BB0" w:rsidP="008300F2">
                                <w:pPr>
                                  <w:rPr>
                                    <w:rFonts w:eastAsia="Times New Roman"/>
                                  </w:rPr>
                                </w:pPr>
                              </w:p>
                            </w:txbxContent>
                          </v:textbox>
                        </v:rect>
                        <v:rect id="Rectangle 430" o:spid="_x0000_s1534" style="position:absolute;left:6359967;top:391292;width:76976;height:17712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G/EuwgAA&#10;ANwAAAAPAAAAZHJzL2Rvd25yZXYueG1sRE/LasJAFN0X+g/DFbqrE61UiU6kFRqKuogPXF8y1yQk&#10;cydkxpj+vbMQujyc92o9mEb01LnKsoLJOAJBnFtdcaHgfPp5X4BwHlljY5kU/JGDdfL6ssJY2zsf&#10;qD/6QoQQdjEqKL1vYyldXpJBN7YtceCutjPoA+wKqTu8h3DTyGkUfUqDFYeGElvalJTXx5tRMN+3&#10;kax3/nK7TLOt/s7SmdukSr2Nhq8lCE+D/xc/3b9awewjzA9nwhGQy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kb8S7CAAAA3AAAAA8AAAAAAAAAAAAAAAAAlwIAAGRycy9kb3du&#10;cmV2LnhtbFBLBQYAAAAABAAEAPUAAACGAwAAAAA=&#10;" fillcolor="red" strokecolor="red">
                          <v:textbox>
                            <w:txbxContent>
                              <w:p w14:paraId="42B741A0" w14:textId="77777777" w:rsidR="00476BB0" w:rsidRDefault="00476BB0" w:rsidP="008300F2">
                                <w:pPr>
                                  <w:rPr>
                                    <w:rFonts w:eastAsia="Times New Roman"/>
                                  </w:rPr>
                                </w:pPr>
                              </w:p>
                            </w:txbxContent>
                          </v:textbox>
                        </v:rect>
                        <v:rect id="Rectangle 431" o:spid="_x0000_s1535" style="position:absolute;left:6359967;top:782584;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1xnGxAAA&#10;ANwAAAAPAAAAZHJzL2Rvd25yZXYueG1sRI/RagIxFETfC/2HcAu+1ay1qKxGKRWlD1Ko6wdck+vu&#10;2s3NmkRd/94IhT4OM3OGmS0624gL+VA7VjDoZyCItTM1lwp2xep1AiJEZIONY1JwowCL+fPTDHPj&#10;rvxDl20sRYJwyFFBFWObSxl0RRZD37XEyTs4bzEm6UtpPF4T3DbyLctG0mLNaaHClj4r0r/bs1VQ&#10;jJZyuD9929PYF5vyuNQ8Xmulei/dxxREpC7+h//aX0bB+3AAjzPpCMj5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NcZxsQAAADcAAAADwAAAAAAAAAAAAAAAACXAgAAZHJzL2Rv&#10;d25yZXYueG1sUEsFBgAAAAAEAAQA9QAAAIgDAAAAAA==&#10;" fillcolor="green" strokecolor="green">
                          <v:textbox>
                            <w:txbxContent>
                              <w:p w14:paraId="198D135F" w14:textId="77777777" w:rsidR="00476BB0" w:rsidRDefault="00476BB0" w:rsidP="008300F2">
                                <w:pPr>
                                  <w:rPr>
                                    <w:rFonts w:eastAsia="Times New Roman"/>
                                  </w:rPr>
                                </w:pPr>
                              </w:p>
                            </w:txbxContent>
                          </v:textbox>
                        </v:rect>
                        <v:rect id="Rectangle 432" o:spid="_x0000_s1536" style="position:absolute;left:6359967;top:1173877;width:76976;height:177123;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hcrCxQAA&#10;ANwAAAAPAAAAZHJzL2Rvd25yZXYueG1sRI9Ba8JAFITvQv/D8gq9NRtTqSV1FRUaivUQ0+L5kX0m&#10;wezbkF1N+u+7QsHjMDPfMIvVaFpxpd41lhVMoxgEcWl1w5WCn++P5zcQziNrbC2Tgl9ysFo+TBaY&#10;ajvwga6Fr0SAsEtRQe19l0rpypoMush2xME72d6gD7KvpO5xCHDTyiSOX6XBhsNCjR1tayrPxcUo&#10;mO+7WJ6//PFyTPKd3uTZzG0zpZ4ex/U7CE+jv4f/259awewlgduZcATk8g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aFysLFAAAA3AAAAA8AAAAAAAAAAAAAAAAAlwIAAGRycy9k&#10;b3ducmV2LnhtbFBLBQYAAAAABAAEAPUAAACJAwAAAAA=&#10;" fillcolor="red" strokecolor="red">
                          <v:textbox>
                            <w:txbxContent>
                              <w:p w14:paraId="5AA49286" w14:textId="77777777" w:rsidR="00476BB0" w:rsidRDefault="00476BB0" w:rsidP="008300F2">
                                <w:pPr>
                                  <w:rPr>
                                    <w:rFonts w:eastAsia="Times New Roman"/>
                                  </w:rPr>
                                </w:pPr>
                              </w:p>
                            </w:txbxContent>
                          </v:textbox>
                        </v:rect>
                        <v:rect id="Rectangle 433" o:spid="_x0000_s1537" style="position:absolute;left:6359967;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X2nRxAAA&#10;ANwAAAAPAAAAZHJzL2Rvd25yZXYueG1sRI/LasMwEEX3hf6DmEJ3tZwHJbhRQim0eJNF3YRsB2ti&#10;2bVGxlJjx19fBQJZXu7jcNfb0bbiTL2vHSuYJSkI4tLpmisF+5/PlxUIH5A1to5JwYU8bDePD2vM&#10;tBv4m85FqEQcYZ+hAhNCl0npS0MWfeI64uidXG8xRNlXUvc4xHHbynmavkqLNUeCwY4+DJW/xZ+N&#10;3GmG8/TUlHb3NTXcHMe8Oxilnp/G9zcQgcZwD9/auVawXCzgeiYeAbn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F9p0cQAAADcAAAADwAAAAAAAAAAAAAAAACXAgAAZHJzL2Rv&#10;d25yZXYueG1sUEsFBgAAAAAEAAQA9QAAAIgDAAAAAA==&#10;" fillcolor="green" strokecolor="green">
                          <v:textbox>
                            <w:txbxContent>
                              <w:p w14:paraId="7590B3C6" w14:textId="77777777" w:rsidR="00476BB0" w:rsidRDefault="00476BB0" w:rsidP="008300F2">
                                <w:pPr>
                                  <w:rPr>
                                    <w:rFonts w:eastAsia="Times New Roman"/>
                                  </w:rPr>
                                </w:pPr>
                              </w:p>
                            </w:txbxContent>
                          </v:textbox>
                        </v:rect>
                        <v:rect id="Rectangle 434" o:spid="_x0000_s1538" style="position:absolute;left:6359967;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x0qtxAAA&#10;ANwAAAAPAAAAZHJzL2Rvd25yZXYueG1sRI9Bi8IwFITvwv6H8IS9iKa6rkg1yqKsevCyVRBvj+bZ&#10;FpuX2kTt/nsjCB6HmW+Gmc4bU4ob1a6wrKDfi0AQp1YXnCnY7367YxDOI2ssLZOCf3Iwn320phhr&#10;e+c/uiU+E6GEXYwKcu+rWEqX5mTQ9WxFHLyTrQ36IOtM6hrvodyUchBFI2mw4LCQY0WLnNJzcjUK&#10;hit5+dYDF5nraXk4blfrzqXPSn22m58JCE+Nf4df9EYH7msIzzPhCMj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cdKrcQAAADcAAAADwAAAAAAAAAAAAAAAACXAgAAZHJzL2Rv&#10;d25yZXYueG1sUEsFBgAAAAAEAAQA9QAAAIgDAAAAAA==&#10;" fillcolor="red" strokecolor="red">
                          <v:textbox>
                            <w:txbxContent>
                              <w:p w14:paraId="7E5F76C9" w14:textId="77777777" w:rsidR="00476BB0" w:rsidRDefault="00476BB0" w:rsidP="008300F2">
                                <w:pPr>
                                  <w:rPr>
                                    <w:rFonts w:eastAsia="Times New Roman"/>
                                  </w:rPr>
                                </w:pPr>
                              </w:p>
                            </w:txbxContent>
                          </v:textbox>
                        </v:rect>
                        <v:rect id="Rectangle 435" o:spid="_x0000_s1539" style="position:absolute;left:6359967;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lQ+xAAA&#10;ANwAAAAPAAAAZHJzL2Rvd25yZXYueG1sRI/LasMwEEX3gf6DmEJ3iRy3CcWNEkKgxZsu8qLbwZpY&#10;dq2RsVTH9ddHhUKWl/s43NVmsI3oqfOVYwXzWQKCuHC64lLB6fg+fQXhA7LGxjEp+CUPm/XDZIWZ&#10;dlfeU38IpYgj7DNUYEJoMyl9Yciin7mWOHoX11kMUXal1B1e47htZJokS2mx4kgw2NLOUPF9+LGR&#10;O84xTS51YT8/xprrryFvz0app8dh+wYi0BDu4f92rhW8PC/g70w8AnJ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2PpUPsQAAADcAAAADwAAAAAAAAAAAAAAAACXAgAAZHJzL2Rv&#10;d25yZXYueG1sUEsFBgAAAAAEAAQA9QAAAIgDAAAAAA==&#10;" fillcolor="green" strokecolor="green">
                          <v:textbox>
                            <w:txbxContent>
                              <w:p w14:paraId="1CD2EC63" w14:textId="77777777" w:rsidR="00476BB0" w:rsidRDefault="00476BB0" w:rsidP="008300F2">
                                <w:pPr>
                                  <w:rPr>
                                    <w:rFonts w:eastAsia="Times New Roman"/>
                                  </w:rPr>
                                </w:pPr>
                              </w:p>
                            </w:txbxContent>
                          </v:textbox>
                        </v:rect>
                        <v:rect id="Rectangle 436" o:spid="_x0000_s1540" style="position:absolute;left:6359967;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XFBxgAA&#10;ANwAAAAPAAAAZHJzL2Rvd25yZXYueG1sRI9Ba8JAFITvQv/D8gq9SLMxraFEVykttR68mArS2yP7&#10;TILZtzG70fTfuwXB4zDzzTDz5WAacabO1ZYVTKIYBHFhdc2lgt3P1/MbCOeRNTaWScEfOVguHkZz&#10;zLS98JbOuS9FKGGXoYLK+zaT0hUVGXSRbYmDd7CdQR9kV0rd4SWUm0YmcZxKgzWHhQpb+qioOOa9&#10;UfC6kqepTlxs+sPn/nez+h6fJqzU0+PwPgPhafD38I1e68C9pPB/JhwBubg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WXFBxgAAANwAAAAPAAAAAAAAAAAAAAAAAJcCAABkcnMv&#10;ZG93bnJldi54bWxQSwUGAAAAAAQABAD1AAAAigMAAAAA&#10;" fillcolor="red" strokecolor="red">
                          <v:textbox>
                            <w:txbxContent>
                              <w:p w14:paraId="788DEEBF" w14:textId="77777777" w:rsidR="00476BB0" w:rsidRDefault="00476BB0" w:rsidP="008300F2">
                                <w:pPr>
                                  <w:rPr>
                                    <w:rFonts w:eastAsia="Times New Roman"/>
                                  </w:rPr>
                                </w:pPr>
                              </w:p>
                            </w:txbxContent>
                          </v:textbox>
                        </v:rect>
                      </v:group>
                      <v:group id="Group 437" o:spid="_x0000_s1541" style="position:absolute;left:6713146;width:76975;height:2916167" coordorigin="6713146" coordsize="76975,2916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nL2sRxQAAANwAAAAPAAAAZHJzL2Rvd25yZXYueG1sRI9Ba8JAFITvBf/D8gRv&#10;uolaLdFVRFQ8SKFaKL09ss8kmH0bsmsS/71bEHocZuYbZrnuTCkaql1hWUE8ikAQp1YXnCn4vuyH&#10;HyCcR9ZYWiYFD3KwXvXelpho2/IXNWefiQBhl6CC3PsqkdKlORl0I1sRB+9qa4M+yDqTusY2wE0p&#10;x1E0kwYLDgs5VrTNKb2d70bBocV2M4l3zel23T5+L++fP6eYlBr0u80ChKfO/4df7aNWMJ3M4e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Zy9rEcUAAADcAAAA&#10;DwAAAAAAAAAAAAAAAACpAgAAZHJzL2Rvd25yZXYueG1sUEsFBgAAAAAEAAQA+gAAAJsDAAAAAA==&#10;">
                        <v:rect id="Rectangle 438" o:spid="_x0000_s1542" style="position:absolute;left:671314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ikCowgAA&#10;ANwAAAAPAAAAZHJzL2Rvd25yZXYueG1sRE9Na8JAEL0X+h+WKXgR3aitSOoqRVF78FIVpLchOyah&#10;2dmYXTX+e+cg9Ph439N56yp1pSaUng0M+gko4szbknMDh/2qNwEVIrLFyjMZuFOA+ez1ZYqp9Tf+&#10;oesu5kpCOKRooIixTrUOWUEOQ9/XxMKdfOMwCmxybRu8Sbir9DBJxtphydJQYE2LgrK/3cUZeF/r&#10;84cdhsRdTsvj73a96Z4HbEznrf36BBWpjf/ip/vbim8ka+WMHAE9e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yKQKjCAAAA3AAAAA8AAAAAAAAAAAAAAAAAlwIAAGRycy9kb3du&#10;cmV2LnhtbFBLBQYAAAAABAAEAPUAAACGAwAAAAA=&#10;" fillcolor="red" strokecolor="red">
                          <v:textbox>
                            <w:txbxContent>
                              <w:p w14:paraId="263C1379" w14:textId="77777777" w:rsidR="00476BB0" w:rsidRDefault="00476BB0" w:rsidP="008300F2">
                                <w:pPr>
                                  <w:rPr>
                                    <w:rFonts w:eastAsia="Times New Roman"/>
                                  </w:rPr>
                                </w:pPr>
                              </w:p>
                            </w:txbxContent>
                          </v:textbox>
                        </v:rect>
                        <v:rect id="Rectangle 439" o:spid="_x0000_s1543" style="position:absolute;left:6713146;top:39129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t147xAAA&#10;ANwAAAAPAAAAZHJzL2Rvd25yZXYueG1sRI/LasMwEEX3gf6DmEJ3iRy3hNSNEkKgxZsu8qLbwZpY&#10;dq2RsVTH9ddHhUKWl/s43NVmsI3oqfOVYwXzWQKCuHC64lLB6fg+XYLwAVlj45gU/JKHzfphssJM&#10;uyvvqT+EUsQR9hkqMCG0mZS+MGTRz1xLHL2L6yyGKLtS6g6vcdw2Mk2ShbRYcSQYbGlnqPg+/NjI&#10;HeeYJpe6sJ8fY83115C3Z6PU0+OwfQMRaAj38H871wpenl/h70w8AnJ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bdeO8QAAADcAAAADwAAAAAAAAAAAAAAAACXAgAAZHJzL2Rv&#10;d25yZXYueG1sUEsFBgAAAAAEAAQA9QAAAIgDAAAAAA==&#10;" fillcolor="green" strokecolor="green">
                          <v:textbox>
                            <w:txbxContent>
                              <w:p w14:paraId="18231D57" w14:textId="77777777" w:rsidR="00476BB0" w:rsidRDefault="00476BB0" w:rsidP="008300F2">
                                <w:pPr>
                                  <w:rPr>
                                    <w:rFonts w:eastAsia="Times New Roman"/>
                                  </w:rPr>
                                </w:pPr>
                              </w:p>
                            </w:txbxContent>
                          </v:textbox>
                        </v:rect>
                        <v:rect id="Rectangle 440" o:spid="_x0000_s1544" style="position:absolute;left:6713146;top:78258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i4TbwAAA&#10;ANwAAAAPAAAAZHJzL2Rvd25yZXYueG1sRE9Na8JAEL0X/A/LCN7qRpFSoquIoHjxoG3pdciO2cTs&#10;bMiuGv31zqHQ4+N9L1a9b9SNulgFNjAZZ6CIi2ArLg18f23fP0HFhGyxCUwGHhRhtRy8LTC34c5H&#10;up1SqSSEY44GXEptrnUsHHmM49ASC3cOnccksCu17fAu4b7R0yz70B4rlgaHLW0cFZfT1Uvvc4LT&#10;7FwX/rB71lz/9vv2xxkzGvbrOahEffoX/7n31sBsJvPljBwBvX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Qi4TbwAAAANwAAAAPAAAAAAAAAAAAAAAAAJcCAABkcnMvZG93bnJl&#10;di54bWxQSwUGAAAAAAQABAD1AAAAhAMAAAAA&#10;" fillcolor="green" strokecolor="green">
                          <v:textbox>
                            <w:txbxContent>
                              <w:p w14:paraId="4997981C" w14:textId="77777777" w:rsidR="00476BB0" w:rsidRDefault="00476BB0" w:rsidP="008300F2">
                                <w:pPr>
                                  <w:rPr>
                                    <w:rFonts w:eastAsia="Times New Roman"/>
                                  </w:rPr>
                                </w:pPr>
                              </w:p>
                            </w:txbxContent>
                          </v:textbox>
                        </v:rect>
                        <v:rect id="Rectangle 441" o:spid="_x0000_s1545" style="position:absolute;left:6713146;top:1173876;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yFAxAAA&#10;ANwAAAAPAAAAZHJzL2Rvd25yZXYueG1sRI/NasJAFIX3Bd9huAV3zSQSSokZRQoWNy60FbeXzDWT&#10;mLkTMlONefpOodDl4fx8nHI92k7caPCNYwVZkoIgrpxuuFbw9bl9eQPhA7LGzjEpeJCH9Wr2VGKh&#10;3Z0PdDuGWsQR9gUqMCH0hZS+MmTRJ64njt7FDRZDlEMt9YD3OG47uUjTV2mx4Ugw2NO7oep6/LaR&#10;O2W4SC9tZfcfU8vtedz1J6PU/HncLEEEGsN/+K+90wryPIPfM/EIyNU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chQMQAAADcAAAADwAAAAAAAAAAAAAAAACXAgAAZHJzL2Rv&#10;d25yZXYueG1sUEsFBgAAAAAEAAQA9QAAAIgDAAAAAA==&#10;" fillcolor="green" strokecolor="green">
                          <v:textbox>
                            <w:txbxContent>
                              <w:p w14:paraId="1372F6B2" w14:textId="77777777" w:rsidR="00476BB0" w:rsidRDefault="00476BB0" w:rsidP="008300F2">
                                <w:pPr>
                                  <w:rPr>
                                    <w:rFonts w:eastAsia="Times New Roman"/>
                                  </w:rPr>
                                </w:pPr>
                              </w:p>
                            </w:txbxContent>
                          </v:textbox>
                        </v:rect>
                        <v:rect id="Rectangle 442" o:spid="_x0000_s1546" style="position:absolute;left:6713146;top:1565168;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Fb83xAAA&#10;ANwAAAAPAAAAZHJzL2Rvd25yZXYueG1sRI/NasMwEITvgb6D2EJviRxjSnCjhFBo8KWHpgm9LtbG&#10;smOtjKXYrp++KhR6HObnY7b7ybZioN7XjhWsVwkI4tLpmisF58+35QaED8gaW8ek4Js87HcPiy3m&#10;2o38QcMpVCKOsM9RgQmhy6X0pSGLfuU64uhdXW8xRNlXUvc4xnHbyjRJnqXFmiPBYEevhsrb6W4j&#10;d15jmlyb0r4f54abr6noLkapp8fp8AIi0BT+w3/tQivIshR+z8QjIH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W/N8QAAADcAAAADwAAAAAAAAAAAAAAAACXAgAAZHJzL2Rv&#10;d25yZXYueG1sUEsFBgAAAAAEAAQA9QAAAIgDAAAAAA==&#10;" fillcolor="green" strokecolor="green">
                          <v:textbox>
                            <w:txbxContent>
                              <w:p w14:paraId="010DEAE8" w14:textId="77777777" w:rsidR="00476BB0" w:rsidRDefault="00476BB0" w:rsidP="008300F2">
                                <w:pPr>
                                  <w:rPr>
                                    <w:rFonts w:eastAsia="Times New Roman"/>
                                  </w:rPr>
                                </w:pPr>
                              </w:p>
                            </w:txbxContent>
                          </v:textbox>
                        </v:rect>
                        <v:rect id="Rectangle 443" o:spid="_x0000_s1547" style="position:absolute;left:6713146;top:1956460;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WRqsxAAA&#10;ANwAAAAPAAAAZHJzL2Rvd25yZXYueG1sRI/NasJAFIX3Qt9huIXuzEQbRKKjlEJLNl00Km4vmWsm&#10;MXMnZKaa5uk7hUKXh/Pzcbb70XbiRoNvHCtYJCkI4srphmsFx8PbfA3CB2SNnWNS8E0e9ruH2RZz&#10;7e78Sbcy1CKOsM9RgQmhz6X0lSGLPnE9cfQubrAYohxqqQe8x3HbyWWarqTFhiPBYE+vhqpr+WUj&#10;d1rgMr20lf14n1puz2PRn4xST4/jywZEoDH8h//ahVaQZc/weyYeAb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FkarMQAAADcAAAADwAAAAAAAAAAAAAAAACXAgAAZHJzL2Rv&#10;d25yZXYueG1sUEsFBgAAAAAEAAQA9QAAAIgDAAAAAA==&#10;" fillcolor="green" strokecolor="green">
                          <v:textbox>
                            <w:txbxContent>
                              <w:p w14:paraId="37B24E49" w14:textId="77777777" w:rsidR="00476BB0" w:rsidRDefault="00476BB0" w:rsidP="008300F2">
                                <w:pPr>
                                  <w:rPr>
                                    <w:rFonts w:eastAsia="Times New Roman"/>
                                  </w:rPr>
                                </w:pPr>
                              </w:p>
                            </w:txbxContent>
                          </v:textbox>
                        </v:rect>
                        <v:rect id="Rectangle 444" o:spid="_x0000_s1548" style="position:absolute;left:6713146;top:2347752;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sILYwgAA&#10;ANwAAAAPAAAAZHJzL2Rvd25yZXYueG1sRI/NisIwFIX3A75DuIK7MVWKDNUoIji4caGOuL0016a1&#10;uSlNRqtPbwTB5eH8fJzZorO1uFLrS8cKRsMEBHHudMmFgr/D+vsHhA/IGmvHpOBOHhbz3tcMM+1u&#10;vKPrPhQijrDPUIEJocmk9Lkhi37oGuLonV1rMUTZFlK3eIvjtpbjJJlIiyVHgsGGVobyy/7fRu5j&#10;hOPkXOV2+/uouDp1m+ZolBr0u+UURKAufMLv9kYrSNMUXmfiEZDz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wgtjCAAAA3AAAAA8AAAAAAAAAAAAAAAAAlwIAAGRycy9kb3du&#10;cmV2LnhtbFBLBQYAAAAABAAEAPUAAACGAwAAAAA=&#10;" fillcolor="green" strokecolor="green">
                          <v:textbox>
                            <w:txbxContent>
                              <w:p w14:paraId="0CD5B99C" w14:textId="77777777" w:rsidR="00476BB0" w:rsidRDefault="00476BB0" w:rsidP="008300F2">
                                <w:pPr>
                                  <w:rPr>
                                    <w:rFonts w:eastAsia="Times New Roman"/>
                                  </w:rPr>
                                </w:pPr>
                              </w:p>
                            </w:txbxContent>
                          </v:textbox>
                        </v:rect>
                        <v:rect id="Rectangle 445" o:spid="_x0000_s1549" style="position:absolute;left:6713146;top:2739044;width:76975;height:1771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ZxLxgAA&#10;ANwAAAAPAAAAZHJzL2Rvd25yZXYueG1sRI9Pa8JAFMTvBb/D8oReRDcGlZJmE6SlaQ+9qAXp7ZF9&#10;+YPZtzG7avrtuwWhx2HmN8Ok+Wg6caXBtZYVLBcRCOLS6pZrBV+Ht/kTCOeRNXaWScEPOcizyUOK&#10;ibY33tF172sRStglqKDxvk+kdGVDBt3C9sTBq+xg0Ac51FIPeAvlppNxFG2kwZbDQoM9vTRUnvYX&#10;o2BVyPNaxy4yl+r1+P1ZvM/OS1bqcTpun0F4Gv1/+E5/6MCt1vB3JhwBmf0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jZxLxgAAANwAAAAPAAAAAAAAAAAAAAAAAJcCAABkcnMv&#10;ZG93bnJldi54bWxQSwUGAAAAAAQABAD1AAAAigMAAAAA&#10;" fillcolor="red" strokecolor="red">
                          <v:textbox>
                            <w:txbxContent>
                              <w:p w14:paraId="398B65D1" w14:textId="77777777" w:rsidR="00476BB0" w:rsidRDefault="00476BB0" w:rsidP="008300F2">
                                <w:pPr>
                                  <w:rPr>
                                    <w:rFonts w:eastAsia="Times New Roman"/>
                                  </w:rPr>
                                </w:pPr>
                              </w:p>
                            </w:txbxContent>
                          </v:textbox>
                        </v:rect>
                      </v:group>
                    </v:group>
                  </v:group>
                  <v:shape id="Text Box 529" o:spid="_x0000_s1550"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UEYExAAA&#10;ANwAAAAPAAAAZHJzL2Rvd25yZXYueG1sRI9Ba8JAFITvBf/D8oTe6q5iikY3QSxCTy1NVfD2yD6T&#10;YPZtyG5N+u+7hUKPw8x8w2zz0bbiTr1vHGuYzxQI4tKZhisNx8/D0wqED8gGW8ek4Zs85NnkYYup&#10;cQN/0L0IlYgQ9ilqqEPoUil9WZNFP3MdcfSurrcYouwraXocIty2cqHUs7TYcFyosaN9TeWt+LIa&#10;Tm/Xy3mp3qsXm3SDG5Vku5ZaP07H3QZEoDH8h//ar0ZDsljD75l4BGT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VBGBMQAAADcAAAADwAAAAAAAAAAAAAAAACXAgAAZHJzL2Rv&#10;d25yZXYueG1sUEsFBgAAAAAEAAQA9QAAAIgDAAAAAA==&#10;" filled="f" stroked="f">
                    <v:textbox>
                      <w:txbxContent>
                        <w:p w14:paraId="7CC60F6C" w14:textId="77777777" w:rsidR="00476BB0" w:rsidRPr="00075165" w:rsidRDefault="00476BB0" w:rsidP="008300F2">
                          <w:pPr>
                            <w:rPr>
                              <w:rFonts w:ascii="Helvetica" w:hAnsi="Helvetica"/>
                              <w:sz w:val="32"/>
                              <w:szCs w:val="32"/>
                            </w:rPr>
                          </w:pPr>
                          <w:r w:rsidRPr="00075165">
                            <w:rPr>
                              <w:rFonts w:ascii="Helvetica" w:hAnsi="Helvetica"/>
                              <w:sz w:val="32"/>
                              <w:szCs w:val="32"/>
                            </w:rPr>
                            <w:t>a.</w:t>
                          </w:r>
                        </w:p>
                      </w:txbxContent>
                    </v:textbox>
                  </v:shape>
                  <v:shape id="Text Box 530" o:spid="_x0000_s1551" type="#_x0000_t202" style="position:absolute;left:19431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s3lEwAAA&#10;ANwAAAAPAAAAZHJzL2Rvd25yZXYueG1sRE/LisIwFN0L8w/hDsxOE2dUtGOUQRFcKT5hdpfm2hab&#10;m9JEW//eLASXh/OezltbijvVvnCsod9TIIhTZwrONBwPq+4YhA/IBkvHpOFBHuazj84UE+Ma3tF9&#10;HzIRQ9gnqCEPoUqk9GlOFn3PVcSRu7jaYoiwzqSpsYnhtpTfSo2kxYJjQ44VLXJKr/ub1XDaXP7P&#10;A7XNlnZYNa5Vku1Eav312f79ggjUhrf45V4bDcOf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5s3lEwAAAANwAAAAPAAAAAAAAAAAAAAAAAJcCAABkcnMvZG93bnJl&#10;di54bWxQSwUGAAAAAAQABAD1AAAAhAMAAAAA&#10;" filled="f" stroked="f">
                    <v:textbox>
                      <w:txbxContent>
                        <w:p w14:paraId="2A384098" w14:textId="77777777" w:rsidR="00476BB0" w:rsidRPr="00075165" w:rsidRDefault="00476BB0" w:rsidP="008300F2">
                          <w:pPr>
                            <w:rPr>
                              <w:rFonts w:ascii="Helvetica" w:hAnsi="Helvetica"/>
                              <w:sz w:val="32"/>
                              <w:szCs w:val="32"/>
                            </w:rPr>
                          </w:pPr>
                          <w:r>
                            <w:rPr>
                              <w:rFonts w:ascii="Helvetica" w:hAnsi="Helvetica"/>
                              <w:sz w:val="32"/>
                              <w:szCs w:val="32"/>
                            </w:rPr>
                            <w:t>b</w:t>
                          </w:r>
                          <w:r w:rsidRPr="00075165">
                            <w:rPr>
                              <w:rFonts w:ascii="Helvetica" w:hAnsi="Helvetica"/>
                              <w:sz w:val="32"/>
                              <w:szCs w:val="32"/>
                            </w:rPr>
                            <w:t>.</w:t>
                          </w:r>
                        </w:p>
                      </w:txbxContent>
                    </v:textbox>
                  </v:shape>
                </v:group>
                <v:shape id="Text Box 532" o:spid="_x0000_s1552" type="#_x0000_t202" style="position:absolute;top:1600200;width:5257800;height:516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y3Q+xgAA&#10;ANwAAAAPAAAAZHJzL2Rvd25yZXYueG1sRI9BawIxFITvhf6H8ApeSs1WrchqFBELbS/SrRdvj81z&#10;s3bzsiRZXf+9KRQ8DjPzDbNY9bYRZ/KhdqzgdZiBIC6drrlSsP95f5mBCBFZY+OYFFwpwGr5+LDA&#10;XLsLf9O5iJVIEA45KjAxtrmUoTRkMQxdS5y8o/MWY5K+ktrjJcFtI0dZNpUWa04LBlvaGCp/i84q&#10;2E0OO/PcHbdf68nYf+67zfRUFUoNnvr1HESkPt7D/+0PreBtPIK/M+kIyOUN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Zy3Q+xgAAANwAAAAPAAAAAAAAAAAAAAAAAJcCAABkcnMv&#10;ZG93bnJldi54bWxQSwUGAAAAAAQABAD1AAAAigMAAAAA&#10;" stroked="f">
                  <v:textbox style="mso-fit-shape-to-text:t" inset="0,0,0,0">
                    <w:txbxContent>
                      <w:p w14:paraId="2A1ADE9F" w14:textId="77777777" w:rsidR="00476BB0" w:rsidRPr="00472598" w:rsidRDefault="00476BB0" w:rsidP="008300F2">
                        <w:pPr>
                          <w:pStyle w:val="Caption"/>
                          <w:spacing w:line="360" w:lineRule="auto"/>
                          <w:rPr>
                            <w:b w:val="0"/>
                            <w:noProof/>
                            <w:color w:val="auto"/>
                          </w:rPr>
                        </w:pPr>
                        <w:bookmarkStart w:id="34" w:name="_Ref262921183"/>
                        <w:r w:rsidRPr="00472598">
                          <w:rPr>
                            <w:color w:val="auto"/>
                          </w:rPr>
                          <w:t xml:space="preserve">Figure </w:t>
                        </w:r>
                        <w:r w:rsidRPr="00472598">
                          <w:rPr>
                            <w:color w:val="auto"/>
                          </w:rPr>
                          <w:fldChar w:fldCharType="begin"/>
                        </w:r>
                        <w:r w:rsidRPr="00472598">
                          <w:rPr>
                            <w:color w:val="auto"/>
                          </w:rPr>
                          <w:instrText xml:space="preserve"> SEQ Figure \* ARABIC </w:instrText>
                        </w:r>
                        <w:r w:rsidRPr="00472598">
                          <w:rPr>
                            <w:color w:val="auto"/>
                          </w:rPr>
                          <w:fldChar w:fldCharType="separate"/>
                        </w:r>
                        <w:r>
                          <w:rPr>
                            <w:noProof/>
                            <w:color w:val="auto"/>
                          </w:rPr>
                          <w:t>15</w:t>
                        </w:r>
                        <w:r w:rsidRPr="00472598">
                          <w:rPr>
                            <w:color w:val="auto"/>
                          </w:rPr>
                          <w:fldChar w:fldCharType="end"/>
                        </w:r>
                        <w:bookmarkEnd w:id="34"/>
                        <w:r>
                          <w:rPr>
                            <w:b w:val="0"/>
                            <w:color w:val="auto"/>
                          </w:rPr>
                          <w:t xml:space="preserve"> R</w:t>
                        </w:r>
                        <w:r w:rsidRPr="00472598">
                          <w:rPr>
                            <w:b w:val="0"/>
                            <w:color w:val="auto"/>
                          </w:rPr>
                          <w:t>epresentation of stimuli in the (a) control condition and (b) camouflage condition</w:t>
                        </w:r>
                        <w:r>
                          <w:rPr>
                            <w:b w:val="0"/>
                            <w:color w:val="auto"/>
                          </w:rPr>
                          <w:t>, with targets defined by a difference in orientation</w:t>
                        </w:r>
                        <w:r w:rsidRPr="00472598">
                          <w:rPr>
                            <w:b w:val="0"/>
                            <w:color w:val="auto"/>
                          </w:rPr>
                          <w:t>.  Reproduced from Morgan, Adam and Mollon</w:t>
                        </w:r>
                        <w:r>
                          <w:rPr>
                            <w:b w:val="0"/>
                            <w:color w:val="auto"/>
                          </w:rPr>
                          <w:t xml:space="preserve"> </w:t>
                        </w:r>
                        <w:r>
                          <w:rPr>
                            <w:b w:val="0"/>
                            <w:color w:val="auto"/>
                          </w:rPr>
                          <w:fldChar w:fldCharType="begin" w:fldLock="1"/>
                        </w:r>
                        <w:r>
                          <w:rPr>
                            <w:b w:val="0"/>
                            <w:color w:val="auto"/>
                          </w:rPr>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suppress-author" : 1, "uris" : [ "http://www.mendeley.com/documents/?uuid=9b9e73f4-8f31-4b0a-84cc-cf689ca374a7" ] } ], "mendeley" : { "previouslyFormattedCitation" : "(1992)" }, "properties" : { "noteIndex" : 0 }, "schema" : "https://github.com/citation-style-language/schema/raw/master/csl-citation.json" }</w:instrText>
                        </w:r>
                        <w:r>
                          <w:rPr>
                            <w:b w:val="0"/>
                            <w:color w:val="auto"/>
                          </w:rPr>
                          <w:fldChar w:fldCharType="separate"/>
                        </w:r>
                        <w:r w:rsidRPr="00472598">
                          <w:rPr>
                            <w:b w:val="0"/>
                            <w:noProof/>
                            <w:color w:val="auto"/>
                          </w:rPr>
                          <w:t>(1992)</w:t>
                        </w:r>
                        <w:r>
                          <w:rPr>
                            <w:b w:val="0"/>
                            <w:color w:val="auto"/>
                          </w:rPr>
                          <w:fldChar w:fldCharType="end"/>
                        </w:r>
                        <w:r>
                          <w:rPr>
                            <w:b w:val="0"/>
                            <w:color w:val="auto"/>
                          </w:rPr>
                          <w:t>.</w:t>
                        </w:r>
                      </w:p>
                    </w:txbxContent>
                  </v:textbox>
                </v:shape>
                <w10:wrap type="topAndBottom"/>
              </v:group>
            </w:pict>
          </mc:Fallback>
        </mc:AlternateContent>
      </w:r>
      <w:r w:rsidRPr="00375B92">
        <w:t xml:space="preserve">The most notable work in this field was carried out by Morgan, Adam and </w:t>
      </w:r>
      <w:proofErr w:type="spellStart"/>
      <w:r w:rsidRPr="00375B92">
        <w:t>Mollon</w:t>
      </w:r>
      <w:proofErr w:type="spellEnd"/>
      <w:r w:rsidRPr="00375B92">
        <w:t xml:space="preserve"> </w:t>
      </w:r>
      <w:r w:rsidRPr="00375B92">
        <w:fldChar w:fldCharType="begin" w:fldLock="1"/>
      </w:r>
      <w:r>
        <w:instrText>ADDIN CSL_CITATION { "citationItems" : [ { "id" : "ITEM-1", "itemData" : { "DOI" : "10.1098/rspb.1992.0074", "ISSN" : "0962-8452", "PMID" : "1354367", "abstract" : "To explain the surprisingly high frequency of congenital red-green colour blindness, the suggestion has been made that dichromats might be at an advantage in breaking certain kinds of colour camouflage. We have compared the performance of dichromats and normal observers in a task in which texture is camouflaged by colour. The texture elements in a target area differed in either orientation or size from the background elements. In one condition, the texture elements were all of the same colour; in the camouflage condition they were randomly coloured red or green. For trichromats, it proved to be more difficult to detect the target region in the camouflage condition, even though colour was completely irrelevant to the task. Dichromats (n = 7) did not show this effect, and indeed performed better than trichromats in the camouflage condition. We conclude that colour can interfere with segregation based upon texture, and that dichromats are less susceptible to such interference.", "author" : [ { "dropping-particle" : "", "family" : "Morgan", "given" : "M J", "non-dropping-particle" : "", "parse-names" : false, "suffix" : "" }, { "dropping-particle" : "", "family" : "Adam", "given" : "A", "non-dropping-particle" : "", "parse-names" : false, "suffix" : "" }, { "dropping-particle" : "", "family" : "Mollon", "given" : "J D", "non-dropping-particle" : "", "parse-names" : false, "suffix" : "" } ], "container-title" : "Proceedings. Biological sciences / The Royal Society", "id" : "ITEM-1", "issue" : "1323", "issued" : { "date-parts" : [ [ "1992", "6", "22" ] ] }, "page" : "291-5", "publisher" : "ROYAL SOC", "title" : "Dichromats detect colour-camouflaged objects that are not detected by trichromats.", "type" : "article-journal", "volume" : "248" }, "suppress-author" : 1, "uris" : [ "http://www.mendeley.com/documents/?uuid=9b9e73f4-8f31-4b0a-84cc-cf689ca374a7" ] } ], "mendeley" : { "previouslyFormattedCitation" : "(1992)" }, "properties" : { "noteIndex" : 0 }, "schema" : "https://github.com/citation-style-language/schema/raw/master/csl-citation.json" }</w:instrText>
      </w:r>
      <w:r w:rsidRPr="00375B92">
        <w:fldChar w:fldCharType="separate"/>
      </w:r>
      <w:r w:rsidRPr="00375B92">
        <w:rPr>
          <w:noProof/>
        </w:rPr>
        <w:t>(1992)</w:t>
      </w:r>
      <w:r w:rsidRPr="00375B92">
        <w:fldChar w:fldCharType="end"/>
      </w:r>
      <w:r w:rsidRPr="00375B92">
        <w:t xml:space="preserve">. </w:t>
      </w:r>
      <w:r>
        <w:t xml:space="preserve"> </w:t>
      </w:r>
      <w:r w:rsidRPr="00375B92">
        <w:t>Subjects were required to perform a 4-alternative-forced-choice (4AFC) task, indicating in which quadrant they identified the camouflaged ‘te</w:t>
      </w:r>
      <w:r>
        <w:t>xture’; the target texture was composed of a</w:t>
      </w:r>
      <w:r w:rsidRPr="00375B92">
        <w:t xml:space="preserve"> number of elements that all differed to </w:t>
      </w:r>
      <w:r>
        <w:t xml:space="preserve">the </w:t>
      </w:r>
      <w:r w:rsidRPr="00375B92">
        <w:t xml:space="preserve">surrounding elements by one feature, either in size or orientation. </w:t>
      </w:r>
      <w:r>
        <w:t xml:space="preserve"> This stimulus was then presented in both a camouflage condition (elements randomly coloured red or green, </w:t>
      </w:r>
      <w:r>
        <w:fldChar w:fldCharType="begin"/>
      </w:r>
      <w:r>
        <w:instrText xml:space="preserve"> REF _Ref262921183 \h </w:instrText>
      </w:r>
      <w:r>
        <w:fldChar w:fldCharType="separate"/>
      </w:r>
      <w:r w:rsidR="00567AA8" w:rsidRPr="00472598">
        <w:t xml:space="preserve">Figure </w:t>
      </w:r>
      <w:r w:rsidR="00567AA8">
        <w:rPr>
          <w:noProof/>
        </w:rPr>
        <w:t>15</w:t>
      </w:r>
      <w:r>
        <w:fldChar w:fldCharType="end"/>
      </w:r>
      <w:r>
        <w:t xml:space="preserve">b), and control conditions (all elements were the same colour, either red or green, </w:t>
      </w:r>
      <w:r>
        <w:fldChar w:fldCharType="begin"/>
      </w:r>
      <w:r>
        <w:instrText xml:space="preserve"> REF _Ref262921183 \h </w:instrText>
      </w:r>
      <w:r>
        <w:fldChar w:fldCharType="separate"/>
      </w:r>
      <w:r w:rsidR="00567AA8" w:rsidRPr="00472598">
        <w:t xml:space="preserve">Figure </w:t>
      </w:r>
      <w:r w:rsidR="00567AA8">
        <w:rPr>
          <w:noProof/>
        </w:rPr>
        <w:t>15</w:t>
      </w:r>
      <w:r>
        <w:fldChar w:fldCharType="end"/>
      </w:r>
      <w:r>
        <w:t xml:space="preserve">a). </w:t>
      </w:r>
    </w:p>
    <w:p w14:paraId="3AB169B3" w14:textId="77777777" w:rsidR="008300F2" w:rsidRDefault="008300F2" w:rsidP="008300F2">
      <w:r w:rsidRPr="00375B92">
        <w:t xml:space="preserve">Sixteen Trichromats and seven dichromats (two </w:t>
      </w:r>
      <w:proofErr w:type="spellStart"/>
      <w:r w:rsidRPr="00375B92">
        <w:t>protanopes</w:t>
      </w:r>
      <w:proofErr w:type="spellEnd"/>
      <w:r w:rsidRPr="00375B92">
        <w:t xml:space="preserve"> and five </w:t>
      </w:r>
      <w:proofErr w:type="spellStart"/>
      <w:r w:rsidRPr="00375B92">
        <w:t>deuteranopes</w:t>
      </w:r>
      <w:proofErr w:type="spellEnd"/>
      <w:r w:rsidRPr="00375B92">
        <w:t>)</w:t>
      </w:r>
      <w:r>
        <w:t xml:space="preserve"> were tested</w:t>
      </w:r>
      <w:r w:rsidRPr="00375B92">
        <w:t>, and the percentage of correct responses for each condition was compared between the groups. It was found that dichromats perform</w:t>
      </w:r>
      <w:r>
        <w:t>ed</w:t>
      </w:r>
      <w:r w:rsidRPr="00375B92">
        <w:t xml:space="preserve"> significantly better than trichromats on </w:t>
      </w:r>
      <w:r>
        <w:t>the red-green</w:t>
      </w:r>
      <w:r w:rsidRPr="00375B92">
        <w:t xml:space="preserve"> camouflage tasks</w:t>
      </w:r>
      <w:r>
        <w:t xml:space="preserve">, showing a comparable performance in both camouflaged and control conditions.  Suggesting that dichromats were less affected by colour interference than trichromats. </w:t>
      </w:r>
    </w:p>
    <w:p w14:paraId="4330C248" w14:textId="77777777" w:rsidR="008300F2" w:rsidRDefault="008300F2" w:rsidP="008300F2"/>
    <w:p w14:paraId="409A1E38" w14:textId="77777777" w:rsidR="008300F2" w:rsidRPr="00375B92" w:rsidRDefault="008300F2" w:rsidP="008300F2">
      <w:r>
        <w:t>Experiments in this thesis seek to confirm these findings and expand on whether there are any additional advantages to dichromacy.  Specifically, I aim to investigate dichromatic ability on saliency tasks, as a model of camouflage, to first identify whether reaction times on tasks with heterogeneous red-green colour noise are faster for dichromatic than trichromatic individuals, and compare these reaction times to tasks with homogeneous colour.  Secondly, I will determine whether dichromats benefit from differences in neuronal tuning, which may be expressed in an improved performance on luminance-based tasks, or in lower orientation discrimination thresholds, compared to trichromats.  The following sections will outline current saliency research that has been carried out on trichromats (which the experimental stimuli in this thesis is (in part) modelled after), and will also discuss population receptive field (</w:t>
      </w:r>
      <w:proofErr w:type="spellStart"/>
      <w:r>
        <w:t>pRF</w:t>
      </w:r>
      <w:proofErr w:type="spellEnd"/>
      <w:r>
        <w:t xml:space="preserve">) methods as a means of investigating neuronal properties.  To date no studies have investigated neuronal tuning in a human population of dichromatic individuals, and therefore these experiments intend to uncover differences in the early visual system as a function of the number of the photoreceptor types present in the retina. </w:t>
      </w:r>
    </w:p>
    <w:p w14:paraId="738630EB" w14:textId="77777777" w:rsidR="008300F2" w:rsidRPr="00375B92" w:rsidRDefault="008300F2" w:rsidP="008300F2">
      <w:pPr>
        <w:spacing w:line="360" w:lineRule="auto"/>
      </w:pPr>
    </w:p>
    <w:p w14:paraId="7E0F9AC2" w14:textId="2D22A579" w:rsidR="008300F2" w:rsidRDefault="008300F2" w:rsidP="008300F2">
      <w:pPr>
        <w:pStyle w:val="Heading3"/>
      </w:pPr>
      <w:bookmarkStart w:id="29" w:name="_Toc311120728"/>
      <w:r>
        <w:t>Visual “pop-out”: Saliency</w:t>
      </w:r>
      <w:bookmarkEnd w:id="29"/>
    </w:p>
    <w:p w14:paraId="37B0FA31" w14:textId="7E5425C6" w:rsidR="008300F2" w:rsidRDefault="008300F2" w:rsidP="008300F2">
      <w:r>
        <w:t xml:space="preserve">Salient elements are those that seem to visually “pop-out” from any surrounding elements in a scene.  Influential work fronted by </w:t>
      </w:r>
      <w:proofErr w:type="spellStart"/>
      <w:r>
        <w:t>Zhaoping</w:t>
      </w:r>
      <w:proofErr w:type="spellEnd"/>
      <w:r>
        <w:t xml:space="preserve"> </w:t>
      </w:r>
      <w:r>
        <w:fldChar w:fldCharType="begin" w:fldLock="1"/>
      </w:r>
      <w:r>
        <w:instrText>ADDIN CSL_CITATION { "citationItems" : [ { "id" : "ITEM-1", "itemData" : { "DOI" : "10.1080/13506280500196035", "ISBN" : "1350628050", "ISSN" : "1350-6285", "author" : [ { "dropping-particle" : "", "family" : "Zhaoping", "given" : "Li", "non-dropping-particle" : "", "parse-names" : false, "suffix" : "" }, { "dropping-particle" : "", "family" : "Snowden", "given" : "Robert J.", "non-dropping-particle" : "", "parse-names" : false, "suffix" : "" } ], "container-title" : "Visual Cognition", "id" : "ITEM-1", "issue" : "4-8", "issued" : { "date-parts" : [ [ "2006", "8" ] ] }, "page" : "911-933", "title" : "A theory of a saliency map in primary visual cortex (V1) tested by psychophysics of colour\u2013orientation interference in texture segmentation", "type" : "article-journal", "volume" : "14" }, "uris" : [ "http://www.mendeley.com/documents/?uuid=3592699c-79f8-4dc5-881d-40c636327f01" ] }, { "id" : "ITEM-2", "itemData" : { "DOI" : "10.1016/j.neuron.2011.10.035", "ISSN" : "1097-4199", "PMID" : "22243756", "abstract" : "The bottom-up contribution to the allocation of exogenous attention is a saliency map, whose neural substrate is hard to identify because of possible contamination by top-down signals. We obviated this possibility using stimuli that observers could not perceive, but that nevertheless, through orientation contrast between foreground and background regions, attracted attention to improve a localized visual discrimination. When orientation contrast increased, so did the degree of attraction, and two physiological measures: the amplitude of the earliest (C1) component of the ERP, which is associated with primary visual cortex, and fMRI BOLD signals in areas V1-V4 (but not the intraparietal sulcus). Significantly, across observers, the degree of attraction correlated with the C1 amplitude and just the V1 BOLD signal. These findings strongly support the proposal that a bottom-up saliency map is created in V1, challenging the dominant view that the saliency map is generated in the parietal cortex.", "author" : [ { "dropping-particle" : "", "family" : "Zhang", "given" : "Xilin", "non-dropping-particle" : "", "parse-names" : false, "suffix" : "" }, { "dropping-particle" : "", "family" : "Zhaoping", "given" : "Li", "non-dropping-particle" : "", "parse-names" : false, "suffix" : "" }, { "dropping-particle" : "", "family" : "Zhou", "given" : "Tiangang", "non-dropping-particle" : "", "parse-names" : false, "suffix" : "" }, { "dropping-particle" : "", "family" : "Fang", "given" : "Fang", "non-dropping-particle" : "", "parse-names" : false, "suffix" : "" } ], "container-title" : "Neuron", "id" : "ITEM-2", "issue" : "1", "issued" : { "date-parts" : [ [ "2012", "1", "12" ] ] }, "page" : "183-92", "publisher" : "Elsevier Inc.", "title" : "Neural activities in v1 create a bottom-up saliency map.", "type" : "article-journal", "volume" : "73" }, "uris" : [ "http://www.mendeley.com/documents/?uuid=f1177598-b8e1-4aeb-963e-614eaff8e067" ] }, { "id" : "ITEM-3", "itemData" : { "DOI" : "10.1371/journal.pcbi.0030062", "ISSN" : "1553-7358", "PMID" : "17411335", "abstract" : "A unique vertical bar among horizontal bars is salient and pops out perceptually. Physiological data have suggested that mechanisms in the primary visual cortex (V1) contribute to the high saliency of such a unique basic feature, but indicated little regarding whether V1 plays an essential or peripheral role in input-driven or bottom-up saliency. Meanwhile, a biologically based V1 model has suggested that V1 mechanisms can also explain bottom-up saliencies beyond the pop-out of basic features, such as the low saliency of a unique conjunction feature such as a red vertical bar among red horizontal and green vertical bars, under the hypothesis that the bottom-up saliency at any location is signaled by the activity of the most active cell responding to it regardless of the cell's preferred features such as color and orientation. The model can account for phenomena such as the difficulties in conjunction feature search, asymmetries in visual search, and how background irregularities affect ease of search. In this paper, we report nontrivial predictions from the V1 saliency hypothesis, and their psychophysical tests and confirmations. The prediction that most clearly distinguishes the V1 saliency hypothesis from other models is that task-irrelevant features could interfere in visual search or segmentation tasks which rely significantly on bottom-up saliency. For instance, irrelevant colors can interfere in an orientation-based task, and the presence of horizontal and vertical bars can impair performance in a task based on oblique bars. Furthermore, properties of the intracortical interactions and neural selectivities in V1 predict specific emergent phenomena associated with visual grouping. Our findings support the idea that a bottom-up saliency map can be at a lower visual area than traditionally expected, with implications for top-down selection mechanisms.", "author" : [ { "dropping-particle" : "", "family" : "Zhaoping", "given" : "Li", "non-dropping-particle" : "", "parse-names" : false, "suffix" : "" }, { "dropping-particle" : "", "family" : "May", "given" : "Keith a", "non-dropping-particle" : "", "parse-names" : false, "suffix" : "" } ], "container-title" : "PLoS computational biology", "id" : "ITEM-3", "issue" : "4", "issued" : { "date-parts" : [ [ "2007", "4", "6" ] ] }, "page" : "e62", "title" : "Psychophysical tests of the hypothesis of a bottom-up saliency map in primary visual cortex.", "type" : "article-journal", "volume" : "3" }, "uris" : [ "http://www.mendeley.com/documents/?uuid=aac921c0-b355-4b10-904a-c255617b45b3" ] } ], "mendeley" : { "previouslyFormattedCitation" : "(Zhang, Zhaoping, Zhou, &amp; Fang, 2012; Zhaoping &amp; May, 2007; Zhaoping &amp; Snowden, 2006)" }, "properties" : { "noteIndex" : 0 }, "schema" : "https://github.com/citation-style-language/schema/raw/master/csl-citation.json" }</w:instrText>
      </w:r>
      <w:r>
        <w:fldChar w:fldCharType="separate"/>
      </w:r>
      <w:r w:rsidRPr="00654F7A">
        <w:rPr>
          <w:noProof/>
        </w:rPr>
        <w:t>(Zhang, Zhaoping, Zhou, &amp; Fang, 2012; Zhaoping &amp; May, 2007; Zhaoping &amp; Snowden, 2006)</w:t>
      </w:r>
      <w:r>
        <w:fldChar w:fldCharType="end"/>
      </w:r>
      <w:r>
        <w:t xml:space="preserve"> postulated that salient elements are identified in a low-level capacity early in visual processing, namely, in human V1 – the “V1 saliency hypothesis”.  One of the key arguments in this hypothesis is that of surround suppression – target elements appear most salient if surrounding elements share more common features, as the response elicited by these features is suppressed (</w:t>
      </w:r>
      <w:proofErr w:type="spellStart"/>
      <w:r>
        <w:t>iso</w:t>
      </w:r>
      <w:proofErr w:type="spellEnd"/>
      <w:r>
        <w:t xml:space="preserve">-feature suppression), making the </w:t>
      </w:r>
      <w:r w:rsidRPr="00992394">
        <w:rPr>
          <w:i/>
        </w:rPr>
        <w:t>relative response</w:t>
      </w:r>
      <w:r>
        <w:t xml:space="preserve"> to the target element significantly higher.  </w:t>
      </w:r>
      <w:proofErr w:type="spellStart"/>
      <w:r>
        <w:t>Zhaoping</w:t>
      </w:r>
      <w:proofErr w:type="spellEnd"/>
      <w:r>
        <w:t xml:space="preserve"> and Snowden </w:t>
      </w:r>
      <w:r>
        <w:fldChar w:fldCharType="begin" w:fldLock="1"/>
      </w:r>
      <w:r>
        <w:instrText>ADDIN CSL_CITATION { "citationItems" : [ { "id" : "ITEM-1", "itemData" : { "DOI" : "10.1080/13506280500196035", "ISBN" : "1350628050", "ISSN" : "1350-6285", "author" : [ { "dropping-particle" : "", "family" : "Zhaoping", "given" : "Li", "non-dropping-particle" : "", "parse-names" : false, "suffix" : "" }, { "dropping-particle" : "", "family" : "Snowden", "given" : "Robert J.", "non-dropping-particle" : "", "parse-names" : false, "suffix" : "" } ], "container-title" : "Visual Cognition", "id" : "ITEM-1", "issue" : "4-8", "issued" : { "date-parts" : [ [ "2006", "8" ] ] }, "page" : "911-933", "title" : "A theory of a saliency map in primary visual cortex (V1) tested by psychophysics of colour\u2013orientation interference in texture segmentation", "type" : "article-journal", "volume" : "14" }, "suppress-author" : 1, "uris" : [ "http://www.mendeley.com/documents/?uuid=3592699c-79f8-4dc5-881d-40c636327f01" ] } ], "mendeley" : { "previouslyFormattedCitation" : "(2006)" }, "properties" : { "noteIndex" : 0 }, "schema" : "https://github.com/citation-style-language/schema/raw/master/csl-citation.json" }</w:instrText>
      </w:r>
      <w:r>
        <w:fldChar w:fldCharType="separate"/>
      </w:r>
      <w:r w:rsidRPr="003A517E">
        <w:rPr>
          <w:noProof/>
        </w:rPr>
        <w:t>(2006)</w:t>
      </w:r>
      <w:r>
        <w:fldChar w:fldCharType="end"/>
      </w:r>
      <w:r>
        <w:t xml:space="preserve"> investigated the effect of increased colour noise (thereby lowering </w:t>
      </w:r>
      <w:proofErr w:type="spellStart"/>
      <w:r>
        <w:t>iso</w:t>
      </w:r>
      <w:proofErr w:type="spellEnd"/>
      <w:r>
        <w:t xml:space="preserve">-feature suppression) on detection of orientation salient textures.  The subject’s task was to identify whether the textured target was presented in a vertical or horizontal area (in the example given in </w:t>
      </w:r>
      <w:r>
        <w:fldChar w:fldCharType="begin"/>
      </w:r>
      <w:r>
        <w:instrText xml:space="preserve"> REF _Ref262932183 \h </w:instrText>
      </w:r>
      <w:r>
        <w:fldChar w:fldCharType="separate"/>
      </w:r>
      <w:r w:rsidR="00567AA8" w:rsidRPr="00633408">
        <w:t xml:space="preserve">Figure </w:t>
      </w:r>
      <w:r w:rsidR="00567AA8">
        <w:rPr>
          <w:noProof/>
        </w:rPr>
        <w:t>16</w:t>
      </w:r>
      <w:r>
        <w:fldChar w:fldCharType="end"/>
      </w:r>
      <w:r>
        <w:t xml:space="preserve">a-c the textured target is presented horizontally), subjects therefore had to first identify the location of the texture before making a judgement of vertical or horizontal.  Reaction times were recorded and compared between conditions.  It was found that reaction times were slower between single and two colour conditions, as well as between two-colour and three-colour conditions (see </w:t>
      </w:r>
      <w:r>
        <w:fldChar w:fldCharType="begin"/>
      </w:r>
      <w:r>
        <w:instrText xml:space="preserve"> REF _Ref262932183 \h </w:instrText>
      </w:r>
      <w:r>
        <w:fldChar w:fldCharType="separate"/>
      </w:r>
      <w:r w:rsidR="00567AA8" w:rsidRPr="00633408">
        <w:t xml:space="preserve">Figure </w:t>
      </w:r>
      <w:r w:rsidR="00567AA8">
        <w:rPr>
          <w:noProof/>
        </w:rPr>
        <w:t>16</w:t>
      </w:r>
      <w:r>
        <w:fldChar w:fldCharType="end"/>
      </w:r>
      <w:r>
        <w:t xml:space="preserve">d).  These results support the idea that when </w:t>
      </w:r>
      <w:proofErr w:type="spellStart"/>
      <w:r>
        <w:t>iso</w:t>
      </w:r>
      <w:proofErr w:type="spellEnd"/>
      <w:r>
        <w:t xml:space="preserve">-feature suppression is reduced, target </w:t>
      </w:r>
      <w:r>
        <w:rPr>
          <w:noProof/>
          <w:lang w:val="en-US"/>
        </w:rPr>
        <mc:AlternateContent>
          <mc:Choice Requires="wpg">
            <w:drawing>
              <wp:anchor distT="0" distB="0" distL="114300" distR="114300" simplePos="0" relativeHeight="251668480" behindDoc="0" locked="0" layoutInCell="1" allowOverlap="1" wp14:anchorId="71BA66EB" wp14:editId="7AA746CD">
                <wp:simplePos x="0" y="0"/>
                <wp:positionH relativeFrom="margin">
                  <wp:align>center</wp:align>
                </wp:positionH>
                <wp:positionV relativeFrom="margin">
                  <wp:align>bottom</wp:align>
                </wp:positionV>
                <wp:extent cx="5257800" cy="4518660"/>
                <wp:effectExtent l="0" t="0" r="0" b="2540"/>
                <wp:wrapSquare wrapText="bothSides"/>
                <wp:docPr id="549" name="Group 5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7800" cy="4518660"/>
                          <a:chOff x="0" y="0"/>
                          <a:chExt cx="5257800" cy="4518660"/>
                        </a:xfrm>
                      </wpg:grpSpPr>
                      <wpg:grpSp>
                        <wpg:cNvPr id="550" name="Group 544"/>
                        <wpg:cNvGrpSpPr/>
                        <wpg:grpSpPr>
                          <a:xfrm>
                            <a:off x="107950" y="0"/>
                            <a:ext cx="4975225" cy="3750310"/>
                            <a:chOff x="0" y="0"/>
                            <a:chExt cx="4975225" cy="3750310"/>
                          </a:xfrm>
                        </wpg:grpSpPr>
                        <wpg:grpSp>
                          <wpg:cNvPr id="538" name="Group 538"/>
                          <wpg:cNvGrpSpPr/>
                          <wpg:grpSpPr>
                            <a:xfrm>
                              <a:off x="66675" y="227330"/>
                              <a:ext cx="4908550" cy="3522980"/>
                              <a:chOff x="0" y="0"/>
                              <a:chExt cx="4908550" cy="3522980"/>
                            </a:xfrm>
                          </wpg:grpSpPr>
                          <wpg:grpSp>
                            <wpg:cNvPr id="537" name="Group 537"/>
                            <wpg:cNvGrpSpPr/>
                            <wpg:grpSpPr>
                              <a:xfrm>
                                <a:off x="0" y="0"/>
                                <a:ext cx="4908550" cy="1259840"/>
                                <a:chOff x="0" y="0"/>
                                <a:chExt cx="4908550" cy="1259840"/>
                              </a:xfrm>
                              <a:extLst>
                                <a:ext uri="{0CCBE362-F206-4b92-989A-16890622DB6E}">
                                  <ma14:wrappingTextBoxFlag xmlns:ma14="http://schemas.microsoft.com/office/mac/drawingml/2011/main"/>
                                </a:ext>
                              </a:extLst>
                            </wpg:grpSpPr>
                            <pic:pic xmlns:pic="http://schemas.openxmlformats.org/drawingml/2006/picture">
                              <pic:nvPicPr>
                                <pic:cNvPr id="534" name="Picture 3" descr="Screen Shot 2013-09-09 at 13.54.37.png"/>
                                <pic:cNvPicPr>
                                  <a:picLocks noChangeAspect="1"/>
                                </pic:cNvPicPr>
                              </pic:nvPicPr>
                              <pic:blipFill rotWithShape="1">
                                <a:blip r:embed="rId33">
                                  <a:extLst>
                                    <a:ext uri="{28A0092B-C50C-407E-A947-70E740481C1C}">
                                      <a14:useLocalDpi xmlns:a14="http://schemas.microsoft.com/office/drawing/2010/main" val="0"/>
                                    </a:ext>
                                  </a:extLst>
                                </a:blip>
                                <a:srcRect t="2532" r="5474" b="70895"/>
                                <a:stretch/>
                              </pic:blipFill>
                              <pic:spPr>
                                <a:xfrm>
                                  <a:off x="0" y="1270"/>
                                  <a:ext cx="1704340" cy="1258570"/>
                                </a:xfrm>
                                <a:prstGeom prst="rect">
                                  <a:avLst/>
                                </a:prstGeom>
                              </pic:spPr>
                            </pic:pic>
                            <pic:pic xmlns:pic="http://schemas.openxmlformats.org/drawingml/2006/picture">
                              <pic:nvPicPr>
                                <pic:cNvPr id="535" name="Picture 126" descr="Screen Shot 2013-09-09 at 13.54.37.png"/>
                                <pic:cNvPicPr>
                                  <a:picLocks noChangeAspect="1"/>
                                </pic:cNvPicPr>
                              </pic:nvPicPr>
                              <pic:blipFill rotWithShape="1">
                                <a:blip r:embed="rId33">
                                  <a:extLst>
                                    <a:ext uri="{28A0092B-C50C-407E-A947-70E740481C1C}">
                                      <a14:useLocalDpi xmlns:a14="http://schemas.microsoft.com/office/drawing/2010/main" val="0"/>
                                    </a:ext>
                                  </a:extLst>
                                </a:blip>
                                <a:srcRect t="37117" r="6379" b="36310"/>
                                <a:stretch/>
                              </pic:blipFill>
                              <pic:spPr>
                                <a:xfrm>
                                  <a:off x="1600200" y="1270"/>
                                  <a:ext cx="1687830" cy="1258570"/>
                                </a:xfrm>
                                <a:prstGeom prst="rect">
                                  <a:avLst/>
                                </a:prstGeom>
                              </pic:spPr>
                            </pic:pic>
                            <pic:pic xmlns:pic="http://schemas.openxmlformats.org/drawingml/2006/picture">
                              <pic:nvPicPr>
                                <pic:cNvPr id="536" name="Picture 127" descr="Screen Shot 2013-09-09 at 13.54.37.png"/>
                                <pic:cNvPicPr>
                                  <a:picLocks noChangeAspect="1"/>
                                </pic:cNvPicPr>
                              </pic:nvPicPr>
                              <pic:blipFill rotWithShape="1">
                                <a:blip r:embed="rId33">
                                  <a:extLst>
                                    <a:ext uri="{28A0092B-C50C-407E-A947-70E740481C1C}">
                                      <a14:useLocalDpi xmlns:a14="http://schemas.microsoft.com/office/drawing/2010/main" val="0"/>
                                    </a:ext>
                                  </a:extLst>
                                </a:blip>
                                <a:srcRect t="71619" r="5266" b="1808"/>
                                <a:stretch/>
                              </pic:blipFill>
                              <pic:spPr>
                                <a:xfrm>
                                  <a:off x="3200400" y="0"/>
                                  <a:ext cx="1708150" cy="1258570"/>
                                </a:xfrm>
                                <a:prstGeom prst="rect">
                                  <a:avLst/>
                                </a:prstGeom>
                              </pic:spPr>
                            </pic:pic>
                          </wpg:grpSp>
                          <pic:pic xmlns:pic="http://schemas.openxmlformats.org/drawingml/2006/picture">
                            <pic:nvPicPr>
                              <pic:cNvPr id="551" name="Picture 5" descr="Screen Shot 2013-09-09 at 13.54.46.png"/>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974725" y="1372870"/>
                                <a:ext cx="2958465" cy="2150110"/>
                              </a:xfrm>
                              <a:prstGeom prst="rect">
                                <a:avLst/>
                              </a:prstGeom>
                              <a:extLst>
                                <a:ext uri="{FAA26D3D-D897-4be2-8F04-BA451C77F1D7}">
                                  <ma14:placeholderFlag xmlns:ma14="http://schemas.microsoft.com/office/mac/drawingml/2011/main"/>
                                </a:ext>
                              </a:extLst>
                            </pic:spPr>
                          </pic:pic>
                        </wpg:grpSp>
                        <wps:wsp>
                          <wps:cNvPr id="539" name="Text Box 539"/>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6BF2DCDA" w14:textId="77777777" w:rsidR="008968B3" w:rsidRPr="005478D9" w:rsidRDefault="008968B3" w:rsidP="008300F2">
                                <w:pPr>
                                  <w:rPr>
                                    <w:rFonts w:ascii="Helvetica" w:hAnsi="Helvetica"/>
                                    <w:sz w:val="32"/>
                                    <w:szCs w:val="32"/>
                                  </w:rPr>
                                </w:pPr>
                                <w:proofErr w:type="gramStart"/>
                                <w:r w:rsidRPr="005478D9">
                                  <w:rPr>
                                    <w:rFonts w:ascii="Helvetica" w:hAnsi="Helvetica"/>
                                    <w:sz w:val="32"/>
                                    <w:szCs w:val="32"/>
                                  </w:rPr>
                                  <w:t>a</w:t>
                                </w:r>
                                <w:proofErr w:type="gramEnd"/>
                                <w:r w:rsidRPr="005478D9">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0" name="Text Box 540"/>
                          <wps:cNvSpPr txBox="1"/>
                          <wps:spPr>
                            <a:xfrm>
                              <a:off x="160020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748351F9" w14:textId="77777777" w:rsidR="008968B3" w:rsidRPr="005478D9" w:rsidRDefault="008968B3" w:rsidP="008300F2">
                                <w:pPr>
                                  <w:rPr>
                                    <w:rFonts w:ascii="Helvetica" w:hAnsi="Helvetica"/>
                                    <w:sz w:val="32"/>
                                    <w:szCs w:val="32"/>
                                  </w:rPr>
                                </w:pPr>
                                <w:proofErr w:type="gramStart"/>
                                <w:r>
                                  <w:rPr>
                                    <w:rFonts w:ascii="Helvetica" w:hAnsi="Helvetica"/>
                                    <w:sz w:val="32"/>
                                    <w:szCs w:val="32"/>
                                  </w:rPr>
                                  <w:t>b</w:t>
                                </w:r>
                                <w:proofErr w:type="gramEnd"/>
                                <w:r w:rsidRPr="005478D9">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2" name="Text Box 542"/>
                          <wps:cNvSpPr txBox="1"/>
                          <wps:spPr>
                            <a:xfrm>
                              <a:off x="3200400" y="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5079F69F" w14:textId="77777777" w:rsidR="008968B3" w:rsidRPr="005478D9" w:rsidRDefault="008968B3" w:rsidP="008300F2">
                                <w:pPr>
                                  <w:rPr>
                                    <w:rFonts w:ascii="Helvetica" w:hAnsi="Helvetica"/>
                                    <w:sz w:val="32"/>
                                    <w:szCs w:val="32"/>
                                  </w:rPr>
                                </w:pPr>
                                <w:proofErr w:type="gramStart"/>
                                <w:r>
                                  <w:rPr>
                                    <w:rFonts w:ascii="Helvetica" w:hAnsi="Helvetica"/>
                                    <w:sz w:val="32"/>
                                    <w:szCs w:val="32"/>
                                  </w:rPr>
                                  <w:t>c</w:t>
                                </w:r>
                                <w:proofErr w:type="gramEnd"/>
                                <w:r w:rsidRPr="005478D9">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3" name="Text Box 543"/>
                          <wps:cNvSpPr txBox="1"/>
                          <wps:spPr>
                            <a:xfrm>
                              <a:off x="800100" y="1600200"/>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2F734E60" w14:textId="77777777" w:rsidR="008968B3" w:rsidRPr="005478D9" w:rsidRDefault="008968B3" w:rsidP="008300F2">
                                <w:pPr>
                                  <w:rPr>
                                    <w:rFonts w:ascii="Helvetica" w:hAnsi="Helvetica"/>
                                    <w:sz w:val="32"/>
                                    <w:szCs w:val="32"/>
                                  </w:rPr>
                                </w:pPr>
                                <w:proofErr w:type="gramStart"/>
                                <w:r>
                                  <w:rPr>
                                    <w:rFonts w:ascii="Helvetica" w:hAnsi="Helvetica"/>
                                    <w:sz w:val="32"/>
                                    <w:szCs w:val="32"/>
                                  </w:rPr>
                                  <w:t>d</w:t>
                                </w:r>
                                <w:proofErr w:type="gramEnd"/>
                                <w:r w:rsidRPr="005478D9">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52" name="Text Box 545"/>
                        <wps:cNvSpPr txBox="1"/>
                        <wps:spPr>
                          <a:xfrm>
                            <a:off x="0" y="3807460"/>
                            <a:ext cx="5257800" cy="711200"/>
                          </a:xfrm>
                          <a:prstGeom prst="rect">
                            <a:avLst/>
                          </a:prstGeom>
                          <a:solidFill>
                            <a:prstClr val="white"/>
                          </a:solid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104A683A" w14:textId="77777777" w:rsidR="008968B3" w:rsidRPr="00633408" w:rsidRDefault="008968B3" w:rsidP="008300F2">
                              <w:pPr>
                                <w:pStyle w:val="Caption"/>
                                <w:spacing w:line="360" w:lineRule="auto"/>
                                <w:rPr>
                                  <w:b w:val="0"/>
                                  <w:noProof/>
                                  <w:color w:val="auto"/>
                                </w:rPr>
                              </w:pPr>
                              <w:bookmarkStart w:id="30" w:name="_Ref262932183"/>
                              <w:r w:rsidRPr="00633408">
                                <w:rPr>
                                  <w:color w:val="auto"/>
                                </w:rPr>
                                <w:t xml:space="preserve">Figure </w:t>
                              </w:r>
                              <w:r w:rsidRPr="00633408">
                                <w:rPr>
                                  <w:color w:val="auto"/>
                                </w:rPr>
                                <w:fldChar w:fldCharType="begin"/>
                              </w:r>
                              <w:r w:rsidRPr="00633408">
                                <w:rPr>
                                  <w:color w:val="auto"/>
                                </w:rPr>
                                <w:instrText xml:space="preserve"> SEQ Figure \* ARABIC </w:instrText>
                              </w:r>
                              <w:r w:rsidRPr="00633408">
                                <w:rPr>
                                  <w:color w:val="auto"/>
                                </w:rPr>
                                <w:fldChar w:fldCharType="separate"/>
                              </w:r>
                              <w:r>
                                <w:rPr>
                                  <w:noProof/>
                                  <w:color w:val="auto"/>
                                </w:rPr>
                                <w:t>16</w:t>
                              </w:r>
                              <w:r w:rsidRPr="00633408">
                                <w:rPr>
                                  <w:color w:val="auto"/>
                                </w:rPr>
                                <w:fldChar w:fldCharType="end"/>
                              </w:r>
                              <w:bookmarkEnd w:id="30"/>
                              <w:r w:rsidRPr="00633408">
                                <w:rPr>
                                  <w:b w:val="0"/>
                                  <w:color w:val="auto"/>
                                </w:rPr>
                                <w:t xml:space="preserve"> Stimuli used by </w:t>
                              </w:r>
                              <w:proofErr w:type="spellStart"/>
                              <w:r w:rsidRPr="00633408">
                                <w:rPr>
                                  <w:b w:val="0"/>
                                  <w:color w:val="auto"/>
                                </w:rPr>
                                <w:t>Zhaoping</w:t>
                              </w:r>
                              <w:proofErr w:type="spellEnd"/>
                              <w:r w:rsidRPr="00633408">
                                <w:rPr>
                                  <w:b w:val="0"/>
                                  <w:color w:val="auto"/>
                                </w:rPr>
                                <w:t xml:space="preserve"> and Snowden </w:t>
                              </w:r>
                              <w:r>
                                <w:rPr>
                                  <w:b w:val="0"/>
                                  <w:color w:val="auto"/>
                                </w:rPr>
                                <w:fldChar w:fldCharType="begin" w:fldLock="1"/>
                              </w:r>
                              <w:r>
                                <w:rPr>
                                  <w:b w:val="0"/>
                                  <w:color w:val="auto"/>
                                </w:rPr>
                                <w:instrText>ADDIN CSL_CITATION { "citationItems" : [ { "id" : "ITEM-1", "itemData" : { "DOI" : "10.1080/13506280500196035", "ISBN" : "1350628050", "ISSN" : "1350-6285", "author" : [ { "dropping-particle" : "", "family" : "Zhaoping", "given" : "Li", "non-dropping-particle" : "", "parse-names" : false, "suffix" : "" }, { "dropping-particle" : "", "family" : "Snowden", "given" : "Robert J.", "non-dropping-particle" : "", "parse-names" : false, "suffix" : "" } ], "container-title" : "Visual Cognition", "id" : "ITEM-1", "issue" : "4-8", "issued" : { "date-parts" : [ [ "2006", "8" ] ] }, "page" : "911-933", "title" : "A theory of a saliency map in primary visual cortex (V1) tested by psychophysics of colour\u2013orientation interference in texture segmentation", "type" : "article-journal", "volume" : "14" }, "suppress-author" : 1, "uris" : [ "http://www.mendeley.com/documents/?uuid=3592699c-79f8-4dc5-881d-40c636327f01" ] } ], "mendeley" : { "previouslyFormattedCitation" : "(2006)" }, "properties" : { "noteIndex" : 0 }, "schema" : "https://github.com/citation-style-language/schema/raw/master/csl-citation.json" }</w:instrText>
                              </w:r>
                              <w:r>
                                <w:rPr>
                                  <w:b w:val="0"/>
                                  <w:color w:val="auto"/>
                                </w:rPr>
                                <w:fldChar w:fldCharType="separate"/>
                              </w:r>
                              <w:r w:rsidRPr="00633408">
                                <w:rPr>
                                  <w:b w:val="0"/>
                                  <w:noProof/>
                                  <w:color w:val="auto"/>
                                </w:rPr>
                                <w:t>(2006)</w:t>
                              </w:r>
                              <w:r>
                                <w:rPr>
                                  <w:b w:val="0"/>
                                  <w:color w:val="auto"/>
                                </w:rPr>
                                <w:fldChar w:fldCharType="end"/>
                              </w:r>
                              <w:r>
                                <w:rPr>
                                  <w:b w:val="0"/>
                                  <w:color w:val="auto"/>
                                </w:rPr>
                                <w:t xml:space="preserve"> </w:t>
                              </w:r>
                              <w:r w:rsidRPr="00633408">
                                <w:rPr>
                                  <w:b w:val="0"/>
                                  <w:color w:val="auto"/>
                                </w:rPr>
                                <w:t>are shown in (a), (b), and (c), of single colour, two colour, and three colour conditions, respectively. Reaction times in ms are presented in (d)</w:t>
                              </w:r>
                              <w:r>
                                <w:rPr>
                                  <w:b w:val="0"/>
                                  <w:color w:val="auto"/>
                                </w:rPr>
                                <w:t xml:space="preserve"> – the averages of the single colour conditions (red, green, and blue) are given as colour ‘1’ in the grap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46" o:spid="_x0000_s1553" style="position:absolute;margin-left:0;margin-top:0;width:414pt;height:355.8pt;z-index:251668480;mso-position-horizontal:center;mso-position-horizontal-relative:margin;mso-position-vertical:bottom;mso-position-vertical-relative:margin" coordsize="5257800,45186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">
                <v:group id="Group 544" o:spid="_x0000_s1554" style="position:absolute;left:107950;width:4975225;height:3750310" coordsize="4975225,375031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P4GVjDAAAA3AAAAA8A&#10;AAAAAAAAAAAAAAAAqQIAAGRycy9kb3ducmV2LnhtbFBLBQYAAAAABAAEAPoAAACZAwAAAAA=&#10;">
                  <v:group id="Group 538" o:spid="_x0000_s1555" style="position:absolute;left:66675;top:227330;width:4908550;height:3522980" coordsize="4908550,35229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BR8P7DAAAA3AAAAA8A&#10;AAAAAAAAAAAAAAAAqQIAAGRycy9kb3ducmV2LnhtbFBLBQYAAAAABAAEAPoAAACZAwAAAAA=&#10;">
                    <v:group id="Group 537" o:spid="_x0000_s1556" style="position:absolute;width:4908550;height:1259840" coordsize="4908550,12598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RzmSMxgAAANwAAAAPAAAAZHJzL2Rvd25yZXYueG1sRI9Ba8JAFITvBf/D8gre&#10;mk2UtJJmFZEqHkKhKpTeHtlnEsy+DdltEv99t1DocZiZb5h8M5lWDNS7xrKCJIpBEJdWN1wpuJz3&#10;TysQziNrbC2Tgjs52KxnDzlm2o78QcPJVyJA2GWooPa+y6R0ZU0GXWQ74uBdbW/QB9lXUvc4Brhp&#10;5SKOn6XBhsNCjR3taipvp2+j4DDiuF0mb0Nxu+7uX+f0/bNISKn547R9BeFp8v/hv/ZRK0iXL/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HOZIzGAAAA3AAA&#10;AA8AAAAAAAAAAAAAAAAAqQIAAGRycy9kb3ducmV2LnhtbFBLBQYAAAAABAAEAPoAAACcAwAAAAA=&#10;">
                      <v:shape id="Picture 3" o:spid="_x0000_s1557" type="#_x0000_t75" alt="Screen Shot 2013-09-09 at 13.54.37.png" style="position:absolute;top:1270;width:1704340;height:12585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zJ&#10;e37FAAAA3AAAAA8AAABkcnMvZG93bnJldi54bWxEj9FqwkAURN8L/sNyBd/qJtpKG7MJEmgpgkpt&#10;PuCSvSbB7N2Q3Zr0791CoY/DzJxh0nwynbjR4FrLCuJlBIK4srrlWkH59fb4AsJ5ZI2dZVLwQw7y&#10;bPaQYqLtyJ90O/taBAi7BBU03veJlK5qyKBb2p44eBc7GPRBDrXUA44Bbjq5iqKNNNhyWGiwp6Kh&#10;6nr+NgpOUexfx8Ou3E/uUNrje1H0tlVqMZ92WxCeJv8f/mt/aAXP6yf4PROOgMz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cyXt+xQAAANwAAAAPAAAAAAAAAAAAAAAAAJwC&#10;AABkcnMvZG93bnJldi54bWxQSwUGAAAAAAQABAD3AAAAjgMAAAAA&#10;">
                        <v:imagedata r:id="rId35" o:title="Screen Shot 2013-09-09 at 13.54.37.png" croptop="1659f" cropbottom="46462f" cropright="3587f"/>
                        <v:path arrowok="t"/>
                      </v:shape>
                      <v:shape id="Picture 126" o:spid="_x0000_s1558" type="#_x0000_t75" alt="Screen Shot 2013-09-09 at 13.54.37.png" style="position:absolute;left:1600200;top:1270;width:1687830;height:12585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7D&#10;QuLGAAAA3AAAAA8AAABkcnMvZG93bnJldi54bWxEj0FLAzEUhO8F/0N4gpfSJrZUyrZpUaGgF6Gr&#10;UHp7bF43625e1iS26783BcHjMDPfMOvt4DpxphAbzxrupwoEceVNw7WGj/fdZAkiJmSDnWfS8EMR&#10;tpub0RoL4y+8p3OZapEhHAvUYFPqCyljZclhnPqeOHsnHxymLEMtTcBLhrtOzpR6kA4bzgsWe3q2&#10;VLXlt9Ow71/Hb8fxl5XBHJ7UZ9nO1dBqfXc7PK5AJBrSf/iv/WI0LOYLuJ7JR0Bufg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jsNC4sYAAADcAAAADwAAAAAAAAAAAAAAAACc&#10;AgAAZHJzL2Rvd25yZXYueG1sUEsFBgAAAAAEAAQA9wAAAI8DAAAAAA==&#10;">
                        <v:imagedata r:id="rId36" o:title="Screen Shot 2013-09-09 at 13.54.37.png" croptop="24325f" cropbottom="23796f" cropright="4181f"/>
                        <v:path arrowok="t"/>
                      </v:shape>
                      <v:shape id="Picture 127" o:spid="_x0000_s1559" type="#_x0000_t75" alt="Screen Shot 2013-09-09 at 13.54.37.png" style="position:absolute;left:3200400;width:1708150;height:12585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dh&#10;2lPDAAAA3AAAAA8AAABkcnMvZG93bnJldi54bWxEj0FrwkAUhO9C/8PyCr3pRktDiK5SioXgTRvw&#10;+sg+k9C8t+nuVtN/3xUKPQ4z8w2z2U08qCv50DsxsFxkoEgaZ3tpDdQf7/MCVIgoFgcnZOCHAuy2&#10;D7MNltbd5EjXU2xVgkgo0UAX41hqHZqOGMPCjSTJuzjPGJP0rbYebwnOg15lWa4Ze0kLHY701lHz&#10;efpmA/t9oflrJcsDX45n9nVV5GNlzNPj9LoGFWmK/+G/dmUNvDzncD+TjoDe/g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2HaU8MAAADcAAAADwAAAAAAAAAAAAAAAACcAgAA&#10;ZHJzL2Rvd25yZXYueG1sUEsFBgAAAAAEAAQA9wAAAIwDAAAAAA==&#10;">
                        <v:imagedata r:id="rId37" o:title="Screen Shot 2013-09-09 at 13.54.37.png" croptop="46936f" cropbottom="1185f" cropright="3451f"/>
                        <v:path arrowok="t"/>
                      </v:shape>
                    </v:group>
                    <v:shape id="Picture 5" o:spid="_x0000_s1560" type="#_x0000_t75" alt="Screen Shot 2013-09-09 at 13.54.46.png" style="position:absolute;left:974725;top:1372870;width:2958465;height:21501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hJ&#10;TenGAAAA3AAAAA8AAABkcnMvZG93bnJldi54bWxEj0FrwkAUhO+C/2F5BW+6Uaq2qauItVDJKbaF&#10;Hh/Z1yQ1+zbsrhr99a5Q6HGYmW+YxaozjTiR87VlBeNRAoK4sLrmUsHnx9vwCYQPyBoby6TgQh5W&#10;y35vgam2Z87ptA+liBD2KSqoQmhTKX1RkUE/si1x9H6sMxiidKXUDs8Rbho5SZKZNFhzXKiwpU1F&#10;xWF/NAoeL885f22vv7R+/Z7vsnmWu2Om1OChW7+ACNSF//Bf+10rmE7HcD8Tj4Bc3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qElN6cYAAADcAAAADwAAAAAAAAAAAAAAAACc&#10;AgAAZHJzL2Rvd25yZXYueG1sUEsFBgAAAAAEAAQA9wAAAI8DAAAAAA==&#10;">
                      <v:imagedata r:id="rId38" o:title="Screen Shot 2013-09-09 at 13.54.46.png"/>
                      <v:path arrowok="t"/>
                    </v:shape>
                  </v:group>
                  <v:shape id="Text Box 539" o:spid="_x0000_s1561"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idDZxAAA&#10;ANwAAAAPAAAAZHJzL2Rvd25yZXYueG1sRI9Ba8JAFITvgv9heYI33dWqaOoqYin0VDGthd4e2WcS&#10;mn0bsquJ/74rCB6HmfmGWW87W4krNb50rGEyViCIM2dKzjV8f72PliB8QDZYOSYNN/Kw3fR7a0yM&#10;a/lI1zTkIkLYJ6ihCKFOpPRZQRb92NXE0Tu7xmKIssmlabCNcFvJqVILabHkuFBgTfuCsr/0YjWc&#10;Ps+/PzN1yN/svG5dpyTbldR6OOh2ryACdeEZfrQ/jIb5yw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InQ2cQAAADcAAAADwAAAAAAAAAAAAAAAACXAgAAZHJzL2Rv&#10;d25yZXYueG1sUEsFBgAAAAAEAAQA9QAAAIgDAAAAAA==&#10;" filled="f" stroked="f">
                    <v:textbox>
                      <w:txbxContent>
                        <w:p w14:paraId="6BF2DCDA" w14:textId="77777777" w:rsidR="00476BB0" w:rsidRPr="005478D9" w:rsidRDefault="00476BB0" w:rsidP="008300F2">
                          <w:pPr>
                            <w:rPr>
                              <w:rFonts w:ascii="Helvetica" w:hAnsi="Helvetica"/>
                              <w:sz w:val="32"/>
                              <w:szCs w:val="32"/>
                            </w:rPr>
                          </w:pPr>
                          <w:r w:rsidRPr="005478D9">
                            <w:rPr>
                              <w:rFonts w:ascii="Helvetica" w:hAnsi="Helvetica"/>
                              <w:sz w:val="32"/>
                              <w:szCs w:val="32"/>
                            </w:rPr>
                            <w:t>a.</w:t>
                          </w:r>
                        </w:p>
                      </w:txbxContent>
                    </v:textbox>
                  </v:shape>
                  <v:shape id="Text Box 540" o:spid="_x0000_s1562" type="#_x0000_t202" style="position:absolute;left:16002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tQo5vwAA&#10;ANwAAAAPAAAAZHJzL2Rvd25yZXYueG1sRE9Ni8IwEL0L/ocwgjdNFJW1GkUUwdMuuip4G5qxLTaT&#10;0kTb/febg+Dx8b6X69aW4kW1LxxrGA0VCOLUmYIzDeff/eALhA/IBkvHpOGPPKxX3c4SE+MaPtLr&#10;FDIRQ9gnqCEPoUqk9GlOFv3QVcSRu7vaYoiwzqSpsYnhtpRjpWbSYsGxIceKtjmlj9PTarh832/X&#10;ifrJdnZaNa5Vku1cat3vtZsFiEBt+Ijf7oPRMJ3E+fFMPAJy9Q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G1Cjm/AAAA3AAAAA8AAAAAAAAAAAAAAAAAlwIAAGRycy9kb3ducmV2&#10;LnhtbFBLBQYAAAAABAAEAPUAAACDAwAAAAA=&#10;" filled="f" stroked="f">
                    <v:textbox>
                      <w:txbxContent>
                        <w:p w14:paraId="748351F9" w14:textId="77777777" w:rsidR="00476BB0" w:rsidRPr="005478D9" w:rsidRDefault="00476BB0" w:rsidP="008300F2">
                          <w:pPr>
                            <w:rPr>
                              <w:rFonts w:ascii="Helvetica" w:hAnsi="Helvetica"/>
                              <w:sz w:val="32"/>
                              <w:szCs w:val="32"/>
                            </w:rPr>
                          </w:pPr>
                          <w:r>
                            <w:rPr>
                              <w:rFonts w:ascii="Helvetica" w:hAnsi="Helvetica"/>
                              <w:sz w:val="32"/>
                              <w:szCs w:val="32"/>
                            </w:rPr>
                            <w:t>b</w:t>
                          </w:r>
                          <w:r w:rsidRPr="005478D9">
                            <w:rPr>
                              <w:rFonts w:ascii="Helvetica" w:hAnsi="Helvetica"/>
                              <w:sz w:val="32"/>
                              <w:szCs w:val="32"/>
                            </w:rPr>
                            <w:t>.</w:t>
                          </w:r>
                        </w:p>
                      </w:txbxContent>
                    </v:textbox>
                  </v:shape>
                  <v:shape id="Text Box 542" o:spid="_x0000_s1563" type="#_x0000_t202" style="position:absolute;left:32004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zHVxAAA&#10;ANwAAAAPAAAAZHJzL2Rvd25yZXYueG1sRI9Ba8JAFITvgv9heYXezG7FSJtmFWkRerKYtoK3R/aZ&#10;hGbfhuxq4r/vCkKPw8x8w+Tr0bbiQr1vHGt4ShQI4tKZhisN31/b2TMIH5ANto5Jw5U8rFfTSY6Z&#10;cQPv6VKESkQI+ww11CF0mZS+rMmiT1xHHL2T6y2GKPtKmh6HCLetnCu1lBYbjgs1dvRWU/lbnK2G&#10;n93peFioz+rdpt3gRiXZvkitHx/GzSuIQGP4D9/bH0ZDupjD7Uw8AnL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sx1cQAAADcAAAADwAAAAAAAAAAAAAAAACXAgAAZHJzL2Rv&#10;d25yZXYueG1sUEsFBgAAAAAEAAQA9QAAAIgDAAAAAA==&#10;" filled="f" stroked="f">
                    <v:textbox>
                      <w:txbxContent>
                        <w:p w14:paraId="5079F69F" w14:textId="77777777" w:rsidR="00476BB0" w:rsidRPr="005478D9" w:rsidRDefault="00476BB0" w:rsidP="008300F2">
                          <w:pPr>
                            <w:rPr>
                              <w:rFonts w:ascii="Helvetica" w:hAnsi="Helvetica"/>
                              <w:sz w:val="32"/>
                              <w:szCs w:val="32"/>
                            </w:rPr>
                          </w:pPr>
                          <w:r>
                            <w:rPr>
                              <w:rFonts w:ascii="Helvetica" w:hAnsi="Helvetica"/>
                              <w:sz w:val="32"/>
                              <w:szCs w:val="32"/>
                            </w:rPr>
                            <w:t>c</w:t>
                          </w:r>
                          <w:r w:rsidRPr="005478D9">
                            <w:rPr>
                              <w:rFonts w:ascii="Helvetica" w:hAnsi="Helvetica"/>
                              <w:sz w:val="32"/>
                              <w:szCs w:val="32"/>
                            </w:rPr>
                            <w:t>.</w:t>
                          </w:r>
                        </w:p>
                      </w:txbxContent>
                    </v:textbox>
                  </v:shape>
                  <v:shape id="Text Box 543" o:spid="_x0000_s1564" type="#_x0000_t202" style="position:absolute;left:800100;top:16002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Z5ROxAAA&#10;ANwAAAAPAAAAZHJzL2Rvd25yZXYueG1sRI9Ba8JAFITvgv9heUJvdVerxcZsRFoKnipNa8HbI/tM&#10;gtm3Ibs18d93hYLHYWa+YdLNYBtxoc7XjjXMpgoEceFMzaWG76/3xxUIH5ANNo5Jw5U8bLLxKMXE&#10;uJ4/6ZKHUkQI+wQ1VCG0iZS+qMiin7qWOHon11kMUXalNB32EW4bOVfqWVqsOS5U2NJrRcU5/7Ua&#10;Dh+n489C7cs3u2x7NyjJ9kVq/TAZtmsQgYZwD/+3d0bDcvEE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WeUTsQAAADcAAAADwAAAAAAAAAAAAAAAACXAgAAZHJzL2Rv&#10;d25yZXYueG1sUEsFBgAAAAAEAAQA9QAAAIgDAAAAAA==&#10;" filled="f" stroked="f">
                    <v:textbox>
                      <w:txbxContent>
                        <w:p w14:paraId="2F734E60" w14:textId="77777777" w:rsidR="00476BB0" w:rsidRPr="005478D9" w:rsidRDefault="00476BB0" w:rsidP="008300F2">
                          <w:pPr>
                            <w:rPr>
                              <w:rFonts w:ascii="Helvetica" w:hAnsi="Helvetica"/>
                              <w:sz w:val="32"/>
                              <w:szCs w:val="32"/>
                            </w:rPr>
                          </w:pPr>
                          <w:r>
                            <w:rPr>
                              <w:rFonts w:ascii="Helvetica" w:hAnsi="Helvetica"/>
                              <w:sz w:val="32"/>
                              <w:szCs w:val="32"/>
                            </w:rPr>
                            <w:t>d</w:t>
                          </w:r>
                          <w:r w:rsidRPr="005478D9">
                            <w:rPr>
                              <w:rFonts w:ascii="Helvetica" w:hAnsi="Helvetica"/>
                              <w:sz w:val="32"/>
                              <w:szCs w:val="32"/>
                            </w:rPr>
                            <w:t>.</w:t>
                          </w:r>
                        </w:p>
                      </w:txbxContent>
                    </v:textbox>
                  </v:shape>
                </v:group>
                <v:shape id="Text Box 545" o:spid="_x0000_s1565" type="#_x0000_t202" style="position:absolute;top:3807460;width:5257800;height:711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FJGexgAA&#10;ANwAAAAPAAAAZHJzL2Rvd25yZXYueG1sRI9BawIxFITvBf9DeEIvpWZrVcrWKCIttF6kWy+9PTbP&#10;zermZUmyuv57UxA8DjPzDTNf9rYRJ/KhdqzgZZSBIC6drrlSsPv9fH4DESKyxsYxKbhQgOVi8DDH&#10;XLsz/9CpiJVIEA45KjAxtrmUoTRkMYxcS5y8vfMWY5K+ktrjOcFtI8dZNpMWa04LBltaGyqPRWcV&#10;bCd/W/PU7T82q8mr/95169mhKpR6HPardxCR+ngP39pfWsF0Oob/M+kIyMUV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EFJGexgAAANwAAAAPAAAAAAAAAAAAAAAAAJcCAABkcnMv&#10;ZG93bnJldi54bWxQSwUGAAAAAAQABAD1AAAAigMAAAAA&#10;" stroked="f">
                  <v:textbox style="mso-fit-shape-to-text:t" inset="0,0,0,0">
                    <w:txbxContent>
                      <w:p w14:paraId="104A683A" w14:textId="77777777" w:rsidR="00476BB0" w:rsidRPr="00633408" w:rsidRDefault="00476BB0" w:rsidP="008300F2">
                        <w:pPr>
                          <w:pStyle w:val="Caption"/>
                          <w:spacing w:line="360" w:lineRule="auto"/>
                          <w:rPr>
                            <w:b w:val="0"/>
                            <w:noProof/>
                            <w:color w:val="auto"/>
                          </w:rPr>
                        </w:pPr>
                        <w:bookmarkStart w:id="37" w:name="_Ref262932183"/>
                        <w:r w:rsidRPr="00633408">
                          <w:rPr>
                            <w:color w:val="auto"/>
                          </w:rPr>
                          <w:t xml:space="preserve">Figure </w:t>
                        </w:r>
                        <w:r w:rsidRPr="00633408">
                          <w:rPr>
                            <w:color w:val="auto"/>
                          </w:rPr>
                          <w:fldChar w:fldCharType="begin"/>
                        </w:r>
                        <w:r w:rsidRPr="00633408">
                          <w:rPr>
                            <w:color w:val="auto"/>
                          </w:rPr>
                          <w:instrText xml:space="preserve"> SEQ Figure \* ARABIC </w:instrText>
                        </w:r>
                        <w:r w:rsidRPr="00633408">
                          <w:rPr>
                            <w:color w:val="auto"/>
                          </w:rPr>
                          <w:fldChar w:fldCharType="separate"/>
                        </w:r>
                        <w:r>
                          <w:rPr>
                            <w:noProof/>
                            <w:color w:val="auto"/>
                          </w:rPr>
                          <w:t>16</w:t>
                        </w:r>
                        <w:r w:rsidRPr="00633408">
                          <w:rPr>
                            <w:color w:val="auto"/>
                          </w:rPr>
                          <w:fldChar w:fldCharType="end"/>
                        </w:r>
                        <w:bookmarkEnd w:id="37"/>
                        <w:r w:rsidRPr="00633408">
                          <w:rPr>
                            <w:b w:val="0"/>
                            <w:color w:val="auto"/>
                          </w:rPr>
                          <w:t xml:space="preserve"> Stimuli used by Zhaoping and Snowden </w:t>
                        </w:r>
                        <w:r>
                          <w:rPr>
                            <w:b w:val="0"/>
                            <w:color w:val="auto"/>
                          </w:rPr>
                          <w:fldChar w:fldCharType="begin" w:fldLock="1"/>
                        </w:r>
                        <w:r>
                          <w:rPr>
                            <w:b w:val="0"/>
                            <w:color w:val="auto"/>
                          </w:rPr>
                          <w:instrText>ADDIN CSL_CITATION { "citationItems" : [ { "id" : "ITEM-1", "itemData" : { "DOI" : "10.1080/13506280500196035", "ISBN" : "1350628050", "ISSN" : "1350-6285", "author" : [ { "dropping-particle" : "", "family" : "Zhaoping", "given" : "Li", "non-dropping-particle" : "", "parse-names" : false, "suffix" : "" }, { "dropping-particle" : "", "family" : "Snowden", "given" : "Robert J.", "non-dropping-particle" : "", "parse-names" : false, "suffix" : "" } ], "container-title" : "Visual Cognition", "id" : "ITEM-1", "issue" : "4-8", "issued" : { "date-parts" : [ [ "2006", "8" ] ] }, "page" : "911-933", "title" : "A theory of a saliency map in primary visual cortex (V1) tested by psychophysics of colour\u2013orientation interference in texture segmentation", "type" : "article-journal", "volume" : "14" }, "suppress-author" : 1, "uris" : [ "http://www.mendeley.com/documents/?uuid=3592699c-79f8-4dc5-881d-40c636327f01" ] } ], "mendeley" : { "previouslyFormattedCitation" : "(2006)" }, "properties" : { "noteIndex" : 0 }, "schema" : "https://github.com/citation-style-language/schema/raw/master/csl-citation.json" }</w:instrText>
                        </w:r>
                        <w:r>
                          <w:rPr>
                            <w:b w:val="0"/>
                            <w:color w:val="auto"/>
                          </w:rPr>
                          <w:fldChar w:fldCharType="separate"/>
                        </w:r>
                        <w:r w:rsidRPr="00633408">
                          <w:rPr>
                            <w:b w:val="0"/>
                            <w:noProof/>
                            <w:color w:val="auto"/>
                          </w:rPr>
                          <w:t>(2006)</w:t>
                        </w:r>
                        <w:r>
                          <w:rPr>
                            <w:b w:val="0"/>
                            <w:color w:val="auto"/>
                          </w:rPr>
                          <w:fldChar w:fldCharType="end"/>
                        </w:r>
                        <w:r>
                          <w:rPr>
                            <w:b w:val="0"/>
                            <w:color w:val="auto"/>
                          </w:rPr>
                          <w:t xml:space="preserve"> </w:t>
                        </w:r>
                        <w:r w:rsidRPr="00633408">
                          <w:rPr>
                            <w:b w:val="0"/>
                            <w:color w:val="auto"/>
                          </w:rPr>
                          <w:t>are shown in (a), (b), and (c), of single colour, two colour, and three colour conditions, respectively. Reaction times in ms are presented in (d)</w:t>
                        </w:r>
                        <w:r>
                          <w:rPr>
                            <w:b w:val="0"/>
                            <w:color w:val="auto"/>
                          </w:rPr>
                          <w:t xml:space="preserve"> – the averages of the single colour conditions (red, green, and blue) are given as colour ‘1’ in the graph. </w:t>
                        </w:r>
                      </w:p>
                    </w:txbxContent>
                  </v:textbox>
                </v:shape>
                <w10:wrap type="square" anchorx="margin" anchory="margin"/>
              </v:group>
            </w:pict>
          </mc:Fallback>
        </mc:AlternateContent>
      </w:r>
      <w:r>
        <w:t>textures become less salient; when the elements are composed of two colours, the chance of any given nearby element being the same colour is 1 in 2, which results (theoretically) in half the suppression caused by all elements being the same colour.  Similarly, when the elements are composed of three colours, the chance of any given nearby element being the same colour is reduced to 1 in 3, reducing the level of suppression further and ultimately making the texture even less salient than in both of the other conditions.</w:t>
      </w:r>
    </w:p>
    <w:p w14:paraId="1B7AEB11" w14:textId="77777777" w:rsidR="008300F2" w:rsidRDefault="008300F2" w:rsidP="008300F2"/>
    <w:p w14:paraId="5598A6AB" w14:textId="77777777" w:rsidR="008300F2" w:rsidRDefault="008300F2" w:rsidP="008300F2">
      <w:r>
        <w:t xml:space="preserve">Further studies carried out by </w:t>
      </w:r>
      <w:proofErr w:type="spellStart"/>
      <w:r>
        <w:t>Zhaoping</w:t>
      </w:r>
      <w:proofErr w:type="spellEnd"/>
      <w:r>
        <w:t xml:space="preserve"> &amp; May </w:t>
      </w:r>
      <w:r>
        <w:fldChar w:fldCharType="begin" w:fldLock="1"/>
      </w:r>
      <w:r>
        <w:instrText>ADDIN CSL_CITATION { "citationItems" : [ { "id" : "ITEM-1", "itemData" : { "DOI" : "10.1371/journal.pcbi.0030062", "ISSN" : "1553-7358", "PMID" : "17411335", "abstract" : "A unique vertical bar among horizontal bars is salient and pops out perceptually. Physiological data have suggested that mechanisms in the primary visual cortex (V1) contribute to the high saliency of such a unique basic feature, but indicated little regarding whether V1 plays an essential or peripheral role in input-driven or bottom-up saliency. Meanwhile, a biologically based V1 model has suggested that V1 mechanisms can also explain bottom-up saliencies beyond the pop-out of basic features, such as the low saliency of a unique conjunction feature such as a red vertical bar among red horizontal and green vertical bars, under the hypothesis that the bottom-up saliency at any location is signaled by the activity of the most active cell responding to it regardless of the cell's preferred features such as color and orientation. The model can account for phenomena such as the difficulties in conjunction feature search, asymmetries in visual search, and how background irregularities affect ease of search. In this paper, we report nontrivial predictions from the V1 saliency hypothesis, and their psychophysical tests and confirmations. The prediction that most clearly distinguishes the V1 saliency hypothesis from other models is that task-irrelevant features could interfere in visual search or segmentation tasks which rely significantly on bottom-up saliency. For instance, irrelevant colors can interfere in an orientation-based task, and the presence of horizontal and vertical bars can impair performance in a task based on oblique bars. Furthermore, properties of the intracortical interactions and neural selectivities in V1 predict specific emergent phenomena associated with visual grouping. Our findings support the idea that a bottom-up saliency map can be at a lower visual area than traditionally expected, with implications for top-down selection mechanisms.", "author" : [ { "dropping-particle" : "", "family" : "Zhaoping", "given" : "Li", "non-dropping-particle" : "", "parse-names" : false, "suffix" : "" }, { "dropping-particle" : "", "family" : "May", "given" : "Keith a", "non-dropping-particle" : "", "parse-names" : false, "suffix" : "" } ], "container-title" : "PLoS computational biology", "id" : "ITEM-1", "issue" : "4", "issued" : { "date-parts" : [ [ "2007", "4", "6" ] ] }, "page" : "e62", "title" : "Psychophysical tests of the hypothesis of a bottom-up saliency map in primary visual cortex.", "type" : "article-journal", "volume" : "3" }, "suppress-author" : 1, "uris" : [ "http://www.mendeley.com/documents/?uuid=aac921c0-b355-4b10-904a-c255617b45b3" ] } ], "mendeley" : { "previouslyFormattedCitation" : "(2007)" }, "properties" : { "noteIndex" : 0 }, "schema" : "https://github.com/citation-style-language/schema/raw/master/csl-citation.json" }</w:instrText>
      </w:r>
      <w:r>
        <w:fldChar w:fldCharType="separate"/>
      </w:r>
      <w:r w:rsidRPr="00E55643">
        <w:rPr>
          <w:noProof/>
        </w:rPr>
        <w:t>(2007)</w:t>
      </w:r>
      <w:r>
        <w:fldChar w:fldCharType="end"/>
      </w:r>
      <w:r>
        <w:t xml:space="preserve"> expanded on the number and type of psychophysical tasks that were explored, which included looking at differences in interference type (colour interference on an orientation salient task, or orientation interference on a colour salient task), the effect of conjunctions (target salient for two unique features), and looking at both visual segmentation and visual search tasks.  They demonstrated a larger effect of colour interference on performance in an orientation salient task, than orientation interference on a colour salient task.  This was explained in the context of V1 differences in processing colour and orientation; in V1, cells tuned to colour were described as having larger receptive fields </w:t>
      </w:r>
      <w:r>
        <w:fldChar w:fldCharType="begin" w:fldLock="1"/>
      </w:r>
      <w:r>
        <w:instrText>ADDIN CSL_CITATION { "citationItems" : [ { "id" : "ITEM-1", "itemData" : { "ISSN" : "0270-6474", "abstract" : "Staining for the mitochondrial enzyme cytochrome oxidase reveals an array of dense regions (blobs) in the primate primary visual cortex. They are most obvious in the upper layers, 2 and 3, but can also be seen in layers 4B, 5, and 6, in register with the blobs in layers 2 and 3. We compared cells inside and outside blobs in macaque and squirrel monkeys, looking at their physiological responses and anatomical connections. Cells within blobs did not show orientation selectivity, whereas cells between blobs were highly orientation selective. Receptive fields of blob cells had circular symmetry and were of three main types, Broad-Band Center-Surround, Red-Green Double-Opponent, and Yellow-Blue Double-Opponent. Double-Opponent cells responded poorly or not at all to white light in any form, or to diffuse light at any wavelength. In contrast to blob cells, none of the cells recorded in layer 4Cp were Double-Opponent: like the majority of cells in the parvocellular geniculate layers, they were either Broad-Band or Color-Opponent Center-Surround, e.g., red-on- center green-off-surround. To our surprise cells in layer 4Ca were orientation selective. In tangential penetrations throughout layers 2 and 3, optium orientation, when plotted against electrode position, formed long, regular, usually linear sequences, which were interrupted but not perturbed by the blobs. Staining area 18 for cytochrome oxidase reveals a series of alternating wide and narrow dense stripes, separated by paler interstripes. After small injections of horseradish peroxidase into area 18, we saw a precise set of connections from the blobs in area 17 to thin stripes in area 18, and from the interblob regions in area 17 to interstripes in area 18. Specific reciprocal connections also ran from thin stripes to blobs and from interstripes to interblobs. We have not yet determined the area 17 connections to thick stripes in area 18. In addition, within area 18 there are stripe-to-stripe and interstripe-to-interstripe intrinsic connections. These results suggest that a system involved in the processing of color information, especially color-spatial interactions, runs parallel to and separate from the orientation-specific system. Color, encoded in three coordinates by the major blob cell types, red-green, yellow-blue, and black-white, can be transformed into the three coordinates, red, green, and blue, of the Retinex algorithm of Land.", "author" : [ { "dropping-particle" : "", "family" : "Livingstone", "given" : "M S", "non-dropping-particle" : "", "parse-names" : false, "suffix" : "" }, { "dropping-particle" : "", "family" : "Hubel", "given" : "D H", "non-dropping-particle" : "", "parse-names" : false, "suffix" : "" } ], "container-title" : "JOURNAL OF NEUROSCIENCE", "id" : "ITEM-1", "issue" : "1", "issued" : { "date-parts" : [ [ "1984" ] ] }, "page" : "309-356", "publisher" : "SOC NEUROSCIENCE, 11 DUPONT CIRCLE, NW, STE 500, WASHINGTON, DC 20036", "title" : "ANATOMY AND PHYSIOLOGY OF A COLOR SYSTEM IN THE PRIMATE VISUAL-CORTEX", "type" : "article-journal", "volume" : "4" }, "uris" : [ "http://www.mendeley.com/documents/?uuid=49eb3111-4c7e-4c28-b094-6662aabcf28f" ] } ], "mendeley" : { "previouslyFormattedCitation" : "(Livingstone &amp; Hubel, 1984)" }, "properties" : { "noteIndex" : 0 }, "schema" : "https://github.com/citation-style-language/schema/raw/master/csl-citation.json" }</w:instrText>
      </w:r>
      <w:r>
        <w:fldChar w:fldCharType="separate"/>
      </w:r>
      <w:r w:rsidRPr="00B40C90">
        <w:rPr>
          <w:noProof/>
        </w:rPr>
        <w:t>(Livingstone &amp; Hubel, 1984)</w:t>
      </w:r>
      <w:r>
        <w:fldChar w:fldCharType="end"/>
      </w:r>
      <w:r>
        <w:t xml:space="preserve">, and are stated as being present in the cytochrome oxidase-stained blobs of V1 more commonly than cells tuned to orientation, these blobs are associated with both higher metabolic activity and neural activity </w:t>
      </w:r>
      <w:r>
        <w:fldChar w:fldCharType="begin" w:fldLock="1"/>
      </w:r>
      <w:r>
        <w:instrText>ADDIN CSL_CITATION { "citationItems" : [ { "id" : "ITEM-1", "itemData" : { "DOI" : "10.1371/journal.pcbi.0030062", "ISSN" : "1553-7358", "PMID" : "17411335", "abstract" : "A unique vertical bar among horizontal bars is salient and pops out perceptually. Physiological data have suggested that mechanisms in the primary visual cortex (V1) contribute to the high saliency of such a unique basic feature, but indicated little regarding whether V1 plays an essential or peripheral role in input-driven or bottom-up saliency. Meanwhile, a biologically based V1 model has suggested that V1 mechanisms can also explain bottom-up saliencies beyond the pop-out of basic features, such as the low saliency of a unique conjunction feature such as a red vertical bar among red horizontal and green vertical bars, under the hypothesis that the bottom-up saliency at any location is signaled by the activity of the most active cell responding to it regardless of the cell's preferred features such as color and orientation. The model can account for phenomena such as the difficulties in conjunction feature search, asymmetries in visual search, and how background irregularities affect ease of search. In this paper, we report nontrivial predictions from the V1 saliency hypothesis, and their psychophysical tests and confirmations. The prediction that most clearly distinguishes the V1 saliency hypothesis from other models is that task-irrelevant features could interfere in visual search or segmentation tasks which rely significantly on bottom-up saliency. For instance, irrelevant colors can interfere in an orientation-based task, and the presence of horizontal and vertical bars can impair performance in a task based on oblique bars. Furthermore, properties of the intracortical interactions and neural selectivities in V1 predict specific emergent phenomena associated with visual grouping. Our findings support the idea that a bottom-up saliency map can be at a lower visual area than traditionally expected, with implications for top-down selection mechanisms.", "author" : [ { "dropping-particle" : "", "family" : "Zhaoping", "given" : "Li", "non-dropping-particle" : "", "parse-names" : false, "suffix" : "" }, { "dropping-particle" : "", "family" : "May", "given" : "Keith a", "non-dropping-particle" : "", "parse-names" : false, "suffix" : "" } ], "container-title" : "PLoS computational biology", "id" : "ITEM-1", "issue" : "4", "issued" : { "date-parts" : [ [ "2007", "4", "6" ] ] }, "page" : "e62", "title" : "Psychophysical tests of the hypothesis of a bottom-up saliency map in primary visual cortex.", "type" : "article-journal", "volume" : "3" }, "uris" : [ "http://www.mendeley.com/documents/?uuid=aac921c0-b355-4b10-904a-c255617b45b3" ] }, { "id" : "ITEM-2", "itemData" : { "ISSN" : "0952-5238", "abstract" : "To determine if changes in metabolic capacity revealed by cytochrome oxidase (GO) histochemistry are related to sustained changes in energy-utilizing neuronal activity, we assayed CO levels and recorded multiunit firing rates along nearly tangential penetrations of VI in seven adult macaque monkeys before and after single, monocular injections of TTX. Within as little as 14 h, TTX blockade began to reduce CO staining in zones of layer 4C that received dominant input from the injected eye. Since simple monocular occlusion has only minor effects on cortical CO levels (Trusk et al., 1990), the changes in activity that were specifically associated with CO depletion were isolated by comparing spike rates during monocular TTX blockade and during monocular occlusion. Five second samples of multiunit spike rate were obtained after 2-min adaptation to each of four adapting fields: black, gray, white, and textured. Results were similar for these four conditions. In layer 4C, ocular dominance zones with input from the TTX eye had ongoing spike rates that were 48% of the rates in zones with input from a normal but occluded eye. In six animals, it was possible to record activity at a single site before, during, and after the onset of TTX blockade. Background activity at these interpuff sites decreased as much as 3-fold in less than 1 h but stabilized within 3-4 h to an average of 53% of pre-TTX rates. These data support the interpretation that energy utilization linked to sustained spike rates partially regulates CO levels under normal conditions, at least in layer 4. Furthermore, changes in neuronal activity induced by retinal TTX preceded the detectable reduction in CO activity in V1 suggesting that the adjustment of CO levels was in response to the altered activity.", "author" : [ { "dropping-particle" : "", "family" : "Deyoe", "given" : "E A", "non-dropping-particle" : "", "parse-names" : false, "suffix" : "" }, { "dropping-particle" : "", "family" : "Trusk", "given" : "T C", "non-dropping-particle" : "", "parse-names" : false, "suffix" : "" }, { "dropping-particle" : "", "family" : "Wongriley", "given" : "M T T", "non-dropping-particle" : "", "parse-names" : false, "suffix" : "" } ], "container-title" : "VISUAL NEUROSCIENCE", "id" : "ITEM-2", "issue" : "4", "issued" : { "date-parts" : [ [ "1995" ] ] }, "page" : "629-639", "publisher" : "CAMBRIDGE UNIV PRESS, 40 WEST 20TH STREET, NEW YORK, NY 10011-4211", "title" : "ACTIVITY CORRELATES OF CYTOCHROME OXIDASE-DEFINED COMPARTMENTS IN GRANULAR AND SUPRAGRANULAR LAYERS OF PRIMARY VISUAL-CORTEX OF THE MACAQUE MONKEY", "type" : "article-journal", "volume" : "12" }, "uris" : [ "http://www.mendeley.com/documents/?uuid=2ecf07bf-3037-4040-a2b1-fb6575837922" ] } ], "mendeley" : { "previouslyFormattedCitation" : "(Deyoe, Trusk, &amp; Wongriley, 1995; Zhaoping &amp; May, 2007)" }, "properties" : { "noteIndex" : 0 }, "schema" : "https://github.com/citation-style-language/schema/raw/master/csl-citation.json" }</w:instrText>
      </w:r>
      <w:r>
        <w:fldChar w:fldCharType="separate"/>
      </w:r>
      <w:r w:rsidRPr="004D744E">
        <w:rPr>
          <w:noProof/>
        </w:rPr>
        <w:t>(Deyoe, Trusk, &amp; Wongriley, 1995; Zhaoping &amp; May, 2007)</w:t>
      </w:r>
      <w:r>
        <w:fldChar w:fldCharType="end"/>
      </w:r>
      <w:r>
        <w:t xml:space="preserve"> – however, more recent research has suggested that even though these areas are less orientation selective, the difference was not as great as previously indicated </w:t>
      </w:r>
      <w:r>
        <w:fldChar w:fldCharType="begin" w:fldLock="1"/>
      </w:r>
      <w:r>
        <w:instrText>ADDIN CSL_CITATION { "citationItems" : [ { "id" : "ITEM-1", "itemData" : { "DOI" : "10.1038/nn.2958", "ISSN" : "1546-1726", "PMID" : "22057193", "abstract" : "The abundant concentration of cytochrome oxidase in patches or blobs of primate striate cortex has never been explained. Patches are thought to contain unoriented, color-opponent neurons. Lacking orientation selectivity, these cells might endow patches with high metabolic activity because they respond to all contours in visual scenes. To test this idea, we measured orientation tuning in layer 2/3 of macaque cortical area V1 using acutely implanted 100-electrode arrays. Each electrode recording site was identified and assigned to the patch or interpatch compartment. The mean orientation bandwidth of cells was 28.4\u00b0 in patches and 25.8\u00b0 in interpatches. Neurons in patches were indeed less orientation selective, but the difference was subtle, indicating that the processing of form and color is not strictly segregated in V1. The most conspicuous finding was that patch cells had a 49% greater overall firing rate. This global difference in neuronal responsiveness, rather than an absence of orientation tuning, may account for the rich mitochondrial enzyme activity that defines patches.", "author" : [ { "dropping-particle" : "", "family" : "Economides", "given" : "John R", "non-dropping-particle" : "", "parse-names" : false, "suffix" : "" }, { "dropping-particle" : "", "family" : "Sincich", "given" : "Lawrence C", "non-dropping-particle" : "", "parse-names" : false, "suffix" : "" }, { "dropping-particle" : "", "family" : "Adams", "given" : "Daniel L", "non-dropping-particle" : "", "parse-names" : false, "suffix" : "" }, { "dropping-particle" : "", "family" : "Horton", "given" : "Jonathan C", "non-dropping-particle" : "", "parse-names" : false, "suffix" : "" } ], "container-title" : "Nature neuroscience", "id" : "ITEM-1", "issue" : "12", "issued" : { "date-parts" : [ [ "2011", "12" ] ] }, "page" : "1574-80", "title" : "Orientation tuning of cytochrome oxidase patches in macaque primary visual cortex.", "type" : "article-journal", "volume" : "14" }, "uris" : [ "http://www.mendeley.com/documents/?uuid=103736a7-fd3b-427f-8249-e5f660ea0f0c" ] } ], "mendeley" : { "previouslyFormattedCitation" : "(Economides, Sincich, Adams, &amp; Horton, 2011)" }, "properties" : { "noteIndex" : 0 }, "schema" : "https://github.com/citation-style-language/schema/raw/master/csl-citation.json" }</w:instrText>
      </w:r>
      <w:r>
        <w:fldChar w:fldCharType="separate"/>
      </w:r>
      <w:r w:rsidRPr="004D744E">
        <w:rPr>
          <w:noProof/>
        </w:rPr>
        <w:t>(Economides, Sincich, Adams, &amp; Horton, 2011)</w:t>
      </w:r>
      <w:r>
        <w:fldChar w:fldCharType="end"/>
      </w:r>
      <w:r>
        <w:t>.</w:t>
      </w:r>
    </w:p>
    <w:p w14:paraId="5C3ED080" w14:textId="77777777" w:rsidR="008300F2" w:rsidRDefault="008300F2" w:rsidP="008300F2"/>
    <w:p w14:paraId="70D1AB4B" w14:textId="77777777" w:rsidR="008300F2" w:rsidRDefault="008300F2" w:rsidP="008300F2">
      <w:r>
        <w:t xml:space="preserve">The primary aims of the fMRI experiments presented in the upcoming chapters were to establish whether or not saliency is determined in the early stages of visual processing.  This is done by looking at whether differences in V1 activity can be observed as a function of different levels of </w:t>
      </w:r>
      <w:proofErr w:type="spellStart"/>
      <w:r>
        <w:t>iso</w:t>
      </w:r>
      <w:proofErr w:type="spellEnd"/>
      <w:r>
        <w:t xml:space="preserve">-feature suppression – if </w:t>
      </w:r>
      <w:proofErr w:type="spellStart"/>
      <w:r>
        <w:t>iso</w:t>
      </w:r>
      <w:proofErr w:type="spellEnd"/>
      <w:r>
        <w:t xml:space="preserve">-feature suppression occurs in V1, fMRI BOLD signals should be lower in conditions with high suppression (e.g. when all elements share a common feature such as colour, and the target is salient for its orientation), and there should be higher fMRI BOLD signals in conditions with less </w:t>
      </w:r>
      <w:proofErr w:type="spellStart"/>
      <w:r>
        <w:t>iso</w:t>
      </w:r>
      <w:proofErr w:type="spellEnd"/>
      <w:r>
        <w:t xml:space="preserve">-feature suppression (e.g. when there is colour interference in an orientation salient task).  </w:t>
      </w:r>
    </w:p>
    <w:p w14:paraId="36A5528F" w14:textId="77777777" w:rsidR="008300F2" w:rsidRDefault="008300F2" w:rsidP="008300F2"/>
    <w:p w14:paraId="7F5D0A97" w14:textId="77777777" w:rsidR="008300F2" w:rsidRDefault="008300F2" w:rsidP="008300F2">
      <w:r>
        <w:t xml:space="preserve">By first establishing the mechanisms involved in saliency detection in trichromats, we can make predications about the activity anticipated in dichromatic observers to different stimulus conditions.  These experiments will include probing the colour-opponent channels (luminance, red-green, yellow-blue), as well as exploring the orientation thresholds necessary for identification of a target – in the event that dichromatic individuals have a higher proportion of cells tuned to orientation.  </w:t>
      </w:r>
    </w:p>
    <w:p w14:paraId="2F6C5079" w14:textId="60801DCD" w:rsidR="008300F2" w:rsidRPr="00C7465B" w:rsidRDefault="008300F2" w:rsidP="008300F2">
      <w:pPr>
        <w:pStyle w:val="Heading3"/>
      </w:pPr>
      <w:bookmarkStart w:id="31" w:name="_Toc311120729"/>
      <w:r w:rsidRPr="00C7465B">
        <w:t>Neuronal tuning and population Receptive Fields (</w:t>
      </w:r>
      <w:proofErr w:type="spellStart"/>
      <w:r w:rsidRPr="00C7465B">
        <w:t>pRFs</w:t>
      </w:r>
      <w:proofErr w:type="spellEnd"/>
      <w:r w:rsidRPr="00C7465B">
        <w:t>)</w:t>
      </w:r>
      <w:bookmarkEnd w:id="31"/>
    </w:p>
    <w:p w14:paraId="6957F11F" w14:textId="608AA719" w:rsidR="008300F2" w:rsidRDefault="008300F2" w:rsidP="008300F2">
      <w:r>
        <w:t xml:space="preserve">The selectivity of cells – neuronal tuning – in the visual cortex has been much debated, and the techniques used for determining how neurons are tuned have also developed over recent </w:t>
      </w:r>
      <w:r w:rsidRPr="00C7465B">
        <w:t>years</w:t>
      </w:r>
      <w:r>
        <w:t xml:space="preserve">.  Early studies by Livingstone and Hubel </w:t>
      </w:r>
      <w:r>
        <w:fldChar w:fldCharType="begin" w:fldLock="1"/>
      </w:r>
      <w:r>
        <w:instrText>ADDIN CSL_CITATION { "citationItems" : [ { "id" : "ITEM-1", "itemData" : { "ISSN" : "0270-6474", "abstract" : "Staining for the mitochondrial enzyme cytochrome oxidase reveals an array of dense regions (blobs) in the primate primary visual cortex. They are most obvious in the upper layers, 2 and 3, but can also be seen in layers 4B, 5, and 6, in register with the blobs in layers 2 and 3. We compared cells inside and outside blobs in macaque and squirrel monkeys, looking at their physiological responses and anatomical connections. Cells within blobs did not show orientation selectivity, whereas cells between blobs were highly orientation selective. Receptive fields of blob cells had circular symmetry and were of three main types, Broad-Band Center-Surround, Red-Green Double-Opponent, and Yellow-Blue Double-Opponent. Double-Opponent cells responded poorly or not at all to white light in any form, or to diffuse light at any wavelength. In contrast to blob cells, none of the cells recorded in layer 4Cp were Double-Opponent: like the majority of cells in the parvocellular geniculate layers, they were either Broad-Band or Color-Opponent Center-Surround, e.g., red-on- center green-off-surround. To our surprise cells in layer 4Ca were orientation selective. In tangential penetrations throughout layers 2 and 3, optium orientation, when plotted against electrode position, formed long, regular, usually linear sequences, which were interrupted but not perturbed by the blobs. Staining area 18 for cytochrome oxidase reveals a series of alternating wide and narrow dense stripes, separated by paler interstripes. After small injections of horseradish peroxidase into area 18, we saw a precise set of connections from the blobs in area 17 to thin stripes in area 18, and from the interblob regions in area 17 to interstripes in area 18. Specific reciprocal connections also ran from thin stripes to blobs and from interstripes to interblobs. We have not yet determined the area 17 connections to thick stripes in area 18. In addition, within area 18 there are stripe-to-stripe and interstripe-to-interstripe intrinsic connections. These results suggest that a system involved in the processing of color information, especially color-spatial interactions, runs parallel to and separate from the orientation-specific system. Color, encoded in three coordinates by the major blob cell types, red-green, yellow-blue, and black-white, can be transformed into the three coordinates, red, green, and blue, of the Retinex algorithm of Land.", "author" : [ { "dropping-particle" : "", "family" : "Livingstone", "given" : "M S", "non-dropping-particle" : "", "parse-names" : false, "suffix" : "" }, { "dropping-particle" : "", "family" : "Hubel", "given" : "D H", "non-dropping-particle" : "", "parse-names" : false, "suffix" : "" } ], "container-title" : "JOURNAL OF NEUROSCIENCE", "id" : "ITEM-1", "issue" : "1", "issued" : { "date-parts" : [ [ "1984" ] ] }, "page" : "309-356", "publisher" : "SOC NEUROSCIENCE, 11 DUPONT CIRCLE, NW, STE 500, WASHINGTON, DC 20036", "title" : "ANATOMY AND PHYSIOLOGY OF A COLOR SYSTEM IN THE PRIMATE VISUAL-CORTEX", "type" : "article-journal", "volume" : "4" }, "suppress-author" : 1, "uris" : [ "http://www.mendeley.com/documents/?uuid=49eb3111-4c7e-4c28-b094-6662aabcf28f" ] } ], "mendeley" : { "previouslyFormattedCitation" : "(1984)" }, "properties" : { "noteIndex" : 0 }, "schema" : "https://github.com/citation-style-language/schema/raw/master/csl-citation.json" }</w:instrText>
      </w:r>
      <w:r>
        <w:fldChar w:fldCharType="separate"/>
      </w:r>
      <w:r w:rsidRPr="001C03BC">
        <w:rPr>
          <w:noProof/>
        </w:rPr>
        <w:t>(1984)</w:t>
      </w:r>
      <w:r>
        <w:fldChar w:fldCharType="end"/>
      </w:r>
      <w:r>
        <w:t xml:space="preserve"> used single cell recordings to measure the firing rate of cells to particular orientations of stimuli.  This work identified a functionally organised representation of orientation sensitivity in the </w:t>
      </w:r>
      <w:proofErr w:type="spellStart"/>
      <w:r>
        <w:t>interblob</w:t>
      </w:r>
      <w:proofErr w:type="spellEnd"/>
      <w:r>
        <w:t xml:space="preserve"> areas of V1, and colour-selective cells in the cytochrome oxidase (CO) stained blob areas of V1 (see </w:t>
      </w:r>
      <w:r>
        <w:fldChar w:fldCharType="begin"/>
      </w:r>
      <w:r>
        <w:instrText xml:space="preserve"> REF _Ref265785748 \h </w:instrText>
      </w:r>
      <w:r>
        <w:fldChar w:fldCharType="separate"/>
      </w:r>
      <w:r w:rsidR="00567AA8">
        <w:t xml:space="preserve">Figure </w:t>
      </w:r>
      <w:r w:rsidR="00567AA8">
        <w:rPr>
          <w:noProof/>
        </w:rPr>
        <w:t>17</w:t>
      </w:r>
      <w:r>
        <w:fldChar w:fldCharType="end"/>
      </w:r>
      <w:r>
        <w:t>).</w:t>
      </w:r>
      <w:r>
        <w:rPr>
          <w:noProof/>
          <w:lang w:val="en-US"/>
        </w:rPr>
        <mc:AlternateContent>
          <mc:Choice Requires="wpg">
            <w:drawing>
              <wp:anchor distT="0" distB="0" distL="114300" distR="114300" simplePos="0" relativeHeight="251671552" behindDoc="0" locked="0" layoutInCell="1" allowOverlap="1" wp14:anchorId="170B3A0A" wp14:editId="71E7B153">
                <wp:simplePos x="0" y="0"/>
                <wp:positionH relativeFrom="margin">
                  <wp:align>center</wp:align>
                </wp:positionH>
                <wp:positionV relativeFrom="margin">
                  <wp:align>bottom</wp:align>
                </wp:positionV>
                <wp:extent cx="5372100" cy="3454400"/>
                <wp:effectExtent l="0" t="0" r="0" b="0"/>
                <wp:wrapSquare wrapText="bothSides"/>
                <wp:docPr id="546" name="Group 5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72100" cy="3454400"/>
                          <a:chOff x="114300" y="0"/>
                          <a:chExt cx="5372100" cy="3454400"/>
                        </a:xfrm>
                      </wpg:grpSpPr>
                      <pic:pic xmlns:pic="http://schemas.openxmlformats.org/drawingml/2006/picture">
                        <pic:nvPicPr>
                          <pic:cNvPr id="547" name="Picture 3"/>
                          <pic:cNvPicPr>
                            <a:picLocks noChangeAspect="1"/>
                          </pic:cNvPicPr>
                        </pic:nvPicPr>
                        <pic:blipFill>
                          <a:blip r:embed="rId39">
                            <a:extLst>
                              <a:ext uri="{28A0092B-C50C-407E-A947-70E740481C1C}">
                                <a14:useLocalDpi xmlns:a14="http://schemas.microsoft.com/office/drawing/2010/main" val="0"/>
                              </a:ext>
                            </a:extLst>
                          </a:blip>
                          <a:srcRect t="53935" r="56680"/>
                          <a:stretch>
                            <a:fillRect/>
                          </a:stretch>
                        </pic:blipFill>
                        <pic:spPr bwMode="auto">
                          <a:xfrm>
                            <a:off x="1335405" y="0"/>
                            <a:ext cx="3057525" cy="2484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Text Box 587"/>
                        <wps:cNvSpPr txBox="1">
                          <a:spLocks noChangeArrowheads="1"/>
                        </wps:cNvSpPr>
                        <wps:spPr bwMode="auto">
                          <a:xfrm>
                            <a:off x="114300" y="2743200"/>
                            <a:ext cx="5372100" cy="711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961EA0" w14:textId="77777777" w:rsidR="008968B3" w:rsidRPr="007C3706" w:rsidRDefault="008968B3" w:rsidP="008300F2">
                              <w:pPr>
                                <w:pStyle w:val="Caption"/>
                                <w:spacing w:line="360" w:lineRule="auto"/>
                              </w:pPr>
                              <w:bookmarkStart w:id="32" w:name="_Ref265785748"/>
                              <w:r>
                                <w:t xml:space="preserve">Figure </w:t>
                              </w:r>
                              <w:r>
                                <w:fldChar w:fldCharType="begin"/>
                              </w:r>
                              <w:r>
                                <w:instrText xml:space="preserve"> SEQ Figure \* ARABIC </w:instrText>
                              </w:r>
                              <w:r>
                                <w:fldChar w:fldCharType="separate"/>
                              </w:r>
                              <w:r>
                                <w:rPr>
                                  <w:noProof/>
                                </w:rPr>
                                <w:t>17</w:t>
                              </w:r>
                              <w:r>
                                <w:fldChar w:fldCharType="end"/>
                              </w:r>
                              <w:bookmarkEnd w:id="32"/>
                              <w:r>
                                <w:t xml:space="preserve"> </w:t>
                              </w:r>
                              <w:r w:rsidRPr="00474E5D">
                                <w:rPr>
                                  <w:b w:val="0"/>
                                </w:rPr>
                                <w:t>Hubel and Wiesel's 'ice cube' model of primate V1, showing the CO blobs (circular patches) in the centre of the ocular dominance columns</w:t>
                              </w:r>
                              <w:r>
                                <w:rPr>
                                  <w:b w:val="0"/>
                                </w:rPr>
                                <w:t xml:space="preserve"> and the orientation selectivity of the </w:t>
                              </w:r>
                              <w:proofErr w:type="spellStart"/>
                              <w:r>
                                <w:rPr>
                                  <w:b w:val="0"/>
                                </w:rPr>
                                <w:t>hypercolumns</w:t>
                              </w:r>
                              <w:proofErr w:type="spellEnd"/>
                              <w:r>
                                <w:rPr>
                                  <w:b w:val="0"/>
                                </w:rPr>
                                <w:t xml:space="preserve"> in the </w:t>
                              </w:r>
                              <w:proofErr w:type="spellStart"/>
                              <w:r>
                                <w:rPr>
                                  <w:b w:val="0"/>
                                </w:rPr>
                                <w:t>interblob</w:t>
                              </w:r>
                              <w:proofErr w:type="spellEnd"/>
                              <w:r>
                                <w:rPr>
                                  <w:b w:val="0"/>
                                </w:rPr>
                                <w:t xml:space="preserve"> areas</w:t>
                              </w:r>
                              <w:r w:rsidRPr="00474E5D">
                                <w:rPr>
                                  <w:b w:val="0"/>
                                </w:rPr>
                                <w:t xml:space="preserve"> </w:t>
                              </w:r>
                              <w:r w:rsidRPr="00474E5D">
                                <w:rPr>
                                  <w:b w:val="0"/>
                                </w:rPr>
                                <w:fldChar w:fldCharType="begin" w:fldLock="1"/>
                              </w:r>
                              <w:r>
                                <w:rPr>
                                  <w:b w:val="0"/>
                                </w:rPr>
                                <w:instrText>ADDIN CSL_CITATION { "citationItems" : [ { "id" : "ITEM-1", "itemData" : { "DOI" : "10.1113/jphysiol.2009.171082", "ISSN" : "1469-7793", "PMID" : "19525564", "abstract" : "Among the crowning achievements of Hubel and Wiesel's highly influential studies on primary visual cortex is the description of the cortical hypercolumn, a set of cortical columns with functional properties spanning a particular parameter space. This fundamental concept laid the groundwork for the notion of a modular sensory cortex, canonical cortical circuits and an understanding of visual field coverage beyond simple retinotopy. Surprisingly, the search for and description of analogous hypercolumnar organizations in other cortical areas to date has been limited. In the present work, we have applied the hypercolumn concept to the functional organization of the second visual area, V2. We found it important to separate out the original definition of the hypercolumn from other associated observations and concepts, not all of which are applicable to V2. We present results indicating that, as in V1, the V2 hypercolumns for orientation and binocular interaction (disparity) run roughly orthogonal to each other. We quantified the 'nearest neighbour' periodicities for the hypercolumns for ocular dominance, orientation, colour and disparity, and found a marked similarity in the periodicities of all of these hypercolumns, both across hypercolumn type and across visual areas V1 and V2. The results support an underlying common mechanism that constrains the anatomical extent of hypercolumn systems, and highlight the original definition of the cortical hypercolumn.", "author" : [ { "dropping-particle" : "", "family" : "Ts'o", "given" : "Daniel Y", "non-dropping-particle" : "", "parse-names" : false, "suffix" : "" }, { "dropping-particle" : "", "family" : "Zarella", "given" : "Mark", "non-dropping-particle" : "", "parse-names" : false, "suffix" : "" }, { "dropping-particle" : "", "family" : "Burkitt", "given" : "Guy", "non-dropping-particle" : "", "parse-names" : false, "suffix" : "" } ], "container-title" : "The Journal of physiology", "id" : "ITEM-1", "issue" : "Pt 12", "issued" : { "date-parts" : [ [ "2009", "6", "15" ] ] }, "page" : "2791-805", "title" : "Whither the hypercolumn?", "type" : "article-journal", "volume" : "587" }, "prefix" : "taken from ", "uris" : [ "http://www.mendeley.com/documents/?uuid=38ca3405-a8ac-4723-9246-09bc7c369633" ] } ], "mendeley" : { "previouslyFormattedCitation" : "(taken from Ts\u2019o, Zarella, &amp; Burkitt, 2009)" }, "properties" : { "noteIndex" : 0 }, "schema" : "https://github.com/citation-style-language/schema/raw/master/csl-citation.json" }</w:instrText>
                              </w:r>
                              <w:r w:rsidRPr="00474E5D">
                                <w:rPr>
                                  <w:b w:val="0"/>
                                </w:rPr>
                                <w:fldChar w:fldCharType="separate"/>
                              </w:r>
                              <w:r w:rsidRPr="00474E5D">
                                <w:rPr>
                                  <w:b w:val="0"/>
                                  <w:noProof/>
                                </w:rPr>
                                <w:t>(taken from Ts’o, Zarella, &amp; Burkitt, 2009)</w:t>
                              </w:r>
                              <w:r w:rsidRPr="00474E5D">
                                <w:rPr>
                                  <w:b w:val="0"/>
                                </w:rPr>
                                <w:fldChar w:fldCharType="end"/>
                              </w:r>
                            </w:p>
                          </w:txbxContent>
                        </wps:txbx>
                        <wps:bodyPr rot="0" vert="horz" wrap="square" lIns="0" tIns="0" rIns="0" bIns="0" anchor="t" anchorCtr="0" upright="1">
                          <a:spAutoFit/>
                        </wps:bodyPr>
                      </wps:wsp>
                    </wpg:wgp>
                  </a:graphicData>
                </a:graphic>
                <wp14:sizeRelH relativeFrom="page">
                  <wp14:pctWidth>0</wp14:pctWidth>
                </wp14:sizeRelH>
                <wp14:sizeRelV relativeFrom="margin">
                  <wp14:pctHeight>0</wp14:pctHeight>
                </wp14:sizeRelV>
              </wp:anchor>
            </w:drawing>
          </mc:Choice>
          <mc:Fallback>
            <w:pict>
              <v:group id="Group 588" o:spid="_x0000_s1566" style="position:absolute;margin-left:0;margin-top:0;width:423pt;height:272pt;z-index:251671552;mso-position-horizontal:center;mso-position-horizontal-relative:margin;mso-position-vertical:bottom;mso-position-vertical-relative:margin;mso-height-relative:margin" coordorigin="114300" coordsize="5372100,34544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">
                <v:shape id="Picture 3" o:spid="_x0000_s1567" type="#_x0000_t75" style="position:absolute;left:1335405;width:3057525;height:24847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pN&#10;9cjGAAAA3AAAAA8AAABkcnMvZG93bnJldi54bWxEj0FrAjEUhO+F/ofwCl6KZrVqy2oULRXFS6ku&#10;nh+b52bbzcuySXX11xuh0OMwM98w03lrK3GixpeOFfR7CQji3OmSCwXZftV9A+EDssbKMSm4kIf5&#10;7PFhiql2Z/6i0y4UIkLYp6jAhFCnUvrckEXfczVx9I6usRiibAqpGzxHuK3kIEnG0mLJccFgTe+G&#10;8p/dr1XwsT+YcFhmy/W1eP68lpn/3r54pTpP7WICIlAb/sN/7Y1WMBq+wv1MPAJydg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Ck31yMYAAADcAAAADwAAAAAAAAAAAAAAAACc&#10;AgAAZHJzL2Rvd25yZXYueG1sUEsFBgAAAAAEAAQA9wAAAI8DAAAAAA==&#10;">
                  <v:imagedata r:id="rId40" o:title="" croptop="35347f" cropright="37146f"/>
                  <v:path arrowok="t"/>
                </v:shape>
                <v:shape id="Text Box 587" o:spid="_x0000_s1568" type="#_x0000_t202" style="position:absolute;left:114300;top:2743200;width:5372100;height:711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JTCpxAAA&#10;ANwAAAAPAAAAZHJzL2Rvd25yZXYueG1sRE/Pa8IwFL4P9j+EN9hlaLqtE6lGEdlg7iJ2Xrw9mmdT&#10;bV5Kkmr335vDwOPH93u+HGwrLuRD41jB6zgDQVw53XCtYP/7NZqCCBFZY+uYFPxRgOXi8WGOhXZX&#10;3tGljLVIIRwKVGBi7AopQ2XIYhi7jjhxR+ctxgR9LbXHawq3rXzLsom02HBqMNjR2lB1LnurYJsf&#10;tualP37+rPJ3v9n368mpLpV6fhpWMxCRhngX/7u/tYKPPK1NZ9IRkI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CUwqcQAAADcAAAADwAAAAAAAAAAAAAAAACXAgAAZHJzL2Rv&#10;d25yZXYueG1sUEsFBgAAAAAEAAQA9QAAAIgDAAAAAA==&#10;" stroked="f">
                  <v:textbox style="mso-fit-shape-to-text:t" inset="0,0,0,0">
                    <w:txbxContent>
                      <w:p w14:paraId="73961EA0" w14:textId="77777777" w:rsidR="00476BB0" w:rsidRPr="007C3706" w:rsidRDefault="00476BB0" w:rsidP="008300F2">
                        <w:pPr>
                          <w:pStyle w:val="Caption"/>
                          <w:spacing w:line="360" w:lineRule="auto"/>
                        </w:pPr>
                        <w:bookmarkStart w:id="40" w:name="_Ref265785748"/>
                        <w:r>
                          <w:t xml:space="preserve">Figure </w:t>
                        </w:r>
                        <w:r>
                          <w:fldChar w:fldCharType="begin"/>
                        </w:r>
                        <w:r>
                          <w:instrText xml:space="preserve"> SEQ Figure \* ARABIC </w:instrText>
                        </w:r>
                        <w:r>
                          <w:fldChar w:fldCharType="separate"/>
                        </w:r>
                        <w:r>
                          <w:rPr>
                            <w:noProof/>
                          </w:rPr>
                          <w:t>17</w:t>
                        </w:r>
                        <w:r>
                          <w:fldChar w:fldCharType="end"/>
                        </w:r>
                        <w:bookmarkEnd w:id="40"/>
                        <w:r>
                          <w:t xml:space="preserve"> </w:t>
                        </w:r>
                        <w:r w:rsidRPr="00474E5D">
                          <w:rPr>
                            <w:b w:val="0"/>
                          </w:rPr>
                          <w:t>Hubel and Wiesel's 'ice cube' model of primate V1, showing the CO blobs (circular patches) in the centre of the ocular dominance columns</w:t>
                        </w:r>
                        <w:r>
                          <w:rPr>
                            <w:b w:val="0"/>
                          </w:rPr>
                          <w:t xml:space="preserve"> and the orientation selectivity of the hypercolumns in the interblob areas</w:t>
                        </w:r>
                        <w:r w:rsidRPr="00474E5D">
                          <w:rPr>
                            <w:b w:val="0"/>
                          </w:rPr>
                          <w:t xml:space="preserve"> </w:t>
                        </w:r>
                        <w:r w:rsidRPr="00474E5D">
                          <w:rPr>
                            <w:b w:val="0"/>
                          </w:rPr>
                          <w:fldChar w:fldCharType="begin" w:fldLock="1"/>
                        </w:r>
                        <w:r>
                          <w:rPr>
                            <w:b w:val="0"/>
                          </w:rPr>
                          <w:instrText>ADDIN CSL_CITATION { "citationItems" : [ { "id" : "ITEM-1", "itemData" : { "DOI" : "10.1113/jphysiol.2009.171082", "ISSN" : "1469-7793", "PMID" : "19525564", "abstract" : "Among the crowning achievements of Hubel and Wiesel's highly influential studies on primary visual cortex is the description of the cortical hypercolumn, a set of cortical columns with functional properties spanning a particular parameter space. This fundamental concept laid the groundwork for the notion of a modular sensory cortex, canonical cortical circuits and an understanding of visual field coverage beyond simple retinotopy. Surprisingly, the search for and description of analogous hypercolumnar organizations in other cortical areas to date has been limited. In the present work, we have applied the hypercolumn concept to the functional organization of the second visual area, V2. We found it important to separate out the original definition of the hypercolumn from other associated observations and concepts, not all of which are applicable to V2. We present results indicating that, as in V1, the V2 hypercolumns for orientation and binocular interaction (disparity) run roughly orthogonal to each other. We quantified the 'nearest neighbour' periodicities for the hypercolumns for ocular dominance, orientation, colour and disparity, and found a marked similarity in the periodicities of all of these hypercolumns, both across hypercolumn type and across visual areas V1 and V2. The results support an underlying common mechanism that constrains the anatomical extent of hypercolumn systems, and highlight the original definition of the cortical hypercolumn.", "author" : [ { "dropping-particle" : "", "family" : "Ts'o", "given" : "Daniel Y", "non-dropping-particle" : "", "parse-names" : false, "suffix" : "" }, { "dropping-particle" : "", "family" : "Zarella", "given" : "Mark", "non-dropping-particle" : "", "parse-names" : false, "suffix" : "" }, { "dropping-particle" : "", "family" : "Burkitt", "given" : "Guy", "non-dropping-particle" : "", "parse-names" : false, "suffix" : "" } ], "container-title" : "The Journal of physiology", "id" : "ITEM-1", "issue" : "Pt 12", "issued" : { "date-parts" : [ [ "2009", "6", "15" ] ] }, "page" : "2791-805", "title" : "Whither the hypercolumn?", "type" : "article-journal", "volume" : "587" }, "prefix" : "taken from ", "uris" : [ "http://www.mendeley.com/documents/?uuid=38ca3405-a8ac-4723-9246-09bc7c369633" ] } ], "mendeley" : { "previouslyFormattedCitation" : "(taken from Ts\u2019o, Zarella, &amp; Burkitt, 2009)" }, "properties" : { "noteIndex" : 0 }, "schema" : "https://github.com/citation-style-language/schema/raw/master/csl-citation.json" }</w:instrText>
                        </w:r>
                        <w:r w:rsidRPr="00474E5D">
                          <w:rPr>
                            <w:b w:val="0"/>
                          </w:rPr>
                          <w:fldChar w:fldCharType="separate"/>
                        </w:r>
                        <w:r w:rsidRPr="00474E5D">
                          <w:rPr>
                            <w:b w:val="0"/>
                            <w:noProof/>
                          </w:rPr>
                          <w:t>(taken from Ts’o, Zarella, &amp; Burkitt, 2009)</w:t>
                        </w:r>
                        <w:r w:rsidRPr="00474E5D">
                          <w:rPr>
                            <w:b w:val="0"/>
                          </w:rPr>
                          <w:fldChar w:fldCharType="end"/>
                        </w:r>
                      </w:p>
                    </w:txbxContent>
                  </v:textbox>
                </v:shape>
                <w10:wrap type="square" anchorx="margin" anchory="margin"/>
              </v:group>
            </w:pict>
          </mc:Fallback>
        </mc:AlternateContent>
      </w:r>
      <w:r>
        <w:t xml:space="preserve">  However, further research has determined that neurons are not singularly tuned to one feature, e.g. orientation, and in fact cells are tuned (in varying degrees) to a number of different features, e.g. colour, orientation, motion direction, etc.   For instance, McDonald, </w:t>
      </w:r>
      <w:proofErr w:type="spellStart"/>
      <w:r>
        <w:t>Mannion</w:t>
      </w:r>
      <w:proofErr w:type="spellEnd"/>
      <w:r>
        <w:t xml:space="preserve">, Goddard and Clifford </w:t>
      </w:r>
      <w:r>
        <w:fldChar w:fldCharType="begin" w:fldLock="1"/>
      </w:r>
      <w:r>
        <w:instrText>ADDIN CSL_CITATION { "citationItems" : [ { "id" : "ITEM-1", "itemData" : { "DOI" : "10.1167/10.12.34", "ISSN" : "1534-7362", "PMID" : "21047766", "abstract" : "We used functional magnetic resonance imaging (fMRI) at 3T in human participants to trace the chromatic selectivity of orientation processing through functionally defined regions of visual cortex. Our aim was to identify mechanisms that respond to chromatically defined orientation and to establish whether they are tuned specifically to color or operate in an essentially cue-invariant manner. Using an annular test region surrounded inside and out by an inducing stimulus, we found evidence of sensitivity to orientation defined by red-green (L-M) or blue-yellow (S-cone isolating) chromatic modulations across retinotopic visual cortex and of joint selectivity for color and orientation. The likely mechanisms underlying this selectivity are discussed in terms of orientation-specific lateral interactions and spatial summation within the receptive field.", "author" : [ { "dropping-particle" : "", "family" : "McDonald", "given" : "James S", "non-dropping-particle" : "", "parse-names" : false, "suffix" : "" }, { "dropping-particle" : "", "family" : "Mannion", "given" : "Damien J", "non-dropping-particle" : "", "parse-names" : false, "suffix" : "" }, { "dropping-particle" : "", "family" : "Goddard", "given" : "Erin", "non-dropping-particle" : "", "parse-names" : false, "suffix" : "" }, { "dropping-particle" : "", "family" : "Clifford", "given" : "Colin W G", "non-dropping-particle" : "", "parse-names" : false, "suffix" : "" } ], "container-title" : "Journal of vision", "id" : "ITEM-1", "issue" : "12", "issued" : { "date-parts" : [ [ "2010", "1" ] ] }, "page" : "34", "publisher" : "ASSOC RESEARCH VISION OPHTHALMOLOGY INC, 12300 TWINBROOK PARKWAY, ROCKVILLE, MD 20852-1606 USA", "title" : "Orientation-selective chromatic mechanisms in human visual cortex.", "type" : "article-journal", "volume" : "10" }, "suppress-author" : 1, "uris" : [ "http://www.mendeley.com/documents/?uuid=21e92efd-faa3-4f69-adf5-4f43da2d9b37" ] } ], "mendeley" : { "previouslyFormattedCitation" : "(2010)" }, "properties" : { "noteIndex" : 0 }, "schema" : "https://github.com/citation-style-language/schema/raw/master/csl-citation.json" }</w:instrText>
      </w:r>
      <w:r>
        <w:fldChar w:fldCharType="separate"/>
      </w:r>
      <w:r w:rsidRPr="0009502D">
        <w:rPr>
          <w:noProof/>
        </w:rPr>
        <w:t>(2010)</w:t>
      </w:r>
      <w:r>
        <w:fldChar w:fldCharType="end"/>
      </w:r>
      <w:r>
        <w:t xml:space="preserve"> used human participants in an fMRI experiment to determine whether orientation sensitive cells were also chromatically defined.  They found evidence of cells that were sensitive to orientations defined specifically by the L-M (red-green) and S-cone isolating (blue-yellow) channels.  Similarly, and prior to McDonald et al, Johnson, </w:t>
      </w:r>
      <w:proofErr w:type="spellStart"/>
      <w:r>
        <w:t>Hawken</w:t>
      </w:r>
      <w:proofErr w:type="spellEnd"/>
      <w:r>
        <w:t xml:space="preserve"> and Shapley </w:t>
      </w:r>
      <w:r>
        <w:fldChar w:fldCharType="begin" w:fldLock="1"/>
      </w:r>
      <w:r>
        <w:instrText>ADDIN CSL_CITATION { "citationItems" : [ { "id" : "ITEM-1", "itemData" : { "DOI" : "28/32/8096 [pii]\n10.1523/JNEUROSCI.1404-08.2008", "ISBN" : "1529-2401 (Electronic)\n0270-6474 (Linking)", "PMID" : "18685034", "abstract" : "Form has a strong influence on color perception. We investigated the neural basis of the form-color link in macaque primary visual cortex (V1) by studying orientation selectivity of single V1 cells for pure color patterns. Neurons that responded to color were classified, based on cone inputs and spatial selectivity, into chromatically single-opponent and double-opponent groups. Single-opponent cells responded well to color but weakly to luminance contrast; they were not orientation selective for color patterns. Most double-opponent cells were orientation selective to pure color stimuli as well as to achromatic patterns. We also found non-opponent cells that responded weakly or not at all to pure color; most were orientation selective for luminance patterns. Double-opponent and non-opponent cells' orientation selectivities were not contrast invariant; selectivity usually increased with contrast. Double-opponent cells were approximately equally orientation selective for luminance and equiluminant color stimuli when stimuli were matched in average cone contrast. V1 double-opponent cells could be the neural basis of the influence of form on color perception. The combined activities of single- and double-opponent cells in V1 are needed for the full repertoire of color perception.", "author" : [ { "dropping-particle" : "", "family" : "Johnson", "given" : "E N", "non-dropping-particle" : "", "parse-names" : false, "suffix" : "" }, { "dropping-particle" : "", "family" : "Hawken", "given" : "M J", "non-dropping-particle" : "", "parse-names" : false, "suffix" : "" }, { "dropping-particle" : "", "family" : "Shapley", "given" : "R", "non-dropping-particle" : "", "parse-names" : false, "suffix" : "" } ], "container-title" : "J Neurosci", "edition" : "2008/08/08", "id" : "ITEM-1", "issue" : "32", "issued" : { "date-parts" : [ [ "2008" ] ] }, "note" : "Johnson, Elizabeth N\nHawken, Michael J\nShapley, Robert\nEY-01472/EY/NEI NIH HHS/United States\nEY-8300/EY/NEI NIH HHS/United States\nEY-P031-13079/EY/NEI NIH HHS/United States\nF31 MH012430-01/MH/NIMH NIH HHS/United States\nMH-12430-01/MH/NIMH NIH HHS/United States\nP30 EY013079-09/EY/NEI NIH HHS/United States\nR01 EY001472-32/EY/NEI NIH HHS/United States\nR01 EY008300-17/EY/NEI NIH HHS/United States\nResearch Support, N.I.H., Extramural\nUnited States\nThe Journal of neuroscience : the official journal of the Society for Neuroscience\nJ Neurosci. 2008 Aug 6;28(32):8096-106.", "page" : "8096-8106", "title" : "The orientation selectivity of color-responsive neurons in macaque V1", "type" : "article-journal", "volume" : "28" }, "suppress-author" : 1, "uris" : [ "http://www.mendeley.com/documents/?uuid=98ac35b4-f1ec-4fb7-9ef4-310f78146c8d" ] } ], "mendeley" : { "previouslyFormattedCitation" : "(2008)" }, "properties" : { "noteIndex" : 0 }, "schema" : "https://github.com/citation-style-language/schema/raw/master/csl-citation.json" }</w:instrText>
      </w:r>
      <w:r>
        <w:fldChar w:fldCharType="separate"/>
      </w:r>
      <w:r w:rsidRPr="00AD4B82">
        <w:rPr>
          <w:noProof/>
        </w:rPr>
        <w:t>(2008)</w:t>
      </w:r>
      <w:r>
        <w:fldChar w:fldCharType="end"/>
      </w:r>
      <w:r>
        <w:t xml:space="preserve"> found that extracellular recordings of cells in the V1 of macaques showed variable sensitivity to combinations of colour, luminance contrast, and orientation, dependent on whether the cells were single- or double-opponent cells.</w:t>
      </w:r>
    </w:p>
    <w:p w14:paraId="6DCA10D2" w14:textId="77777777" w:rsidR="008300F2" w:rsidRDefault="008300F2" w:rsidP="008300F2"/>
    <w:p w14:paraId="7BF42AF7" w14:textId="4CC370BF" w:rsidR="008300F2" w:rsidRDefault="008300F2" w:rsidP="008300F2">
      <w:r>
        <w:rPr>
          <w:noProof/>
          <w:lang w:val="en-US"/>
        </w:rPr>
        <mc:AlternateContent>
          <mc:Choice Requires="wpg">
            <w:drawing>
              <wp:anchor distT="0" distB="0" distL="114300" distR="114300" simplePos="0" relativeHeight="251672576" behindDoc="0" locked="0" layoutInCell="1" allowOverlap="1" wp14:anchorId="24BE3E11" wp14:editId="6D901D5D">
                <wp:simplePos x="0" y="0"/>
                <wp:positionH relativeFrom="column">
                  <wp:posOffset>0</wp:posOffset>
                </wp:positionH>
                <wp:positionV relativeFrom="paragraph">
                  <wp:posOffset>1631950</wp:posOffset>
                </wp:positionV>
                <wp:extent cx="5092700" cy="3105150"/>
                <wp:effectExtent l="0" t="0" r="0" b="6350"/>
                <wp:wrapTight wrapText="bothSides">
                  <wp:wrapPolygon edited="0">
                    <wp:start x="687" y="331"/>
                    <wp:lineTo x="687" y="21467"/>
                    <wp:lineTo x="21600" y="21467"/>
                    <wp:lineTo x="21600" y="331"/>
                    <wp:lineTo x="687" y="331"/>
                  </wp:wrapPolygon>
                </wp:wrapTight>
                <wp:docPr id="62" name="Group 5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2700" cy="3105150"/>
                          <a:chOff x="1800" y="8100"/>
                          <a:chExt cx="8020" cy="4890"/>
                        </a:xfrm>
                      </wpg:grpSpPr>
                      <pic:pic xmlns:pic="http://schemas.openxmlformats.org/drawingml/2006/picture">
                        <pic:nvPicPr>
                          <pic:cNvPr id="63" name="Picture 552" descr="Screen Shot 2014-07-01 at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2080" y="8170"/>
                            <a:ext cx="7740" cy="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Text Box 553"/>
                        <wps:cNvSpPr txBox="1">
                          <a:spLocks noChangeArrowheads="1"/>
                        </wps:cNvSpPr>
                        <wps:spPr bwMode="auto">
                          <a:xfrm>
                            <a:off x="1800" y="8100"/>
                            <a:ext cx="72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B5FC1A" w14:textId="77777777" w:rsidR="008968B3" w:rsidRPr="003B5BF7" w:rsidRDefault="008968B3" w:rsidP="008300F2">
                              <w:pPr>
                                <w:rPr>
                                  <w:rFonts w:ascii="Helvetica" w:hAnsi="Helvetica"/>
                                  <w:sz w:val="32"/>
                                  <w:szCs w:val="32"/>
                                </w:rPr>
                              </w:pPr>
                              <w:proofErr w:type="gramStart"/>
                              <w:r w:rsidRPr="003B5BF7">
                                <w:rPr>
                                  <w:rFonts w:ascii="Helvetica" w:hAnsi="Helvetica"/>
                                  <w:sz w:val="32"/>
                                  <w:szCs w:val="32"/>
                                </w:rPr>
                                <w:t>a</w:t>
                              </w:r>
                              <w:proofErr w:type="gramEnd"/>
                              <w:r w:rsidRPr="003B5BF7">
                                <w:rPr>
                                  <w:rFonts w:ascii="Helvetica" w:hAnsi="Helvetica"/>
                                  <w:sz w:val="32"/>
                                  <w:szCs w:val="32"/>
                                </w:rPr>
                                <w:t>.</w:t>
                              </w:r>
                            </w:p>
                          </w:txbxContent>
                        </wps:txbx>
                        <wps:bodyPr rot="0" vert="horz" wrap="square" lIns="91440" tIns="91440" rIns="91440" bIns="91440" anchor="t" anchorCtr="0" upright="1">
                          <a:noAutofit/>
                        </wps:bodyPr>
                      </wps:wsp>
                      <wps:wsp>
                        <wps:cNvPr id="545" name="Text Box 554"/>
                        <wps:cNvSpPr txBox="1">
                          <a:spLocks noChangeArrowheads="1"/>
                        </wps:cNvSpPr>
                        <wps:spPr bwMode="auto">
                          <a:xfrm>
                            <a:off x="5760" y="8100"/>
                            <a:ext cx="108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A01A31" w14:textId="77777777" w:rsidR="008968B3" w:rsidRPr="003B5BF7" w:rsidRDefault="008968B3" w:rsidP="008300F2">
                              <w:pPr>
                                <w:rPr>
                                  <w:rFonts w:ascii="Helvetica" w:hAnsi="Helvetica"/>
                                  <w:sz w:val="32"/>
                                  <w:szCs w:val="32"/>
                                </w:rPr>
                              </w:pPr>
                              <w:proofErr w:type="gramStart"/>
                              <w:r>
                                <w:rPr>
                                  <w:rFonts w:ascii="Helvetica" w:hAnsi="Helvetica"/>
                                  <w:sz w:val="32"/>
                                  <w:szCs w:val="32"/>
                                </w:rPr>
                                <w:t>b</w:t>
                              </w:r>
                              <w:proofErr w:type="gramEnd"/>
                              <w:r w:rsidRPr="003B5BF7">
                                <w:rPr>
                                  <w:rFonts w:ascii="Helvetica" w:hAnsi="Helvetica"/>
                                  <w:sz w:val="32"/>
                                  <w:szCs w:val="32"/>
                                </w:rPr>
                                <w:t>.</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51" o:spid="_x0000_s1569" style="position:absolute;margin-left:0;margin-top:128.5pt;width:401pt;height:244.5pt;z-index:251672576" coordorigin="1800,8100" coordsize="8020,48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">
                <v:shape id="Picture 552" o:spid="_x0000_s1570" type="#_x0000_t75" alt="Screen Shot 2014-07-01 at 15" style="position:absolute;left:2080;top:8170;width:7740;height:48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b&#10;GMbBAAAA2wAAAA8AAABkcnMvZG93bnJldi54bWxEj1FrwkAQhN8L/odjhb7VixFsiJ4iUkXoU9Uf&#10;sOTWJJjbi7ltkv57r1Do4zAz3zDr7ega1VMXas8G5rMEFHHhbc2lgevl8JaBCoJssfFMBn4owHYz&#10;eVljbv3AX9SfpVQRwiFHA5VIm2sdioochplviaN3851DibIrte1wiHDX6DRJltphzXGhwpb2FRX3&#10;87czwKO880LS42Pf9OEjG9ztM0uNeZ2OuxUooVH+w3/tkzWwXMDvl/gD9OYJ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PubGMbBAAAA2wAAAA8AAAAAAAAAAAAAAAAAnAIAAGRy&#10;cy9kb3ducmV2LnhtbFBLBQYAAAAABAAEAPcAAACKAwAAAAA=&#10;">
                  <v:imagedata r:id="rId42" o:title="Screen Shot 2014-07-01 at 15"/>
                </v:shape>
                <v:shape id="Text Box 553" o:spid="_x0000_s1571" type="#_x0000_t202" style="position:absolute;left:1800;top:8100;width:720;height: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F4HcwwAA&#10;ANwAAAAPAAAAZHJzL2Rvd25yZXYueG1sRI9BawIxFITvBf9DeEJvNatola1RRBG81gq9PjfPzWLy&#10;smzi7tZfbwqCx2FmvmGW695Z0VITKs8KxqMMBHHhdcWlgtPP/mMBIkRkjdYzKfijAOvV4G2JufYd&#10;f1N7jKVIEA45KjAx1rmUoTDkMIx8TZy8i28cxiSbUuoGuwR3Vk6y7FM6rDgtGKxpa6i4Hm9OQXG/&#10;7Rbb6tx29/nv/NwbO7uwVep92G++QETq4yv8bB+0gtl0Cv9n0h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F4HcwwAAANwAAAAPAAAAAAAAAAAAAAAAAJcCAABkcnMvZG93&#10;bnJldi54bWxQSwUGAAAAAAQABAD1AAAAhwMAAAAA&#10;" filled="f" stroked="f">
                  <v:textbox inset=",7.2pt,,7.2pt">
                    <w:txbxContent>
                      <w:p w14:paraId="6CB5FC1A" w14:textId="77777777" w:rsidR="00476BB0" w:rsidRPr="003B5BF7" w:rsidRDefault="00476BB0" w:rsidP="008300F2">
                        <w:pPr>
                          <w:rPr>
                            <w:rFonts w:ascii="Helvetica" w:hAnsi="Helvetica"/>
                            <w:sz w:val="32"/>
                            <w:szCs w:val="32"/>
                          </w:rPr>
                        </w:pPr>
                        <w:r w:rsidRPr="003B5BF7">
                          <w:rPr>
                            <w:rFonts w:ascii="Helvetica" w:hAnsi="Helvetica"/>
                            <w:sz w:val="32"/>
                            <w:szCs w:val="32"/>
                          </w:rPr>
                          <w:t>a.</w:t>
                        </w:r>
                      </w:p>
                    </w:txbxContent>
                  </v:textbox>
                </v:shape>
                <v:shape id="Text Box 554" o:spid="_x0000_s1572" type="#_x0000_t202" style="position:absolute;left:5760;top:8100;width:1080;height: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WyRHwwAA&#10;ANwAAAAPAAAAZHJzL2Rvd25yZXYueG1sRI9BawIxFITvBf9DeEJvNWvpVlmNIpaCV22h1+fmuVlM&#10;XpZN3N36640geBxm5htmuR6cFR21ofasYDrJQBCXXtdcKfj9+X6bgwgRWaP1TAr+KcB6NXpZYqF9&#10;z3vqDrESCcKhQAUmxqaQMpSGHIaJb4iTd/Ktw5hkW0ndYp/gzsr3LPuUDmtOCwYb2hoqz4eLU1Be&#10;L1/zbX3s+uvsb3YcjM1PbJV6HQ+bBYhIQ3yGH+2dVpB/5HA/k46AX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WyRHwwAAANwAAAAPAAAAAAAAAAAAAAAAAJcCAABkcnMvZG93&#10;bnJldi54bWxQSwUGAAAAAAQABAD1AAAAhwMAAAAA&#10;" filled="f" stroked="f">
                  <v:textbox inset=",7.2pt,,7.2pt">
                    <w:txbxContent>
                      <w:p w14:paraId="2CA01A31" w14:textId="77777777" w:rsidR="00476BB0" w:rsidRPr="003B5BF7" w:rsidRDefault="00476BB0" w:rsidP="008300F2">
                        <w:pPr>
                          <w:rPr>
                            <w:rFonts w:ascii="Helvetica" w:hAnsi="Helvetica"/>
                            <w:sz w:val="32"/>
                            <w:szCs w:val="32"/>
                          </w:rPr>
                        </w:pPr>
                        <w:r>
                          <w:rPr>
                            <w:rFonts w:ascii="Helvetica" w:hAnsi="Helvetica"/>
                            <w:sz w:val="32"/>
                            <w:szCs w:val="32"/>
                          </w:rPr>
                          <w:t>b</w:t>
                        </w:r>
                        <w:r w:rsidRPr="003B5BF7">
                          <w:rPr>
                            <w:rFonts w:ascii="Helvetica" w:hAnsi="Helvetica"/>
                            <w:sz w:val="32"/>
                            <w:szCs w:val="32"/>
                          </w:rPr>
                          <w:t>.</w:t>
                        </w:r>
                      </w:p>
                    </w:txbxContent>
                  </v:textbox>
                </v:shape>
                <w10:wrap type="tight"/>
              </v:group>
            </w:pict>
          </mc:Fallback>
        </mc:AlternateContent>
      </w:r>
      <w:r>
        <w:t xml:space="preserve">Visual field mapping of the visual cortex by fMRI, known as </w:t>
      </w:r>
      <w:proofErr w:type="spellStart"/>
      <w:r>
        <w:t>retinotopic</w:t>
      </w:r>
      <w:proofErr w:type="spellEnd"/>
      <w:r>
        <w:t xml:space="preserve"> mapping, is typically carried out using expanding ring and rotating wedge checkerboard stimuli </w:t>
      </w:r>
      <w:r>
        <w:fldChar w:fldCharType="begin" w:fldLock="1"/>
      </w:r>
      <w:r>
        <w:instrText>ADDIN CSL_CITATION { "citationItems" : [ { "id" : "ITEM-1", "itemData" : { "DOI" : "10.1093/cercor/7.2.181", "ISSN" : "14602199", "author" : [ { "dropping-particle" : "", "family" : "Engel", "given" : "S.", "non-dropping-particle" : "", "parse-names" : false, "suffix" : "" } ], "container-title" : "Cerebral Cortex", "id" : "ITEM-1", "issue" : "2", "issued" : { "date-parts" : [ [ "1997", "3", "1" ] ] }, "page" : "181-192", "title" : "Retinotopic organization in human visual cortex and the spatial precision of functional MRI", "type" : "article-journal", "volume" : "7" }, "uris" : [ "http://www.mendeley.com/documents/?uuid=8d7a7292-e974-4572-ab95-3ef765712f49" ] }, { "id" : "ITEM-2", "itemData" : { "DOI" : "10.1073/pnas.93.6.2382", "ISSN" : "0027-8424", "abstract" : "Functional magnetic resonance imaging (fMRI) was used to identify and map the representation of the visual field in seven areas of human cerebral cortex and to identify at least two additional visually responsive regions. The cortical locations of neurons responding to stimulation along the vertical or horizontal visual field meridia were charted on three-dimensional models of the cortex and on unfolded maps of the cortical surface. These maps were used to identify the borders among areas that would be topographically homologous to areas V1, V2, V3, VP, and parts of V3A and V4 of the macaque monkey. Visually responsive areas homologous to the middle temporal/medial superior temporal area complex and unidentified parietal visual areas were also observed. The topography of the visual areas identified thus far is consistent with the organization in macaque monkeys. However, these and other findings suggest that human and simian cortical organization may begin to differ in extrastriate cortex at, or beyond, V3A and V4.", "author" : [ { "dropping-particle" : "", "family" : "DeYoe", "given" : "E. A.", "non-dropping-particle" : "", "parse-names" : false, "suffix" : "" }, { "dropping-particle" : "", "family" : "Carman", "given" : "G. J.", "non-dropping-particle" : "", "parse-names" : false, "suffix" : "" }, { "dropping-particle" : "", "family" : "Bandettini", "given" : "P.", "non-dropping-particle" : "", "parse-names" : false, "suffix" : "" }, { "dropping-particle" : "", "family" : "Glickman", "given" : "S.", "non-dropping-particle" : "", "parse-names" : false, "suffix" : "" }, { "dropping-particle" : "", "family" : "Wieser", "given" : "J.", "non-dropping-particle" : "", "parse-names" : false, "suffix" : "" }, { "dropping-particle" : "", "family" : "Cox", "given" : "R.", "non-dropping-particle" : "", "parse-names" : false, "suffix" : "" }, { "dropping-particle" : "", "family" : "Miller", "given" : "D.", "non-dropping-particle" : "", "parse-names" : false, "suffix" : "" }, { "dropping-particle" : "", "family" : "Neitz", "given" : "J.", "non-dropping-particle" : "", "parse-names" : false, "suffix" : "" } ], "container-title" : "Proceedings of the National Academy of Sciences", "id" : "ITEM-2", "issue" : "6", "issued" : { "date-parts" : [ [ "1996", "3", "19" ] ] }, "page" : "2382-2386", "title" : "Mapping striate and extrastriate visual areas in human cerebral cortex.", "type" : "article-journal", "volume" : "93" }, "uris" : [ "http://www.mendeley.com/documents/?uuid=ec7dc6c1-4482-4e25-9fb6-c087c7aef093" ] } ], "mendeley" : { "previouslyFormattedCitation" : "(DeYoe et al., 1996; Engel, 1997)" }, "properties" : { "noteIndex" : 0 }, "schema" : "https://github.com/citation-style-language/schema/raw/master/csl-citation.json" }</w:instrText>
      </w:r>
      <w:r>
        <w:fldChar w:fldCharType="separate"/>
      </w:r>
      <w:r w:rsidRPr="00360674">
        <w:rPr>
          <w:noProof/>
        </w:rPr>
        <w:t>(DeYoe et al., 1996; Engel, 1997)</w:t>
      </w:r>
      <w:r>
        <w:fldChar w:fldCharType="end"/>
      </w:r>
      <w:r>
        <w:t xml:space="preserve">, and results in a representation of visual space (eccentricity and angular polarity) in the different functional areas of the visual cortex (this process is demonstrated in </w:t>
      </w:r>
      <w:r>
        <w:fldChar w:fldCharType="begin"/>
      </w:r>
      <w:r>
        <w:instrText xml:space="preserve"> REF _Ref263884799 \h </w:instrText>
      </w:r>
      <w:r>
        <w:fldChar w:fldCharType="separate"/>
      </w:r>
      <w:r w:rsidR="00567AA8">
        <w:t xml:space="preserve">Figure </w:t>
      </w:r>
      <w:r w:rsidR="00567AA8">
        <w:rPr>
          <w:noProof/>
        </w:rPr>
        <w:t>18</w:t>
      </w:r>
      <w:r>
        <w:fldChar w:fldCharType="end"/>
      </w:r>
      <w:r>
        <w:t xml:space="preserve">).  </w:t>
      </w:r>
    </w:p>
    <w:p w14:paraId="61214E79" w14:textId="77777777" w:rsidR="008300F2" w:rsidRDefault="008300F2" w:rsidP="008300F2"/>
    <w:p w14:paraId="55CC64D4" w14:textId="77777777" w:rsidR="008300F2" w:rsidRDefault="008300F2" w:rsidP="008300F2">
      <w:bookmarkStart w:id="33" w:name="_Ref263884799"/>
      <w:r>
        <w:t xml:space="preserve">Figure </w:t>
      </w:r>
      <w:r>
        <w:fldChar w:fldCharType="begin"/>
      </w:r>
      <w:r>
        <w:instrText xml:space="preserve"> SEQ Figure \* ARABIC </w:instrText>
      </w:r>
      <w:r>
        <w:fldChar w:fldCharType="separate"/>
      </w:r>
      <w:r w:rsidR="00567AA8">
        <w:rPr>
          <w:noProof/>
        </w:rPr>
        <w:t>18</w:t>
      </w:r>
      <w:r>
        <w:fldChar w:fldCharType="end"/>
      </w:r>
      <w:bookmarkEnd w:id="33"/>
      <w:r>
        <w:t xml:space="preserve"> </w:t>
      </w:r>
      <w:r>
        <w:rPr>
          <w:b/>
        </w:rPr>
        <w:t>Phase-encoded patterns of activity produced from (a) expanding ring and (b) rotating wedge stimuli. White lines show the boundaries between visual field maps such as ventral V1, V2 and V3. T</w:t>
      </w:r>
      <w:r w:rsidRPr="000A74EB">
        <w:rPr>
          <w:b/>
        </w:rPr>
        <w:t xml:space="preserve">aken from </w:t>
      </w:r>
      <w:proofErr w:type="spellStart"/>
      <w:r>
        <w:rPr>
          <w:b/>
        </w:rPr>
        <w:t>Wandell</w:t>
      </w:r>
      <w:proofErr w:type="spellEnd"/>
      <w:r>
        <w:rPr>
          <w:b/>
        </w:rPr>
        <w:t xml:space="preserve">, Brewer and Dougherty </w:t>
      </w:r>
      <w:r>
        <w:rPr>
          <w:b/>
        </w:rPr>
        <w:fldChar w:fldCharType="begin" w:fldLock="1"/>
      </w:r>
      <w:r>
        <w:rPr>
          <w:b/>
        </w:rPr>
        <w:instrText>ADDIN CSL_CITATION { "citationItems" : [ { "id" : "ITEM-1", "itemData" : { "DOI" : "10.1098/rstb.2005.1628", "ISSN" : "0962-8436", "PMID" : "15937008", "abstract" : "We describe the location and general properties of nine human visual field maps. The cortical location of each map, as well as many examples of the eccentricity and angular representations within these maps, are shown in a series of images that summarize a large set of functional MRI data. The organization and properties of these maps are compared and contrasted with descriptions by other investigators. We hypothesize that the human visual field maps are arranged in several clusters, each comprising a group of maps that share a common foveal representation and semicircular eccentricity map. The spatial organization of these clusters suggests that the perceptual processing within each cluster serves related functions.", "author" : [ { "dropping-particle" : "", "family" : "Wandell", "given" : "Brian A", "non-dropping-particle" : "", "parse-names" : false, "suffix" : "" }, { "dropping-particle" : "", "family" : "Brewer", "given" : "Alyssa A", "non-dropping-particle" : "", "parse-names" : false, "suffix" : "" }, { "dropping-particle" : "", "family" : "Dougherty", "given" : "Robert F", "non-dropping-particle" : "", "parse-names" : false, "suffix" : "" } ], "container-title" : "Philosophical transactions of the Royal Society of London. Series B, Biological sciences", "id" : "ITEM-1", "issue" : "1456", "issued" : { "date-parts" : [ [ "2005", "4", "29" ] ] }, "page" : "693-707", "publisher" : "ROYAL SOCIETY, 6-9 CARLTON HOUSE TERRACE, LONDON SW1Y 5AG, ENGLAND", "title" : "Visual field map clusters in human cortex.", "type" : "article-journal", "volume" : "360" }, "suppress-author" : 1, "uris" : [ "http://www.mendeley.com/documents/?uuid=9fcfe655-3050-416c-b8a0-3fe3652e0352" ] } ], "mendeley" : { "previouslyFormattedCitation" : "(2005)" }, "properties" : { "noteIndex" : 0 }, "schema" : "https://github.com/citation-style-language/schema/raw/master/csl-citation.json" }</w:instrText>
      </w:r>
      <w:r>
        <w:rPr>
          <w:b/>
        </w:rPr>
        <w:fldChar w:fldCharType="separate"/>
      </w:r>
      <w:r w:rsidRPr="00141773">
        <w:rPr>
          <w:b/>
          <w:noProof/>
        </w:rPr>
        <w:t>(2005)</w:t>
      </w:r>
      <w:r>
        <w:rPr>
          <w:b/>
        </w:rPr>
        <w:fldChar w:fldCharType="end"/>
      </w:r>
    </w:p>
    <w:p w14:paraId="1D44EFEF" w14:textId="7D1A18A8" w:rsidR="008300F2" w:rsidRDefault="008300F2" w:rsidP="008300F2">
      <w:r>
        <w:rPr>
          <w:noProof/>
          <w:lang w:val="en-US"/>
        </w:rPr>
        <mc:AlternateContent>
          <mc:Choice Requires="wpg">
            <w:drawing>
              <wp:anchor distT="0" distB="0" distL="114300" distR="114300" simplePos="0" relativeHeight="251669504" behindDoc="0" locked="0" layoutInCell="1" allowOverlap="1" wp14:anchorId="315FE100" wp14:editId="1D811BF4">
                <wp:simplePos x="0" y="0"/>
                <wp:positionH relativeFrom="margin">
                  <wp:align>center</wp:align>
                </wp:positionH>
                <wp:positionV relativeFrom="paragraph">
                  <wp:posOffset>3429000</wp:posOffset>
                </wp:positionV>
                <wp:extent cx="4165600" cy="2002790"/>
                <wp:effectExtent l="6350" t="0" r="6350" b="3810"/>
                <wp:wrapTopAndBottom/>
                <wp:docPr id="5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65600" cy="2002790"/>
                          <a:chOff x="0" y="0"/>
                          <a:chExt cx="4165600" cy="2002790"/>
                        </a:xfrm>
                      </wpg:grpSpPr>
                      <wpg:grpSp>
                        <wpg:cNvPr id="54" name="Group 11"/>
                        <wpg:cNvGrpSpPr>
                          <a:grpSpLocks/>
                        </wpg:cNvGrpSpPr>
                        <wpg:grpSpPr bwMode="auto">
                          <a:xfrm>
                            <a:off x="0" y="0"/>
                            <a:ext cx="4165600" cy="1452245"/>
                            <a:chOff x="0" y="0"/>
                            <a:chExt cx="4165600" cy="1452245"/>
                          </a:xfrm>
                        </wpg:grpSpPr>
                        <wpg:grpSp>
                          <wpg:cNvPr id="55" name="Group 6"/>
                          <wpg:cNvGrpSpPr>
                            <a:grpSpLocks/>
                          </wpg:cNvGrpSpPr>
                          <wpg:grpSpPr bwMode="auto">
                            <a:xfrm>
                              <a:off x="228600" y="228600"/>
                              <a:ext cx="3937000" cy="1223645"/>
                              <a:chOff x="0" y="0"/>
                              <a:chExt cx="3937000" cy="1223645"/>
                            </a:xfrm>
                          </wpg:grpSpPr>
                          <pic:pic xmlns:pic="http://schemas.openxmlformats.org/drawingml/2006/picture">
                            <pic:nvPicPr>
                              <pic:cNvPr id="56" name="Picture 3"/>
                              <pic:cNvPicPr>
                                <a:picLocks noChangeAspect="1"/>
                              </pic:cNvPicPr>
                            </pic:nvPicPr>
                            <pic:blipFill>
                              <a:blip r:embed="rId43">
                                <a:extLst>
                                  <a:ext uri="{28A0092B-C50C-407E-A947-70E740481C1C}">
                                    <a14:useLocalDpi xmlns:a14="http://schemas.microsoft.com/office/drawing/2010/main" val="0"/>
                                  </a:ext>
                                </a:extLst>
                              </a:blip>
                              <a:srcRect l="75174"/>
                              <a:stretch>
                                <a:fillRect/>
                              </a:stretch>
                            </pic:blipFill>
                            <pic:spPr bwMode="auto">
                              <a:xfrm>
                                <a:off x="2628900" y="0"/>
                                <a:ext cx="1308100" cy="1223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7" name="Picture 2"/>
                              <pic:cNvPicPr>
                                <a:picLocks noChangeAspect="1"/>
                              </pic:cNvPicPr>
                            </pic:nvPicPr>
                            <pic:blipFill>
                              <a:blip r:embed="rId43">
                                <a:extLst>
                                  <a:ext uri="{28A0092B-C50C-407E-A947-70E740481C1C}">
                                    <a14:useLocalDpi xmlns:a14="http://schemas.microsoft.com/office/drawing/2010/main" val="0"/>
                                  </a:ext>
                                </a:extLst>
                              </a:blip>
                              <a:srcRect r="50060"/>
                              <a:stretch>
                                <a:fillRect/>
                              </a:stretch>
                            </pic:blipFill>
                            <pic:spPr bwMode="auto">
                              <a:xfrm>
                                <a:off x="0" y="0"/>
                                <a:ext cx="2632075" cy="1223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58" name="Text Box 8"/>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BBBB59" w14:textId="77777777" w:rsidR="008968B3" w:rsidRPr="00F634AD" w:rsidRDefault="008968B3" w:rsidP="008300F2">
                                <w:pPr>
                                  <w:ind w:left="43"/>
                                  <w:rPr>
                                    <w:rFonts w:ascii="Helvetica" w:hAnsi="Helvetica"/>
                                    <w:sz w:val="32"/>
                                    <w:szCs w:val="32"/>
                                  </w:rPr>
                                </w:pPr>
                                <w:proofErr w:type="gramStart"/>
                                <w:r w:rsidRPr="00F634AD">
                                  <w:rPr>
                                    <w:rFonts w:ascii="Helvetica" w:hAnsi="Helvetica"/>
                                    <w:sz w:val="32"/>
                                    <w:szCs w:val="32"/>
                                  </w:rPr>
                                  <w:t>a</w:t>
                                </w:r>
                                <w:proofErr w:type="gramEnd"/>
                                <w:r w:rsidRPr="00F634AD">
                                  <w:rPr>
                                    <w:rFonts w:ascii="Helvetica" w:hAnsi="Helvetica"/>
                                    <w:sz w:val="32"/>
                                    <w:szCs w:val="32"/>
                                  </w:rPr>
                                  <w:t>.</w:t>
                                </w:r>
                              </w:p>
                            </w:txbxContent>
                          </wps:txbx>
                          <wps:bodyPr rot="0" vert="horz" wrap="square" lIns="91440" tIns="45720" rIns="91440" bIns="45720" anchor="t" anchorCtr="0" upright="1">
                            <a:noAutofit/>
                          </wps:bodyPr>
                        </wps:wsp>
                        <wps:wsp>
                          <wps:cNvPr id="59" name="Text Box 9"/>
                          <wps:cNvSpPr txBox="1">
                            <a:spLocks noChangeArrowheads="1"/>
                          </wps:cNvSpPr>
                          <wps:spPr bwMode="auto">
                            <a:xfrm>
                              <a:off x="137160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C7BF38" w14:textId="77777777" w:rsidR="008968B3" w:rsidRPr="00F634AD" w:rsidRDefault="008968B3" w:rsidP="008300F2">
                                <w:pPr>
                                  <w:rPr>
                                    <w:rFonts w:ascii="Helvetica" w:hAnsi="Helvetica"/>
                                    <w:sz w:val="32"/>
                                    <w:szCs w:val="32"/>
                                  </w:rPr>
                                </w:pPr>
                                <w:proofErr w:type="gramStart"/>
                                <w:r>
                                  <w:rPr>
                                    <w:rFonts w:ascii="Helvetica" w:hAnsi="Helvetica"/>
                                    <w:sz w:val="32"/>
                                    <w:szCs w:val="32"/>
                                  </w:rPr>
                                  <w:t>b</w:t>
                                </w:r>
                                <w:proofErr w:type="gramEnd"/>
                                <w:r w:rsidRPr="00F634AD">
                                  <w:rPr>
                                    <w:rFonts w:ascii="Helvetica" w:hAnsi="Helvetica"/>
                                    <w:sz w:val="32"/>
                                    <w:szCs w:val="32"/>
                                  </w:rPr>
                                  <w:t>.</w:t>
                                </w:r>
                              </w:p>
                            </w:txbxContent>
                          </wps:txbx>
                          <wps:bodyPr rot="0" vert="horz" wrap="square" lIns="91440" tIns="45720" rIns="91440" bIns="45720" anchor="t" anchorCtr="0" upright="1">
                            <a:noAutofit/>
                          </wps:bodyPr>
                        </wps:wsp>
                        <wps:wsp>
                          <wps:cNvPr id="60" name="Text Box 10"/>
                          <wps:cNvSpPr txBox="1">
                            <a:spLocks noChangeArrowheads="1"/>
                          </wps:cNvSpPr>
                          <wps:spPr bwMode="auto">
                            <a:xfrm>
                              <a:off x="2684780" y="0"/>
                              <a:ext cx="40132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88B855" w14:textId="77777777" w:rsidR="008968B3" w:rsidRPr="00F634AD" w:rsidRDefault="008968B3" w:rsidP="008300F2">
                                <w:pPr>
                                  <w:ind w:left="14"/>
                                  <w:rPr>
                                    <w:rFonts w:ascii="Helvetica" w:hAnsi="Helvetica"/>
                                    <w:sz w:val="32"/>
                                    <w:szCs w:val="32"/>
                                  </w:rPr>
                                </w:pPr>
                                <w:proofErr w:type="gramStart"/>
                                <w:r>
                                  <w:rPr>
                                    <w:rFonts w:ascii="Helvetica" w:hAnsi="Helvetica"/>
                                    <w:sz w:val="32"/>
                                    <w:szCs w:val="32"/>
                                  </w:rPr>
                                  <w:t>c</w:t>
                                </w:r>
                                <w:proofErr w:type="gramEnd"/>
                                <w:r w:rsidRPr="00F634AD">
                                  <w:rPr>
                                    <w:rFonts w:ascii="Helvetica" w:hAnsi="Helvetica"/>
                                    <w:sz w:val="32"/>
                                    <w:szCs w:val="32"/>
                                  </w:rPr>
                                  <w:t>.</w:t>
                                </w:r>
                              </w:p>
                            </w:txbxContent>
                          </wps:txbx>
                          <wps:bodyPr rot="0" vert="horz" wrap="square" lIns="91440" tIns="45720" rIns="91440" bIns="45720" anchor="t" anchorCtr="0" upright="1">
                            <a:noAutofit/>
                          </wps:bodyPr>
                        </wps:wsp>
                      </wpg:grpSp>
                      <wps:wsp>
                        <wps:cNvPr id="61" name="Text Box 12"/>
                        <wps:cNvSpPr txBox="1">
                          <a:spLocks noChangeArrowheads="1"/>
                        </wps:cNvSpPr>
                        <wps:spPr bwMode="auto">
                          <a:xfrm>
                            <a:off x="0" y="1485900"/>
                            <a:ext cx="4165600" cy="516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87A3F8" w14:textId="77777777" w:rsidR="008968B3" w:rsidRPr="00CA7D04" w:rsidRDefault="008968B3" w:rsidP="008300F2">
                              <w:pPr>
                                <w:pStyle w:val="Caption"/>
                                <w:spacing w:line="360" w:lineRule="auto"/>
                                <w:rPr>
                                  <w:noProof/>
                                </w:rPr>
                              </w:pPr>
                              <w:bookmarkStart w:id="34" w:name="_Ref263862352"/>
                              <w:r>
                                <w:t xml:space="preserve">Figure </w:t>
                              </w:r>
                              <w:r>
                                <w:fldChar w:fldCharType="begin"/>
                              </w:r>
                              <w:r>
                                <w:instrText xml:space="preserve"> SEQ Figure \* ARABIC </w:instrText>
                              </w:r>
                              <w:r>
                                <w:fldChar w:fldCharType="separate"/>
                              </w:r>
                              <w:r>
                                <w:rPr>
                                  <w:noProof/>
                                </w:rPr>
                                <w:t>19</w:t>
                              </w:r>
                              <w:r>
                                <w:fldChar w:fldCharType="end"/>
                              </w:r>
                              <w:bookmarkEnd w:id="34"/>
                              <w:r>
                                <w:t xml:space="preserve"> </w:t>
                              </w:r>
                              <w:r w:rsidRPr="00C4432A">
                                <w:rPr>
                                  <w:b w:val="0"/>
                                </w:rPr>
                                <w:t xml:space="preserve">Example of stimuli used by </w:t>
                              </w:r>
                              <w:proofErr w:type="spellStart"/>
                              <w:r w:rsidRPr="00C4432A">
                                <w:rPr>
                                  <w:b w:val="0"/>
                                </w:rPr>
                                <w:t>Dumoulin</w:t>
                              </w:r>
                              <w:proofErr w:type="spellEnd"/>
                              <w:r w:rsidRPr="00C4432A">
                                <w:rPr>
                                  <w:b w:val="0"/>
                                </w:rPr>
                                <w:t xml:space="preserve"> and </w:t>
                              </w:r>
                              <w:proofErr w:type="spellStart"/>
                              <w:r w:rsidRPr="00C4432A">
                                <w:rPr>
                                  <w:b w:val="0"/>
                                </w:rPr>
                                <w:t>Wandell</w:t>
                              </w:r>
                              <w:proofErr w:type="spellEnd"/>
                              <w:r w:rsidRPr="00C4432A">
                                <w:rPr>
                                  <w:b w:val="0"/>
                                </w:rPr>
                                <w:t xml:space="preserve"> </w:t>
                              </w:r>
                              <w:r>
                                <w:rPr>
                                  <w:b w:val="0"/>
                                </w:rPr>
                                <w:fldChar w:fldCharType="begin" w:fldLock="1"/>
                              </w:r>
                              <w:r>
                                <w:rPr>
                                  <w:b w:val="0"/>
                                </w:rPr>
                                <w:instrText>ADDIN CSL_CITATION { "citationItems" : [ { "id" : "ITEM-1", "itemData" : { "DOI" : "10.1016/j.neuroimage.2007.09.034", "ISSN" : "1053-8119", "PMID" : "17977024", "abstract" : "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author" : [ { "dropping-particle" : "", "family" : "Dumoulin", "given" : "Serge O", "non-dropping-particle" : "", "parse-names" : false, "suffix" : "" }, { "dropping-particle" : "", "family" : "Wandell", "given" : "Brian A", "non-dropping-particle" : "", "parse-names" : false, "suffix" : "" } ], "container-title" : "NeuroImage", "id" : "ITEM-1", "issue" : "2", "issued" : { "date-parts" : [ [ "2008", "1", "15" ] ] }, "page" : "647-60", "publisher" : "ACADEMIC PRESS INC ELSEVIER SCIENCE, 525 B ST, STE 1900, SAN DIEGO, CA 92101-4495 USA", "title" : "Population receptive field estimates in human visual cortex.", "type" : "article-journal", "volume" : "39" }, "suppress-author" : 1, "uris" : [ "http://www.mendeley.com/documents/?uuid=7e50be65-373d-4147-81ba-071971ed9382" ] } ], "mendeley" : { "previouslyFormattedCitation" : "(2008)" }, "properties" : { "noteIndex" : 0 }, "schema" : "https://github.com/citation-style-language/schema/raw/master/csl-citation.json" }</w:instrText>
                              </w:r>
                              <w:r>
                                <w:rPr>
                                  <w:b w:val="0"/>
                                </w:rPr>
                                <w:fldChar w:fldCharType="separate"/>
                              </w:r>
                              <w:r w:rsidRPr="00AD3E5A">
                                <w:rPr>
                                  <w:b w:val="0"/>
                                  <w:noProof/>
                                </w:rPr>
                                <w:t>(2008)</w:t>
                              </w:r>
                              <w:r>
                                <w:rPr>
                                  <w:b w:val="0"/>
                                </w:rPr>
                                <w:fldChar w:fldCharType="end"/>
                              </w:r>
                              <w:r w:rsidRPr="00C4432A">
                                <w:rPr>
                                  <w:b w:val="0"/>
                                </w:rPr>
                                <w:t xml:space="preserve">. a) </w:t>
                              </w:r>
                              <w:proofErr w:type="gramStart"/>
                              <w:r w:rsidRPr="00C4432A">
                                <w:rPr>
                                  <w:b w:val="0"/>
                                </w:rPr>
                                <w:t>rotating</w:t>
                              </w:r>
                              <w:proofErr w:type="gramEnd"/>
                              <w:r w:rsidRPr="00C4432A">
                                <w:rPr>
                                  <w:b w:val="0"/>
                                </w:rPr>
                                <w:t xml:space="preserve"> wedge, b) expanding ring, c) drifting bar.</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_x0000_s1573" style="position:absolute;margin-left:0;margin-top:270pt;width:328pt;height:157.7pt;z-index:251669504;mso-position-horizontal:center;mso-position-horizontal-relative:margin" coordsize="4165600,20027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">
                <v:group id="Group 11" o:spid="_x0000_s1574" style="position:absolute;width:4165600;height:1452245" coordsize="4165600,14522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bH3ZxQAAANsAAAAPAAAAZHJzL2Rvd25yZXYueG1sRI9Pa8JAFMTvhX6H5RV6&#10;M5u0WiRmFZG29BAEtSDeHtlnEsy+Ddlt/nx7t1DocZiZ3zDZZjSN6KlztWUFSRSDIC6srrlU8H36&#10;mC1BOI+ssbFMCiZysFk/PmSYajvwgfqjL0WAsEtRQeV9m0rpiooMusi2xMG72s6gD7Irpe5wCHDT&#10;yJc4fpMGaw4LFba0q6i4HX+Mgs8Bh+1r8t7nt+tuupwW+3OekFLPT+N2BcLT6P/Df+0vrWAxh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Gx92cUAAADbAAAA&#10;DwAAAAAAAAAAAAAAAACpAgAAZHJzL2Rvd25yZXYueG1sUEsFBgAAAAAEAAQA+gAAAJsDAAAAAA==&#10;">
                  <v:group id="Group 6" o:spid="_x0000_s1575" style="position:absolute;left:228600;top:228600;width:3937000;height:1223645" coordsize="3937000,12236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sg2ELDAAAA2wAAAA8A&#10;AAAAAAAAAAAAAAAAqQIAAGRycy9kb3ducmV2LnhtbFBLBQYAAAAABAAEAPoAAACZAwAAAAA=&#10;">
                    <v:shape id="Picture 3" o:spid="_x0000_s1576" type="#_x0000_t75" style="position:absolute;left:2628900;width:1308100;height:12236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oh&#10;5inBAAAA2wAAAA8AAABkcnMvZG93bnJldi54bWxEj0GLwjAUhO8L/ofwBG9rqmCRahQRBEEvW714&#10;ezTPtrvNS2xirf9+Iwgeh5n5hlmue9OIjlpfW1YwGScgiAuray4VnE+77zkIH5A1NpZJwZM8rFeD&#10;ryVm2j74h7o8lCJC2GeooArBZVL6oiKDfmwdcfSutjUYomxLqVt8RLhp5DRJUmmw5rhQoaNtRcVf&#10;fjcKbvVeHg7b4/nyi3OXdjjLceeUGg37zQJEoD58wu/2XiuYpfD6En+AXP0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oh5inBAAAA2wAAAA8AAAAAAAAAAAAAAAAAnAIAAGRy&#10;cy9kb3ducmV2LnhtbFBLBQYAAAAABAAEAPcAAACKAwAAAAA=&#10;">
                      <v:imagedata r:id="rId44" o:title="" cropleft="49266f"/>
                      <v:path arrowok="t"/>
                    </v:shape>
                    <v:shape id="Picture 2" o:spid="_x0000_s1577" type="#_x0000_t75" style="position:absolute;width:2632075;height:12236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ES&#10;5RfDAAAA2wAAAA8AAABkcnMvZG93bnJldi54bWxEj0GLwjAUhO+C/yE8wduaKqhrNYq4CN5EV9Tj&#10;s3m2xealNFlb/fVGWPA4zMw3zGzRmELcqXK5ZQX9XgSCOLE651TB4Xf99Q3CeWSNhWVS8CAHi3m7&#10;NcNY25p3dN/7VAQIuxgVZN6XsZQuycig69mSOHhXWxn0QVap1BXWAW4KOYiikTSYc1jIsKRVRslt&#10;/2cUnM+D02hsnsdDOalXP9eH3WwvVqlup1lOQXhq/Cf8395oBcMxvL+EHyDn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RLlF8MAAADbAAAADwAAAAAAAAAAAAAAAACcAgAA&#10;ZHJzL2Rvd25yZXYueG1sUEsFBgAAAAAEAAQA9wAAAIwDAAAAAA==&#10;">
                      <v:imagedata r:id="rId45" o:title="" cropright="32807f"/>
                      <v:path arrowok="t"/>
                    </v:shape>
                  </v:group>
                  <v:shape id="Text Box 8" o:spid="_x0000_s1578" type="#_x0000_t202" style="position:absolute;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GA/vgAA&#10;ANsAAAAPAAAAZHJzL2Rvd25yZXYueG1sRE/LisIwFN0P+A/hCrMbE0VFq1FEEWY14hPcXZprW2xu&#10;ShNt5+/NQnB5OO/5srWleFLtC8ca+j0Fgjh1puBMw+m4/ZmA8AHZYOmYNPyTh+Wi8zXHxLiG9/Q8&#10;hEzEEPYJashDqBIpfZqTRd9zFXHkbq62GCKsM2lqbGK4LeVAqbG0WHBsyLGidU7p/fCwGs5/t+tl&#10;qHbZxo6qxrVKsp1Krb+77WoGIlAbPuK3+9doGMWx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NJxgP74AAADbAAAADwAAAAAAAAAAAAAAAACXAgAAZHJzL2Rvd25yZXYu&#10;eG1sUEsFBgAAAAAEAAQA9QAAAIIDAAAAAA==&#10;" filled="f" stroked="f">
                    <v:textbox>
                      <w:txbxContent>
                        <w:p w14:paraId="13BBBB59" w14:textId="77777777" w:rsidR="00476BB0" w:rsidRPr="00F634AD" w:rsidRDefault="00476BB0" w:rsidP="008300F2">
                          <w:pPr>
                            <w:ind w:left="43"/>
                            <w:rPr>
                              <w:rFonts w:ascii="Helvetica" w:hAnsi="Helvetica"/>
                              <w:sz w:val="32"/>
                              <w:szCs w:val="32"/>
                            </w:rPr>
                          </w:pPr>
                          <w:r w:rsidRPr="00F634AD">
                            <w:rPr>
                              <w:rFonts w:ascii="Helvetica" w:hAnsi="Helvetica"/>
                              <w:sz w:val="32"/>
                              <w:szCs w:val="32"/>
                            </w:rPr>
                            <w:t>a.</w:t>
                          </w:r>
                        </w:p>
                      </w:txbxContent>
                    </v:textbox>
                  </v:shape>
                  <v:shape id="Text Box 9" o:spid="_x0000_s1579" type="#_x0000_t202" style="position:absolute;left:13716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0MWkwwAA&#10;ANsAAAAPAAAAZHJzL2Rvd25yZXYueG1sRI/NasMwEITvhbyD2EBvtZSSlNiJbEJLoKeW5g9yW6yN&#10;bWKtjKXG7ttXhUKOw8x8w6yL0bbiRr1vHGuYJQoEcelMw5WGw377tAThA7LB1jFp+CEPRT55WGNm&#10;3MBfdNuFSkQI+ww11CF0mZS+rMmiT1xHHL2L6y2GKPtKmh6HCLetfFbqRVpsOC7U2NFrTeV19201&#10;HD8u59NcfVZvdtENblSSbSq1fpyOmxWIQGO4h//b70bDIo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0MWkwwAAANsAAAAPAAAAAAAAAAAAAAAAAJcCAABkcnMvZG93&#10;bnJldi54bWxQSwUGAAAAAAQABAD1AAAAhwMAAAAA&#10;" filled="f" stroked="f">
                    <v:textbox>
                      <w:txbxContent>
                        <w:p w14:paraId="6EC7BF38" w14:textId="77777777" w:rsidR="00476BB0" w:rsidRPr="00F634AD" w:rsidRDefault="00476BB0" w:rsidP="008300F2">
                          <w:pPr>
                            <w:rPr>
                              <w:rFonts w:ascii="Helvetica" w:hAnsi="Helvetica"/>
                              <w:sz w:val="32"/>
                              <w:szCs w:val="32"/>
                            </w:rPr>
                          </w:pPr>
                          <w:r>
                            <w:rPr>
                              <w:rFonts w:ascii="Helvetica" w:hAnsi="Helvetica"/>
                              <w:sz w:val="32"/>
                              <w:szCs w:val="32"/>
                            </w:rPr>
                            <w:t>b</w:t>
                          </w:r>
                          <w:r w:rsidRPr="00F634AD">
                            <w:rPr>
                              <w:rFonts w:ascii="Helvetica" w:hAnsi="Helvetica"/>
                              <w:sz w:val="32"/>
                              <w:szCs w:val="32"/>
                            </w:rPr>
                            <w:t>.</w:t>
                          </w:r>
                        </w:p>
                      </w:txbxContent>
                    </v:textbox>
                  </v:shape>
                  <v:shape id="Text Box 10" o:spid="_x0000_s1580" type="#_x0000_t202" style="position:absolute;left:2684780;width:40132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hqaEvgAA&#10;ANsAAAAPAAAAZHJzL2Rvd25yZXYueG1sRE/LisIwFN0L/kO4wuw0UVS0GkUUYVYj4wvcXZprW2xu&#10;ShNt5+/NQpjl4byX69aW4kW1LxxrGA4UCOLUmYIzDefTvj8D4QOywdIxafgjD+tVt7PExLiGf+l1&#10;DJmIIewT1JCHUCVS+jQni37gKuLI3V1tMURYZ9LU2MRwW8qRUlNpseDYkGNF25zSx/FpNVx+7rfr&#10;WB2ynZ1UjWuVZDuXWn/12s0CRKA2/Is/7m+jYRrXxy/xB8jV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BIamhL4AAADbAAAADwAAAAAAAAAAAAAAAACXAgAAZHJzL2Rvd25yZXYu&#10;eG1sUEsFBgAAAAAEAAQA9QAAAIIDAAAAAA==&#10;" filled="f" stroked="f">
                    <v:textbox>
                      <w:txbxContent>
                        <w:p w14:paraId="1288B855" w14:textId="77777777" w:rsidR="00476BB0" w:rsidRPr="00F634AD" w:rsidRDefault="00476BB0" w:rsidP="008300F2">
                          <w:pPr>
                            <w:ind w:left="14"/>
                            <w:rPr>
                              <w:rFonts w:ascii="Helvetica" w:hAnsi="Helvetica"/>
                              <w:sz w:val="32"/>
                              <w:szCs w:val="32"/>
                            </w:rPr>
                          </w:pPr>
                          <w:r>
                            <w:rPr>
                              <w:rFonts w:ascii="Helvetica" w:hAnsi="Helvetica"/>
                              <w:sz w:val="32"/>
                              <w:szCs w:val="32"/>
                            </w:rPr>
                            <w:t>c</w:t>
                          </w:r>
                          <w:r w:rsidRPr="00F634AD">
                            <w:rPr>
                              <w:rFonts w:ascii="Helvetica" w:hAnsi="Helvetica"/>
                              <w:sz w:val="32"/>
                              <w:szCs w:val="32"/>
                            </w:rPr>
                            <w:t>.</w:t>
                          </w:r>
                        </w:p>
                      </w:txbxContent>
                    </v:textbox>
                  </v:shape>
                </v:group>
                <v:shape id="Text Box 12" o:spid="_x0000_s1581" type="#_x0000_t202" style="position:absolute;top:1485900;width:4165600;height:516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O00gxgAA&#10;ANsAAAAPAAAAZHJzL2Rvd25yZXYueG1sRI/NasMwEITvgb6D2EIuoZHzgylulBBCC00vIU4uvS3W&#10;xnJrrYwkJ+7bV4VCjsPMfMOsNoNtxZV8aBwrmE0zEMSV0w3XCs6nt6dnECEia2wdk4IfCrBZP4xW&#10;WGh34yNdy1iLBOFQoAITY1dIGSpDFsPUdcTJuzhvMSbpa6k93hLctnKeZbm02HBaMNjRzlD1XfZW&#10;wWH5eTCT/vL6sV0u/P7c7/KvulRq/DhsX0BEGuI9/N9+1wryGfx9ST9Arn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hO00gxgAAANsAAAAPAAAAAAAAAAAAAAAAAJcCAABkcnMv&#10;ZG93bnJldi54bWxQSwUGAAAAAAQABAD1AAAAigMAAAAA&#10;" stroked="f">
                  <v:textbox style="mso-fit-shape-to-text:t" inset="0,0,0,0">
                    <w:txbxContent>
                      <w:p w14:paraId="7E87A3F8" w14:textId="77777777" w:rsidR="00476BB0" w:rsidRPr="00CA7D04" w:rsidRDefault="00476BB0" w:rsidP="008300F2">
                        <w:pPr>
                          <w:pStyle w:val="Caption"/>
                          <w:spacing w:line="360" w:lineRule="auto"/>
                          <w:rPr>
                            <w:noProof/>
                          </w:rPr>
                        </w:pPr>
                        <w:bookmarkStart w:id="43" w:name="_Ref263862352"/>
                        <w:r>
                          <w:t xml:space="preserve">Figure </w:t>
                        </w:r>
                        <w:r>
                          <w:fldChar w:fldCharType="begin"/>
                        </w:r>
                        <w:r>
                          <w:instrText xml:space="preserve"> SEQ Figure \* ARABIC </w:instrText>
                        </w:r>
                        <w:r>
                          <w:fldChar w:fldCharType="separate"/>
                        </w:r>
                        <w:r>
                          <w:rPr>
                            <w:noProof/>
                          </w:rPr>
                          <w:t>19</w:t>
                        </w:r>
                        <w:r>
                          <w:fldChar w:fldCharType="end"/>
                        </w:r>
                        <w:bookmarkEnd w:id="43"/>
                        <w:r>
                          <w:t xml:space="preserve"> </w:t>
                        </w:r>
                        <w:r w:rsidRPr="00C4432A">
                          <w:rPr>
                            <w:b w:val="0"/>
                          </w:rPr>
                          <w:t xml:space="preserve">Example of stimuli used by Dumoulin and Wandell </w:t>
                        </w:r>
                        <w:r>
                          <w:rPr>
                            <w:b w:val="0"/>
                          </w:rPr>
                          <w:fldChar w:fldCharType="begin" w:fldLock="1"/>
                        </w:r>
                        <w:r>
                          <w:rPr>
                            <w:b w:val="0"/>
                          </w:rPr>
                          <w:instrText>ADDIN CSL_CITATION { "citationItems" : [ { "id" : "ITEM-1", "itemData" : { "DOI" : "10.1016/j.neuroimage.2007.09.034", "ISSN" : "1053-8119", "PMID" : "17977024", "abstract" : "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author" : [ { "dropping-particle" : "", "family" : "Dumoulin", "given" : "Serge O", "non-dropping-particle" : "", "parse-names" : false, "suffix" : "" }, { "dropping-particle" : "", "family" : "Wandell", "given" : "Brian A", "non-dropping-particle" : "", "parse-names" : false, "suffix" : "" } ], "container-title" : "NeuroImage", "id" : "ITEM-1", "issue" : "2", "issued" : { "date-parts" : [ [ "2008", "1", "15" ] ] }, "page" : "647-60", "publisher" : "ACADEMIC PRESS INC ELSEVIER SCIENCE, 525 B ST, STE 1900, SAN DIEGO, CA 92101-4495 USA", "title" : "Population receptive field estimates in human visual cortex.", "type" : "article-journal", "volume" : "39" }, "suppress-author" : 1, "uris" : [ "http://www.mendeley.com/documents/?uuid=7e50be65-373d-4147-81ba-071971ed9382" ] } ], "mendeley" : { "previouslyFormattedCitation" : "(2008)" }, "properties" : { "noteIndex" : 0 }, "schema" : "https://github.com/citation-style-language/schema/raw/master/csl-citation.json" }</w:instrText>
                        </w:r>
                        <w:r>
                          <w:rPr>
                            <w:b w:val="0"/>
                          </w:rPr>
                          <w:fldChar w:fldCharType="separate"/>
                        </w:r>
                        <w:r w:rsidRPr="00AD3E5A">
                          <w:rPr>
                            <w:b w:val="0"/>
                            <w:noProof/>
                          </w:rPr>
                          <w:t>(2008)</w:t>
                        </w:r>
                        <w:r>
                          <w:rPr>
                            <w:b w:val="0"/>
                          </w:rPr>
                          <w:fldChar w:fldCharType="end"/>
                        </w:r>
                        <w:r w:rsidRPr="00C4432A">
                          <w:rPr>
                            <w:b w:val="0"/>
                          </w:rPr>
                          <w:t>. a) rotating wedge, b) expanding ring, c) drifting bar.</w:t>
                        </w:r>
                      </w:p>
                    </w:txbxContent>
                  </v:textbox>
                </v:shape>
                <w10:wrap type="topAndBottom" anchorx="margin"/>
              </v:group>
            </w:pict>
          </mc:Fallback>
        </mc:AlternateContent>
      </w:r>
      <w:r>
        <w:t xml:space="preserve">However, a new technique was introduced by </w:t>
      </w:r>
      <w:proofErr w:type="spellStart"/>
      <w:r>
        <w:t>Dumoulin</w:t>
      </w:r>
      <w:proofErr w:type="spellEnd"/>
      <w:r>
        <w:t xml:space="preserve"> and </w:t>
      </w:r>
      <w:proofErr w:type="spellStart"/>
      <w:r>
        <w:t>Wandell</w:t>
      </w:r>
      <w:proofErr w:type="spellEnd"/>
      <w:r>
        <w:t xml:space="preserve"> </w:t>
      </w:r>
      <w:r>
        <w:fldChar w:fldCharType="begin" w:fldLock="1"/>
      </w:r>
      <w:r>
        <w:instrText>ADDIN CSL_CITATION { "citationItems" : [ { "id" : "ITEM-1", "itemData" : { "DOI" : "10.1016/j.neuroimage.2007.09.034", "ISSN" : "1053-8119", "PMID" : "17977024", "abstract" : "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author" : [ { "dropping-particle" : "", "family" : "Dumoulin", "given" : "Serge O", "non-dropping-particle" : "", "parse-names" : false, "suffix" : "" }, { "dropping-particle" : "", "family" : "Wandell", "given" : "Brian A", "non-dropping-particle" : "", "parse-names" : false, "suffix" : "" } ], "container-title" : "NeuroImage", "id" : "ITEM-1", "issue" : "2", "issued" : { "date-parts" : [ [ "2008", "1", "15" ] ] }, "page" : "647-60", "publisher" : "ACADEMIC PRESS INC ELSEVIER SCIENCE, 525 B ST, STE 1900, SAN DIEGO, CA 92101-4495 USA", "title" : "Population receptive field estimates in human visual cortex.", "type" : "article-journal", "volume" : "39" }, "suppress-author" : 1, "uris" : [ "http://www.mendeley.com/documents/?uuid=7e50be65-373d-4147-81ba-071971ed9382" ] } ], "mendeley" : { "previouslyFormattedCitation" : "(2008)" }, "properties" : { "noteIndex" : 0 }, "schema" : "https://github.com/citation-style-language/schema/raw/master/csl-citation.json" }</w:instrText>
      </w:r>
      <w:r>
        <w:fldChar w:fldCharType="separate"/>
      </w:r>
      <w:r w:rsidRPr="00A57E42">
        <w:rPr>
          <w:noProof/>
        </w:rPr>
        <w:t>(2008)</w:t>
      </w:r>
      <w:r>
        <w:fldChar w:fldCharType="end"/>
      </w:r>
      <w:r>
        <w:t xml:space="preserve"> to compute a model of the likely population receptive fields (</w:t>
      </w:r>
      <w:proofErr w:type="spellStart"/>
      <w:r>
        <w:t>pRF</w:t>
      </w:r>
      <w:proofErr w:type="spellEnd"/>
      <w:r>
        <w:t xml:space="preserve">) of neurons based on the responses to a number of stimuli, which included those commonly used in visual field mapping techniques (e.g. “phase-encoded” expanding ring and rotating wedge checkerboard stimuli) as well as drifting checkerboard bars presented in a number of orientations and directions (see </w:t>
      </w:r>
      <w:r>
        <w:fldChar w:fldCharType="begin"/>
      </w:r>
      <w:r>
        <w:instrText xml:space="preserve"> REF _Ref263862352 \h </w:instrText>
      </w:r>
      <w:r>
        <w:fldChar w:fldCharType="separate"/>
      </w:r>
      <w:r w:rsidR="00567AA8">
        <w:t xml:space="preserve">Figure </w:t>
      </w:r>
      <w:r w:rsidR="00567AA8">
        <w:rPr>
          <w:noProof/>
        </w:rPr>
        <w:t>19</w:t>
      </w:r>
      <w:r>
        <w:fldChar w:fldCharType="end"/>
      </w:r>
      <w:r>
        <w:t xml:space="preserve">).  This technique can inform about the size and location of the population receptive fields in the visual cortex, but could also be utilised to help decipher chromatic neuronal tuning differences in dichromatic and trichromatic individuals.  To date this technique has not been used for this purpose, however it is anticipated that by presenting different chromatic versions of the stimuli to participants it will be possible to encode information about the tuning of cells within the population receptive fields. </w:t>
      </w:r>
    </w:p>
    <w:p w14:paraId="78B57245" w14:textId="77777777" w:rsidR="008300F2" w:rsidRDefault="008300F2" w:rsidP="008300F2"/>
    <w:p w14:paraId="63EDC816" w14:textId="77777777" w:rsidR="008300F2" w:rsidRPr="00375B92" w:rsidRDefault="008300F2" w:rsidP="008300F2">
      <w:r>
        <w:t xml:space="preserve">Therefore, in order to evaluate how neuronal tuning differs in dichromatic individuals, </w:t>
      </w:r>
      <w:proofErr w:type="spellStart"/>
      <w:r>
        <w:t>pRF</w:t>
      </w:r>
      <w:proofErr w:type="spellEnd"/>
      <w:r>
        <w:t xml:space="preserve"> techniques with stimuli composed separately of L-M (red-green), S-cone isolating (blue-yellow), and luminance contrast, will be utilised to assess the ratio of response to each stimulus type in the areas identified by the visual field mapping.  It is expected that this will enable an estimate of the proportion of cells tuned to each stimulus type, as well as being able to assess the overall size of population receptive fields.  There are several possibilities in how dichromats and trichromats may differ based on the responses obtained from the different stimuli (the following is a not an exhaustive selection of the possibilities): 1) dichromats may have some comparatively smaller areas in the visual cortex in response to there being fewer cells tuned to L-M opponent channels, 2) dichromats may have a higher proportion of cells tuned to luminance contrast or S-cone isolating stimuli, 3) trichromats may be expected to have lower fMRI signal responses to S-cone isolating (blue-yellow) and/or luminance contrast stimuli compared to the responses of dichromats, 4) there may be no difference in size of population receptive fields, proportion of luminance to S-cone tuned cells, or the relative signal responses between dichromats and trichromats. </w:t>
      </w:r>
    </w:p>
    <w:p w14:paraId="3421DA1F" w14:textId="4BD950EF" w:rsidR="008300F2" w:rsidRPr="00375B92" w:rsidRDefault="008300F2" w:rsidP="008300F2">
      <w:pPr>
        <w:pStyle w:val="Heading2"/>
      </w:pPr>
      <w:bookmarkStart w:id="35" w:name="_Toc311120730"/>
      <w:r w:rsidRPr="00375B92">
        <w:t>Tetrachromacy</w:t>
      </w:r>
      <w:bookmarkEnd w:id="35"/>
    </w:p>
    <w:p w14:paraId="11B9A0D8" w14:textId="77777777" w:rsidR="008300F2" w:rsidRDefault="008300F2" w:rsidP="008300F2">
      <w:r>
        <w:t>In a mid-20</w:t>
      </w:r>
      <w:r w:rsidRPr="00375B01">
        <w:rPr>
          <w:vertAlign w:val="superscript"/>
        </w:rPr>
        <w:t>th</w:t>
      </w:r>
      <w:r>
        <w:t xml:space="preserve"> century paper, de </w:t>
      </w:r>
      <w:proofErr w:type="spellStart"/>
      <w:r>
        <w:t>Vries</w:t>
      </w:r>
      <w:proofErr w:type="spellEnd"/>
      <w:r>
        <w:t xml:space="preserve"> </w:t>
      </w:r>
      <w:r>
        <w:fldChar w:fldCharType="begin" w:fldLock="1"/>
      </w:r>
      <w:r>
        <w:instrText>ADDIN CSL_CITATION { "citationItems" : [ { "id" : "ITEM-1", "itemData" : { "DOI" : "10.1016/0031-8914(48)90021-4", "ISSN" : "00318914", "abstract" : "The results of various measurements of the sensitivity (or response) curves of the red and green receptors are discussed. The final result is that these receptors are identical with the receptors of deuteranopes and protanopes. The sensitivity curves of red and green receptors, plotted on a logarithmic scale, are parallel in the red region; for this fact a simple physical explanation is suggested. It is shown that the red receptors of protanomalous and the green receptors of deuteranomalous observers are identical, as was suggested previously by Schouten (ref. 1)). The same receptors have been found in the eyes of an abnormal deuteranope, and in the eyes of daughters of a deuteranomalous father.", "author" : [ { "dropping-particle" : "", "family" : "Vries", "given" : "Hl", "non-dropping-particle" : "de", "parse-names" : false, "suffix" : "" } ], "container-title" : "Physica", "id" : "ITEM-1", "issue" : "6", "issued" : { "date-parts" : [ [ "1948", "8" ] ] }, "page" : "367-380", "title" : "The fundamental response curves of normal and abnormal dichromatic and trichromatic eyes", "type" : "article-journal", "volume" : "14" }, "suppress-author" : 1, "uris" : [ "http://www.mendeley.com/documents/?uuid=7ab26d42-97b2-4bd3-8890-b67a10a2dba4" ] } ], "mendeley" : { "previouslyFormattedCitation" : "(1948)" }, "properties" : { "noteIndex" : 0 }, "schema" : "https://github.com/citation-style-language/schema/raw/master/csl-citation.json" }</w:instrText>
      </w:r>
      <w:r>
        <w:fldChar w:fldCharType="separate"/>
      </w:r>
      <w:r w:rsidRPr="00375B01">
        <w:rPr>
          <w:noProof/>
        </w:rPr>
        <w:t>(1948)</w:t>
      </w:r>
      <w:r>
        <w:fldChar w:fldCharType="end"/>
      </w:r>
      <w:r>
        <w:t xml:space="preserve"> described the fundamental response curves of red and green receptors in two women who were the daughters of a </w:t>
      </w:r>
      <w:proofErr w:type="spellStart"/>
      <w:r>
        <w:t>deuteranomalous</w:t>
      </w:r>
      <w:proofErr w:type="spellEnd"/>
      <w:r>
        <w:t xml:space="preserve"> man, and showed evidence that they possessed the same anomalous ‘green’ cones (in line with heredity predictions) as their father, as well as normal ‘red’, ‘green’ and ‘blue’ cones.  It was therefore noted by de </w:t>
      </w:r>
      <w:proofErr w:type="spellStart"/>
      <w:r>
        <w:t>Vries</w:t>
      </w:r>
      <w:proofErr w:type="spellEnd"/>
      <w:r>
        <w:t>, “…</w:t>
      </w:r>
      <w:r w:rsidRPr="009F2988">
        <w:t>these daughters must be tetrachromatic</w:t>
      </w:r>
      <w:r>
        <w:t xml:space="preserve">…” </w:t>
      </w:r>
      <w:r>
        <w:fldChar w:fldCharType="begin" w:fldLock="1"/>
      </w:r>
      <w:r>
        <w:instrText>ADDIN CSL_CITATION { "citationItems" : [ { "id" : "ITEM-1", "itemData" : { "DOI" : "10.1016/0031-8914(48)90021-4", "ISSN" : "00318914", "abstract" : "The results of various measurements of the sensitivity (or response) curves of the red and green receptors are discussed. The final result is that these receptors are identical with the receptors of deuteranopes and protanopes. The sensitivity curves of red and green receptors, plotted on a logarithmic scale, are parallel in the red region; for this fact a simple physical explanation is suggested. It is shown that the red receptors of protanomalous and the green receptors of deuteranomalous observers are identical, as was suggested previously by Schouten (ref. 1)). The same receptors have been found in the eyes of an abnormal deuteranope, and in the eyes of daughters of a deuteranomalous father.", "author" : [ { "dropping-particle" : "", "family" : "Vries", "given" : "Hl", "non-dropping-particle" : "de", "parse-names" : false, "suffix" : "" } ], "container-title" : "Physica", "id" : "ITEM-1", "issue" : "6", "issued" : { "date-parts" : [ [ "1948", "8" ] ] }, "page" : "367-380", "title" : "The fundamental response curves of normal and abnormal dichromatic and trichromatic eyes", "type" : "article-journal", "volume" : "14" }, "prefix" : "p380, ", "suppress-author" : 1, "uris" : [ "http://www.mendeley.com/documents/?uuid=7ab26d42-97b2-4bd3-8890-b67a10a2dba4" ] } ], "mendeley" : { "previouslyFormattedCitation" : "(p380, 1948)" }, "properties" : { "noteIndex" : 0 }, "schema" : "https://github.com/citation-style-language/schema/raw/master/csl-citation.json" }</w:instrText>
      </w:r>
      <w:r>
        <w:fldChar w:fldCharType="separate"/>
      </w:r>
      <w:r w:rsidRPr="009F2988">
        <w:rPr>
          <w:noProof/>
        </w:rPr>
        <w:t>(p380, 1948)</w:t>
      </w:r>
      <w:r>
        <w:fldChar w:fldCharType="end"/>
      </w:r>
      <w:r>
        <w:t xml:space="preserve"> – this was the first report of tetrachromacy as a result of being a genetic carrier for anomalous trichromacy.  In the years following this study evidence of weak tetrachromacy has emerged, however the only case of strong tetrachromacy was reported by Jordan, </w:t>
      </w:r>
      <w:proofErr w:type="spellStart"/>
      <w:r>
        <w:t>Deeb</w:t>
      </w:r>
      <w:proofErr w:type="spellEnd"/>
      <w:r>
        <w:t xml:space="preserve">, </w:t>
      </w:r>
      <w:proofErr w:type="spellStart"/>
      <w:r>
        <w:t>Bosten</w:t>
      </w:r>
      <w:proofErr w:type="spellEnd"/>
      <w:r>
        <w:t xml:space="preserve"> and </w:t>
      </w:r>
      <w:proofErr w:type="spellStart"/>
      <w:r>
        <w:t>Mollon</w:t>
      </w:r>
      <w:proofErr w:type="spellEnd"/>
      <w:r>
        <w:t xml:space="preserve"> </w:t>
      </w:r>
      <w:r>
        <w:fldChar w:fldCharType="begin" w:fldLock="1"/>
      </w:r>
      <w:r>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suppress-author" : 1, "uris" : [ "http://www.mendeley.com/documents/?uuid=d222419c-e9e8-47d1-90d6-4a0ee3cc45d8" ] } ], "mendeley" : { "previouslyFormattedCitation" : "(2010)" }, "properties" : { "noteIndex" : 0 }, "schema" : "https://github.com/citation-style-language/schema/raw/master/csl-citation.json" }</w:instrText>
      </w:r>
      <w:r>
        <w:fldChar w:fldCharType="separate"/>
      </w:r>
      <w:r w:rsidRPr="00E556F9">
        <w:rPr>
          <w:noProof/>
        </w:rPr>
        <w:t>(2010)</w:t>
      </w:r>
      <w:r>
        <w:fldChar w:fldCharType="end"/>
      </w:r>
      <w:r>
        <w:t xml:space="preserve">, where a single carrier of </w:t>
      </w:r>
      <w:proofErr w:type="spellStart"/>
      <w:r>
        <w:t>deuteranomaly</w:t>
      </w:r>
      <w:proofErr w:type="spellEnd"/>
      <w:r>
        <w:t xml:space="preserve"> (cDa29) performed as would be expected by a tetrachromat.  Conversely, it was also found that a number of genetic carriers for anomalous trichromacy showed no evidence of performing any differently to a trichromat. </w:t>
      </w:r>
    </w:p>
    <w:p w14:paraId="195C402F" w14:textId="77777777" w:rsidR="008300F2" w:rsidRDefault="008300F2" w:rsidP="008300F2"/>
    <w:p w14:paraId="03170A05" w14:textId="77777777" w:rsidR="008300F2" w:rsidRDefault="008300F2" w:rsidP="008300F2">
      <w:r>
        <w:t xml:space="preserve">This component of the thesis is concerned with investigating the differences between heterozygous carriers of anomalous trichromacy that do and do not express evidence of functional tetrachromacy.  The aim is to establish at which point in visual processing the signals from the additional cone type cease, ultimately preventing tetrachromatic colour vision.   The following sections will describe genetic and physiological aspects of tetrachromacy, before describing the methods used by Jordan, </w:t>
      </w:r>
      <w:proofErr w:type="spellStart"/>
      <w:r>
        <w:t>Deeb</w:t>
      </w:r>
      <w:proofErr w:type="spellEnd"/>
      <w:r>
        <w:t xml:space="preserve">, </w:t>
      </w:r>
      <w:proofErr w:type="spellStart"/>
      <w:r>
        <w:t>Bosten</w:t>
      </w:r>
      <w:proofErr w:type="spellEnd"/>
      <w:r>
        <w:t xml:space="preserve"> and </w:t>
      </w:r>
      <w:proofErr w:type="spellStart"/>
      <w:r>
        <w:t>Mollon</w:t>
      </w:r>
      <w:proofErr w:type="spellEnd"/>
      <w:r>
        <w:t xml:space="preserve"> </w:t>
      </w:r>
      <w:r>
        <w:fldChar w:fldCharType="begin" w:fldLock="1"/>
      </w:r>
      <w:r>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suppress-author" : 1, "uris" : [ "http://www.mendeley.com/documents/?uuid=d222419c-e9e8-47d1-90d6-4a0ee3cc45d8" ] } ], "mendeley" : { "previouslyFormattedCitation" : "(2010)" }, "properties" : { "noteIndex" : 0 }, "schema" : "https://github.com/citation-style-language/schema/raw/master/csl-citation.json" }</w:instrText>
      </w:r>
      <w:r>
        <w:fldChar w:fldCharType="separate"/>
      </w:r>
      <w:r w:rsidRPr="00996BC7">
        <w:rPr>
          <w:noProof/>
        </w:rPr>
        <w:t>(2010)</w:t>
      </w:r>
      <w:r>
        <w:fldChar w:fldCharType="end"/>
      </w:r>
      <w:r>
        <w:t xml:space="preserve"> to identify subject cDa29 as a functional tetrachromat.  Finally, the methods that will be used to create a tetrachromatic stimulus in this thesis will be briefly outlined. </w:t>
      </w:r>
    </w:p>
    <w:p w14:paraId="25E8051C" w14:textId="621EE4AC" w:rsidR="008300F2" w:rsidRPr="00375B92" w:rsidRDefault="008300F2" w:rsidP="008300F2">
      <w:pPr>
        <w:pStyle w:val="Heading3"/>
      </w:pPr>
      <w:bookmarkStart w:id="36" w:name="_Toc311120731"/>
      <w:r w:rsidRPr="00375B92">
        <w:t>Genetic and physiological aspects of tetrachromacy</w:t>
      </w:r>
      <w:bookmarkEnd w:id="36"/>
    </w:p>
    <w:p w14:paraId="5118CBDB" w14:textId="77777777" w:rsidR="008300F2" w:rsidRDefault="008300F2" w:rsidP="008300F2">
      <w:r>
        <w:t xml:space="preserve">A notable feature of tetrachromacy is that it is only possible for this type of colour vision to occur in females – this is due to the X chromosome location (Xq28) of the genes coding for the L and M cone photopigments (and therefore also any anomalous versions of the L and M cones) </w:t>
      </w:r>
      <w:r>
        <w:fldChar w:fldCharType="begin" w:fldLock="1"/>
      </w:r>
      <w:r>
        <w:instrText>ADDIN CSL_CITATION { "citationItems" : [ { "id" : "ITEM-1", "itemData" : { "DOI" : "10.1016/j.visres.2010.12.002", "ISSN" : "1878-5646", "PMID" : "21167193", "abstract" : "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 "author" : [ { "dropping-particle" : "", "family" : "Neitz", "given" : "Jay", "non-dropping-particle" : "", "parse-names" : false, "suffix" : "" }, { "dropping-particle" : "", "family" : "Neitz", "given" : "Maureen", "non-dropping-particle" : "", "parse-names" : false, "suffix" : "" } ], "container-title" : "Vision research", "id" : "ITEM-1", "issue" : "7", "issued" : { "date-parts" : [ [ "2011", "4", "13" ] ] }, "page" : "633-51", "title" : "The genetics of normal and defective color vision.", "type" : "article-journal", "volume" : "51" }, "uris" : [ "http://www.mendeley.com/documents/?uuid=abf95020-30ab-44ea-a4d8-628707b276b2" ] } ], "mendeley" : { "previouslyFormattedCitation" : "(Neitz &amp; Neitz, 2011)" }, "properties" : { "noteIndex" : 0 }, "schema" : "https://github.com/citation-style-language/schema/raw/master/csl-citation.json" }</w:instrText>
      </w:r>
      <w:r>
        <w:fldChar w:fldCharType="separate"/>
      </w:r>
      <w:r w:rsidRPr="00AC21DF">
        <w:rPr>
          <w:noProof/>
        </w:rPr>
        <w:t>(Neitz &amp; Neitz, 2011)</w:t>
      </w:r>
      <w:r>
        <w:fldChar w:fldCharType="end"/>
      </w:r>
      <w:r>
        <w:t xml:space="preserve">.  These X-linked genes are highly similar in their nucleotide sequence, with a mutual identity of 98% between the genes for L and M cones </w:t>
      </w:r>
      <w:r>
        <w:fldChar w:fldCharType="begin" w:fldLock="1"/>
      </w:r>
      <w:r>
        <w:instrText>ADDIN CSL_CITATION { "citationItems" : [ { "id" : "ITEM-1", "itemData" : { "DOI" : "10.1126/science.2937147", "ISSN" : "0036-8075", "author" : [ { "dropping-particle" : "", "family" : "Nathans", "given" : "J", "non-dropping-particle" : "", "parse-names" : false, "suffix" : "" }, { "dropping-particle" : "", "family" : "Thomas", "given" : "D", "non-dropping-particle" : "", "parse-names" : false, "suffix" : "" }, { "dropping-particle" : "", "family" : "Hogness", "given" : "D.", "non-dropping-particle" : "", "parse-names" : false, "suffix" : "" } ], "container-title" : "Science", "id" : "ITEM-1", "issue" : "4747", "issued" : { "date-parts" : [ [ "1986", "4", "11" ] ] }, "page" : "193-202", "publisher" : "AMER ASSOC ADVANCEMENT SCIENCE, 1200 NEW YORK AVE, NW, WASHINGTON, DC 20005", "title" : "Molecular genetics of human color vision: the genes encoding blue, green, and red pigments", "type" : "article-journal", "volume" : "232" }, "uris" : [ "http://www.mendeley.com/documents/?uuid=64c18412-e7a4-4605-bde6-83d46d540a2d" ] } ], "mendeley" : { "previouslyFormattedCitation" : "(Nathans, Thomas, &amp; Hogness, 1986)" }, "properties" : { "noteIndex" : 0 }, "schema" : "https://github.com/citation-style-language/schema/raw/master/csl-citation.json" }</w:instrText>
      </w:r>
      <w:r>
        <w:fldChar w:fldCharType="separate"/>
      </w:r>
      <w:r w:rsidRPr="00F23741">
        <w:rPr>
          <w:noProof/>
        </w:rPr>
        <w:t>(Nathans, Thomas, &amp; Hogness, 1986)</w:t>
      </w:r>
      <w:r>
        <w:fldChar w:fldCharType="end"/>
      </w:r>
      <w:r>
        <w:t xml:space="preserve">.  Furthermore, </w:t>
      </w:r>
      <w:proofErr w:type="spellStart"/>
      <w:r>
        <w:t>Asenjo</w:t>
      </w:r>
      <w:proofErr w:type="spellEnd"/>
      <w:r>
        <w:t xml:space="preserve">, Rim and </w:t>
      </w:r>
      <w:proofErr w:type="spellStart"/>
      <w:r>
        <w:t>Oprian</w:t>
      </w:r>
      <w:proofErr w:type="spellEnd"/>
      <w:r>
        <w:t xml:space="preserve"> </w:t>
      </w:r>
      <w:r>
        <w:fldChar w:fldCharType="begin" w:fldLock="1"/>
      </w:r>
      <w:r>
        <w:instrText>ADDIN CSL_CITATION { "citationItems" : [ { "id" : "ITEM-1", "itemData" : { "DOI" : "10.1016/0896-6273(94)90320-4", "ISSN" : "08966273", "abstract" : "The human red and green color vision pigments are identical at all but 15 of their 364 amino acids, and yet their absorption maxima differ by 31 nm. In an extensive mutagenesis study, including a set of 28 chimeric proteins modeled after pigments in the color-deficient human population and an additional 30 single and multiple point mutants, the spectral difference between these 2 pigments is shown to be determined by 7 and only 7 amino acid residues. In going from the red pigment to the green pigment, the 7 residues are Ser(116) --&amp;gt; Tyr, Ser(180) --&amp;gt; Ala, Ile(230) --&amp;gt; Thr, Ala(233) --&amp;gt; Ser, Tyr(277) --&amp;gt; Phe, Thr(285) --&amp;gt; Ala, and Tyr(309) --&amp;gt; Phe.", "author" : [ { "dropping-particle" : "", "family" : "Asenjo", "given" : "Ana B.", "non-dropping-particle" : "", "parse-names" : false, "suffix" : "" }, { "dropping-particle" : "", "family" : "Rim", "given" : "Jeanne", "non-dropping-particle" : "", "parse-names" : false, "suffix" : "" }, { "dropping-particle" : "", "family" : "Oprian", "given" : "Daniel D.", "non-dropping-particle" : "", "parse-names" : false, "suffix" : "" } ], "container-title" : "Neuron", "id" : "ITEM-1", "issue" : "5", "issued" : { "date-parts" : [ [ "1994", "5" ] ] }, "page" : "1131-1138", "publisher" : "CELL PRESS", "title" : "Molecular determinants of human red/green color discrimination", "type" : "article-journal", "volume" : "12" }, "suppress-author" : 1, "uris" : [ "http://www.mendeley.com/documents/?uuid=d4b65a88-f9c1-47a6-b001-a490b7ea9456" ] } ], "mendeley" : { "previouslyFormattedCitation" : "(1994)" }, "properties" : { "noteIndex" : 0 }, "schema" : "https://github.com/citation-style-language/schema/raw/master/csl-citation.json" }</w:instrText>
      </w:r>
      <w:r>
        <w:fldChar w:fldCharType="separate"/>
      </w:r>
      <w:r w:rsidRPr="00F23741">
        <w:rPr>
          <w:noProof/>
        </w:rPr>
        <w:t>(1994)</w:t>
      </w:r>
      <w:r>
        <w:fldChar w:fldCharType="end"/>
      </w:r>
      <w:r>
        <w:t xml:space="preserve"> demonstrated that the large spectral difference between these two photopigments (of ~31nm) was determined by differences in only 7 amino acid residues.  </w:t>
      </w:r>
    </w:p>
    <w:p w14:paraId="3F516261" w14:textId="77777777" w:rsidR="008300F2" w:rsidRDefault="008300F2" w:rsidP="008300F2"/>
    <w:p w14:paraId="30380A91" w14:textId="77777777" w:rsidR="008300F2" w:rsidRDefault="008300F2" w:rsidP="008300F2">
      <w:r>
        <w:t xml:space="preserve">In anomalous trichromacy, the primary cause of the anomalous pigment is unequal homologous recombination between the L and M </w:t>
      </w:r>
      <w:proofErr w:type="spellStart"/>
      <w:r>
        <w:t>opsin</w:t>
      </w:r>
      <w:proofErr w:type="spellEnd"/>
      <w:r>
        <w:t xml:space="preserve"> genes </w:t>
      </w:r>
      <w:r>
        <w:fldChar w:fldCharType="begin" w:fldLock="1"/>
      </w:r>
      <w:r>
        <w:instrText>ADDIN CSL_CITATION { "citationItems" : [ { "id" : "ITEM-1", "itemData" : { "DOI" : "10.1126/science.3485310", "ISSN" : "0036-8075", "author" : [ { "dropping-particle" : "", "family" : "Nathans", "given" : "J", "non-dropping-particle" : "", "parse-names" : false, "suffix" : "" }, { "dropping-particle" : "", "family" : "Piantanida", "given" : "T.", "non-dropping-particle" : "", "parse-names" : false, "suffix" : "" }, { "dropping-particle" : "", "family" : "Eddy", "given" : "R.", "non-dropping-particle" : "", "parse-names" : false, "suffix" : "" }, { "dropping-particle" : "", "family" : "Shows", "given" : "T.", "non-dropping-particle" : "", "parse-names" : false, "suffix" : "" }, { "dropping-particle" : "", "family" : "Hogness", "given" : "D.", "non-dropping-particle" : "", "parse-names" : false, "suffix" : "" } ], "container-title" : "Science", "id" : "ITEM-1", "issue" : "4747", "issued" : { "date-parts" : [ [ "1986", "4", "11" ] ] }, "page" : "203-210", "publisher" : "AMER ASSOC ADVANCEMENT SCIENCE, 1200 NEW YORK AVE, NW, WASHINGTON, DC 20005", "title" : "Molecular genetics of inherited variation in human color vision", "type" : "article-journal", "volume" : "232" }, "uris" : [ "http://www.mendeley.com/documents/?uuid=b60a7c1b-e6fc-4f50-b8a6-c80d6251832d" ] }, { "id" : "ITEM-2", "itemData" : { "DOI" : "10.1016/j.visres.2010.12.002", "ISSN" : "1878-5646", "PMID" : "21167193", "abstract" : "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 "author" : [ { "dropping-particle" : "", "family" : "Neitz", "given" : "Jay", "non-dropping-particle" : "", "parse-names" : false, "suffix" : "" }, { "dropping-particle" : "", "family" : "Neitz", "given" : "Maureen", "non-dropping-particle" : "", "parse-names" : false, "suffix" : "" } ], "container-title" : "Vision research", "id" : "ITEM-2", "issue" : "7", "issued" : { "date-parts" : [ [ "2011", "4", "13" ] ] }, "page" : "633-51", "title" : "The genetics of normal and defective color vision.", "type" : "article-journal", "volume" : "51" }, "uris" : [ "http://www.mendeley.com/documents/?uuid=abf95020-30ab-44ea-a4d8-628707b276b2" ] } ], "mendeley" : { "previouslyFormattedCitation" : "(Nathans, Piantanida, Eddy, Shows, &amp; Hogness, 1986; Neitz &amp; Neitz, 2011)" }, "properties" : { "noteIndex" : 0 }, "schema" : "https://github.com/citation-style-language/schema/raw/master/csl-citation.json" }</w:instrText>
      </w:r>
      <w:r>
        <w:fldChar w:fldCharType="separate"/>
      </w:r>
      <w:r w:rsidRPr="003F05BE">
        <w:rPr>
          <w:noProof/>
        </w:rPr>
        <w:t>(Nathans, Piantanida, Eddy, Shows, &amp; Hogness, 1986; Neitz &amp; Neitz, 2011)</w:t>
      </w:r>
      <w:r>
        <w:fldChar w:fldCharType="end"/>
      </w:r>
      <w:r>
        <w:t xml:space="preserve">, which affects the precise structure of amino acids necessary for normal L and M cones.  Males are most likely to express this type of colour blindness as they only have one X chromosome, which they receive from their mother – if the X chromosome contains anomalous L or M photopigment genes, that male will have anomalous trichromacy.  Conversely, for a female to be a homozygous anomalous trichromat, they must receive the same anomalous gene from both their mother and father – this process of inheritance ultimately leads to a far higher proportion of females that are heterozygous (rather than homozygous) carriers of anomalous trichromacy </w:t>
      </w:r>
      <w:r>
        <w:fldChar w:fldCharType="begin" w:fldLock="1"/>
      </w:r>
      <w:r>
        <w:instrText>ADDIN CSL_CITATION { "citationItems" : [ { "id" : "ITEM-1", "itemData" : { "ISBN" : "052100439X", "abstract" : "Color Vision: From Genes to Perception documents the present state of understanding regarding primate color vision in 20 review articles written by 35 leading international experts. The articles range from genes, the molecular genetics of the human cone photopigment genes, to perception, the color processing of complex scenes. Detailed overviews of such basic topics as cone spectral sensitivity and color processing in the retina and cortex are included. Introductions are given to important and innovative technologies such as molecular genetics, anatomical staining, visual psychophysics, intracellular and extracellular physiological recordings, and functional magnetic resonance imaging. Color Vision is intended for graduate students and research specialists. By bringing together scientists from different disciplines, the book will clarify issues of general interest for the expert and non-expert alike.", "author" : [ { "dropping-particle" : "", "family" : "Gegenfurtner", "given" : "Karl R", "non-dropping-particle" : "", "parse-names" : false, "suffix" : "" }, { "dropping-particle" : "", "family" : "Sharpe", "given" : "Lindsay T.", "non-dropping-particle" : "", "parse-names" : false, "suffix" : "" } ], "id" : "ITEM-1", "issued" : { "date-parts" : [ [ "2001" ] ] }, "page" : "492", "publisher" : "Cambridge University Press", "title" : "Color Vision: From Genes to Perception", "type" : "book" }, "uris" : [ "http://www.mendeley.com/documents/?uuid=4945eb8b-6340-4514-bfa8-a6b35889d556" ] }, { "id" : "ITEM-2",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2", "issue" : "8", "issued" : { "date-parts" : [ [ "2010", "1" ] ] }, "page" : "12", "publisher" : "ASSOC RESEARCH VISION OPHTHALMOLOGY INC", "title" : "The dimensionality of color vision in carriers of anomalous trichromacy.", "type" : "article-journal", "volume" : "10" }, "uris" : [ "http://www.mendeley.com/documents/?uuid=d222419c-e9e8-47d1-90d6-4a0ee3cc45d8" ] } ], "mendeley" : { "previouslyFormattedCitation" : "(Gegenfurtner &amp; Sharpe, 2001; Jordan et al., 2010)" }, "properties" : { "noteIndex" : 0 }, "schema" : "https://github.com/citation-style-language/schema/raw/master/csl-citation.json" }</w:instrText>
      </w:r>
      <w:r>
        <w:fldChar w:fldCharType="separate"/>
      </w:r>
      <w:r w:rsidRPr="0067749D">
        <w:rPr>
          <w:noProof/>
        </w:rPr>
        <w:t>(Gegenfurtner &amp; Sharpe, 2001; Jordan et al., 2010)</w:t>
      </w:r>
      <w:r>
        <w:fldChar w:fldCharType="end"/>
      </w:r>
      <w:r>
        <w:t xml:space="preserve">.  These heterozygous women are therefore carrying the genes for both normal L and M cones as well as an anomalous L or M cone. </w:t>
      </w:r>
    </w:p>
    <w:p w14:paraId="70FA22A8" w14:textId="77777777" w:rsidR="008300F2" w:rsidRDefault="008300F2" w:rsidP="008300F2"/>
    <w:p w14:paraId="471079E5" w14:textId="77777777" w:rsidR="008300F2" w:rsidRDefault="008300F2" w:rsidP="008300F2">
      <w:r>
        <w:t xml:space="preserve">A process known as random X chromosome inactivation determines which of the female’s X chromosomes will be expressed for any given photoreceptor cell, i.e. paternal or maternal genes for L and M cones.  However, despite the name, it has been suggested that the process is not truly random, as there is a tendency for local clumping of the same cone types in the retina </w:t>
      </w:r>
      <w:r>
        <w:fldChar w:fldCharType="begin" w:fldLock="1"/>
      </w:r>
      <w:r>
        <w:instrText>ADDIN CSL_CITATION { "citationItems" : [ { "id" : "ITEM-1", "itemData" : { "DOI" : "10.1523/JNEUROSCI.2414-05.2005", "ISSN" : "1529-2401", "PMID" : "16237171", "abstract" : "Using high-resolution adaptive-optics imaging combined with retinal densitometry, we characterized the arrangement of short- (S), middle- (M), and long- (L) wavelength-sensitive cones in eight human foveal mosaics. As suggested by previous studies, we found males with normal color vision that varied in the ratio of L to M cones (from 1.1:1 to 16.5:1). We also found a protan carrier with an even more extreme L:M ratio (0.37:1). All subjects had nearly identical S-cone densities, indicating independence of the developmental mechanism that governs the relative numerosity of L/M and S cones. L:M cone ratio estimates were correlated highly with those obtained in the same eyes using the flicker photometric electroretinogram (ERG), although the comparison indicates that the signal from each M cone makes a larger contribution to the ERG than each L cone. Although all subjects had highly disordered arrangements of L and M cones, three subjects showed evidence for departures from a strictly random rule for assigning the L and M cone photopigments. In two retinas, these departures corresponded to local clumping of cones of like type. In a third retina, the L:M cone ratio differed significantly at two retinal locations on opposite sides of the fovea. These results suggest that the assignment of L and M pigment, although highly irregular, is not a completely random process. Surprisingly, in the protan carrier, in which X-chromosome inactivation would favor L- or M-cone clumping, there was no evidence of clumping, perhaps as a result of cone migration during foveal development.", "author" : [ { "dropping-particle" : "", "family" : "Hofer", "given" : "Heidi", "non-dropping-particle" : "", "parse-names" : false, "suffix" :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dropping-particle" : "", "family" : "Williams", "given" : "David R", "non-dropping-particle" : "", "parse-names" : false, "suffix" : "" } ], "container-title" : "The Journal of neuroscience : the official journal of the Society for Neuroscience", "id" : "ITEM-1", "issue" : "42", "issued" : { "date-parts" : [ [ "2005", "10", "19" ] ] }, "page" : "9669-79", "title" : "Organization of the human trichromatic cone mosaic.", "type" : "article-journal", "volume" : "25" }, "uris" : [ "http://www.mendeley.com/documents/?uuid=89f7cdf0-afeb-4a97-ae59-fcc4c02d679f" ] } ], "mendeley" : { "previouslyFormattedCitation" : "(Hofer et al., 2005)" }, "properties" : { "noteIndex" : 0 }, "schema" : "https://github.com/citation-style-language/schema/raw/master/csl-citation.json" }</w:instrText>
      </w:r>
      <w:r>
        <w:fldChar w:fldCharType="separate"/>
      </w:r>
      <w:r w:rsidRPr="00215F9B">
        <w:rPr>
          <w:noProof/>
        </w:rPr>
        <w:t>(Hofer et al., 2005)</w:t>
      </w:r>
      <w:r>
        <w:fldChar w:fldCharType="end"/>
      </w:r>
      <w:r>
        <w:t xml:space="preserve">.  In fact, there is a debate regarding the arrangement of cones in the retina – with some data supporting the idea of clusters, such that in anomalous trichromats there may be clusters of normal and colour-deficient cones </w:t>
      </w:r>
      <w:r>
        <w:fldChar w:fldCharType="begin" w:fldLock="1"/>
      </w:r>
      <w:r>
        <w:instrText>ADDIN CSL_CITATION { "citationItems" : [ { "id" : "ITEM-1", "itemData" : { "DOI" : "10.1007/BF00291502", "ISSN" : "0340-6717", "author" : [ { "dropping-particle" : "", "family" : "Born", "given" : "Gerhard", "non-dropping-particle" : "", "parse-names" : false, "suffix" : "" }, { "dropping-particle" : "", "family" : "Grutzner", "given" : "Peter", "non-dropping-particle" : "", "parse-names" : false, "suffix" : "" }, { "dropping-particle" : "", "family" : "Hemminger", "given" : "Hansjorg", "non-dropping-particle" : "", "parse-names" : false, "suffix" : "" } ], "container-title" : "Human Genetics", "id" : "ITEM-1", "issue" : "2", "issued" : { "date-parts" : [ [ "1976" ] ] }, "page" : "189-196", "publisher" : "SPRINGER VERLAG, 175 FIFTH AVE, NEW YORK, NY 10010", "title" : "Evidence for Reduced Colour Vision in Carriers of Congenital Colour Vision Deficiencies", "type" : "article-journal", "volume" : "32" }, "uris" : [ "http://www.mendeley.com/documents/?uuid=40f7eae9-c11e-4e7c-9c59-04d5244f0e93" ] } ], "mendeley" : { "previouslyFormattedCitation" : "(Born, Grutzner, &amp; Hemminger, 1976)" }, "properties" : { "noteIndex" : 0 }, "schema" : "https://github.com/citation-style-language/schema/raw/master/csl-citation.json" }</w:instrText>
      </w:r>
      <w:r>
        <w:fldChar w:fldCharType="separate"/>
      </w:r>
      <w:r w:rsidRPr="00D37C51">
        <w:rPr>
          <w:noProof/>
        </w:rPr>
        <w:t>(Born, Grutzner, &amp; Hemminger, 1976)</w:t>
      </w:r>
      <w:r>
        <w:fldChar w:fldCharType="end"/>
      </w:r>
      <w:r>
        <w:t xml:space="preserve">, and some finding that the arrangement is random </w:t>
      </w:r>
      <w:r>
        <w:fldChar w:fldCharType="begin" w:fldLock="1"/>
      </w:r>
      <w:r>
        <w:instrText>ADDIN CSL_CITATION { "citationItems" : [ { "id" : "ITEM-1", "itemData" : { "DOI" : "10.1016/S0042-6989(01)00043-8", "ISSN" : "00426989", "abstract" : "We describe a detailed analysis of the spatial arrangement of L, M and S cones in the living eyes of two humans and one monkey. We analyze the cone mosaics near 1 degrees eccentricity using statistical methods that characterize the arrangement of each type of cent: in the mosaic of photoreceptors. In all eyes, the M and L cones are arranged randomly. This gives rise to patches containing cones of a single type. In human, but not in monkey, the arrangement of S-cones cannot be distinguished from random. (C) 2001 Elsevier Science Ltd. All rights reserved.", "author" : [ { "dropping-particle" : "", "family" : "Roorda", "given" : "A", "non-dropping-particle" : "", "parse-names" : false, "suffix" : "" }, { "dropping-particle" : "", "family" : "Metha", "given" : "Andrew B", "non-dropping-particle" : "", "parse-names" : false, "suffix" : "" }, { "dropping-particle" : "", "family" : "Lennie", "given" : "Peter", "non-dropping-particle" : "", "parse-names" : false, "suffix" : "" }, { "dropping-particle" : "", "family" : "Williams", "given" : "David R", "non-dropping-particle" : "", "parse-names" : false, "suffix" : "" } ], "container-title" : "Vision Research", "id" : "ITEM-1", "issue" : "10-11", "issued" : { "date-parts" : [ [ "2001", "5" ] ] }, "page" : "1291-1306", "publisher" : "PERGAMON-ELSEVIER SCIENCE LTD, THE BOULEVARD, LANGFORD LANE, KIDLINGTON, OXFORD OX5 1GB, ENGLAND", "title" : "Packing arrangement of the three cone classes in primate retina", "type" : "article-journal", "volume" : "41" }, "uris" : [ "http://www.mendeley.com/documents/?uuid=df36af0c-794f-41c0-b13b-7c71b3f1051b" ] } ], "mendeley" : { "previouslyFormattedCitation" : "(Roorda, Metha, Lennie, &amp; Williams, 2001)" }, "properties" : { "noteIndex" : 0 }, "schema" : "https://github.com/citation-style-language/schema/raw/master/csl-citation.json" }</w:instrText>
      </w:r>
      <w:r>
        <w:fldChar w:fldCharType="separate"/>
      </w:r>
      <w:r w:rsidRPr="00722536">
        <w:rPr>
          <w:noProof/>
        </w:rPr>
        <w:t>(Roorda, Metha, Lennie, &amp; Williams, 2001)</w:t>
      </w:r>
      <w:r>
        <w:fldChar w:fldCharType="end"/>
      </w:r>
      <w:r>
        <w:t xml:space="preserve">.   Nevertheless, the ratio of maternal and paternal photoreceptors has been found to vary, with approximately 5% of females showing a ratio as high as 15:85 </w:t>
      </w:r>
      <w:r>
        <w:fldChar w:fldCharType="begin" w:fldLock="1"/>
      </w:r>
      <w:r>
        <w:instrText>ADDIN CSL_CITATION { "citationItems" : [ { "id" : "ITEM-1", "itemData" : { "DOI" : "10.1086/507565", "ISSN" : "0002-9297", "PMID" : "16909387", "abstract" : "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author" : [ { "dropping-particle" : "", "family" : "Amos-Landgraf", "given" : "James M", "non-dropping-particle" : "", "parse-names" : false, "suffix" : "" }, { "dropping-particle" : "", "family" : "Cottle", "given" : "Amy", "non-dropping-particle" : "", "parse-names" : false, "suffix" : "" }, { "dropping-particle" : "", "family" : "Plenge", "given" : "Robert M", "non-dropping-particle" : "", "parse-names" : false, "suffix" : "" }, { "dropping-particle" : "", "family" : "Friez", "given" : "Mike", "non-dropping-particle" : "", "parse-names" : false, "suffix" : "" }, { "dropping-particle" : "", "family" : "Schwartz", "given" : "Charles E", "non-dropping-particle" : "", "parse-names" : false, "suffix" : "" }, { "dropping-particle" : "", "family" : "Longshore", "given" : "John", "non-dropping-particle" : "", "parse-names" : false, "suffix" : "" }, { "dropping-particle" : "", "family" : "Willard", "given" : "Huntington F", "non-dropping-particle" : "", "parse-names" : false, "suffix" : "" } ], "container-title" : "American journal of human genetics", "id" : "ITEM-1", "issue" : "3", "issued" : { "date-parts" : [ [ "2006", "9" ] ] }, "page" : "493-9", "publisher" : "UNIV CHICAGO PRESS, 1427 E 60TH ST, CHICAGO, IL 60637-2954 USA", "title" : "X chromosome-inactivation patterns of 1,005 phenotypically unaffected females.", "type" : "article-journal", "volume" : "79" }, "uris" : [ "http://www.mendeley.com/documents/?uuid=a346585f-be2c-4e2b-987b-8d1329427144" ] } ], "mendeley" : { "previouslyFormattedCitation" : "(Amos-Landgraf et al., 2006)" }, "properties" : { "noteIndex" : 0 }, "schema" : "https://github.com/citation-style-language/schema/raw/master/csl-citation.json" }</w:instrText>
      </w:r>
      <w:r>
        <w:fldChar w:fldCharType="separate"/>
      </w:r>
      <w:r w:rsidRPr="00D85695">
        <w:rPr>
          <w:noProof/>
        </w:rPr>
        <w:t>(Amos-Landgraf et al., 2006)</w:t>
      </w:r>
      <w:r>
        <w:fldChar w:fldCharType="end"/>
      </w:r>
      <w:r>
        <w:t xml:space="preserve">.  </w:t>
      </w:r>
    </w:p>
    <w:p w14:paraId="5E213190" w14:textId="77777777" w:rsidR="008300F2" w:rsidRDefault="008300F2" w:rsidP="008300F2"/>
    <w:p w14:paraId="3A774651" w14:textId="1047B6D3" w:rsidR="008300F2" w:rsidRDefault="008300F2" w:rsidP="008300F2">
      <w:r>
        <w:rPr>
          <w:noProof/>
          <w:lang w:val="en-US"/>
        </w:rPr>
        <mc:AlternateContent>
          <mc:Choice Requires="wpg">
            <w:drawing>
              <wp:anchor distT="0" distB="0" distL="114300" distR="114300" simplePos="0" relativeHeight="251673600" behindDoc="0" locked="0" layoutInCell="1" allowOverlap="1" wp14:anchorId="46479A23" wp14:editId="4CCA8471">
                <wp:simplePos x="0" y="0"/>
                <wp:positionH relativeFrom="column">
                  <wp:posOffset>0</wp:posOffset>
                </wp:positionH>
                <wp:positionV relativeFrom="paragraph">
                  <wp:posOffset>1039495</wp:posOffset>
                </wp:positionV>
                <wp:extent cx="5316220" cy="4749165"/>
                <wp:effectExtent l="0" t="0" r="0" b="635"/>
                <wp:wrapThrough wrapText="bothSides">
                  <wp:wrapPolygon edited="0">
                    <wp:start x="0" y="0"/>
                    <wp:lineTo x="0" y="21487"/>
                    <wp:lineTo x="21466" y="21487"/>
                    <wp:lineTo x="21466" y="16635"/>
                    <wp:lineTo x="21363" y="0"/>
                    <wp:lineTo x="0" y="0"/>
                  </wp:wrapPolygon>
                </wp:wrapThrough>
                <wp:docPr id="592" name="Group 5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16220" cy="4749165"/>
                          <a:chOff x="0" y="0"/>
                          <a:chExt cx="5316220" cy="4749165"/>
                        </a:xfrm>
                      </wpg:grpSpPr>
                      <wpg:grpSp>
                        <wpg:cNvPr id="590" name="Group 590"/>
                        <wpg:cNvGrpSpPr/>
                        <wpg:grpSpPr>
                          <a:xfrm>
                            <a:off x="31750" y="0"/>
                            <a:ext cx="5201920" cy="3590925"/>
                            <a:chOff x="0" y="0"/>
                            <a:chExt cx="5201920" cy="3590925"/>
                          </a:xfrm>
                        </wpg:grpSpPr>
                        <pic:pic xmlns:pic="http://schemas.openxmlformats.org/drawingml/2006/picture">
                          <pic:nvPicPr>
                            <pic:cNvPr id="569" name="Picture 569"/>
                            <pic:cNvPicPr>
                              <a:picLocks noChangeAspect="1"/>
                            </pic:cNvPicPr>
                          </pic:nvPicPr>
                          <pic:blipFill rotWithShape="1">
                            <a:blip r:embed="rId46">
                              <a:extLst>
                                <a:ext uri="{28A0092B-C50C-407E-A947-70E740481C1C}">
                                  <a14:useLocalDpi xmlns:a14="http://schemas.microsoft.com/office/drawing/2010/main" val="0"/>
                                </a:ext>
                              </a:extLst>
                            </a:blip>
                            <a:srcRect l="1297"/>
                            <a:stretch/>
                          </pic:blipFill>
                          <pic:spPr bwMode="auto">
                            <a:xfrm>
                              <a:off x="0" y="0"/>
                              <a:ext cx="5201920" cy="3590925"/>
                            </a:xfrm>
                            <a:prstGeom prst="rect">
                              <a:avLst/>
                            </a:prstGeom>
                            <a:ln>
                              <a:noFill/>
                            </a:ln>
                            <a:extLst>
                              <a:ext uri="{53640926-AAD7-44d8-BBD7-CCE9431645EC}">
                                <a14:shadowObscured xmlns:a14="http://schemas.microsoft.com/office/drawing/2010/main"/>
                              </a:ext>
                            </a:extLst>
                          </pic:spPr>
                        </pic:pic>
                        <wpg:grpSp>
                          <wpg:cNvPr id="574" name="Group 574"/>
                          <wpg:cNvGrpSpPr/>
                          <wpg:grpSpPr>
                            <a:xfrm>
                              <a:off x="914400" y="1371600"/>
                              <a:ext cx="571500" cy="838835"/>
                              <a:chOff x="-342900" y="-2400300"/>
                              <a:chExt cx="571500" cy="838835"/>
                            </a:xfrm>
                          </wpg:grpSpPr>
                          <wps:wsp>
                            <wps:cNvPr id="570" name="Straight Arrow Connector 570"/>
                            <wps:cNvCnPr/>
                            <wps:spPr>
                              <a:xfrm>
                                <a:off x="-342900" y="-2400300"/>
                                <a:ext cx="228600" cy="228600"/>
                              </a:xfrm>
                              <a:prstGeom prst="straightConnector1">
                                <a:avLst/>
                              </a:prstGeom>
                              <a:noFill/>
                              <a:ln w="15875" cap="flat" cmpd="sng" algn="ctr">
                                <a:solidFill>
                                  <a:srgbClr val="C0504D">
                                    <a:lumMod val="75000"/>
                                  </a:srgbClr>
                                </a:solidFill>
                                <a:prstDash val="solid"/>
                                <a:headEnd type="none"/>
                                <a:tailEnd type="stealth" w="med" len="med"/>
                              </a:ln>
                              <a:effectLst/>
                            </wps:spPr>
                            <wps:bodyPr/>
                          </wps:wsp>
                          <wps:wsp>
                            <wps:cNvPr id="571" name="Straight Arrow Connector 571"/>
                            <wps:cNvCnPr/>
                            <wps:spPr>
                              <a:xfrm flipH="1" flipV="1">
                                <a:off x="0" y="-2057400"/>
                                <a:ext cx="228600" cy="114300"/>
                              </a:xfrm>
                              <a:prstGeom prst="straightConnector1">
                                <a:avLst/>
                              </a:prstGeom>
                              <a:noFill/>
                              <a:ln w="15875" cap="flat" cmpd="sng" algn="ctr">
                                <a:solidFill>
                                  <a:srgbClr val="C0504D">
                                    <a:lumMod val="75000"/>
                                  </a:srgbClr>
                                </a:solidFill>
                                <a:prstDash val="solid"/>
                                <a:headEnd type="none"/>
                                <a:tailEnd type="stealth" w="med" len="med"/>
                              </a:ln>
                              <a:effectLst/>
                            </wps:spPr>
                            <wps:bodyPr/>
                          </wps:wsp>
                          <wps:wsp>
                            <wps:cNvPr id="572" name="Straight Arrow Connector 572"/>
                            <wps:cNvCnPr/>
                            <wps:spPr>
                              <a:xfrm flipV="1">
                                <a:off x="-278765" y="-1790065"/>
                                <a:ext cx="228600" cy="228600"/>
                              </a:xfrm>
                              <a:prstGeom prst="straightConnector1">
                                <a:avLst/>
                              </a:prstGeom>
                              <a:noFill/>
                              <a:ln w="15875" cap="flat" cmpd="sng" algn="ctr">
                                <a:solidFill>
                                  <a:srgbClr val="C0504D">
                                    <a:lumMod val="75000"/>
                                  </a:srgbClr>
                                </a:solidFill>
                                <a:prstDash val="solid"/>
                                <a:headEnd type="none"/>
                                <a:tailEnd type="stealth" w="med" len="med"/>
                              </a:ln>
                              <a:effectLst/>
                            </wps:spPr>
                            <wps:bodyPr/>
                          </wps:wsp>
                        </wpg:grpSp>
                        <wps:wsp>
                          <wps:cNvPr id="573" name="Text Box 573"/>
                          <wps:cNvSpPr txBox="1"/>
                          <wps:spPr>
                            <a:xfrm>
                              <a:off x="342900" y="1143000"/>
                              <a:ext cx="10287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0769321A" w14:textId="77777777" w:rsidR="008968B3" w:rsidRDefault="008968B3" w:rsidP="008300F2">
                                <w:r>
                                  <w:t>L cone g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5" name="Text Box 575"/>
                          <wps:cNvSpPr txBox="1"/>
                          <wps:spPr>
                            <a:xfrm>
                              <a:off x="1485900" y="1714500"/>
                              <a:ext cx="10287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30078C62" w14:textId="77777777" w:rsidR="008968B3" w:rsidRDefault="008968B3" w:rsidP="008300F2">
                                <w:r>
                                  <w:t>M cone g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6" name="Text Box 576"/>
                          <wps:cNvSpPr txBox="1"/>
                          <wps:spPr>
                            <a:xfrm>
                              <a:off x="342900" y="2171700"/>
                              <a:ext cx="914400" cy="5715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43A1358C" w14:textId="77777777" w:rsidR="008968B3" w:rsidRDefault="008968B3" w:rsidP="008300F2">
                                <w:r>
                                  <w:t>L’ hybrid cone g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91" name="Text Box 591"/>
                        <wps:cNvSpPr txBox="1"/>
                        <wps:spPr>
                          <a:xfrm>
                            <a:off x="0" y="3648075"/>
                            <a:ext cx="5316220" cy="11010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24B6A5" w14:textId="77777777" w:rsidR="008968B3" w:rsidRPr="00BD11A0" w:rsidRDefault="008968B3" w:rsidP="008300F2">
                              <w:pPr>
                                <w:pStyle w:val="Caption"/>
                                <w:spacing w:line="360" w:lineRule="auto"/>
                                <w:rPr>
                                  <w:noProof/>
                                </w:rPr>
                              </w:pPr>
                              <w:bookmarkStart w:id="37" w:name="_Ref265854322"/>
                              <w:r>
                                <w:t xml:space="preserve">Figure </w:t>
                              </w:r>
                              <w:r>
                                <w:fldChar w:fldCharType="begin"/>
                              </w:r>
                              <w:r>
                                <w:instrText xml:space="preserve"> SEQ Figure \* ARABIC </w:instrText>
                              </w:r>
                              <w:r>
                                <w:fldChar w:fldCharType="separate"/>
                              </w:r>
                              <w:r>
                                <w:rPr>
                                  <w:noProof/>
                                </w:rPr>
                                <w:t>20</w:t>
                              </w:r>
                              <w:r>
                                <w:fldChar w:fldCharType="end"/>
                              </w:r>
                              <w:bookmarkEnd w:id="37"/>
                              <w:r>
                                <w:t xml:space="preserve"> </w:t>
                              </w:r>
                              <w:r w:rsidRPr="0067749D">
                                <w:rPr>
                                  <w:b w:val="0"/>
                                </w:rPr>
                                <w:t xml:space="preserve">Example of the </w:t>
                              </w:r>
                              <w:r>
                                <w:rPr>
                                  <w:b w:val="0"/>
                                </w:rPr>
                                <w:t xml:space="preserve">cone-type </w:t>
                              </w:r>
                              <w:r w:rsidRPr="0067749D">
                                <w:rPr>
                                  <w:b w:val="0"/>
                                </w:rPr>
                                <w:t xml:space="preserve">determinants </w:t>
                              </w:r>
                              <w:r w:rsidRPr="0067749D">
                                <w:rPr>
                                  <w:b w:val="0"/>
                                </w:rPr>
                                <w:fldChar w:fldCharType="begin" w:fldLock="1"/>
                              </w:r>
                              <w:r>
                                <w:rPr>
                                  <w:b w:val="0"/>
                                </w:rPr>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prefix" : "adapted from ", "uris" : [ "http://www.mendeley.com/documents/?uuid=d222419c-e9e8-47d1-90d6-4a0ee3cc45d8" ] } ], "mendeley" : { "previouslyFormattedCitation" : "(adapted from Jordan et al., 2010)" }, "properties" : { "noteIndex" : 0 }, "schema" : "https://github.com/citation-style-language/schema/raw/master/csl-citation.json" }</w:instrText>
                              </w:r>
                              <w:r w:rsidRPr="0067749D">
                                <w:rPr>
                                  <w:b w:val="0"/>
                                </w:rPr>
                                <w:fldChar w:fldCharType="separate"/>
                              </w:r>
                              <w:r w:rsidRPr="0067749D">
                                <w:rPr>
                                  <w:b w:val="0"/>
                                  <w:noProof/>
                                </w:rPr>
                                <w:t>(adapted from Jordan et al., 2010)</w:t>
                              </w:r>
                              <w:r w:rsidRPr="0067749D">
                                <w:rPr>
                                  <w:b w:val="0"/>
                                </w:rPr>
                                <w:fldChar w:fldCharType="end"/>
                              </w:r>
                              <w:r w:rsidRPr="0067749D">
                                <w:rPr>
                                  <w:b w:val="0"/>
                                </w:rPr>
                                <w:t xml:space="preserve">.  Random X chromosome inactivation </w:t>
                              </w:r>
                              <w:r>
                                <w:rPr>
                                  <w:b w:val="0"/>
                                </w:rPr>
                                <w:t xml:space="preserve">first </w:t>
                              </w:r>
                              <w:r w:rsidRPr="0067749D">
                                <w:rPr>
                                  <w:b w:val="0"/>
                                </w:rPr>
                                <w:t>determines whether the maternal (</w:t>
                              </w:r>
                              <w:proofErr w:type="spellStart"/>
                              <w:r w:rsidRPr="0067749D">
                                <w:rPr>
                                  <w:b w:val="0"/>
                                </w:rPr>
                                <w:t>X</w:t>
                              </w:r>
                              <w:r w:rsidRPr="0067749D">
                                <w:rPr>
                                  <w:b w:val="0"/>
                                  <w:vertAlign w:val="subscript"/>
                                </w:rPr>
                                <w:t>m</w:t>
                              </w:r>
                              <w:proofErr w:type="spellEnd"/>
                              <w:r w:rsidRPr="0067749D">
                                <w:rPr>
                                  <w:b w:val="0"/>
                                </w:rPr>
                                <w:t>) or paternal (</w:t>
                              </w:r>
                              <w:proofErr w:type="spellStart"/>
                              <w:r w:rsidRPr="0067749D">
                                <w:rPr>
                                  <w:b w:val="0"/>
                                </w:rPr>
                                <w:t>X</w:t>
                              </w:r>
                              <w:r w:rsidRPr="0067749D">
                                <w:rPr>
                                  <w:b w:val="0"/>
                                  <w:vertAlign w:val="subscript"/>
                                </w:rPr>
                                <w:t>p</w:t>
                              </w:r>
                              <w:proofErr w:type="spellEnd"/>
                              <w:r w:rsidRPr="0067749D">
                                <w:rPr>
                                  <w:b w:val="0"/>
                                </w:rPr>
                                <w:t>) X chromosome</w:t>
                              </w:r>
                              <w:r>
                                <w:rPr>
                                  <w:b w:val="0"/>
                                </w:rPr>
                                <w:t xml:space="preserve"> is activated.  The cone type from that chromosome is then determined by whether the locus control region (LCR) binds with the promoter region of the first or second </w:t>
                              </w:r>
                              <w:proofErr w:type="spellStart"/>
                              <w:r>
                                <w:rPr>
                                  <w:b w:val="0"/>
                                </w:rPr>
                                <w:t>opsin</w:t>
                              </w:r>
                              <w:proofErr w:type="spellEnd"/>
                              <w:r>
                                <w:rPr>
                                  <w:b w:val="0"/>
                                </w:rPr>
                                <w:t xml:space="preserve"> gene (TEX28 is a non-</w:t>
                              </w:r>
                              <w:proofErr w:type="spellStart"/>
                              <w:r>
                                <w:rPr>
                                  <w:b w:val="0"/>
                                </w:rPr>
                                <w:t>opsin</w:t>
                              </w:r>
                              <w:proofErr w:type="spellEnd"/>
                              <w:r>
                                <w:rPr>
                                  <w:b w:val="0"/>
                                </w:rPr>
                                <w:t xml:space="preserve"> gene), approximate probabilities for each of these binding possibilities are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92" o:spid="_x0000_s1582" style="position:absolute;margin-left:0;margin-top:81.85pt;width:418.6pt;height:373.95pt;z-index:251673600" coordsize="5316220,474916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">
                <v:group id="Group 590" o:spid="_x0000_s1583" style="position:absolute;left:31750;width:5201920;height:3590925" coordsize="5201920,35909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hBo8LDAAAA3AAAAA8A&#10;AAAAAAAAAAAAAAAAqQIAAGRycy9kb3ducmV2LnhtbFBLBQYAAAAABAAEAPoAAACZAwAAAAA=&#10;">
                  <v:shape id="Picture 569" o:spid="_x0000_s1584" type="#_x0000_t75" style="position:absolute;width:5201920;height:3590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l2&#10;8ozEAAAA3AAAAA8AAABkcnMvZG93bnJldi54bWxEj8FuwjAQRO+V+g/WInErDoUGmmJQqUDiRgP0&#10;voqXJG28tmKXhL/HSJV6HM3MG81i1ZtGXKj1tWUF41ECgriwuuZSwem4fZqD8AFZY2OZFFzJw2r5&#10;+LDATNuOc7ocQikihH2GCqoQXCalLyoy6EfWEUfvbFuDIcq2lLrFLsJNI5+TJJUGa44LFTr6qKj4&#10;OfwaBbYrv9Ppevr5Fekzd95P8o2bKDUc9O9vIAL14T/8195pBS/pK9zPxCMglz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l28ozEAAAA3AAAAA8AAAAAAAAAAAAAAAAAnAIA&#10;AGRycy9kb3ducmV2LnhtbFBLBQYAAAAABAAEAPcAAACNAwAAAAA=&#10;">
                    <v:imagedata r:id="rId47" o:title="" cropleft="850f"/>
                    <v:path arrowok="t"/>
                  </v:shape>
                  <v:group id="Group 574" o:spid="_x0000_s1585" style="position:absolute;left:914400;top:1371600;width:571500;height:838835" coordorigin="-342900,-2400300" coordsize="571500,8388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d2QzvGAAAA3AAA&#10;AA8AAAAAAAAAAAAAAAAAqQIAAGRycy9kb3ducmV2LnhtbFBLBQYAAAAABAAEAPoAAACcAwAAAAA=&#10;">
                    <v:shapetype id="_x0000_t32" coordsize="21600,21600" o:spt="32" o:oned="t" path="m0,0l21600,21600e" filled="f">
                      <v:path arrowok="t" fillok="f" o:connecttype="none"/>
                      <o:lock v:ext="edit" shapetype="t"/>
                    </v:shapetype>
                    <v:shape id="Straight Arrow Connector 570" o:spid="_x0000_s1586" type="#_x0000_t32" style="position:absolute;left:-342900;top:-2400300;width:22860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kNDm8IAAADcAAAADwAAAGRycy9kb3ducmV2LnhtbERPTWuDQBC9F/oflgn01qypiQ0mq5SC&#10;EEhJqJWeB3eqUndW3K0x/z57KOT4eN/7fDa9mGh0nWUFq2UEgri2uuNGQfVVPG9BOI+ssbdMCq7k&#10;IM8eH/aYanvhT5pK34gQwi5FBa33Qyqlq1sy6JZ2IA7cjx0N+gDHRuoRLyHc9PIlihJpsOPQ0OJA&#10;7y3Vv+WfUdAdeTN9J6f1uVqbOJZF9CFtpdTTYn7bgfA0+7v4333QCjavYX44E46AzG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kNDm8IAAADcAAAADwAAAAAAAAAAAAAA&#10;AAChAgAAZHJzL2Rvd25yZXYueG1sUEsFBgAAAAAEAAQA+QAAAJADAAAAAA==&#10;" strokecolor="#953735" strokeweight="1.25pt">
                      <v:stroke endarrow="classic"/>
                    </v:shape>
                    <v:shape id="Straight Arrow Connector 571" o:spid="_x0000_s1587" type="#_x0000_t32" style="position:absolute;top:-2057400;width:228600;height:1143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nyB1sYAAADcAAAADwAAAGRycy9kb3ducmV2LnhtbESPT2sCMRTE7wW/Q3iF3mrWhf5hNUpR&#10;Cm0PFq0Hj8/N62bt5mWbRHf99kYQPA4z8xtmMuttI47kQ+1YwWiYgSAuna65UrD5eX98BREissbG&#10;MSk4UYDZdHA3wUK7jld0XMdKJAiHAhWYGNtCylAashiGriVO3q/zFmOSvpLaY5fgtpF5lj1LizWn&#10;BYMtzQ2Vf+uDVfC/lbvFt1/m+eHTrKLbL5qvbq/Uw33/NgYRqY+38LX9oRU8vYzgciYdATk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58gdbGAAAA3AAAAA8AAAAAAAAA&#10;AAAAAAAAoQIAAGRycy9kb3ducmV2LnhtbFBLBQYAAAAABAAEAPkAAACUAwAAAAA=&#10;" strokecolor="#953735" strokeweight="1.25pt">
                      <v:stroke endarrow="classic"/>
                    </v:shape>
                    <v:shape id="Straight Arrow Connector 572" o:spid="_x0000_s1588" type="#_x0000_t32" style="position:absolute;left:-278765;top:-1790065;width:228600;height:2286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1Pu6sUAAADcAAAADwAAAGRycy9kb3ducmV2LnhtbESPQWvCQBSE74X+h+UVems2FaqSuooI&#10;AUsFaUwPvT2yr9nQ7Nuwu2r8964g9DjMzDfMYjXaXpzIh86xgtcsB0HcON1xq6A+lC9zECEia+wd&#10;k4ILBVgtHx8WWGh35i86VbEVCcKhQAUmxqGQMjSGLIbMDcTJ+3XeYkzSt1J7PCe47eUkz6fSYsdp&#10;weBAG0PNX3W0CtrZ99bWazN++v3HdMflT1lXg1LPT+P6HUSkMf6H7+2tVvA2m8DtTDoCcnk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1Pu6sUAAADcAAAADwAAAAAAAAAA&#10;AAAAAAChAgAAZHJzL2Rvd25yZXYueG1sUEsFBgAAAAAEAAQA+QAAAJMDAAAAAA==&#10;" strokecolor="#953735" strokeweight="1.25pt">
                      <v:stroke endarrow="classic"/>
                    </v:shape>
                  </v:group>
                  <v:shape id="Text Box 573" o:spid="_x0000_s1589" type="#_x0000_t202" style="position:absolute;left:342900;top:1143000;width:10287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C17zxAAA&#10;ANwAAAAPAAAAZHJzL2Rvd25yZXYueG1sRI9Ja8MwFITvhfwH8Qq5JVKXLHWthNJSyCml2SC3h/W8&#10;EOvJWErs/vsoEOhxmJlvmHTZ21pcqPWVYw1PYwWCOHOm4kLDbvs9moPwAdlg7Zg0/JGH5WLwkGJi&#10;XMe/dNmEQkQI+wQ1lCE0iZQ+K8miH7uGOHq5ay2GKNtCmha7CLe1fFZqKi1WHBdKbOizpOy0OVsN&#10;+3V+PLyqn+LLTprO9UqyfZNaDx/7j3cQgfrwH763V0bDZPYC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wte88QAAADcAAAADwAAAAAAAAAAAAAAAACXAgAAZHJzL2Rv&#10;d25yZXYueG1sUEsFBgAAAAAEAAQA9QAAAIgDAAAAAA==&#10;" filled="f" stroked="f">
                    <v:textbox>
                      <w:txbxContent>
                        <w:p w14:paraId="0769321A" w14:textId="77777777" w:rsidR="00476BB0" w:rsidRDefault="00476BB0" w:rsidP="008300F2">
                          <w:r>
                            <w:t>L cone gene</w:t>
                          </w:r>
                        </w:p>
                      </w:txbxContent>
                    </v:textbox>
                  </v:shape>
                  <v:shape id="Text Box 575" o:spid="_x0000_s1590" type="#_x0000_t202" style="position:absolute;left:1485900;top:1714500;width:10287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mMcxAAA&#10;ANwAAAAPAAAAZHJzL2Rvd25yZXYueG1sRI9Pa8JAFMTvBb/D8gRvumsx1UZXkYrgyeKfFnp7ZJ9J&#10;MPs2ZFeTfvuuIPQ4zMxvmMWqs5W4U+NLxxrGIwWCOHOm5FzD+bQdzkD4gGywckwafsnDatl7WWBq&#10;XMsHuh9DLiKEfYoaihDqVEqfFWTRj1xNHL2LayyGKJtcmgbbCLeVfFXqTVosOS4UWNNHQdn1eLMa&#10;vvaXn++J+sw3Nqlb1ynJ9l1qPeh36zmIQF34Dz/bO6MhmSbwOBOPgF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65jHMQAAADcAAAADwAAAAAAAAAAAAAAAACXAgAAZHJzL2Rv&#10;d25yZXYueG1sUEsFBgAAAAAEAAQA9QAAAIgDAAAAAA==&#10;" filled="f" stroked="f">
                    <v:textbox>
                      <w:txbxContent>
                        <w:p w14:paraId="30078C62" w14:textId="77777777" w:rsidR="00476BB0" w:rsidRDefault="00476BB0" w:rsidP="008300F2">
                          <w:r>
                            <w:t>M cone gene</w:t>
                          </w:r>
                        </w:p>
                      </w:txbxContent>
                    </v:textbox>
                  </v:shape>
                  <v:shape id="Text Box 576" o:spid="_x0000_s1591" type="#_x0000_t202" style="position:absolute;left:342900;top:2171700;width:9144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fP1rxAAA&#10;ANwAAAAPAAAAZHJzL2Rvd25yZXYueG1sRI9Ba8JAFITvgv9heUJvdVep1sZsRFoKnipNa8HbI/tM&#10;gtm3Ibs18d93hYLHYWa+YdLNYBtxoc7XjjXMpgoEceFMzaWG76/3xxUIH5ANNo5Jw5U8bLLxKMXE&#10;uJ4/6ZKHUkQI+wQ1VCG0iZS+qMiin7qWOHon11kMUXalNB32EW4bOVdqKS3WHBcqbOm1ouKc/1oN&#10;h4/T8edJ7cs3u2h7NyjJ9kVq/TAZtmsQgYZwD/+3d0bD4nkJ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T3z9a8QAAADcAAAADwAAAAAAAAAAAAAAAACXAgAAZHJzL2Rv&#10;d25yZXYueG1sUEsFBgAAAAAEAAQA9QAAAIgDAAAAAA==&#10;" filled="f" stroked="f">
                    <v:textbox>
                      <w:txbxContent>
                        <w:p w14:paraId="43A1358C" w14:textId="77777777" w:rsidR="00476BB0" w:rsidRDefault="00476BB0" w:rsidP="008300F2">
                          <w:r>
                            <w:t>L’ hybrid cone gene</w:t>
                          </w:r>
                        </w:p>
                      </w:txbxContent>
                    </v:textbox>
                  </v:shape>
                </v:group>
                <v:shape id="Text Box 591" o:spid="_x0000_s1592" type="#_x0000_t202" style="position:absolute;top:3648075;width:5316220;height:11010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" stroked="f">
                  <v:textbox style="mso-fit-shape-to-text:t" inset="0,0,0,0">
                    <w:txbxContent>
                      <w:p w14:paraId="2324B6A5" w14:textId="77777777" w:rsidR="00476BB0" w:rsidRPr="00BD11A0" w:rsidRDefault="00476BB0" w:rsidP="008300F2">
                        <w:pPr>
                          <w:pStyle w:val="Caption"/>
                          <w:spacing w:line="360" w:lineRule="auto"/>
                          <w:rPr>
                            <w:noProof/>
                          </w:rPr>
                        </w:pPr>
                        <w:bookmarkStart w:id="47" w:name="_Ref265854322"/>
                        <w:r>
                          <w:t xml:space="preserve">Figure </w:t>
                        </w:r>
                        <w:r>
                          <w:fldChar w:fldCharType="begin"/>
                        </w:r>
                        <w:r>
                          <w:instrText xml:space="preserve"> SEQ Figure \* ARABIC </w:instrText>
                        </w:r>
                        <w:r>
                          <w:fldChar w:fldCharType="separate"/>
                        </w:r>
                        <w:r>
                          <w:rPr>
                            <w:noProof/>
                          </w:rPr>
                          <w:t>20</w:t>
                        </w:r>
                        <w:r>
                          <w:fldChar w:fldCharType="end"/>
                        </w:r>
                        <w:bookmarkEnd w:id="47"/>
                        <w:r>
                          <w:t xml:space="preserve"> </w:t>
                        </w:r>
                        <w:r w:rsidRPr="0067749D">
                          <w:rPr>
                            <w:b w:val="0"/>
                          </w:rPr>
                          <w:t xml:space="preserve">Example of the </w:t>
                        </w:r>
                        <w:r>
                          <w:rPr>
                            <w:b w:val="0"/>
                          </w:rPr>
                          <w:t xml:space="preserve">cone-type </w:t>
                        </w:r>
                        <w:r w:rsidRPr="0067749D">
                          <w:rPr>
                            <w:b w:val="0"/>
                          </w:rPr>
                          <w:t xml:space="preserve">determinants </w:t>
                        </w:r>
                        <w:r w:rsidRPr="0067749D">
                          <w:rPr>
                            <w:b w:val="0"/>
                          </w:rPr>
                          <w:fldChar w:fldCharType="begin" w:fldLock="1"/>
                        </w:r>
                        <w:r>
                          <w:rPr>
                            <w:b w:val="0"/>
                          </w:rPr>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prefix" : "adapted from ", "uris" : [ "http://www.mendeley.com/documents/?uuid=d222419c-e9e8-47d1-90d6-4a0ee3cc45d8" ] } ], "mendeley" : { "previouslyFormattedCitation" : "(adapted from Jordan et al., 2010)" }, "properties" : { "noteIndex" : 0 }, "schema" : "https://github.com/citation-style-language/schema/raw/master/csl-citation.json" }</w:instrText>
                        </w:r>
                        <w:r w:rsidRPr="0067749D">
                          <w:rPr>
                            <w:b w:val="0"/>
                          </w:rPr>
                          <w:fldChar w:fldCharType="separate"/>
                        </w:r>
                        <w:r w:rsidRPr="0067749D">
                          <w:rPr>
                            <w:b w:val="0"/>
                            <w:noProof/>
                          </w:rPr>
                          <w:t>(adapted from Jordan et al., 2010)</w:t>
                        </w:r>
                        <w:r w:rsidRPr="0067749D">
                          <w:rPr>
                            <w:b w:val="0"/>
                          </w:rPr>
                          <w:fldChar w:fldCharType="end"/>
                        </w:r>
                        <w:r w:rsidRPr="0067749D">
                          <w:rPr>
                            <w:b w:val="0"/>
                          </w:rPr>
                          <w:t xml:space="preserve">.  Random X chromosome inactivation </w:t>
                        </w:r>
                        <w:r>
                          <w:rPr>
                            <w:b w:val="0"/>
                          </w:rPr>
                          <w:t xml:space="preserve">first </w:t>
                        </w:r>
                        <w:r w:rsidRPr="0067749D">
                          <w:rPr>
                            <w:b w:val="0"/>
                          </w:rPr>
                          <w:t>determines whether the maternal (X</w:t>
                        </w:r>
                        <w:r w:rsidRPr="0067749D">
                          <w:rPr>
                            <w:b w:val="0"/>
                            <w:vertAlign w:val="subscript"/>
                          </w:rPr>
                          <w:t>m</w:t>
                        </w:r>
                        <w:r w:rsidRPr="0067749D">
                          <w:rPr>
                            <w:b w:val="0"/>
                          </w:rPr>
                          <w:t>) or paternal (X</w:t>
                        </w:r>
                        <w:r w:rsidRPr="0067749D">
                          <w:rPr>
                            <w:b w:val="0"/>
                            <w:vertAlign w:val="subscript"/>
                          </w:rPr>
                          <w:t>p</w:t>
                        </w:r>
                        <w:r w:rsidRPr="0067749D">
                          <w:rPr>
                            <w:b w:val="0"/>
                          </w:rPr>
                          <w:t>) X chromosome</w:t>
                        </w:r>
                        <w:r>
                          <w:rPr>
                            <w:b w:val="0"/>
                          </w:rPr>
                          <w:t xml:space="preserve"> is activated.  The cone type from that chromosome is then determined by whether the locus control region (LCR) binds with the promoter region of the first or second opsin gene (TEX28 is a non-opsin gene), approximate probabilities for each of these binding possibilities are shown.</w:t>
                        </w:r>
                      </w:p>
                    </w:txbxContent>
                  </v:textbox>
                </v:shape>
                <w10:wrap type="through"/>
              </v:group>
            </w:pict>
          </mc:Fallback>
        </mc:AlternateContent>
      </w:r>
      <w:r>
        <w:t xml:space="preserve">X chromosome inactivation is the first of two processes that determine the type of cone that is expressed.  The second determinant is the binding process between the locus control region (LCR) and the </w:t>
      </w:r>
      <w:proofErr w:type="spellStart"/>
      <w:r>
        <w:t>opsin</w:t>
      </w:r>
      <w:proofErr w:type="spellEnd"/>
      <w:r>
        <w:t xml:space="preserve"> genes for L and M cones (or L’/M’) (see </w:t>
      </w:r>
      <w:r>
        <w:fldChar w:fldCharType="begin"/>
      </w:r>
      <w:r>
        <w:instrText xml:space="preserve"> REF _Ref265854322 \h </w:instrText>
      </w:r>
      <w:r>
        <w:fldChar w:fldCharType="separate"/>
      </w:r>
      <w:r w:rsidR="00567AA8">
        <w:t xml:space="preserve">Figure </w:t>
      </w:r>
      <w:r w:rsidR="00567AA8">
        <w:rPr>
          <w:noProof/>
        </w:rPr>
        <w:t>20</w:t>
      </w:r>
      <w:r>
        <w:fldChar w:fldCharType="end"/>
      </w:r>
      <w:r>
        <w:fldChar w:fldCharType="begin"/>
      </w:r>
      <w:r>
        <w:instrText xml:space="preserve"> REF _Ref265768128 \h </w:instrText>
      </w:r>
      <w:r>
        <w:fldChar w:fldCharType="separate"/>
      </w:r>
      <w:r w:rsidR="00567AA8">
        <w:rPr>
          <w:b/>
        </w:rPr>
        <w:t xml:space="preserve">Error! </w:t>
      </w:r>
      <w:proofErr w:type="gramStart"/>
      <w:r w:rsidR="00567AA8">
        <w:rPr>
          <w:b/>
        </w:rPr>
        <w:t>Reference source not found.</w:t>
      </w:r>
      <w:r>
        <w:fldChar w:fldCharType="end"/>
      </w:r>
      <w:r>
        <w:t>).</w:t>
      </w:r>
      <w:proofErr w:type="gramEnd"/>
      <w:r>
        <w:t xml:space="preserve">  The L cone genes are located upstream of the M cone genes, and therefore have a higher probability (p = 0.66) of binding with the LCR, which is upstream of the L cone genes.  Despite this probability, there are vast individual differences in whether the LCR binds with the first or second </w:t>
      </w:r>
      <w:proofErr w:type="spellStart"/>
      <w:r>
        <w:t>opsin</w:t>
      </w:r>
      <w:proofErr w:type="spellEnd"/>
      <w:r>
        <w:t xml:space="preserve"> gene, as demonstrated in the literature previously discussed regarding variation in L</w:t>
      </w:r>
      <w:proofErr w:type="gramStart"/>
      <w:r>
        <w:t>:M</w:t>
      </w:r>
      <w:proofErr w:type="gramEnd"/>
      <w:r>
        <w:t xml:space="preserve"> cone ratios </w:t>
      </w:r>
      <w:r>
        <w:fldChar w:fldCharType="begin" w:fldLock="1"/>
      </w:r>
      <w:r>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42", "title" : "Estimates of L:M cone ratio from ERG flicker photometry and genetics.", "type" : "article-journal", "volume" : "2" }, "uris" : [ "http://www.mendeley.com/documents/?uuid=60400d77-f288-4dfb-a9f3-8512b4cc9e95" ] } ], "mendeley" : { "previouslyFormattedCitation" : "(Carroll et al., 2002)" }, "properties" : { "noteIndex" : 0 }, "schema" : "https://github.com/citation-style-language/schema/raw/master/csl-citation.json" }</w:instrText>
      </w:r>
      <w:r>
        <w:fldChar w:fldCharType="separate"/>
      </w:r>
      <w:r w:rsidRPr="00BE1F7F">
        <w:rPr>
          <w:noProof/>
        </w:rPr>
        <w:t>(Carroll et al., 2002)</w:t>
      </w:r>
      <w:r>
        <w:fldChar w:fldCharType="end"/>
      </w:r>
      <w:r>
        <w:t xml:space="preserve">.  These cone-determining processes ultimately result in a potentially vast range of cone ratio possibilities between carriers of anomalous trichromacy – some may have relatively equal numbers of each cone type, while others have much closer ratios to an anomalous trichromat, or to a trichromat.  Therefore this may be a key factor affecting whether these women are functional or just structural tetrachromats.  For instance, it may be expected that if the additional cone type only made up a very small percentage of the total cones, signals produced by those cones may not be enough to affect the perception of colour. </w:t>
      </w:r>
      <w:r>
        <w:br/>
      </w:r>
      <w:r w:rsidRPr="008300F2">
        <w:rPr>
          <w:rStyle w:val="Heading3Char"/>
        </w:rPr>
        <w:t>1.4.2:</w:t>
      </w:r>
      <w:r w:rsidRPr="008300F2">
        <w:rPr>
          <w:rStyle w:val="Heading3Char"/>
        </w:rPr>
        <w:tab/>
        <w:t>Testing tetrachromats: Methods and Stimuli</w:t>
      </w:r>
      <w:r>
        <w:br/>
        <w:t xml:space="preserve">A number of tasks were utilised by Jordan et al </w:t>
      </w:r>
      <w:r>
        <w:fldChar w:fldCharType="begin" w:fldLock="1"/>
      </w:r>
      <w:r>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suppress-author" : 1, "uris" : [ "http://www.mendeley.com/documents/?uuid=d222419c-e9e8-47d1-90d6-4a0ee3cc45d8" ] } ], "mendeley" : { "previouslyFormattedCitation" : "(2010)" }, "properties" : { "noteIndex" : 0 }, "schema" : "https://github.com/citation-style-language/schema/raw/master/csl-citation.json" }</w:instrText>
      </w:r>
      <w:r>
        <w:fldChar w:fldCharType="separate"/>
      </w:r>
      <w:r w:rsidRPr="00CE75B8">
        <w:rPr>
          <w:noProof/>
        </w:rPr>
        <w:t>(2010)</w:t>
      </w:r>
      <w:r>
        <w:fldChar w:fldCharType="end"/>
      </w:r>
      <w:r>
        <w:t xml:space="preserve"> to probe the abilities of the carriers of anomalous trichromacy.  The first task was a Rayleigh Match procedure performed on an Oculus </w:t>
      </w:r>
      <w:proofErr w:type="spellStart"/>
      <w:r>
        <w:t>Anomaloscope</w:t>
      </w:r>
      <w:proofErr w:type="spellEnd"/>
      <w:r>
        <w:t xml:space="preserve">, where the subject was required to match the brightness of the red/green mixture with the monochromatic field at given ratios of Red/Green set by the experimenter.  In addition, the subject provided a rating on the quality of the match (where 5 indicated a perfect match) – only the </w:t>
      </w:r>
      <w:proofErr w:type="spellStart"/>
      <w:r>
        <w:t>Red</w:t>
      </w:r>
      <w:proofErr w:type="gramStart"/>
      <w:r>
        <w:t>:Green</w:t>
      </w:r>
      <w:proofErr w:type="spellEnd"/>
      <w:proofErr w:type="gramEnd"/>
      <w:r>
        <w:t xml:space="preserve"> ratios scoring 5 were used to calculate that subject’s matching range.  There were no significant correlations for the match mid-points or ranges between carriers and their sons, however the notable finding was that subject cDa29 did not accept any match for any of the Red/Green ratios presented.  To further investigate this, a temporal 3-alternative forced-choice (3AFC) task was utilised to determine whether the potential tetrachromat could successfully discriminate between stimuli in a performance version of the Rayleigh Match.  Three stimuli were presented in rapid succession, one of which was composed of a mixture of Red and Green light, and the other 2 were monochromatic orange lights (see </w:t>
      </w:r>
      <w:r>
        <w:fldChar w:fldCharType="begin"/>
      </w:r>
      <w:r>
        <w:instrText xml:space="preserve"> REF _Ref265774954 \h </w:instrText>
      </w:r>
      <w:r>
        <w:fldChar w:fldCharType="separate"/>
      </w:r>
      <w:r w:rsidR="00567AA8">
        <w:t xml:space="preserve">Figure </w:t>
      </w:r>
      <w:r w:rsidR="00567AA8">
        <w:rPr>
          <w:noProof/>
        </w:rPr>
        <w:t>21</w:t>
      </w:r>
      <w:r>
        <w:fldChar w:fldCharType="end"/>
      </w:r>
      <w:r>
        <w:t xml:space="preserve">a) – the subject’s task is to indicate which of the 3 stimuli is the ‘odd one out’, i.e. the red and green mixture.  Multiple trials were completed for a range of combinations of red/green ratios for the mixture stimulus and luminance for the monochromatic field. The lower graph in </w:t>
      </w:r>
      <w:r>
        <w:fldChar w:fldCharType="begin"/>
      </w:r>
      <w:r>
        <w:instrText xml:space="preserve"> REF _Ref265774954 \h </w:instrText>
      </w:r>
      <w:r>
        <w:fldChar w:fldCharType="separate"/>
      </w:r>
      <w:r w:rsidR="00567AA8">
        <w:t xml:space="preserve">Figure </w:t>
      </w:r>
      <w:r w:rsidR="00567AA8">
        <w:rPr>
          <w:noProof/>
        </w:rPr>
        <w:t>21</w:t>
      </w:r>
      <w:r>
        <w:fldChar w:fldCharType="end"/>
      </w:r>
      <w:r>
        <w:t>b shows that cDa29 (open circles) makes no errors in identifying the red/green mixture across all red/green ratios – consistent with her performance on the Rayleigh Match task where she was unable to accept any matches – in contrast to the other carriers (‘</w:t>
      </w:r>
      <w:proofErr w:type="spellStart"/>
      <w:r>
        <w:t>cDa</w:t>
      </w:r>
      <w:proofErr w:type="spellEnd"/>
      <w:r>
        <w:t>’ and ‘</w:t>
      </w:r>
      <w:proofErr w:type="spellStart"/>
      <w:r>
        <w:t>cPa</w:t>
      </w:r>
      <w:proofErr w:type="spellEnd"/>
      <w:r>
        <w:t>’) and controls (‘</w:t>
      </w:r>
      <w:proofErr w:type="spellStart"/>
      <w:r>
        <w:t>mCo</w:t>
      </w:r>
      <w:proofErr w:type="spellEnd"/>
      <w:r>
        <w:t>’ and ‘</w:t>
      </w:r>
      <w:proofErr w:type="spellStart"/>
      <w:r>
        <w:t>fCo</w:t>
      </w:r>
      <w:proofErr w:type="spellEnd"/>
      <w:r>
        <w:t>’), who made the most errors in the 3AFC task for the red/green ratios that had they previously accepted as a match to the monochromatic orange field, i.e. they were unable to differentiate the mixture from the monochromatic fields, as expected.</w:t>
      </w:r>
    </w:p>
    <w:p w14:paraId="0CD16593" w14:textId="5D1013DB" w:rsidR="008300F2" w:rsidRDefault="008300F2" w:rsidP="008300F2">
      <w:r>
        <w:rPr>
          <w:noProof/>
          <w:lang w:val="en-US"/>
        </w:rPr>
        <mc:AlternateContent>
          <mc:Choice Requires="wpg">
            <w:drawing>
              <wp:anchor distT="0" distB="0" distL="114300" distR="114300" simplePos="0" relativeHeight="251670528" behindDoc="0" locked="0" layoutInCell="1" allowOverlap="1" wp14:anchorId="43F10216" wp14:editId="47A34161">
                <wp:simplePos x="0" y="0"/>
                <wp:positionH relativeFrom="margin">
                  <wp:align>center</wp:align>
                </wp:positionH>
                <wp:positionV relativeFrom="margin">
                  <wp:align>top</wp:align>
                </wp:positionV>
                <wp:extent cx="5257800" cy="3655695"/>
                <wp:effectExtent l="0" t="0" r="0" b="1905"/>
                <wp:wrapSquare wrapText="bothSides"/>
                <wp:docPr id="586" name="Group 5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7800" cy="3655695"/>
                          <a:chOff x="0" y="457258"/>
                          <a:chExt cx="5257800" cy="3656296"/>
                        </a:xfrm>
                      </wpg:grpSpPr>
                      <wpg:grpSp>
                        <wpg:cNvPr id="581" name="Group 581"/>
                        <wpg:cNvGrpSpPr/>
                        <wpg:grpSpPr>
                          <a:xfrm>
                            <a:off x="0" y="457258"/>
                            <a:ext cx="5257800" cy="3656296"/>
                            <a:chOff x="0" y="381693"/>
                            <a:chExt cx="5257800" cy="3656296"/>
                          </a:xfrm>
                        </wpg:grpSpPr>
                        <wpg:grpSp>
                          <wpg:cNvPr id="579" name="Group 579"/>
                          <wpg:cNvGrpSpPr/>
                          <wpg:grpSpPr>
                            <a:xfrm>
                              <a:off x="0" y="496011"/>
                              <a:ext cx="5257800" cy="3541978"/>
                              <a:chOff x="0" y="-113746"/>
                              <a:chExt cx="5257800" cy="3542144"/>
                            </a:xfrm>
                          </wpg:grpSpPr>
                          <pic:pic xmlns:pic="http://schemas.openxmlformats.org/drawingml/2006/picture">
                            <pic:nvPicPr>
                              <pic:cNvPr id="577" name="Picture 57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570190" y="-113746"/>
                                <a:ext cx="1715810" cy="2742646"/>
                              </a:xfrm>
                              <a:prstGeom prst="rect">
                                <a:avLst/>
                              </a:prstGeom>
                            </pic:spPr>
                          </pic:pic>
                          <wps:wsp>
                            <wps:cNvPr id="578" name="Text Box 578"/>
                            <wps:cNvSpPr txBox="1"/>
                            <wps:spPr>
                              <a:xfrm>
                                <a:off x="0" y="2717165"/>
                                <a:ext cx="5257800" cy="711233"/>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26D758A" w14:textId="77777777" w:rsidR="008968B3" w:rsidRPr="000622CD" w:rsidRDefault="008968B3" w:rsidP="008300F2">
                                  <w:pPr>
                                    <w:pStyle w:val="Caption"/>
                                    <w:spacing w:line="360" w:lineRule="auto"/>
                                  </w:pPr>
                                  <w:bookmarkStart w:id="38" w:name="_Ref265774954"/>
                                  <w:r>
                                    <w:t xml:space="preserve">Figure </w:t>
                                  </w:r>
                                  <w:r>
                                    <w:fldChar w:fldCharType="begin"/>
                                  </w:r>
                                  <w:r>
                                    <w:instrText xml:space="preserve"> SEQ Figure \* ARABIC </w:instrText>
                                  </w:r>
                                  <w:r>
                                    <w:fldChar w:fldCharType="separate"/>
                                  </w:r>
                                  <w:r>
                                    <w:rPr>
                                      <w:noProof/>
                                    </w:rPr>
                                    <w:t>21</w:t>
                                  </w:r>
                                  <w:r>
                                    <w:fldChar w:fldCharType="end"/>
                                  </w:r>
                                  <w:bookmarkEnd w:id="38"/>
                                  <w:r>
                                    <w:t xml:space="preserve"> </w:t>
                                  </w:r>
                                  <w:r w:rsidRPr="00FD3348">
                                    <w:rPr>
                                      <w:b w:val="0"/>
                                    </w:rPr>
                                    <w:t>(a)</w:t>
                                  </w:r>
                                  <w:r>
                                    <w:rPr>
                                      <w:b w:val="0"/>
                                    </w:rPr>
                                    <w:t xml:space="preserve"> </w:t>
                                  </w:r>
                                  <w:r w:rsidRPr="00FD3348">
                                    <w:rPr>
                                      <w:b w:val="0"/>
                                    </w:rPr>
                                    <w:t>Example</w:t>
                                  </w:r>
                                  <w:r w:rsidRPr="00050DDC">
                                    <w:rPr>
                                      <w:b w:val="0"/>
                                    </w:rPr>
                                    <w:t xml:space="preserve"> stimuli and presentation of stimuli in the temporal 3AFC task.</w:t>
                                  </w:r>
                                  <w:r>
                                    <w:rPr>
                                      <w:b w:val="0"/>
                                    </w:rPr>
                                    <w:t xml:space="preserve">  </w:t>
                                  </w:r>
                                  <w:r w:rsidRPr="00301D4A">
                                    <w:rPr>
                                      <w:b w:val="0"/>
                                    </w:rPr>
                                    <w:t>Each stimulus is surrounded by an annulus of colour noise</w:t>
                                  </w:r>
                                  <w:r>
                                    <w:rPr>
                                      <w:b w:val="0"/>
                                    </w:rPr>
                                    <w:t xml:space="preserve">. (b) </w:t>
                                  </w:r>
                                  <w:proofErr w:type="gramStart"/>
                                  <w:r>
                                    <w:rPr>
                                      <w:b w:val="0"/>
                                    </w:rPr>
                                    <w:t>response</w:t>
                                  </w:r>
                                  <w:proofErr w:type="gramEnd"/>
                                  <w:r>
                                    <w:rPr>
                                      <w:b w:val="0"/>
                                    </w:rPr>
                                    <w:t xml:space="preserve"> times (upper graph) and mean errors (lower graph) at each red/green ratio (R/(R+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580" name="Picture 580"/>
                            <pic:cNvPicPr>
                              <a:picLocks noChangeAspect="1"/>
                            </pic:cNvPicPr>
                          </pic:nvPicPr>
                          <pic:blipFill rotWithShape="1">
                            <a:blip r:embed="rId49">
                              <a:extLst>
                                <a:ext uri="{28A0092B-C50C-407E-A947-70E740481C1C}">
                                  <a14:useLocalDpi xmlns:a14="http://schemas.microsoft.com/office/drawing/2010/main" val="0"/>
                                </a:ext>
                              </a:extLst>
                            </a:blip>
                            <a:srcRect t="2471"/>
                            <a:stretch/>
                          </pic:blipFill>
                          <pic:spPr>
                            <a:xfrm>
                              <a:off x="2954211" y="381693"/>
                              <a:ext cx="2074989" cy="2945071"/>
                            </a:xfrm>
                            <a:prstGeom prst="rect">
                              <a:avLst/>
                            </a:prstGeom>
                          </pic:spPr>
                        </pic:pic>
                      </wpg:grpSp>
                      <wps:wsp>
                        <wps:cNvPr id="584" name="Text Box 584"/>
                        <wps:cNvSpPr txBox="1"/>
                        <wps:spPr>
                          <a:xfrm>
                            <a:off x="114300" y="457314"/>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6B0542FA" w14:textId="77777777" w:rsidR="008968B3" w:rsidRPr="00FD3348" w:rsidRDefault="008968B3" w:rsidP="008300F2">
                              <w:pPr>
                                <w:rPr>
                                  <w:rFonts w:ascii="Helvetica" w:hAnsi="Helvetica"/>
                                  <w:sz w:val="32"/>
                                  <w:szCs w:val="32"/>
                                </w:rPr>
                              </w:pPr>
                              <w:proofErr w:type="gramStart"/>
                              <w:r w:rsidRPr="00FD3348">
                                <w:rPr>
                                  <w:rFonts w:ascii="Helvetica" w:hAnsi="Helvetica"/>
                                  <w:sz w:val="32"/>
                                  <w:szCs w:val="32"/>
                                </w:rPr>
                                <w:t>a</w:t>
                              </w:r>
                              <w:proofErr w:type="gramEnd"/>
                              <w:r w:rsidRPr="00FD3348">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5" name="Text Box 585"/>
                        <wps:cNvSpPr txBox="1"/>
                        <wps:spPr>
                          <a:xfrm>
                            <a:off x="2514600" y="457314"/>
                            <a:ext cx="457200" cy="342900"/>
                          </a:xfrm>
                          <a:prstGeom prst="rect">
                            <a:avLst/>
                          </a:prstGeom>
                          <a:noFill/>
                          <a:ln>
                            <a:noFill/>
                          </a:ln>
                          <a:effectLst/>
                          <a:extLst>
                            <a:ext uri="{C572A759-6A51-4108-AA02-DFA0A04FC94B}">
                              <ma14:wrappingTextBoxFlag xmlns:ma14="http://schemas.microsoft.com/office/mac/drawingml/2011/main"/>
                            </a:ext>
                          </a:extLst>
                        </wps:spPr>
                        <wps:txbx>
                          <w:txbxContent>
                            <w:p w14:paraId="1D612D8A" w14:textId="77777777" w:rsidR="008968B3" w:rsidRPr="00FD3348" w:rsidRDefault="008968B3" w:rsidP="008300F2">
                              <w:pPr>
                                <w:rPr>
                                  <w:rFonts w:ascii="Helvetica" w:hAnsi="Helvetica"/>
                                  <w:sz w:val="32"/>
                                  <w:szCs w:val="32"/>
                                </w:rPr>
                              </w:pPr>
                              <w:proofErr w:type="gramStart"/>
                              <w:r>
                                <w:rPr>
                                  <w:rFonts w:ascii="Helvetica" w:hAnsi="Helvetica"/>
                                  <w:sz w:val="32"/>
                                  <w:szCs w:val="32"/>
                                </w:rPr>
                                <w:t>b</w:t>
                              </w:r>
                              <w:proofErr w:type="gramEnd"/>
                              <w:r w:rsidRPr="00FD3348">
                                <w:rPr>
                                  <w:rFonts w:ascii="Helvetica" w:hAnsi="Helvetica"/>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586" o:spid="_x0000_s1593" style="position:absolute;margin-left:0;margin-top:0;width:414pt;height:287.85pt;z-index:251670528;mso-position-horizontal:center;mso-position-horizontal-relative:margin;mso-position-vertical:top;mso-position-vertical-relative:margin;mso-height-relative:margin" coordorigin=",457258" coordsize="5257800,365629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">
                <v:group id="Group 581" o:spid="_x0000_s1594" style="position:absolute;top:457258;width:5257800;height:3656296" coordorigin=",381693" coordsize="5257800,365629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LUkITGAAAA3AAA&#10;AA8AAAAAAAAAAAAAAAAAqQIAAGRycy9kb3ducmV2LnhtbFBLBQYAAAAABAAEAPoAAACcAwAAAAA=&#10;">
                  <v:group id="Group 579" o:spid="_x0000_s1595" style="position:absolute;top:496011;width:5257800;height:3541978" coordorigin=",-113746" coordsize="5257800,35421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l37KXGAAAA3AAA&#10;AA8AAAAAAAAAAAAAAAAAqQIAAGRycy9kb3ducmV2LnhtbFBLBQYAAAAABAAEAPoAAACcAwAAAAA=&#10;">
                    <v:shape id="Picture 577" o:spid="_x0000_s1596" type="#_x0000_t75" style="position:absolute;left:570190;top:-113746;width:1715810;height:27426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9&#10;/mTFAAAA3AAAAA8AAABkcnMvZG93bnJldi54bWxEj0FrwkAUhO+F/oflFXqrmwY0MbpKCbT0IAS1&#10;9PzIvibB7NuQ3cTUX+8KgsdhZr5h1tvJtGKk3jWWFbzPIhDEpdUNVwp+jp9vKQjnkTW2lknBPznY&#10;bp6f1phpe+Y9jQdfiQBhl6GC2vsuk9KVNRl0M9sRB+/P9gZ9kH0ldY/nADetjKNoIQ02HBZq7Civ&#10;qTwdBqMg/mp/092QX5bHU1XObTymUVEo9foyfaxAeJr8I3xvf2sF8ySB25lwBOTmC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IPf5kxQAAANwAAAAPAAAAAAAAAAAAAAAAAJwC&#10;AABkcnMvZG93bnJldi54bWxQSwUGAAAAAAQABAD3AAAAjgMAAAAA&#10;">
                      <v:imagedata r:id="rId50" o:title=""/>
                      <v:path arrowok="t"/>
                    </v:shape>
                    <v:shape id="Text Box 578" o:spid="_x0000_s1597" type="#_x0000_t202" style="position:absolute;top:2717165;width:5257800;height:71123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SfoUxAAA&#10;ANwAAAAPAAAAZHJzL2Rvd25yZXYueG1sRE/LagIxFN0X+g/hCt0UzbT1UaZGEWnBuhFHN+4uk+tk&#10;7ORmSDI6/n2zKHR5OO/5sreNuJIPtWMFL6MMBHHpdM2VguPha/gOIkRkjY1jUnCnAMvF48Mcc+1u&#10;vKdrESuRQjjkqMDE2OZShtKQxTByLXHizs5bjAn6SmqPtxRuG/maZVNpsebUYLCltaHyp+isgt34&#10;tDPP3flzuxq/+e9jt55eqkKpp0G/+gARqY//4j/3RiuYzNLadCYdAbn4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kn6FMQAAADcAAAADwAAAAAAAAAAAAAAAACXAgAAZHJzL2Rv&#10;d25yZXYueG1sUEsFBgAAAAAEAAQA9QAAAIgDAAAAAA==&#10;" stroked="f">
                      <v:textbox style="mso-fit-shape-to-text:t" inset="0,0,0,0">
                        <w:txbxContent>
                          <w:p w14:paraId="026D758A" w14:textId="77777777" w:rsidR="00476BB0" w:rsidRPr="000622CD" w:rsidRDefault="00476BB0" w:rsidP="008300F2">
                            <w:pPr>
                              <w:pStyle w:val="Caption"/>
                              <w:spacing w:line="360" w:lineRule="auto"/>
                            </w:pPr>
                            <w:bookmarkStart w:id="49" w:name="_Ref265774954"/>
                            <w:r>
                              <w:t xml:space="preserve">Figure </w:t>
                            </w:r>
                            <w:r>
                              <w:fldChar w:fldCharType="begin"/>
                            </w:r>
                            <w:r>
                              <w:instrText xml:space="preserve"> SEQ Figure \* ARABIC </w:instrText>
                            </w:r>
                            <w:r>
                              <w:fldChar w:fldCharType="separate"/>
                            </w:r>
                            <w:r>
                              <w:rPr>
                                <w:noProof/>
                              </w:rPr>
                              <w:t>21</w:t>
                            </w:r>
                            <w:r>
                              <w:fldChar w:fldCharType="end"/>
                            </w:r>
                            <w:bookmarkEnd w:id="49"/>
                            <w:r>
                              <w:t xml:space="preserve"> </w:t>
                            </w:r>
                            <w:r w:rsidRPr="00FD3348">
                              <w:rPr>
                                <w:b w:val="0"/>
                              </w:rPr>
                              <w:t>(a)</w:t>
                            </w:r>
                            <w:r>
                              <w:rPr>
                                <w:b w:val="0"/>
                              </w:rPr>
                              <w:t xml:space="preserve"> </w:t>
                            </w:r>
                            <w:r w:rsidRPr="00FD3348">
                              <w:rPr>
                                <w:b w:val="0"/>
                              </w:rPr>
                              <w:t>Example</w:t>
                            </w:r>
                            <w:r w:rsidRPr="00050DDC">
                              <w:rPr>
                                <w:b w:val="0"/>
                              </w:rPr>
                              <w:t xml:space="preserve"> stimuli and presentation of stimuli in the temporal 3AFC task.</w:t>
                            </w:r>
                            <w:r>
                              <w:rPr>
                                <w:b w:val="0"/>
                              </w:rPr>
                              <w:t xml:space="preserve">  </w:t>
                            </w:r>
                            <w:r w:rsidRPr="00301D4A">
                              <w:rPr>
                                <w:b w:val="0"/>
                              </w:rPr>
                              <w:t>Each stimulus is surrounded by an annulus of colour noise</w:t>
                            </w:r>
                            <w:r>
                              <w:rPr>
                                <w:b w:val="0"/>
                              </w:rPr>
                              <w:t>. (b) response times (upper graph) and mean errors (lower graph) at each red/green ratio (R/(R+G))</w:t>
                            </w:r>
                          </w:p>
                        </w:txbxContent>
                      </v:textbox>
                    </v:shape>
                  </v:group>
                  <v:shape id="Picture 580" o:spid="_x0000_s1598" type="#_x0000_t75" style="position:absolute;left:2954211;top:381693;width:2074989;height:29450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bC&#10;ymO/AAAA3AAAAA8AAABkcnMvZG93bnJldi54bWxET8uKwjAU3Q/4D+EK7sbEAR9Uo+iUQbdVP+DS&#10;XNtic1OS1Hb+3iwGZnk4791htK14kQ+NYw2LuQJBXDrTcKXhfvv53IAIEdlg65g0/FKAw37yscPM&#10;uIELel1jJVIIhww11DF2mZShrMlimLuOOHEP5y3GBH0ljcchhdtWfim1khYbTg01dvRdU/m89laD&#10;Lx95Xtz7s1rlheq4P67706D1bDoetyAijfFf/Oe+GA3LTZqfzqQjIPdv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mwspjvwAAANwAAAAPAAAAAAAAAAAAAAAAAJwCAABkcnMv&#10;ZG93bnJldi54bWxQSwUGAAAAAAQABAD3AAAAiAMAAAAA&#10;">
                    <v:imagedata r:id="rId51" o:title="" croptop="1619f"/>
                    <v:path arrowok="t"/>
                  </v:shape>
                </v:group>
                <v:shape id="Text Box 584" o:spid="_x0000_s1599" type="#_x0000_t202" style="position:absolute;left:114300;top:457314;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N7agwwAA&#10;ANwAAAAPAAAAZHJzL2Rvd25yZXYueG1sRI9Bi8IwFITvwv6H8Ba8abKiol2jiCJ4UtRdYW+P5tmW&#10;bV5KE23990YQPA4z8w0zW7S2FDeqfeFYw1dfgSBOnSk40/Bz2vQmIHxANlg6Jg138rCYf3RmmBjX&#10;8IFux5CJCGGfoIY8hCqR0qc5WfR9VxFH7+JqiyHKOpOmxibCbSkHSo2lxYLjQo4VrXJK/49Xq+F3&#10;d/k7D9U+W9tR1bhWSbZTqXX3s11+gwjUhnf41d4aDaPJEJ5n4hGQ8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N7agwwAAANwAAAAPAAAAAAAAAAAAAAAAAJcCAABkcnMvZG93&#10;bnJldi54bWxQSwUGAAAAAAQABAD1AAAAhwMAAAAA&#10;" filled="f" stroked="f">
                  <v:textbox>
                    <w:txbxContent>
                      <w:p w14:paraId="6B0542FA" w14:textId="77777777" w:rsidR="00476BB0" w:rsidRPr="00FD3348" w:rsidRDefault="00476BB0" w:rsidP="008300F2">
                        <w:pPr>
                          <w:rPr>
                            <w:rFonts w:ascii="Helvetica" w:hAnsi="Helvetica"/>
                            <w:sz w:val="32"/>
                            <w:szCs w:val="32"/>
                          </w:rPr>
                        </w:pPr>
                        <w:r w:rsidRPr="00FD3348">
                          <w:rPr>
                            <w:rFonts w:ascii="Helvetica" w:hAnsi="Helvetica"/>
                            <w:sz w:val="32"/>
                            <w:szCs w:val="32"/>
                          </w:rPr>
                          <w:t>a.</w:t>
                        </w:r>
                      </w:p>
                    </w:txbxContent>
                  </v:textbox>
                </v:shape>
                <v:shape id="Text Box 585" o:spid="_x0000_s1600" type="#_x0000_t202" style="position:absolute;left:2514600;top:457314;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exM7xAAA&#10;ANwAAAAPAAAAZHJzL2Rvd25yZXYueG1sRI9bawIxFITfC/6HcAq+1aTSFbs1K2Ip+KR4aaFvh83Z&#10;C92cLJvUXf+9EQQfh5n5hlksB9uIM3W+dqzhdaJAEOfO1FxqOB2/XuYgfEA22DgmDRfysMxGTwtM&#10;jet5T+dDKEWEsE9RQxVCm0rp84os+olriaNXuM5iiLIrpemwj3DbyKlSM2mx5rhQYUvrivK/w7/V&#10;8L0tfn/e1K78tEnbu0FJtu9S6/HzsPoAEWgIj/C9vTEaknkCtzPxCMjs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insTO8QAAADcAAAADwAAAAAAAAAAAAAAAACXAgAAZHJzL2Rv&#10;d25yZXYueG1sUEsFBgAAAAAEAAQA9QAAAIgDAAAAAA==&#10;" filled="f" stroked="f">
                  <v:textbox>
                    <w:txbxContent>
                      <w:p w14:paraId="1D612D8A" w14:textId="77777777" w:rsidR="00476BB0" w:rsidRPr="00FD3348" w:rsidRDefault="00476BB0" w:rsidP="008300F2">
                        <w:pPr>
                          <w:rPr>
                            <w:rFonts w:ascii="Helvetica" w:hAnsi="Helvetica"/>
                            <w:sz w:val="32"/>
                            <w:szCs w:val="32"/>
                          </w:rPr>
                        </w:pPr>
                        <w:r>
                          <w:rPr>
                            <w:rFonts w:ascii="Helvetica" w:hAnsi="Helvetica"/>
                            <w:sz w:val="32"/>
                            <w:szCs w:val="32"/>
                          </w:rPr>
                          <w:t>b</w:t>
                        </w:r>
                        <w:r w:rsidRPr="00FD3348">
                          <w:rPr>
                            <w:rFonts w:ascii="Helvetica" w:hAnsi="Helvetica"/>
                            <w:sz w:val="32"/>
                            <w:szCs w:val="32"/>
                          </w:rPr>
                          <w:t>.</w:t>
                        </w:r>
                      </w:p>
                    </w:txbxContent>
                  </v:textbox>
                </v:shape>
                <w10:wrap type="square" anchorx="margin" anchory="margin"/>
              </v:group>
            </w:pict>
          </mc:Fallback>
        </mc:AlternateContent>
      </w:r>
      <w:r>
        <w:t xml:space="preserve"> </w:t>
      </w:r>
    </w:p>
    <w:p w14:paraId="58326B34" w14:textId="77777777" w:rsidR="008300F2" w:rsidRDefault="008300F2" w:rsidP="008300F2">
      <w:r>
        <w:t>In addition to these tasks, further experiments using pigment mixtures were carried out to produce stimuli that were only distinguishable to the tetrachromatic observers, and indistinguishable to others.</w:t>
      </w:r>
    </w:p>
    <w:p w14:paraId="21478994" w14:textId="77777777" w:rsidR="008300F2" w:rsidRDefault="008300F2" w:rsidP="008300F2"/>
    <w:p w14:paraId="5075A484" w14:textId="77777777" w:rsidR="008300F2" w:rsidRDefault="008300F2" w:rsidP="008300F2">
      <w:r>
        <w:t xml:space="preserve">Jordan et al </w:t>
      </w:r>
      <w:r>
        <w:fldChar w:fldCharType="begin" w:fldLock="1"/>
      </w:r>
      <w:r>
        <w:instrText>ADDIN CSL_CITATION { "citationItems" : [ { "id" : "ITEM-1", "itemData" : { "DOI" : "10.1167/10.8.12", "ISSN" : "1534-7362", "PMID" : "20884587", "abstract" : "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 "author" : [ { "dropping-particle" : "", "family" : "Jordan", "given" : "G", "non-dropping-particle" : "", "parse-names" : false, "suffix" : "" }, { "dropping-particle" : "", "family" : "Deeb", "given" : "Samir S", "non-dropping-particle" : "", "parse-names" : false, "suffix" : "" }, { "dropping-particle" : "", "family" : "Bosten", "given" : "Jenny M", "non-dropping-particle" : "", "parse-names" : false, "suffix" : "" }, { "dropping-particle" : "", "family" : "Mollon", "given" : "J D", "non-dropping-particle" : "", "parse-names" : false, "suffix" : "" } ], "container-title" : "Journal of vision", "id" : "ITEM-1", "issue" : "8", "issued" : { "date-parts" : [ [ "2010", "1" ] ] }, "page" : "12", "publisher" : "ASSOC RESEARCH VISION OPHTHALMOLOGY INC", "title" : "The dimensionality of color vision in carriers of anomalous trichromacy.", "type" : "article-journal", "volume" : "10" }, "suppress-author" : 1, "uris" : [ "http://www.mendeley.com/documents/?uuid=d222419c-e9e8-47d1-90d6-4a0ee3cc45d8" ] } ], "mendeley" : { "previouslyFormattedCitation" : "(2010)" }, "properties" : { "noteIndex" : 0 }, "schema" : "https://github.com/citation-style-language/schema/raw/master/csl-citation.json" }</w:instrText>
      </w:r>
      <w:r>
        <w:fldChar w:fldCharType="separate"/>
      </w:r>
      <w:r w:rsidRPr="00341BC5">
        <w:rPr>
          <w:noProof/>
        </w:rPr>
        <w:t>(2010)</w:t>
      </w:r>
      <w:r>
        <w:fldChar w:fldCharType="end"/>
      </w:r>
      <w:r>
        <w:t xml:space="preserve"> ran genetic sequencing of all the carriers and their sons, to establish with certainty the genes that were carried, and the spectral peak of each of the photopigment genes they carried.  Interestingly, individuals with similar spectral spacing of the L, L’ and M cones, did not perform equally to subject cDa29, suggesting that spectral spacing of the additional pigment may not be enough (though is likely important) in demonstrating functional tetrachromacy. </w:t>
      </w:r>
    </w:p>
    <w:p w14:paraId="4C354D2B" w14:textId="77777777" w:rsidR="008300F2" w:rsidRDefault="008300F2" w:rsidP="008300F2"/>
    <w:p w14:paraId="4ACF94DE" w14:textId="69CB08EF" w:rsidR="00BC63F2" w:rsidRPr="00BC63F2" w:rsidRDefault="008300F2" w:rsidP="008300F2">
      <w:r>
        <w:t>This thesis will describe a new multichannel LED system that has been created to further test tetrachromatic individuals, by using a cone isolation method.  The cone isolation method involves optimally stimulating specific cones in order to measure the activity of the remaining ‘isolated’ cone – in this instance we will be creating a flickering cone isolating stimulus, that will only be visible to an individual with that particular cone.  Tetrachromatic subjects should be able to perform at threshold on a 2 interval forced choice task (‘which stimulus was flickering?’) when each cone type is isolated (L, L’, M and S), whereas trichromats should perform at chance level for the L’ isolation and at threshold for the remaining cone types.  As proof of principle that the stimulus is able to identify the presence (or absence) of particular cone types, the tasks will also be run on dichromatic and anomalous trichromatic individuals, with the expectation that the subjects will only perform at threshold for the cones that they possess, and at chance for the remaining cone(s).  The aims are to produce a stimulus that is both effective in identifying functional tetrachromats as well as compatible for use in an MRI scanner.  This latter aim is crucial for investigating visual processing of tetrachromatic stimuli in functional and structural tetrachromats.</w:t>
      </w:r>
    </w:p>
    <w:p w14:paraId="58B9CEEB" w14:textId="77777777" w:rsidR="00B226BF" w:rsidRDefault="00B226BF" w:rsidP="00B226BF"/>
    <w:p w14:paraId="6B43E33D" w14:textId="1C8439C1" w:rsidR="00B226BF" w:rsidRPr="00B226BF" w:rsidRDefault="00B226BF" w:rsidP="00BC63F2">
      <w:pPr>
        <w:pStyle w:val="Heading1"/>
      </w:pPr>
      <w:r>
        <w:br w:type="column"/>
      </w:r>
      <w:bookmarkStart w:id="39" w:name="_Toc311120732"/>
      <w:r w:rsidR="00807054">
        <w:t>Unique hues</w:t>
      </w:r>
      <w:r w:rsidR="00466531">
        <w:t xml:space="preserve"> – a longitudinal experiment</w:t>
      </w:r>
      <w:bookmarkEnd w:id="39"/>
    </w:p>
    <w:p w14:paraId="3D2C7906" w14:textId="77777777" w:rsidR="00807054" w:rsidRDefault="00807054" w:rsidP="00807054">
      <w:pPr>
        <w:pStyle w:val="Heading2"/>
      </w:pPr>
      <w:bookmarkStart w:id="40" w:name="_Toc311120733"/>
      <w:r>
        <w:t>Overview</w:t>
      </w:r>
      <w:bookmarkEnd w:id="40"/>
    </w:p>
    <w:p w14:paraId="4CD80805" w14:textId="1F3978F2" w:rsidR="00E35B49" w:rsidRPr="00E35B49" w:rsidRDefault="00E35B49" w:rsidP="00B717A3">
      <w:r>
        <w:t>Neurophysiological explanations for the</w:t>
      </w:r>
      <w:r w:rsidRPr="00E35B49">
        <w:t xml:space="preserve"> unique hues</w:t>
      </w:r>
      <w:r w:rsidR="00136DD5">
        <w:t xml:space="preserve"> have </w:t>
      </w:r>
      <w:r w:rsidR="00EC6565">
        <w:t xml:space="preserve">been persistently inconclusive, </w:t>
      </w:r>
      <w:r w:rsidR="00CF0455">
        <w:t>for instance</w:t>
      </w:r>
      <w:r w:rsidR="00EC6565">
        <w:t>, multiple</w:t>
      </w:r>
      <w:r w:rsidR="00136DD5">
        <w:t xml:space="preserve"> factors have been shown to </w:t>
      </w:r>
      <w:r w:rsidR="00EC6565">
        <w:t xml:space="preserve">correlate with the large individual variation in </w:t>
      </w:r>
      <w:r w:rsidR="00136DD5">
        <w:t xml:space="preserve">unique green </w:t>
      </w:r>
      <w:r w:rsidR="00EC6565">
        <w:t>settings (</w:t>
      </w:r>
      <w:r w:rsidR="00EC6565" w:rsidRPr="00EC6565">
        <w:rPr>
          <w:highlight w:val="yellow"/>
        </w:rPr>
        <w:t>REFS from CHPT 1</w:t>
      </w:r>
      <w:r w:rsidR="00EC6565">
        <w:t>)</w:t>
      </w:r>
      <w:r w:rsidR="001F39D7">
        <w:t>, yet it remains a largely unexplained percept</w:t>
      </w:r>
      <w:r w:rsidR="00EC6565">
        <w:t xml:space="preserve">.  However, explanations for unique yellow settings have, in recent years, garnered support from </w:t>
      </w:r>
      <w:r w:rsidR="00CF0455">
        <w:t xml:space="preserve">studies measuring the effects of </w:t>
      </w:r>
      <w:r w:rsidR="00EC6565">
        <w:t xml:space="preserve">adaptation </w:t>
      </w:r>
      <w:r w:rsidR="00CF0455">
        <w:t>(to artificially altered chromatic environments) on unique yellow settings</w:t>
      </w:r>
      <w:r w:rsidR="00EC6565">
        <w:t>.</w:t>
      </w:r>
      <w:r w:rsidR="00CF0455">
        <w:t xml:space="preserve">  Chapter 2 will outline this research and describe a longitudinal experiment that was conducted to measure the sensitivity of </w:t>
      </w:r>
      <w:r w:rsidR="008968B3">
        <w:t xml:space="preserve">the proposed mechanism by observing unique yellow settings following adaptation to </w:t>
      </w:r>
      <w:r w:rsidR="00CF0455">
        <w:t>natural, environment</w:t>
      </w:r>
      <w:bookmarkStart w:id="41" w:name="_GoBack"/>
      <w:bookmarkEnd w:id="41"/>
      <w:r w:rsidR="00CF0455">
        <w:t xml:space="preserve">al </w:t>
      </w:r>
      <w:r w:rsidR="008968B3">
        <w:t>changes that occur between winter and summer (in York, UK)</w:t>
      </w:r>
      <w:r w:rsidR="00CF0455">
        <w:t>.</w:t>
      </w:r>
    </w:p>
    <w:p w14:paraId="5C27A06C" w14:textId="1BA5D2EB" w:rsidR="003655D6" w:rsidRDefault="00B84BFB" w:rsidP="00B84BFB">
      <w:pPr>
        <w:pStyle w:val="Heading2"/>
        <w:rPr>
          <w:highlight w:val="yellow"/>
        </w:rPr>
      </w:pPr>
      <w:r>
        <w:rPr>
          <w:highlight w:val="yellow"/>
        </w:rPr>
        <w:t>Unique hues and adaptation</w:t>
      </w:r>
    </w:p>
    <w:p w14:paraId="3DC9BCD3" w14:textId="27AA24AE" w:rsidR="00B717A3" w:rsidRDefault="00B717A3" w:rsidP="00B717A3">
      <w:r w:rsidRPr="00B717A3">
        <w:rPr>
          <w:highlight w:val="yellow"/>
        </w:rPr>
        <w:t>From paper drafts</w:t>
      </w:r>
      <w:r>
        <w:t xml:space="preserve"> - In 1878 Hering noted that four colours are perceptually ‘pure’ – comprising a single hue rather than a mixture. However, a neurophysiological explanation for these ‘unique hues’ has evaded colour vision scientists for nearly 150 years.  One of these unique hues, ‘yellow’, is particularly interesting because it is stable across large populations. Subjects reliably set a monochromatic light to a stereotypical ‘yellow’ wavelength despite the fact that different people’s long (L) to medium (M) wavelength sensitive cone ratios can vary by a factor of 30.   </w:t>
      </w:r>
    </w:p>
    <w:p w14:paraId="7F5DD160" w14:textId="77777777" w:rsidR="00B717A3" w:rsidRDefault="00B717A3" w:rsidP="00B717A3">
      <w:r>
        <w:t>One explanation for this stability might be that unique yellow is set by the environment rather than retinal physiology. Some support for this idea has come from a study showing that long-term, artificial manipulation of environmental light conditions can alter subjects’ unique yellow settings, but evidence for this mechanism in natural settings has been absent until now.</w:t>
      </w:r>
    </w:p>
    <w:p w14:paraId="2898E255" w14:textId="77777777" w:rsidR="00B717A3" w:rsidRDefault="00B717A3" w:rsidP="00B717A3"/>
    <w:p w14:paraId="0C2F8D35" w14:textId="77777777" w:rsidR="00B717A3" w:rsidRDefault="00B717A3" w:rsidP="00B717A3"/>
    <w:p w14:paraId="5FA6152B" w14:textId="77777777" w:rsidR="00B717A3" w:rsidRDefault="00B717A3" w:rsidP="00B717A3">
      <w:r>
        <w:t xml:space="preserve">There is large individual variability in the ratio of L- and M- cones in the human retina </w:t>
      </w:r>
      <w:r>
        <w:fldChar w:fldCharType="begin" w:fldLock="1"/>
      </w:r>
      <w:r>
        <w:instrText>ADDIN CSL_CITATION { "citationItems" : [ { "id" : "ITEM-1", "itemData" : { "DOI" : "10:1167/2.8.1", "ISSN" : "1534-7362", "PMID" : "12678637", "abstract" : "Estimates of L:M cone ratio for males with normal color vision were derived using the flicker-photometric electroretinogram (ERG). These were obtained by best fitting ERG spectral sensitivity functions to a weighted sum of long (L)- and middle (M)-wavelength-sensitive cone spectral absorption curves. Using the ERG, measurements can be made with extremely high precision, which leaves variation in the wavelength of maximal sensitivity (lambda(max)) of the cone photopigments as the major remaining source of inaccuracy in determining the ratio of cone contributions. Here that source of inaccuracy was largely eliminated through the use of individualized L-cone spectral absorption curves deduced from L-pigment gene sequences. The method was used on 62 normal males as part of an effort to obtain a true picture of how normal variations in L:M cone ratio are distributed. The percentage of L cones in the average eye was 65%L [where %L = 100 X L / (L+M)]. There were huge individual differences ranging from 28%-93%L, corresponding to more than a 30-fold range in L:M ratio (0.4-13). However, the most extreme values were relatively rare; 80% of the subjects fell within +/-15 %L of the mean, corresponding to a 4-fold range in L:M ratio (1-4). The method remedies major weaknesses inherent in earlier applications of flicker photometry to estimate cone ratio; however, it continues to depend on the assumption that the average L cone produces a response with an identical amplitude to that of the average M cone. A comparison of the ERG results with the distribution of cone ratios estimated from cone pigment messenger RNA in cadaver eyes indicates that the assumption generally holds true. However, there may be a small number of exceptions in which individuals have normally occurring (but relatively rare) amino acid substitutions in one of their pigments that significantly affect the physiology of the cone class containing that pigment, so as to reduce the amplitude of its contribution to the ERG. Consistent with this possibility, extreme cone contribution ratios were found to be associated with atypical L-pigment amino acid combinations.", "author" : [ { "dropping-particle" : "", "family" : "Carroll", "given" : "Joseph", "non-dropping-particle" : "", "parse-names" : false, "suffix" : "" }, { "dropping-particle" : "", "family" : "Neitz", "given" : "Jay", "non-dropping-particle" : "", "parse-names" : false, "suffix" : "" }, { "dropping-particle" : "", "family" : "Neitz", "given" : "Maureen", "non-dropping-particle" : "", "parse-names" : false, "suffix" : "" } ], "container-title" : "Journal of vision", "id" : "ITEM-1", "issue" : "8", "issued" : { "date-parts" : [ [ "2002", "1" ] ] }, "page" : "531-42", "title" : "Estimates of L:M cone ratio from ERG flicker photometry and genetics.", "type" : "article-journal", "volume" : "2" }, "uris" : [ "http://www.mendeley.com/documents/?uuid=60400d77-f288-4dfb-a9f3-8512b4cc9e95" ] }, { "id" : "ITEM-2", "itemData" : { "DOI" : "10.1038/17383", "ISSN" : "0028-0836", "PMID" : "10028967", "abstract" : "Human colour vision depends on three classes of receptor, the short- (S), medium- (M), and long- (L) wavelength-sensitive cones. These cone classes are interleaved in a single mosaic so that, at each point in the retina, only a single class of cone samples the retinal image. As a consequence, observers with normal trichromatic colour vision are necessarily colour blind on a local spatial scale. The limits this places on vision depend on the relative numbers and arrangement of cones. Although the topography of human S cones is known, the human L- and M-cone submosaics have resisted analysis. Adaptive optics, a technique used to overcome blur in ground-based telescopes, can also overcome blur in the eye, allowing the sharpest images ever taken of the living retina. Here we combine adaptive optics and retinal densitometry to obtain what are, to our knowledge, the first images of the arrangement of S, M and L cones in the living human eye. The proportion of L to M cones is strikingly different in two male subjects, each of whom has normal colour vision. The mosaics of both subjects have large patches in which either M or L cones are missing. This arrangement reduces the eye's ability to recover colour variations of high spatial frequency in the environment but may improve the recovery of luminance variations of high spatial frequency.", "author" : [ { "dropping-particle" : "", "family" : "Roorda", "given" : "A", "non-dropping-particle" : "", "parse-names" : false, "suffix" : "" }, { "dropping-particle" : "", "family" : "Williams", "given" : "D R", "non-dropping-particle" : "", "parse-names" : false, "suffix" : "" } ], "container-title" : "Nature", "id" : "ITEM-2", "issue" : "6719", "issued" : { "date-parts" : [ [ "1999", "2", "11" ] ] }, "page" : "520-2", "publisher" : "NATURE PUBLISHING GROUP, MACMILLAN BUILDING, 4 CRINAN ST, LONDON N1 9XW, ENGLAND", "title" : "The arrangement of the three cone classes in the living human eye.", "type" : "article-journal", "volume" : "397" }, "uris" : [ "http://www.mendeley.com/documents/?uuid=cf190799-32ba-498e-8a7a-160e5a8a2e03" ] }, { "id" : "ITEM-3", "itemData" : { "ISSN" : "0959-4965", "PMID" : "9674575", "abstract" : "In the central human retina, there are estimated to be nearly two L cone photoreceptors for each M cone. The extent to which this value varies across individuals is unclear and little is known about how the M:L cone ratio might change with retinal location. To address these questions, the ratio of M:L cone pigment mRNA was examined at different locations. For patches of central retina, the average M:L ratio was about 2:3 which decreased to about 1:3 for patches 40 degrees eccentric. There were also large individual differences among the 23 eyes examined. The extremes differed in central M:L mRNA ratio by a factor of &gt; 3. The measured differences in mRNA ratio are proposed to reflect differences in photoreceptor ratio. Such variations provide unique opportunities for understanding how the neural circuitry for color vision is affected by changes in cone ratio.", "author" : [ { "dropping-particle" : "", "family" : "Hagstrom", "given" : "S A", "non-dropping-particle" : "", "parse-names" : false, "suffix" : "" }, { "dropping-particle" : "", "family" : "Neitz", "given" : "J", "non-dropping-particle" : "", "parse-names" : false, "suffix" : "" }, { "dropping-particle" : "", "family" : "Neitz", "given" : "M", "non-dropping-particle" : "", "parse-names" : false, "suffix" : "" } ], "container-title" : "Neuroreport", "id" : "ITEM-3", "issue" : "9", "issued" : { "date-parts" : [ [ "1998", "6", "22" ] ] }, "page" : "1963-7", "title" : "Variations in cone populations for red-green color vision examined by analysis of mRNA.", "type" : "article-journal", "volume" : "9" }, "uris" : [ "http://www.mendeley.com/documents/?uuid=ed844555-bbdf-41a1-a7d0-705711c3a544" ] } ], "mendeley" : { "formattedCitation" : "[9\u201311]", "plainTextFormattedCitation" : "[9\u201311]", "previouslyFormattedCitation" : "[9\u201311]" }, "properties" : { "noteIndex" : 0 }, "schema" : "https://github.com/citation-style-language/schema/raw/master/csl-citation.json" }</w:instrText>
      </w:r>
      <w:r>
        <w:fldChar w:fldCharType="separate"/>
      </w:r>
      <w:r w:rsidRPr="00A348F8">
        <w:rPr>
          <w:noProof/>
        </w:rPr>
        <w:t>[9–11]</w:t>
      </w:r>
      <w:r>
        <w:fldChar w:fldCharType="end"/>
      </w:r>
      <w:r>
        <w:t xml:space="preserve">, and it has previously been suggested that this ratio could account for some of the variance in unique hues </w:t>
      </w:r>
      <w:r>
        <w:fldChar w:fldCharType="begin" w:fldLock="1"/>
      </w:r>
      <w:r>
        <w:instrText>ADDIN CSL_CITATION { "citationItems" : [ { "id" : "ITEM-1", "itemData" : { "author" : [ { "dropping-particle" : "", "family" : "Cicerone", "given" : "Carol M.", "non-dropping-particle" : "", "parse-names" : false, "suffix" : "" } ], "container-title" : "Farbe", "id" : "ITEM-1", "issued" : { "date-parts" : [ [ "1987" ] ] }, "page" : "59-66", "title" : "Constraints placed on color vision models by the relative numbers of different cone classes in human fovea centralis", "type" : "article-journal", "volume" : "34" }, "uris" : [ "http://www.mendeley.com/documents/?uuid=76102abe-20a1-4e25-b6ce-94fe8a0cb843" ] } ], "mendeley" : { "formattedCitation" : "[12]", "plainTextFormattedCitation" : "[12]", "previouslyFormattedCitation" : "[12]" }, "properties" : { "noteIndex" : 0 }, "schema" : "https://github.com/citation-style-language/schema/raw/master/csl-citation.json" }</w:instrText>
      </w:r>
      <w:r>
        <w:fldChar w:fldCharType="separate"/>
      </w:r>
      <w:r w:rsidRPr="00072AF8">
        <w:rPr>
          <w:noProof/>
        </w:rPr>
        <w:t>[12]</w:t>
      </w:r>
      <w:r>
        <w:fldChar w:fldCharType="end"/>
      </w:r>
      <w:r>
        <w:t xml:space="preserve">.  Whilst there is some recent evidence that these ratios may have an impact on unique </w:t>
      </w:r>
      <w:r w:rsidRPr="008B07A5">
        <w:rPr>
          <w:i/>
        </w:rPr>
        <w:t>green</w:t>
      </w:r>
      <w:r>
        <w:t xml:space="preserve"> settings </w:t>
      </w:r>
      <w:r>
        <w:fldChar w:fldCharType="begin" w:fldLock="1"/>
      </w:r>
      <w:r>
        <w:instrText>ADDIN CSL_CITATION { "citationItems" : [ { "id" : "ITEM-1", "itemData" : { "ISSN" : "1520-8532", "PMID" : "24695170", "abstract" : "De Valois and De Valois [Vis. Res.33, 1053 (1993)] showed that to explain hue appearance, S-cone signals have to be combined with M versus L opponent signals in two different ways to produce red-green and yellow-blue axes, respectively. Recently, it has been shown that color appearance is normal for individuals with genetic mutations that block S-cone input to blue-ON ganglion cells. This is inconsistent with the De Valois hypothesis in which S-opponent konio-geniculate signals are combined with L-M signals at a third processing stage in cortex. Instead, here we show that color appearance, including individual differences never explained before, are predicted by a model in which S-cone signals are combined with L versus M signals in the outer retina.", "author" : [ { "dropping-particle" : "", "family" : "Schmidt", "given" : "Brian P", "non-dropping-particle" : "", "parse-names" : false, "suffix" : "" }, { "dropping-particle" : "", "family" : "Neitz", "given" : "Maureen", "non-dropping-particle" : "", "parse-names" : false, "suffix" : "" }, { "dropping-particle" : "", "family" : "Neitz", "given" : "Jay", "non-dropping-particle" : "", "parse-names" : false, "suffix" : "" } ], "container-title" : "Journal of the Optical Society of America. A, Optics, image science, and vision", "id" : "ITEM-1", "issue" : "4", "issued" : { "date-parts" : [ [ "2014", "4", "1" ] ] }, "page" : "A195-207", "title" : "Neurobiological hypothesis of color appearance and hue perception.", "type" : "article-journal", "volume" : "31" }, "uris" : [ "http://www.mendeley.com/documents/?uuid=178e2917-6a99-42bf-aad2-818f10910626" ] } ], "mendeley" : { "formattedCitation" : "[13]", "plainTextFormattedCitation" : "[13]", "previouslyFormattedCitation" : "[13]" }, "properties" : { "noteIndex" : 0 }, "schema" : "https://github.com/citation-style-language/schema/raw/master/csl-citation.json" }</w:instrText>
      </w:r>
      <w:r>
        <w:fldChar w:fldCharType="separate"/>
      </w:r>
      <w:r w:rsidRPr="00072AF8">
        <w:rPr>
          <w:noProof/>
        </w:rPr>
        <w:t>[13]</w:t>
      </w:r>
      <w:r>
        <w:fldChar w:fldCharType="end"/>
      </w:r>
      <w:r>
        <w:t xml:space="preserve">, </w:t>
      </w:r>
      <w:proofErr w:type="spellStart"/>
      <w:r>
        <w:t>Brainard</w:t>
      </w:r>
      <w:proofErr w:type="spellEnd"/>
      <w:r>
        <w:t xml:space="preserve"> </w:t>
      </w:r>
      <w:r w:rsidRPr="00E0593F">
        <w:rPr>
          <w:i/>
        </w:rPr>
        <w:t>et al</w:t>
      </w:r>
      <w:r>
        <w:t xml:space="preserve"> </w:t>
      </w:r>
      <w:r>
        <w:fldChar w:fldCharType="begin" w:fldLock="1"/>
      </w:r>
      <w:r>
        <w:instrText>ADDIN CSL_CITATION { "citationItems" : [ { "id" : "ITEM-1", "itemData" : { "DOI" : "10.1364/JOSAA.17.000607", "ISSN" : "1084-7529", "abstract" : "Direct imaging of the retina by adaptive optics allows assessment of the relative number of long-wavelength-sensitive (L) and middle-wavelength-sensitive (M) cones in living human eyes. We examine the functional consequences of variation in the relative numbers of L and M cones (L/M cone ratio) for two observers whose ratios were measured by direct imaging. The L/M cone ratio for the two observers varied considerably, taking on values of 1.15 and 3.79. Two sets of functional data were collected: spectral sensitivity measured with the flicker electroretinogram (ERG) and the wavelength of unique yellow. A genetic analysis was used to determine L and M cone spectra appropriate for each observer. Rayleigh matches confirmed the use of these spec tra. We determined the relative strength of L and M cone contributions to ERG spectral sensitivity by fitting the data with a weighted sum of L and M cone spectra. The relative strengths so determined (1.06 and 3.38) were close to the cone ratios established by direct imaging. Thus variation in L/M cone ratio is preserved at the sites tapped by the flicker ERG. The wavelength of unique yellow varied only slightly between the two observers (576.8 and 574.7 nm). This small variation indicates that neural factors play an important role in stabilizing unique yellow against variation in the UM cone ratio. (C) 2000 Optical Society of America [S0740-3232(00)01003-6].", "author" : [ { "dropping-particle" : "", "family" : "Brainard", "given" : "David H.", "non-dropping-particle" : "", "parse-names" : false, "suffix" : "" }, { "dropping-particle" : "", "family" : "Roorda", "given" : "Austin", "non-dropping-particle" : "", "parse-names" : false, "suffix" : "" }, { "dropping-particle" : "", "family" : "Yamauchi", "given" : "Yasuki", "non-dropping-particle" : "", "parse-names" : false, "suffix" : "" }, { "dropping-particle" : "", "family" : "Calderone", "given" : "Jack B.", "non-dropping-particle" : "", "parse-names" : false, "suffix" : "" }, { "dropping-particle" : "", "family" : "Metha", "given" : "Andrew", "non-dropping-particle" : "", "parse-names" : false, "suffix" : "" }, { "dropping-particle" : "", "family" : "Neitz", "given" : "Maureen", "non-dropping-particle" : "", "parse-names" : false, "suffix" : "" }, { "dropping-particle" : "", "family" : "Neitz", "given" : "Jay", "non-dropping-particle" : "", "parse-names" : false, "suffix" : "" }, { "dropping-particle" : "", "family" : "Williams", "given" : "David R.", "non-dropping-particle" : "", "parse-names" : false, "suffix" : "" }, { "dropping-particle" : "", "family" : "Jacobs", "given" : "Gerald H.", "non-dropping-particle" : "", "parse-names" : false, "suffix" : "" } ], "container-title" : "Journal of the Optical Society of America A", "id" : "ITEM-1", "issue" : "3", "issued" : { "date-parts" : [ [ "2000", "3" ] ] }, "page" : "607", "publisher" : "OPTICAL SOC AMER, 2010 MASSACHUSETTS AVE NW, WASHINGTON, DC 20036 USA", "title" : "Functional consequences of the relative numbers of L and M cones", "type" : "article-journal", "volume" : "17" }, "uris" : [ "http://www.mendeley.com/documents/?uuid=e363dcc4-16ee-492e-96b8-f389e2ba6b79" ] } ], "mendeley" : { "formattedCitation" : "[14]", "plainTextFormattedCitation" : "[14]" }, "properties" : { "noteIndex" : 0 }, "schema" : "https://github.com/citation-style-language/schema/raw/master/csl-citation.json" }</w:instrText>
      </w:r>
      <w:r>
        <w:fldChar w:fldCharType="separate"/>
      </w:r>
      <w:r w:rsidRPr="00072AF8">
        <w:rPr>
          <w:noProof/>
        </w:rPr>
        <w:t>[14]</w:t>
      </w:r>
      <w:r>
        <w:fldChar w:fldCharType="end"/>
      </w:r>
      <w:r>
        <w:t xml:space="preserve"> demonstrated that small differences in unique yellow wavelength settings – between individuals with diverse L:M cone ratios – could not be explained by a model that predicts a large impact of L:M cone ratios on this percept.  </w:t>
      </w:r>
    </w:p>
    <w:p w14:paraId="0186EF16" w14:textId="77777777" w:rsidR="00B717A3" w:rsidRDefault="00B717A3" w:rsidP="00B717A3"/>
    <w:p w14:paraId="308ED804" w14:textId="77777777" w:rsidR="00B717A3" w:rsidRDefault="00B717A3" w:rsidP="00B717A3">
      <w:r>
        <w:t xml:space="preserve">An alternative hypothesis is that unique yellow wavelengths are set by normalisation to the average chromatic environment.  Previous studies have shown that adaptation to extreme, artificially induced, chromatic changes in the environment, can affect measurements of unique yellow </w:t>
      </w:r>
      <w:r>
        <w:fldChar w:fldCharType="begin" w:fldLock="1"/>
      </w:r>
      <w:r>
        <w:instrText>ADDIN CSL_CITATION { "citationItems" : [ { "id" : "ITEM-1", "itemData" : { "ISSN" : "0896-6273", "PMID" : "12194876", "abstract" : "An intensely debated issue concerning visual-experience-dependent neural plasticity is whether experience is required only to maintain function or whether information from experience is used actively, relieving the necessity to hard-wire all connections and allowing adaptive adjustments. Here, an active role for experience is demonstrated in circuits for color vision. Chromatic experience was altered using colored filters. Over days there was a shift in color perception, as measured by the wavelength of unique yellow, which persisted 1-2 weeks after the filters were discontinued. Moreover, color-deficient adults were shown to have altered weightings of inputs to chromatic channels, demonstrating a large neural adjustment to their inherited photopigment defect. Thus, a neural normalization mechanism for color perception, determined by visual experience, operates to compensate for large genetic differences in retinal architecture and for changes in chromatic environment.", "author" : [ { "dropping-particle" : "", "family" : "Neitz", "given" : "Jay", "non-dropping-particle" : "", "parse-names" : false, "suffix" : "" }, { "dropping-particle" : "", "family" : "Carroll", "given" : "Joseph", "non-dropping-particle" : "", "parse-names" : false, "suffix" : "" }, { "dropping-particle" : "", "family" : "Yamauchi", "given" : "Yasuki", "non-dropping-particle" : "", "parse-names" : false, "suffix" : "" }, { "dropping-particle" : "", "family" : "Neitz", "given" : "Maureen", "non-dropping-particle" : "", "parse-names" : false, "suffix" : "" }, { "dropping-particle" : "", "family" : "Williams", "given" : "David R", "non-dropping-particle" : "", "parse-names" : false, "suffix" : "" } ], "container-title" : "Neuron", "id" : "ITEM-1", "issue" : "4", "issued" : { "date-parts" : [ [ "2002", "8", "15" ] ] }, "page" : "783-92", "title" : "Color perception is mediated by a plastic neural mechanism that is adjustable in adults.", "type" : "article-journal", "volume" : "35" }, "uris" : [ "http://www.mendeley.com/documents/?uuid=026c0aaf-8b38-476f-b9f1-e709d97e43b6" ] } ], "mendeley" : { "formattedCitation" : "[8]", "plainTextFormattedCitation" : "[8]", "previouslyFormattedCitation" : "[8]" }, "properties" : { "noteIndex" : 0 }, "schema" : "https://github.com/citation-style-language/schema/raw/master/csl-citation.json" }</w:instrText>
      </w:r>
      <w:r>
        <w:fldChar w:fldCharType="separate"/>
      </w:r>
      <w:r w:rsidRPr="00F27B06">
        <w:rPr>
          <w:noProof/>
        </w:rPr>
        <w:t>[8]</w:t>
      </w:r>
      <w:r>
        <w:fldChar w:fldCharType="end"/>
      </w:r>
      <w:r>
        <w:t xml:space="preserve">, but until now it has been unclear whether changes in the natural environment also generate this effect.  </w:t>
      </w:r>
    </w:p>
    <w:p w14:paraId="00E13525" w14:textId="093A6E60" w:rsidR="00B84BFB" w:rsidRDefault="00B84BFB" w:rsidP="00B84BFB">
      <w:r w:rsidRPr="00B84BFB">
        <w:rPr>
          <w:highlight w:val="yellow"/>
        </w:rPr>
        <w:t xml:space="preserve">Make sure to cover factors affecting UY and UG – discuss </w:t>
      </w:r>
      <w:proofErr w:type="spellStart"/>
      <w:r w:rsidRPr="00B84BFB">
        <w:rPr>
          <w:highlight w:val="yellow"/>
        </w:rPr>
        <w:t>neitz</w:t>
      </w:r>
      <w:proofErr w:type="spellEnd"/>
      <w:r w:rsidRPr="00B84BFB">
        <w:rPr>
          <w:highlight w:val="yellow"/>
        </w:rPr>
        <w:t xml:space="preserve">, and the </w:t>
      </w:r>
      <w:proofErr w:type="spellStart"/>
      <w:r w:rsidRPr="00B84BFB">
        <w:rPr>
          <w:highlight w:val="yellow"/>
        </w:rPr>
        <w:t>belmore</w:t>
      </w:r>
      <w:proofErr w:type="spellEnd"/>
      <w:r w:rsidRPr="00B84BFB">
        <w:rPr>
          <w:highlight w:val="yellow"/>
        </w:rPr>
        <w:t xml:space="preserve"> papers, and the MPOD paper for UG.</w:t>
      </w:r>
    </w:p>
    <w:p w14:paraId="1A2CEB48" w14:textId="31252A29" w:rsidR="001B0269" w:rsidRDefault="00B23639" w:rsidP="001B0269">
      <w:pPr>
        <w:pStyle w:val="Heading2"/>
      </w:pPr>
      <w:bookmarkStart w:id="42" w:name="_Toc311120736"/>
      <w:r>
        <w:t>Aims &amp; hypotheses</w:t>
      </w:r>
      <w:bookmarkEnd w:id="42"/>
    </w:p>
    <w:p w14:paraId="6C158335" w14:textId="5EF1AA88" w:rsidR="00B717A3" w:rsidRDefault="005706EF" w:rsidP="00B717A3">
      <w:r w:rsidRPr="005706EF">
        <w:rPr>
          <w:highlight w:val="yellow"/>
        </w:rPr>
        <w:t>From the paper draft -</w:t>
      </w:r>
      <w:r>
        <w:t xml:space="preserve"> </w:t>
      </w:r>
      <w:r w:rsidR="00B717A3">
        <w:t xml:space="preserve">In this study we explored whether unique yellow settings are affected by adaptation to fluctuating seasonal environments that occur in York, in the north of England. We also made measurements of two other chromatic </w:t>
      </w:r>
      <w:proofErr w:type="spellStart"/>
      <w:r w:rsidR="00B717A3">
        <w:t>percepts</w:t>
      </w:r>
      <w:proofErr w:type="spellEnd"/>
      <w:r w:rsidR="00B717A3">
        <w:t>, unique green and Rayleigh matches, that would not be expected to change significantly after a reweighting of L</w:t>
      </w:r>
      <w:proofErr w:type="gramStart"/>
      <w:r w:rsidR="00B717A3">
        <w:t>:M</w:t>
      </w:r>
      <w:proofErr w:type="gramEnd"/>
      <w:r w:rsidR="00B717A3">
        <w:t xml:space="preserve"> cone inputs.  The same set of subjects was tested twice, following adaptation to each of the seasons, and two sets of photospectrometer measurements of fixed locations were also taken to permit a spectral analysis of the changing seasonal environment.  </w:t>
      </w:r>
    </w:p>
    <w:p w14:paraId="3C49D430" w14:textId="77777777" w:rsidR="005706EF" w:rsidRDefault="005706EF" w:rsidP="00B717A3"/>
    <w:p w14:paraId="775DF8CC" w14:textId="6B1E8F43" w:rsidR="005706EF" w:rsidRDefault="005706EF" w:rsidP="00B717A3">
      <w:r w:rsidRPr="00220DF9">
        <w:t>The mean spectra of natural scenes change with the seasons</w:t>
      </w:r>
      <w:r>
        <w:t xml:space="preserve"> </w:t>
      </w:r>
      <w:r w:rsidRPr="00220DF9">
        <w:fldChar w:fldCharType="begin" w:fldLock="1"/>
      </w:r>
      <w:r>
        <w:instrText>ADDIN CSL_CITATION { "citationItems" : [ { "id" : "ITEM-1", "itemData" : { "DOI" : "10.1080/09548980701654405", "ISSN" : "0954-898X", "PMID" : "17926193", "abstract" : "We examined how the distribution of colors in natural images varies as the seasons change. Images of natural outdoor scenes were acquired at locations in the Western Ghats, India, during monsoon and winter seasons and in the Sierra Nevada, USA, from spring to fall. The images were recorded with an RGB digital camera calibrated to yield estimates of the L, M, and S cone excitations and chromatic and luminance contrasts at each pixel. These were compared across time and location and were analyzed separately for regions of earth and sky. Seasonal climate changes alter both the average color in scenes and how the colors are distributed around the average. Arid periods are marked by a mean shift toward the +L pole of the L vs. M chromatic axis and a rotation in the color distributions away from the S vs. LM chromatic axis and toward an axis of bluish-yellowish variation, both primarily due to changes in vegetation. The form of the change was similar at the two locations suggesting that the color statistics of natural images undergo a characteristic pattern of temporal variation. We consider the implications of these changes for models of both visual sensitivity and color appearance.", "author" : [ { "dropping-particle" : "", "family" : "Webster", "given" : "Michael", "non-dropping-particle" : "", "parse-names" : false, "suffix" : "" }, { "dropping-particle" : "", "family" : "Mizokami", "given" : "Yoko", "non-dropping-particle" : "", "parse-names" : false, "suffix" : "" }, { "dropping-particle" : "", "family" : "Webster", "given" : "Shernaaz M", "non-dropping-particle" : "", "parse-names" : false, "suffix" : "" } ], "container-title" : "Network (Bristol, England)", "id" : "ITEM-1", "issue" : "3", "issued" : { "date-parts" : [ [ "2007", "9" ] ] }, "page" : "213-233", "title" : "Seasonal variations in the color statistics of natural images.", "type" : "article-journal", "volume" : "18" }, "uris" : [ "http://www.mendeley.com/documents/?uuid=fbbbbd4f-7c0b-4966-97a6-5eac38b70f75" ] } ], "mendeley" : { "formattedCitation" : "[19]", "plainTextFormattedCitation" : "[19]", "previouslyFormattedCitation" : "[19]" }, "properties" : { "noteIndex" : 0 }, "schema" : "https://github.com/citation-style-language/schema/raw/master/csl-citation.json" }</w:instrText>
      </w:r>
      <w:r w:rsidRPr="00220DF9">
        <w:fldChar w:fldCharType="separate"/>
      </w:r>
      <w:r w:rsidRPr="00722B48">
        <w:rPr>
          <w:noProof/>
        </w:rPr>
        <w:t>[19]</w:t>
      </w:r>
      <w:r w:rsidRPr="00220DF9">
        <w:fldChar w:fldCharType="end"/>
      </w:r>
      <w:r w:rsidRPr="00220DF9">
        <w:t>. These changes originate largely from systematic variation</w:t>
      </w:r>
      <w:r>
        <w:t>s</w:t>
      </w:r>
      <w:r w:rsidRPr="00220DF9">
        <w:t xml:space="preserve"> in surface reflectance spectra, rather than the illuminant</w:t>
      </w:r>
      <w:r>
        <w:t>. T</w:t>
      </w:r>
      <w:r w:rsidRPr="00220DF9">
        <w:t xml:space="preserve">he dominant change </w:t>
      </w:r>
      <w:r>
        <w:t>for</w:t>
      </w:r>
      <w:r w:rsidRPr="00220DF9">
        <w:t xml:space="preserve"> many environments is a shift to greener colours due to an increase in foliage in spring and summer.  We hypothesised that if UY wavelengths </w:t>
      </w:r>
      <w:proofErr w:type="gramStart"/>
      <w:r w:rsidRPr="00220DF9">
        <w:t>are</w:t>
      </w:r>
      <w:proofErr w:type="gramEnd"/>
      <w:r w:rsidRPr="00220DF9">
        <w:t xml:space="preserve"> normalised by the environment, they would track these naturally occurring changes.  </w:t>
      </w:r>
    </w:p>
    <w:p w14:paraId="273D0C81" w14:textId="77777777" w:rsidR="00B717A3" w:rsidRPr="00B717A3" w:rsidRDefault="00B717A3" w:rsidP="00B717A3"/>
    <w:p w14:paraId="0F4DE726" w14:textId="741286C1" w:rsidR="001B0269" w:rsidRDefault="001B0269" w:rsidP="00B23639">
      <w:pPr>
        <w:pStyle w:val="Heading2"/>
      </w:pPr>
      <w:bookmarkStart w:id="43" w:name="_Toc311120737"/>
      <w:r>
        <w:t>Methods</w:t>
      </w:r>
      <w:bookmarkEnd w:id="43"/>
    </w:p>
    <w:p w14:paraId="0A7CE2B9" w14:textId="7BA6E93D" w:rsidR="001B0269" w:rsidRDefault="001B0269" w:rsidP="00B23639">
      <w:pPr>
        <w:pStyle w:val="Heading3"/>
      </w:pPr>
      <w:bookmarkStart w:id="44" w:name="_Toc311120738"/>
      <w:r>
        <w:t>Subjects</w:t>
      </w:r>
      <w:bookmarkEnd w:id="44"/>
    </w:p>
    <w:p w14:paraId="75D751F2" w14:textId="77777777" w:rsidR="005706EF" w:rsidRDefault="005706EF" w:rsidP="005706EF">
      <w:bookmarkStart w:id="45" w:name="_Toc311120739"/>
      <w:r>
        <w:t>We tested 72 participants in winter (January-February) and summer (June-July).  Participants were only eligible for the study if, prior to each testing session, they had not been out of the UK for more than one week in the previous 3 months, and they must also have been in the UK continuously for a full month prior to the date of testing.   These criteria ensured a minimum period of one month for environmental adaptation prior to each testing session.</w:t>
      </w:r>
    </w:p>
    <w:p w14:paraId="606F98FD" w14:textId="77777777" w:rsidR="005706EF" w:rsidRDefault="005706EF" w:rsidP="005706EF"/>
    <w:p w14:paraId="344D074A" w14:textId="77777777" w:rsidR="005706EF" w:rsidRDefault="005706EF" w:rsidP="005706EF">
      <w:r>
        <w:t>The winter and summer testing sessions were separated by at least four months; the average number of days between testing sessions was 133 (</w:t>
      </w:r>
      <w:r w:rsidRPr="001D2C76">
        <w:t>±</w:t>
      </w:r>
      <w:r>
        <w:t xml:space="preserve"> 11 days). Green foliage from deciduous trees had been absent for ~3 months prior to the winter session, and the regrowth of this foliage had been stable for ~2 months prior to the summer session.</w:t>
      </w:r>
    </w:p>
    <w:p w14:paraId="0A1D7282" w14:textId="77777777" w:rsidR="005706EF" w:rsidRDefault="005706EF" w:rsidP="005706EF"/>
    <w:p w14:paraId="26BEA9CA" w14:textId="77777777" w:rsidR="005706EF" w:rsidRDefault="005706EF" w:rsidP="005706EF">
      <w:r>
        <w:t>Five participants were excluded from the data analysis; four (3 male, 1 female) made Rayleigh matches that indicated inherited colour vision deficiencies, whilst one female was excluded due to extremely poor repeat reliability of matches, indicating that this subject was a poor psychophysical observer.  Therefore, 67 subjects (22 males, 45 females), with a mean age of 21.7 years (</w:t>
      </w:r>
      <w:r w:rsidRPr="001D2C76">
        <w:t>±</w:t>
      </w:r>
      <w:r>
        <w:t xml:space="preserve"> 2.7), were included in the data analysis.  All other participants were confirmed as colour-normal observers using Rayleigh matches.  </w:t>
      </w:r>
    </w:p>
    <w:p w14:paraId="7B846593" w14:textId="77777777" w:rsidR="005706EF" w:rsidRDefault="005706EF" w:rsidP="005706EF"/>
    <w:p w14:paraId="2139A546" w14:textId="77777777" w:rsidR="005706EF" w:rsidRPr="00604910" w:rsidRDefault="005706EF" w:rsidP="005706EF">
      <w:r>
        <w:t xml:space="preserve">The departmental Ethics Committee at The University of York granted approval for this study.  </w:t>
      </w:r>
    </w:p>
    <w:p w14:paraId="4D4EC517" w14:textId="5A3DCAA4" w:rsidR="001B0269" w:rsidRDefault="001B0269" w:rsidP="00B23639">
      <w:pPr>
        <w:pStyle w:val="Heading3"/>
      </w:pPr>
      <w:r>
        <w:t>Equipment</w:t>
      </w:r>
      <w:bookmarkEnd w:id="45"/>
    </w:p>
    <w:p w14:paraId="33157BDE" w14:textId="74430F48" w:rsidR="001B0269" w:rsidRDefault="001B0269" w:rsidP="001B0269">
      <w:proofErr w:type="gramStart"/>
      <w:r>
        <w:t>the</w:t>
      </w:r>
      <w:proofErr w:type="gramEnd"/>
      <w:r>
        <w:t xml:space="preserve"> equipment details. Troxler fading </w:t>
      </w:r>
      <w:proofErr w:type="spellStart"/>
      <w:r>
        <w:t>etc</w:t>
      </w:r>
      <w:proofErr w:type="spellEnd"/>
    </w:p>
    <w:p w14:paraId="2A1FF7AD" w14:textId="276D6F68" w:rsidR="00507E04" w:rsidRDefault="00507E04" w:rsidP="001B0269">
      <w:proofErr w:type="gramStart"/>
      <w:r>
        <w:t>spectral</w:t>
      </w:r>
      <w:proofErr w:type="gramEnd"/>
      <w:r>
        <w:t xml:space="preserve"> measurements with </w:t>
      </w:r>
      <w:proofErr w:type="spellStart"/>
      <w:r>
        <w:t>Jaz</w:t>
      </w:r>
      <w:proofErr w:type="spellEnd"/>
    </w:p>
    <w:p w14:paraId="2F741E62" w14:textId="14BE6F4B" w:rsidR="00507E04" w:rsidRDefault="00507E04" w:rsidP="001B0269">
      <w:proofErr w:type="gramStart"/>
      <w:r>
        <w:t>temperature</w:t>
      </w:r>
      <w:proofErr w:type="gramEnd"/>
    </w:p>
    <w:p w14:paraId="292215A8" w14:textId="77777777" w:rsidR="005706EF" w:rsidRDefault="005706EF" w:rsidP="001B0269"/>
    <w:p w14:paraId="37CDA53E" w14:textId="77777777" w:rsidR="005706EF" w:rsidRDefault="005706EF" w:rsidP="005706EF">
      <w:r w:rsidRPr="00E5106E">
        <w:t xml:space="preserve">A </w:t>
      </w:r>
      <w:r>
        <w:t>three channel c</w:t>
      </w:r>
      <w:r w:rsidRPr="00E5106E">
        <w:t xml:space="preserve">olorimeter </w:t>
      </w:r>
      <w:r>
        <w:fldChar w:fldCharType="begin" w:fldLock="1"/>
      </w:r>
      <w:r>
        <w:instrText>ADDIN CSL_CITATION { "citationItems" : [ { "id" : "ITEM-1", "itemData" : { "author" : [ { "dropping-particle" : "", "family" : "Wright", "given" : "W.D.", "non-dropping-particle" : "", "parse-names" : false, "suffix" : "" } ], "container-title" : "Transactions of the Optical Society", "id" : "ITEM-1", "issue" : "5", "issued" : { "date-parts" : [ [ "1928" ] ] }, "page" : "225-242", "title" : "A trichromatic colorimeter with spectral primaries", "type" : "article-journal", "volume" : "29" }, "uris" : [ "http://www.mendeley.com/documents/?uuid=ef9ae9b3-1cfc-4b99-ac6f-cbdf59fac42c" ] }, { "id" : "ITEM-2", "itemData" : { "author" : [ { "dropping-particle" : "", "family" : "Wright", "given" : "W.D.", "non-dropping-particle" : "", "parse-names" : false, "suffix" : "" } ], "container-title" : "Journal of Scientific Instruments", "id" : "ITEM-2", "issued" : { "date-parts" : [ [ "1939" ] ] }, "page" : "10-19", "title" : "A colorimetric equipment for research on vision", "type" : "article-journal", "volume" : "16" }, "uris" : [ "http://www.mendeley.com/documents/?uuid=1e801529-6c6a-473b-84a9-899c3152a745" ] } ], "mendeley" : { "formattedCitation" : "[22, 23]", "plainTextFormattedCitation" : "[22, 23]", "previouslyFormattedCitation" : "[22, 23]" }, "properties" : { "noteIndex" : 0 }, "schema" : "https://github.com/citation-style-language/schema/raw/master/csl-citation.json" }</w:instrText>
      </w:r>
      <w:r>
        <w:fldChar w:fldCharType="separate"/>
      </w:r>
      <w:r w:rsidRPr="00F03435">
        <w:rPr>
          <w:noProof/>
        </w:rPr>
        <w:t>[22, 23]</w:t>
      </w:r>
      <w:r>
        <w:fldChar w:fldCharType="end"/>
      </w:r>
      <w:r w:rsidRPr="00E5106E">
        <w:t>, originally built at Imperial College London in the 1930</w:t>
      </w:r>
      <w:r>
        <w:t>’</w:t>
      </w:r>
      <w:r w:rsidRPr="00E5106E">
        <w:t>s, was u</w:t>
      </w:r>
      <w:r>
        <w:t>sed for making Rayleigh matches</w:t>
      </w:r>
      <w:r w:rsidRPr="00E5106E">
        <w:t xml:space="preserve"> </w:t>
      </w:r>
      <w:r>
        <w:t xml:space="preserve">as well as on- and off-axis settings of </w:t>
      </w:r>
      <w:r w:rsidRPr="00E5106E">
        <w:t xml:space="preserve">unique green </w:t>
      </w:r>
      <w:r>
        <w:t xml:space="preserve">and unique yellow. </w:t>
      </w:r>
    </w:p>
    <w:p w14:paraId="2AF5881C" w14:textId="77777777" w:rsidR="005706EF" w:rsidRDefault="005706EF" w:rsidP="005706EF">
      <w:r>
        <w:t xml:space="preserve">Measurements from the colorimeter were taken monocularly and stimuli were viewed through an eyepiece fitted with </w:t>
      </w:r>
      <w:r w:rsidRPr="00E5106E">
        <w:t>a doublet to counteract chromatic aberration</w:t>
      </w:r>
      <w:r>
        <w:t>.  Depending on the measurement being taken, the participant either viewed a square, bipartite field (1.33</w:t>
      </w:r>
      <w:r w:rsidRPr="00E20DE3">
        <w:t>°</w:t>
      </w:r>
      <w:r>
        <w:t xml:space="preserve"> </w:t>
      </w:r>
      <w:r w:rsidRPr="00E20DE3">
        <w:t>×</w:t>
      </w:r>
      <w:r>
        <w:t xml:space="preserve"> 1.33</w:t>
      </w:r>
      <w:r w:rsidRPr="00E20DE3">
        <w:t>°</w:t>
      </w:r>
      <w:r w:rsidRPr="00E5106E">
        <w:t>)</w:t>
      </w:r>
      <w:r>
        <w:t>, or a single rectangular field (the bottom half of the bipartite field, resulting in a 0.67</w:t>
      </w:r>
      <w:r w:rsidRPr="00E20DE3">
        <w:t>°</w:t>
      </w:r>
      <w:r>
        <w:t xml:space="preserve"> </w:t>
      </w:r>
      <w:r w:rsidRPr="00E20DE3">
        <w:t>×</w:t>
      </w:r>
      <w:r>
        <w:t xml:space="preserve"> 1.33</w:t>
      </w:r>
      <w:r w:rsidRPr="00E20DE3">
        <w:t>°</w:t>
      </w:r>
      <w:r>
        <w:t xml:space="preserve"> </w:t>
      </w:r>
      <w:r w:rsidRPr="00E5106E">
        <w:t>viewing angle</w:t>
      </w:r>
      <w:r>
        <w:t>).</w:t>
      </w:r>
      <w:r w:rsidRPr="00E5106E">
        <w:t xml:space="preserve"> </w:t>
      </w:r>
      <w:r>
        <w:t xml:space="preserve"> </w:t>
      </w:r>
      <w:r w:rsidRPr="00E5106E">
        <w:t xml:space="preserve">The top half of the </w:t>
      </w:r>
      <w:r>
        <w:t>field contained</w:t>
      </w:r>
      <w:r w:rsidRPr="00E5106E">
        <w:t xml:space="preserve"> </w:t>
      </w:r>
      <w:r>
        <w:t>a</w:t>
      </w:r>
      <w:r w:rsidRPr="00E5106E">
        <w:t xml:space="preserve"> ‘‘mixing light,’’ which could contain </w:t>
      </w:r>
      <w:r>
        <w:t>a selection</w:t>
      </w:r>
      <w:r w:rsidRPr="00E5106E">
        <w:t xml:space="preserve"> of</w:t>
      </w:r>
      <w:r>
        <w:t xml:space="preserve"> </w:t>
      </w:r>
      <w:r w:rsidRPr="00E5106E">
        <w:t xml:space="preserve">primaries </w:t>
      </w:r>
      <w:r>
        <w:t>(blue, green, and red set at 460nm, 530</w:t>
      </w:r>
      <w:r w:rsidRPr="00E5106E">
        <w:t>nm, and 650nm</w:t>
      </w:r>
      <w:r>
        <w:t xml:space="preserve">, </w:t>
      </w:r>
      <w:r w:rsidRPr="00E5106E">
        <w:t>respectively</w:t>
      </w:r>
      <w:r>
        <w:t>). The observer could then adjust the intensity of each of these primaries independently</w:t>
      </w:r>
      <w:r w:rsidRPr="00E5106E">
        <w:t xml:space="preserve">. </w:t>
      </w:r>
      <w:r>
        <w:t>The bottom half of the field contained a monochromatic light, which could be set to a specific value for use as a “reference light”, to be matched by the mixture in the top half of the field.  Alternatively, this half of the field could be used as a “test light”, and be</w:t>
      </w:r>
      <w:r w:rsidRPr="00E5106E">
        <w:t xml:space="preserve"> manipulate</w:t>
      </w:r>
      <w:r>
        <w:t>d</w:t>
      </w:r>
      <w:r w:rsidRPr="00E5106E">
        <w:t xml:space="preserve"> in isolation until a particular wavelength value </w:t>
      </w:r>
      <w:r>
        <w:t>was obtained (e.g., perception of unique yellow).</w:t>
      </w:r>
    </w:p>
    <w:p w14:paraId="287359A3" w14:textId="77777777" w:rsidR="005706EF" w:rsidRDefault="005706EF" w:rsidP="005706EF"/>
    <w:p w14:paraId="6C429648" w14:textId="77777777" w:rsidR="005706EF" w:rsidRDefault="005706EF" w:rsidP="005706EF">
      <w:r w:rsidRPr="00E5106E">
        <w:t>The colorimet</w:t>
      </w:r>
      <w:r>
        <w:t>er was calibrated for each season of testing with a fibre-</w:t>
      </w:r>
      <w:r w:rsidRPr="00E5106E">
        <w:t>optic photospectrometer (‘‘</w:t>
      </w:r>
      <w:proofErr w:type="spellStart"/>
      <w:r w:rsidRPr="00E5106E">
        <w:t>Jaz</w:t>
      </w:r>
      <w:proofErr w:type="spellEnd"/>
      <w:r w:rsidRPr="00E5106E">
        <w:t xml:space="preserve">,’’ Ocean Optics, FL) operating at 2 nm </w:t>
      </w:r>
      <w:proofErr w:type="gramStart"/>
      <w:r w:rsidRPr="00E5106E">
        <w:t>resolution</w:t>
      </w:r>
      <w:proofErr w:type="gramEnd"/>
      <w:r w:rsidRPr="00E5106E">
        <w:t>. This device was, itself, calibrated against a National Institute of Standards Technology-traceable standard light source.</w:t>
      </w:r>
      <w:r>
        <w:t xml:space="preserve"> Calibration allowed us to fit and correct slight nonlinearities in the colorimeter scale which were modelled with a second order polynomial.  The same photospectrometer was also used to obtain measurements of the spectral environment at three fixed outdoor scenes, using a 30</w:t>
      </w:r>
      <w:r w:rsidRPr="00E20DE3">
        <w:t>°</w:t>
      </w:r>
      <w:r>
        <w:t xml:space="preserve"> spatial integrating lens.</w:t>
      </w:r>
    </w:p>
    <w:p w14:paraId="518C40B7" w14:textId="77777777" w:rsidR="005706EF" w:rsidRDefault="005706EF" w:rsidP="005706EF"/>
    <w:p w14:paraId="0C9B905D" w14:textId="77777777" w:rsidR="005706EF" w:rsidRDefault="005706EF" w:rsidP="005706EF">
      <w:r>
        <w:t xml:space="preserve">Optical devices, such as colorimeters, may be sensitive to seasonal temperature changes </w:t>
      </w:r>
      <w:r>
        <w:fldChar w:fldCharType="begin" w:fldLock="1"/>
      </w:r>
      <w:r>
        <w:instrText>ADDIN CSL_CITATION { "citationItems" : [ { "id" : "ITEM-1", "itemData" : { "DOI" : "10.1038/363546a0", "ISSN" : "0028-0836", "PMID" : "8505982", "abstract" : "In 1948 the German physicist, Manfred Richter, reported that colour vision has a seasonal variation. For four colour-normal subjects, he found a sinusoidal variation in the proportion of red and green required to match a monochromatic yellow, the equation known as the 'Rayleigh match'. In summer, subjects required more red in their mixture. The measurements were made with the Nagel anomaloscope, an instrument introduced in 1907 and which today, essentially unchanged, remains the definitive clinical instrument for classifying the many phenotypic variations in colour vision. The variation that Richter recorded in the red-green ratio was large (three Nagel units), and it now takes on fresh interest because it is comparable in size to the difference in Nagel settings later reported between normal observers of different genetic types. We have been able to replicate Richter's result, but report here that it is almost certainly instrumental: the Nagel anomaloscope proves to be very sensitive to ambient temperature.", "author" : [ { "dropping-particle" : "", "family" : "Jordan", "given" : "G", "non-dropping-particle" : "", "parse-names" : false, "suffix" : "" }, { "dropping-particle" : "", "family" : "Mollon", "given" : "J D", "non-dropping-particle" : "", "parse-names" : false, "suffix" : "" } ], "container-title" : "Nature", "id" : "ITEM-1", "issue" : "6429", "issued" : { "date-parts" : [ [ "1993", "6", "10" ] ] }, "page" : "546-9", "publisher" : "MACMILLAN MAGAZINES LTD, PORTERS SOUTH, 4 CRINAN ST, LONDON, ENGLAND N1 9XW", "title" : "The Nagel anomaloscope and seasonal variation of colour vision.", "type" : "article-journal", "volume" : "363" }, "uris" : [ "http://www.mendeley.com/documents/?uuid=1a01280e-a519-4823-b67d-98f69b83ceea" ] } ], "mendeley" : { "formattedCitation" : "[24]", "plainTextFormattedCitation" : "[24]", "previouslyFormattedCitation" : "[24]" }, "properties" : { "noteIndex" : 0 }, "schema" : "https://github.com/citation-style-language/schema/raw/master/csl-citation.json" }</w:instrText>
      </w:r>
      <w:r>
        <w:fldChar w:fldCharType="separate"/>
      </w:r>
      <w:r w:rsidRPr="00F03435">
        <w:rPr>
          <w:noProof/>
        </w:rPr>
        <w:t>[24]</w:t>
      </w:r>
      <w:r>
        <w:fldChar w:fldCharType="end"/>
      </w:r>
      <w:r>
        <w:t>. To account for this, the temperature of the lab was monitored throughout each season of testing using a digital thermometer, accurate to +/- 1</w:t>
      </w:r>
      <w:r w:rsidRPr="00DE4550">
        <w:t>°C</w:t>
      </w:r>
      <w:r>
        <w:t xml:space="preserve"> (1.8</w:t>
      </w:r>
      <w:r w:rsidRPr="00DE4550">
        <w:t>°</w:t>
      </w:r>
      <w:r>
        <w:t>F).  The temperature was comparable between seasons (winter: M=24.08 (</w:t>
      </w:r>
      <w:r w:rsidRPr="00DE4550">
        <w:t>°C</w:t>
      </w:r>
      <w:r>
        <w:t>), SD=1.70; summer: M=24.07, SD=1.63), and no correlation was found between any of our measures and the temperature at the time of testing.</w:t>
      </w:r>
    </w:p>
    <w:p w14:paraId="40F5A631" w14:textId="77777777" w:rsidR="005706EF" w:rsidRDefault="005706EF" w:rsidP="005706EF"/>
    <w:p w14:paraId="1BA58435" w14:textId="77777777" w:rsidR="005706EF" w:rsidRDefault="005706EF" w:rsidP="001B0269"/>
    <w:p w14:paraId="54B664BA" w14:textId="7297F0A7" w:rsidR="001B0269" w:rsidRDefault="001B0269" w:rsidP="00B23639">
      <w:pPr>
        <w:pStyle w:val="Heading3"/>
      </w:pPr>
      <w:bookmarkStart w:id="46" w:name="_Toc311120740"/>
      <w:r>
        <w:t>Design</w:t>
      </w:r>
      <w:bookmarkEnd w:id="46"/>
    </w:p>
    <w:p w14:paraId="4BAE2395" w14:textId="3D9A7469" w:rsidR="001B0269" w:rsidRDefault="001B0269" w:rsidP="001B0269">
      <w:proofErr w:type="gramStart"/>
      <w:r>
        <w:t>what</w:t>
      </w:r>
      <w:proofErr w:type="gramEnd"/>
      <w:r>
        <w:t xml:space="preserve"> was tested – Rayleigh matches, on- and off-axis </w:t>
      </w:r>
      <w:proofErr w:type="spellStart"/>
      <w:r>
        <w:t>ug</w:t>
      </w:r>
      <w:proofErr w:type="spellEnd"/>
      <w:r>
        <w:t xml:space="preserve"> and </w:t>
      </w:r>
      <w:proofErr w:type="spellStart"/>
      <w:r>
        <w:t>uy</w:t>
      </w:r>
      <w:proofErr w:type="spellEnd"/>
    </w:p>
    <w:p w14:paraId="68C053FB" w14:textId="3562A5D1" w:rsidR="00507E04" w:rsidRDefault="00507E04" w:rsidP="001B0269">
      <w:proofErr w:type="gramStart"/>
      <w:r>
        <w:t>temperature</w:t>
      </w:r>
      <w:proofErr w:type="gramEnd"/>
    </w:p>
    <w:p w14:paraId="0D061684" w14:textId="22686392" w:rsidR="001B0269" w:rsidRDefault="001B0269" w:rsidP="00B23639">
      <w:pPr>
        <w:pStyle w:val="Heading3"/>
      </w:pPr>
      <w:bookmarkStart w:id="47" w:name="_Toc311120741"/>
      <w:r>
        <w:t>Procedure</w:t>
      </w:r>
      <w:bookmarkEnd w:id="47"/>
    </w:p>
    <w:p w14:paraId="6970AB4C" w14:textId="19C08D2A" w:rsidR="001B0269" w:rsidRDefault="001B0269" w:rsidP="001B0269">
      <w:proofErr w:type="gramStart"/>
      <w:r>
        <w:t>order</w:t>
      </w:r>
      <w:proofErr w:type="gramEnd"/>
      <w:r>
        <w:t xml:space="preserve"> of experiment, dark adaptation etc.</w:t>
      </w:r>
    </w:p>
    <w:p w14:paraId="22464727" w14:textId="5DBC51D5" w:rsidR="00B23639" w:rsidRDefault="00B23639" w:rsidP="001B0269">
      <w:proofErr w:type="gramStart"/>
      <w:r>
        <w:t>calibration</w:t>
      </w:r>
      <w:proofErr w:type="gramEnd"/>
      <w:r>
        <w:t xml:space="preserve"> – use of equation for converting values from colorimeter.  Look up the red and green values used for the Rayleigh matches – check with Tony!</w:t>
      </w:r>
    </w:p>
    <w:p w14:paraId="2C57AE2B" w14:textId="2F1FF53B" w:rsidR="00507E04" w:rsidRDefault="00507E04" w:rsidP="001B0269">
      <w:r>
        <w:t>Describe spectral measurements taken (stress that they are a sample).</w:t>
      </w:r>
    </w:p>
    <w:p w14:paraId="66A04FBD" w14:textId="0A207CAB" w:rsidR="00507E04" w:rsidRDefault="00507E04" w:rsidP="001B0269">
      <w:proofErr w:type="gramStart"/>
      <w:r>
        <w:t>Exclusion of 1</w:t>
      </w:r>
      <w:r w:rsidRPr="00507E04">
        <w:rPr>
          <w:vertAlign w:val="superscript"/>
        </w:rPr>
        <w:t>st</w:t>
      </w:r>
      <w:r>
        <w:t xml:space="preserve"> measurement from 6.</w:t>
      </w:r>
      <w:proofErr w:type="gramEnd"/>
    </w:p>
    <w:p w14:paraId="519C5AF3" w14:textId="77777777" w:rsidR="005706EF" w:rsidRDefault="005706EF" w:rsidP="001B0269"/>
    <w:p w14:paraId="26805712" w14:textId="4918E9FC" w:rsidR="005706EF" w:rsidRPr="005706EF" w:rsidRDefault="005706EF" w:rsidP="001B0269">
      <w:pPr>
        <w:rPr>
          <w:b/>
        </w:rPr>
      </w:pPr>
      <w:r w:rsidRPr="005706EF">
        <w:rPr>
          <w:b/>
        </w:rPr>
        <w:t>Colour matching and unique hues:</w:t>
      </w:r>
    </w:p>
    <w:p w14:paraId="37E2A27F" w14:textId="77777777" w:rsidR="005706EF" w:rsidRDefault="005706EF" w:rsidP="005706EF">
      <w:r>
        <w:t>For the Rayleigh matches subjects viewed the bipartite field through the eyepiece of the colorimeter while resting on a chin support.  The bottom half of the field was set to a reference wavelength of 585nm, and the top half of the field was composed of red and green primaries (set at 650nm and 530</w:t>
      </w:r>
      <w:r w:rsidRPr="00E5106E">
        <w:t xml:space="preserve">nm, </w:t>
      </w:r>
      <w:r>
        <w:t xml:space="preserve">respectively).  The subject was instructed to adjust the amount of each primary in the top half of the field, making as many adjustments as necessary, until it appeared to perfectly match the bottom half of the field in both colour and brightness. Following this initial match, a further six matches were made, giving a total of seven Rayleigh matches made by each subject; three matches were made by adjusting the green primary while the red primary remained at the value of the initial match, and the final three were made by adjusting the red primary, while the green primary was set to its average value (obtained from the previous matches).  Between each match, the primary due to be adjusted was reset to a randomised starting value. Rayleigh matches were converted to log(R/G) prior to analysis, where R and G are the relative radiance of the red and green primaries, respectively. The means and variances of the matches were used to identify whether any subjects showed evidence of inherited colour-vision deficiencies. As stated previously, this resulted in the exclusion of five participants. </w:t>
      </w:r>
    </w:p>
    <w:p w14:paraId="0C80AF3E" w14:textId="77777777" w:rsidR="005706EF" w:rsidRDefault="005706EF" w:rsidP="005706EF"/>
    <w:p w14:paraId="3FCF8D7A" w14:textId="77777777" w:rsidR="005706EF" w:rsidRDefault="005706EF" w:rsidP="005706EF">
      <w:r>
        <w:t>For the unique hue settings, the top half of the bipartite field was occluded, and subjects were required to adjust the wavelength of the bottom half of the field until they perceived it to be the specified unique hue.  Unique green was described as the point at which the stimulus appears neither yellowish nor bluish, and unique yellow was described as the point at which the stimulus appears neither reddish nor greenish.  Prior to making the adjustments for each unique hue, the subjects were instructed to spend time exploring the range of colour either side of the specified unique hue (i.e. from yellow to green and then blue, for unique green, and from red to yellow and then green, for unique yellow).  Subjects were also advised to make very small adjustments of the dial in order to best achieve the required unique hue.  Both on- and off-axis measurements of the unique hues were obtained; the off-axis measurements (at 6.5</w:t>
      </w:r>
      <w:r w:rsidRPr="00E20DE3">
        <w:t>°</w:t>
      </w:r>
      <w:r>
        <w:t xml:space="preserve"> eccentricity) were taken outside the fovea to remove any effect of macular pigment on the measurements.</w:t>
      </w:r>
    </w:p>
    <w:p w14:paraId="187364C1" w14:textId="77777777" w:rsidR="005706EF" w:rsidRDefault="005706EF" w:rsidP="005706EF"/>
    <w:p w14:paraId="1DECF504" w14:textId="77777777" w:rsidR="005706EF" w:rsidRDefault="005706EF" w:rsidP="005706EF">
      <w:r>
        <w:t>Beginning with on-axis unique green, the subject fixated on the stimulus and carried out six repeats of the adjustment, with the experimenter randomising the starting value between each adjustment.  Off-axis unique green measurements were then obtained by placing a small, dim fixation LED at 6.5</w:t>
      </w:r>
      <w:r w:rsidRPr="00E20DE3">
        <w:t>°</w:t>
      </w:r>
      <w:r>
        <w:t xml:space="preserve"> to the right of the stimulus location (measured from the centre of the stimulus). This placed the stimulus in the left visual field.  In addition, a 4Hz square wave flicker was applied to the stimulus to reduce Troxler fading </w:t>
      </w:r>
      <w:r>
        <w:fldChar w:fldCharType="begin" w:fldLock="1"/>
      </w:r>
      <w:r>
        <w:instrText>ADDIN CSL_CITATION { "citationItems" : [ { "id" : "ITEM-1", "itemData" : { "author" : [ { "dropping-particle" : "", "family" : "Troxler", "given" : "D", "non-dropping-particle" : "", "parse-names" : false, "suffix" : "" } ], "container-title" : "Ophthalmologische Bibliothek", "id" : "ITEM-1", "issue" : "2", "issued" : { "date-parts" : [ [ "1804" ] ] }, "page" : "1-53", "title" : "\u00dcber das Verschwinden gegebener Gegenst\u00e4nde innerhalb unseres Gesichtskreises", "type" : "article-journal", "volume" : "2" }, "uris" : [ "http://www.mendeley.com/documents/?uuid=8a2d52e1-9761-4038-af67-cc32aa9eff04" ] } ], "mendeley" : { "formattedCitation" : "[25]", "plainTextFormattedCitation" : "[25]", "previouslyFormattedCitation" : "[25]" }, "properties" : { "noteIndex" : 0 }, "schema" : "https://github.com/citation-style-language/schema/raw/master/csl-citation.json" }</w:instrText>
      </w:r>
      <w:r>
        <w:fldChar w:fldCharType="separate"/>
      </w:r>
      <w:r w:rsidRPr="00F03435">
        <w:rPr>
          <w:noProof/>
        </w:rPr>
        <w:t>[25]</w:t>
      </w:r>
      <w:r>
        <w:fldChar w:fldCharType="end"/>
      </w:r>
      <w:r>
        <w:t>; this was achieved by spinning a metal disc that alternated between 90</w:t>
      </w:r>
      <w:r w:rsidRPr="00E20DE3">
        <w:t>°</w:t>
      </w:r>
      <w:r>
        <w:t xml:space="preserve"> filled sectors and 90</w:t>
      </w:r>
      <w:r w:rsidRPr="00E20DE3">
        <w:t>°</w:t>
      </w:r>
      <w:r>
        <w:t xml:space="preserve"> gaps.  Subjects were instructed to maintain fixation on the LED at all times. Each subject also carried out six repeats of the off-axis unique green adjustments.   The process of obtaining on- and off-axis measurements was then repeated for unique yellow. </w:t>
      </w:r>
    </w:p>
    <w:p w14:paraId="5C5F4AAF" w14:textId="77777777" w:rsidR="005706EF" w:rsidRDefault="005706EF" w:rsidP="005706EF"/>
    <w:p w14:paraId="4EC10F30" w14:textId="77777777" w:rsidR="005706EF" w:rsidRDefault="005706EF" w:rsidP="005706EF"/>
    <w:p w14:paraId="7B38C97C" w14:textId="77777777" w:rsidR="005706EF" w:rsidRDefault="005706EF" w:rsidP="005706EF">
      <w:pPr>
        <w:jc w:val="both"/>
      </w:pPr>
      <w:r w:rsidRPr="00220DF9">
        <w:t>A final concern was that despite a five minute period of dark adaptation at the beginning of the session, observers might maintain weak photoreceptor-level adaptation to either the previous experimental stimuli or the recent outside environment</w:t>
      </w:r>
      <w:r>
        <w:t xml:space="preserve"> </w:t>
      </w:r>
      <w:r w:rsidRPr="00220DF9">
        <w:fldChar w:fldCharType="begin" w:fldLock="1"/>
      </w:r>
      <w:r>
        <w:instrText>ADDIN CSL_CITATION { "citationItems" : [ { "id" : "ITEM-1", "itemData" : { "DOI" : "10.3758/BF03209508", "ISSN" : "0031-5117", "author" : [ { "dropping-particle" : "", "family" : "Hurvich", "given" : "Leo M.", "non-dropping-particle" : "", "parse-names" : false, "suffix" : "" }, { "dropping-particle" : "", "family" : "Jameson", "given" : "Dorothea", "non-dropping-particle" : "", "parse-names" : false, "suffix" : "" }, { "dropping-particle" : "", "family" : "Cohen", "given" : "Joseph D.", "non-dropping-particle" : "", "parse-names" : false, "suffix" : "" } ], "container-title" : "Perception &amp; Psychophysics", "id" : "ITEM-1", "issue" : "2", "issued" : { "date-parts" : [ [ "1968", "3" ] ] }, "page" : "65-68", "title" : "The experimental determination of unique green in the spectrum", "type" : "article-journal", "volume" : "4" }, "uris" : [ "http://www.mendeley.com/documents/?uuid=016ff4f9-d895-488c-85fb-b4c71facd12c" ] } ], "mendeley" : { "formattedCitation" : "[29]", "plainTextFormattedCitation" : "[29]", "previouslyFormattedCitation" : "[29]" }, "properties" : { "noteIndex" : 0 }, "schema" : "https://github.com/citation-style-language/schema/raw/master/csl-citation.json" }</w:instrText>
      </w:r>
      <w:r w:rsidRPr="00220DF9">
        <w:fldChar w:fldCharType="separate"/>
      </w:r>
      <w:r w:rsidRPr="00C04536">
        <w:rPr>
          <w:noProof/>
        </w:rPr>
        <w:t>[29]</w:t>
      </w:r>
      <w:r w:rsidRPr="00220DF9">
        <w:fldChar w:fldCharType="end"/>
      </w:r>
      <w:r w:rsidRPr="00220DF9">
        <w:t xml:space="preserve">. To test for stimulus ‘history’, we analysed our data to identify an effect of trial order. We found that the first trial of each set of six differed significantly from the remaining five, but that subsequent trials were statistically stable and showed no correlation with trial order (see </w:t>
      </w:r>
      <w:r>
        <w:t xml:space="preserve">Table S1 in </w:t>
      </w:r>
      <w:r w:rsidRPr="00220DF9">
        <w:t>supplementa</w:t>
      </w:r>
      <w:r>
        <w:t>l</w:t>
      </w:r>
      <w:r w:rsidRPr="00220DF9">
        <w:t xml:space="preserve"> material). Therefore the first trial was excluded prior to averaging. </w:t>
      </w:r>
      <w:r>
        <w:t>It has previously been shown</w:t>
      </w:r>
      <w:r w:rsidRPr="00220DF9">
        <w:t xml:space="preserve"> that short-term chromatic adaptation</w:t>
      </w:r>
      <w:r>
        <w:t xml:space="preserve"> may alter the saliency of chromatic targets </w:t>
      </w:r>
      <w:r>
        <w:fldChar w:fldCharType="begin" w:fldLock="1"/>
      </w:r>
      <w:r>
        <w:instrText>ADDIN CSL_CITATION { "citationItems" : [ { "id" : "ITEM-1", "itemData" : { "DOI" : "10.1167/10.13.17", "ISSN" : "1534-7362", "PMID" : "21106682", "abstract" : "We examined how the salience of color is affected by adaptation to different color distributions. Observers searched for a color target on a dense background of distractors varying along different directions in color space. Prior adaptation to the backgrounds enhanced search on the same background while adaptation to orthogonal background directions slowed detection. Advantages of adaptation were seen for both contrast adaptation (to different color axes) and chromatic adaptation (to different mean chromaticities). Control experiments, including analyses of eye movements during the search, suggest that these aftereffects are unlikely to reflect simple learning or changes in search strategies on familiar backgrounds, and instead result from how adaptation alters the relative salience of the target and background colors. Comparable effects were observed along different axes in the chromatic plane or for axes defined by different combinations of luminance and chromatic contrast, consistent with visual search and adaptation mediated by multiple color mechanisms. Similar effects also occurred for color distributions characteristic of natural environments with strongly selective color gamuts. Our results are consistent with the hypothesis that adaptation may play an important functional role in highlighting the salience of novel stimuli by discounting ambient properties of the visual environment.", "author" : [ { "dropping-particle" : "", "family" : "McDermott", "given" : "Kyle C", "non-dropping-particle" : "", "parse-names" : false, "suffix" : "" }, { "dropping-particle" : "", "family" : "Malkoc", "given" : "Gokhan", "non-dropping-particle" : "", "parse-names" : false, "suffix" : "" }, { "dropping-particle" : "", "family" : "Mulligan", "given" : "Jeffrey B", "non-dropping-particle" : "", "parse-names" : false, "suffix" : "" }, { "dropping-particle" : "", "family" : "Webster", "given" : "Michael A", "non-dropping-particle" : "", "parse-names" : false, "suffix" : "" } ], "container-title" : "Journal of vision", "id" : "ITEM-1", "issue" : "13", "issued" : { "date-parts" : [ [ "2010", "1", "1" ] ] }, "page" : "17", "title" : "Adaptation and visual salience.", "type" : "article-journal", "volume" : "10" }, "uris" : [ "http://www.mendeley.com/documents/?uuid=74c86db4-430c-4d02-ba50-730015c35a1c" ] } ], "mendeley" : { "formattedCitation" : "[30]", "plainTextFormattedCitation" : "[30]", "previouslyFormattedCitation" : "[30]" }, "properties" : { "noteIndex" : 0 }, "schema" : "https://github.com/citation-style-language/schema/raw/master/csl-citation.json" }</w:instrText>
      </w:r>
      <w:r>
        <w:fldChar w:fldCharType="separate"/>
      </w:r>
      <w:r w:rsidRPr="00C04536">
        <w:rPr>
          <w:noProof/>
        </w:rPr>
        <w:t>[30]</w:t>
      </w:r>
      <w:r>
        <w:fldChar w:fldCharType="end"/>
      </w:r>
      <w:r>
        <w:t xml:space="preserve">, but it </w:t>
      </w:r>
      <w:r w:rsidRPr="00220DF9">
        <w:t>does not reduce or disguise any very-long-term adaptation effects that are present</w:t>
      </w:r>
      <w:r>
        <w:t xml:space="preserve"> in UY measurements </w:t>
      </w:r>
      <w:r>
        <w:fldChar w:fldCharType="begin" w:fldLock="1"/>
      </w:r>
      <w:r>
        <w:instrText>ADDIN CSL_CITATION { "citationItems" : [ { "id" : "ITEM-1", "itemData" : { "DOI" : "10.1017/S0952523808080450", "ISSN" : "1469-8714", "PMID" : "18598411", "abstract" : "This research had two goals. First, a new method of very-long-term chromatic adaptation was compared to an older method of long-wavelength ambient illumination. In the new method, the observer viewed for 1 h per day for 12 or 14 days a CRT screen composed of oriented lines that appeared red. One observer also replicated a previous procedure (Neitz et al., 2002) in which she was exposed to long-wavelength room illumination for 4 h per day for 14 days. For both methods, equilibrium yellow was measured each day about 20 h after the end of the adaptation period. Both methods of very-long-term chromatic adaptation gave similar results. Second, shifts in equilibrium yellow were measured over a 30:1 range of light levels to determine if changes in color percepts were explained solely by a gain change in cone sensitivities (von Kries coefficient law). The magnitude of shift of equilibrium yellow depended on the level of the test light, which was not consistent with a gain theory of very-long-term chromatic adaptation.", "author" : [ { "dropping-particle" : "", "family" : "Belmore", "given" : "Suzanne C", "non-dropping-particle" : "", "parse-names" : false, "suffix" : "" }, { "dropping-particle" : "", "family" : "Shevell", "given" : "Steven K", "non-dropping-particle" : "", "parse-names" : false, "suffix" : "" } ], "container-title" : "Visual neuroscience", "id" : "ITEM-1", "issue" : "3", "issued" : { "date-parts" : [ [ "2008", "1", "1" ] ] }, "language" : "English", "page" : "411-414", "publisher" : "Cambridge University Press", "title" : "Very-long-term chromatic adaptation: test of gain theory and a new method.", "type" : "article-journal", "volume" : "25" }, "uris" : [ "http://www.mendeley.com/documents/?uuid=81ac4078-81e2-4368-9411-2320853d5eb3" ] }, { "id" : "ITEM-2", "itemData" : { "DOI" : "10.1016/j.visres.2010.11.011", "ISSN" : "1878-5646", "PMID" : "21130799", "abstract" : "Very-long-term (VLT) chromatic adaptation results from exposure to an altered chromatic environment for days or weeks. Color shifts from VLT adaptation are observed hours or days after leaving the altered environment. Short-term chromatic adaptation, on the other hand, results from exposure for a few minutes or less, with color shifts measured within seconds or a few minutes after the adapting light is extinguished; recovery to the pre-adapted state is complete in less than an hour. Here, both types of adaptation were combined. All adaptation was to reddish-appearing long-wavelength light. Shifts in unique yellow were measured following adaptation. Previous studies demonstrate shifts in unique yellow due to VLT chromatic adaptation, but shifts from short-term chromatic adaptation to comparable adapting light can be far greater than from VLT adaptation. The question considered here is whether the color shifts from VLT adaptation are cumulative with large shifts from short-term adaptation or, alternatively, does simultaneous short-term adaptation eliminate color shifts caused by VLT adaptation. The results show the color shifts from VLT and short-term adaptation together are cumulative, which indicates that both short-term and very-long-term chromatic adaptation affect color perception during natural viewing.", "author" : [ { "dropping-particle" : "", "family" : "Belmore", "given" : "Suzanne C", "non-dropping-particle" : "", "parse-names" : false, "suffix" : "" }, { "dropping-particle" : "", "family" : "Shevell", "given" : "Steven K", "non-dropping-particle" : "", "parse-names" : false, "suffix" : "" } ], "container-title" : "Vision research", "id" : "ITEM-2", "issue" : "3", "issued" : { "date-parts" : [ [ "2011", "2", "9" ] ] }, "page" : "362-366", "title" : "Very-long-term and short-term chromatic adaptation: are their influences cumulative?", "type" : "article-journal", "volume" : "51" }, "uris" : [ "http://www.mendeley.com/documents/?uuid=d30b2e2e-5c4a-4912-90c2-17762fbd654b" ] } ], "mendeley" : { "formattedCitation" : "[11, 31]", "plainTextFormattedCitation" : "[11, 31]", "previouslyFormattedCitation" : "[11, 31]" }, "properties" : { "noteIndex" : 0 }, "schema" : "https://github.com/citation-style-language/schema/raw/master/csl-citation.json" }</w:instrText>
      </w:r>
      <w:r>
        <w:fldChar w:fldCharType="separate"/>
      </w:r>
      <w:r w:rsidRPr="00C04536">
        <w:rPr>
          <w:noProof/>
        </w:rPr>
        <w:t>[11, 31]</w:t>
      </w:r>
      <w:r>
        <w:fldChar w:fldCharType="end"/>
      </w:r>
      <w:r>
        <w:t xml:space="preserve">. Others </w:t>
      </w:r>
      <w:r w:rsidRPr="00220DF9">
        <w:fldChar w:fldCharType="begin" w:fldLock="1"/>
      </w:r>
      <w:r>
        <w:instrText>ADDIN CSL_CITATION { "citationItems" : [ { "id" : "ITEM-1", "itemData" : { "DOI" : "10.1016/S0042-6989(00)00050-X", "ISSN" : "00426989", "abstract" : "Adaptation to a steady background has a profound effect on both color appearance and discrimination. We determined the temporal characteristics of chromatic adaptation for appearance and discrimination along different color directions. Subjects were adapted to a large uniform background made up of a CRT screen and a 45\u00d764\u00b0 wall, illuminated by computer controlled lamps. After an instant change in background color along a red\u2013green or blue\u2013yellow color axis, we measured thresholds for the detection of increments along the same axes at fixed times between 25 ms and 121 s. Analogously, color appearance was determined using achromatic matching. Three components of adaptation could be identified by their temporal characteristics. A slow exponential time course of adaptation with a half-life of about 20 s was common to appearance and discrimination. A faster component with a half-life of 40\u201370 ms \u2014 probably due to photoreceptor adaptation \u2014 was also common to both. Exclusive for color appearance, there was a third, extremely rapid mechanism with a half-life faster than 10 ms. This instantaneous process explained more than 50% of total adaptation for color appearance and could be shown to act in a multiplicative manner. We conclude that this instantaneous adaptation mechanism for color appearance is situated at a later processing stage, after mechanisms common to appearance and discrimination, and is based on multiplicative spatial interactions rather than on local, temporal adaptational processes. Color appearance, and thus color constancy, seems to be determined in large part by cortical computations.", "author" : [ { "dropping-particle" : "", "family" : "Rinner", "given" : "Oliver", "non-dropping-particle" : "", "parse-names" : false, "suffix" : "" }, { "dropping-particle" : "", "family" : "Gegenfurtner", "given" : "Karl R", "non-dropping-particle" : "", "parse-names" : false, "suffix" : "" } ], "container-title" : "Vision Research", "id" : "ITEM-1", "issue" : "14", "issued" : { "date-parts" : [ [ "2000", "6" ] ] }, "page" : "1813-1826", "title" : "Time course of chromatic adaptation for color appearance and discrimination", "type" : "article-journal", "volume" : "40" }, "uris" : [ "http://www.mendeley.com/documents/?uuid=e2b8a5e0-73d6-40a9-8b6a-bce3e0e8575f" ] } ], "mendeley" : { "formattedCitation" : "[32]", "plainTextFormattedCitation" : "[32]", "previouslyFormattedCitation" : "[32]" }, "properties" : { "noteIndex" : 0 }, "schema" : "https://github.com/citation-style-language/schema/raw/master/csl-citation.json" }</w:instrText>
      </w:r>
      <w:r w:rsidRPr="00220DF9">
        <w:fldChar w:fldCharType="separate"/>
      </w:r>
      <w:r w:rsidRPr="00C04536">
        <w:rPr>
          <w:noProof/>
        </w:rPr>
        <w:t>[32]</w:t>
      </w:r>
      <w:r w:rsidRPr="00220DF9">
        <w:fldChar w:fldCharType="end"/>
      </w:r>
      <w:r w:rsidRPr="00220DF9">
        <w:t xml:space="preserve"> have shown that short term chromatic adaptation effects have a half life of around 20 seconds. Therefore, we do not expect that cone-level adaptation caused by short-term environmental adaptation immediately before the experiment would impinge on very-long-term adaptation effects caused by seasonal environment.</w:t>
      </w:r>
    </w:p>
    <w:p w14:paraId="5F7088B1" w14:textId="77777777" w:rsidR="005706EF" w:rsidRDefault="005706EF" w:rsidP="005706EF"/>
    <w:p w14:paraId="5BD55305" w14:textId="77777777" w:rsidR="005706EF" w:rsidRDefault="005706EF" w:rsidP="005706EF"/>
    <w:p w14:paraId="21DEC4EE" w14:textId="7A359754" w:rsidR="005706EF" w:rsidRPr="005706EF" w:rsidRDefault="005706EF" w:rsidP="005706EF">
      <w:pPr>
        <w:rPr>
          <w:b/>
        </w:rPr>
      </w:pPr>
      <w:r w:rsidRPr="005706EF">
        <w:rPr>
          <w:b/>
        </w:rPr>
        <w:t>Spectral measurements:</w:t>
      </w:r>
    </w:p>
    <w:p w14:paraId="6C801A96" w14:textId="0988E3B5" w:rsidR="005706EF" w:rsidRPr="00E5106E" w:rsidRDefault="005706EF" w:rsidP="005706EF">
      <w:r w:rsidRPr="00E921F4">
        <w:t xml:space="preserve">Three “ground” locations were selected from </w:t>
      </w:r>
      <w:r>
        <w:t xml:space="preserve">outside </w:t>
      </w:r>
      <w:r w:rsidRPr="00E921F4">
        <w:t xml:space="preserve">scenes </w:t>
      </w:r>
      <w:r>
        <w:t>around</w:t>
      </w:r>
      <w:r w:rsidRPr="00E921F4">
        <w:t xml:space="preserve"> the Department of Psychology at the University of York.  The positions at which these measurements were taken were marked to ensure the repeat measurements taken within and between seasons were always at the same precise </w:t>
      </w:r>
      <w:r>
        <w:t>position</w:t>
      </w:r>
      <w:r w:rsidRPr="00E921F4">
        <w:t xml:space="preserve"> and angle.  The locations were examples of the environment regularly experienced by our subjects (students at the University of York), and contained a combination of man-made objects (cars, buildings, pavements, etc.) and natural </w:t>
      </w:r>
      <w:r>
        <w:t>surfaces</w:t>
      </w:r>
      <w:r w:rsidRPr="00E921F4">
        <w:t xml:space="preserve"> (trees, grass, shrubbery, etc.).  Measurements were all</w:t>
      </w:r>
      <w:r>
        <w:t xml:space="preserve"> taken at approximately 2pm using</w:t>
      </w:r>
      <w:r w:rsidRPr="00E921F4">
        <w:t xml:space="preserve"> three </w:t>
      </w:r>
      <w:r>
        <w:t xml:space="preserve">different </w:t>
      </w:r>
      <w:r w:rsidRPr="00E921F4">
        <w:t>integration times (25ms, 35ms and 50ms)</w:t>
      </w:r>
      <w:r>
        <w:t>,</w:t>
      </w:r>
      <w:r w:rsidRPr="00E921F4">
        <w:t xml:space="preserve"> to account for day-by-day differences in light levels</w:t>
      </w:r>
      <w:r>
        <w:t xml:space="preserve"> and to avoid sensor saturation</w:t>
      </w:r>
      <w:r w:rsidRPr="00E921F4">
        <w:t xml:space="preserve">.  The intensity measurements were recorded </w:t>
      </w:r>
      <w:r>
        <w:t>as photon counts</w:t>
      </w:r>
      <w:r w:rsidRPr="00E921F4">
        <w:t xml:space="preserve"> over </w:t>
      </w:r>
      <w:r>
        <w:t xml:space="preserve">the range </w:t>
      </w:r>
      <w:r w:rsidRPr="00D50DE5">
        <w:t>of 339.6 to 1029.8nm</w:t>
      </w:r>
      <w:r>
        <w:t xml:space="preserve"> in steps of approximately 0.3nm;</w:t>
      </w:r>
      <w:r w:rsidRPr="00E921F4">
        <w:t xml:space="preserve"> </w:t>
      </w:r>
      <w:r>
        <w:t>these were</w:t>
      </w:r>
      <w:r w:rsidRPr="00E921F4">
        <w:t xml:space="preserve"> reduced and resampled to match a scale of 400-700nm </w:t>
      </w:r>
      <w:r>
        <w:t>(</w:t>
      </w:r>
      <w:r w:rsidRPr="00E921F4">
        <w:t>in steps of 1nm</w:t>
      </w:r>
      <w:r>
        <w:t>)</w:t>
      </w:r>
      <w:r w:rsidRPr="00E921F4">
        <w:t xml:space="preserve"> prior to analysis</w:t>
      </w:r>
      <w:r>
        <w:t>,</w:t>
      </w:r>
      <w:r w:rsidRPr="00E921F4">
        <w:t xml:space="preserve"> to represent the visible spectrum</w:t>
      </w:r>
      <w:r>
        <w:t xml:space="preserve"> </w:t>
      </w:r>
      <w:r w:rsidRPr="00E921F4">
        <w:t xml:space="preserve">better.  </w:t>
      </w:r>
      <w:r>
        <w:t>Finally, m</w:t>
      </w:r>
      <w:r w:rsidRPr="00E921F4">
        <w:t xml:space="preserve">easurements were adjusted to </w:t>
      </w:r>
      <w:r>
        <w:t>absolute intensities</w:t>
      </w:r>
      <w:r w:rsidRPr="00E921F4">
        <w:t xml:space="preserve"> by dividing all values by the integration time for that measurement.</w:t>
      </w:r>
    </w:p>
    <w:p w14:paraId="765A03D3" w14:textId="77777777" w:rsidR="005706EF" w:rsidRDefault="005706EF" w:rsidP="001B0269"/>
    <w:p w14:paraId="7651B6E7" w14:textId="77777777" w:rsidR="005706EF" w:rsidRDefault="005706EF" w:rsidP="001B0269"/>
    <w:p w14:paraId="36AA93B9" w14:textId="04FB9C94" w:rsidR="00106303" w:rsidRDefault="00106303" w:rsidP="00B23639">
      <w:pPr>
        <w:pStyle w:val="Heading2"/>
      </w:pPr>
      <w:bookmarkStart w:id="48" w:name="_Toc311120742"/>
      <w:r>
        <w:t>Results</w:t>
      </w:r>
      <w:bookmarkEnd w:id="48"/>
    </w:p>
    <w:p w14:paraId="33117BB9" w14:textId="40C43C5A" w:rsidR="005B6F0E" w:rsidRDefault="005B6F0E" w:rsidP="005B6F0E">
      <w:pPr>
        <w:pStyle w:val="Heading3"/>
      </w:pPr>
      <w:r>
        <w:t>Unique hues</w:t>
      </w:r>
    </w:p>
    <w:p w14:paraId="48FBB72C" w14:textId="7BAEE7F3" w:rsidR="005706EF" w:rsidRDefault="005706EF" w:rsidP="005706EF">
      <w:r w:rsidRPr="00220DF9">
        <w:t xml:space="preserve">To avoid performing multiple comparisons of our repeated measurements of UY and UG, which were carried out in two seasons for both on- and off-axis eccentricities, we first ran a </w:t>
      </w:r>
      <w:proofErr w:type="spellStart"/>
      <w:r w:rsidRPr="00220DF9">
        <w:t>univariate</w:t>
      </w:r>
      <w:proofErr w:type="spellEnd"/>
      <w:r w:rsidRPr="00220DF9">
        <w:t xml:space="preserve"> repeated measures ANOVA with the dependent variable of wavelength and factors of season, eccentricity and unique hue type.  We found no significant main effects of either season (</w:t>
      </w:r>
      <w:proofErr w:type="gramStart"/>
      <w:r w:rsidRPr="00220DF9">
        <w:rPr>
          <w:i/>
        </w:rPr>
        <w:t>F</w:t>
      </w:r>
      <w:r w:rsidRPr="00220DF9">
        <w:t>(</w:t>
      </w:r>
      <w:proofErr w:type="gramEnd"/>
      <w:r w:rsidRPr="00220DF9">
        <w:t xml:space="preserve">1,66)=1.277, </w:t>
      </w:r>
      <w:r w:rsidRPr="00220DF9">
        <w:rPr>
          <w:i/>
        </w:rPr>
        <w:t>p</w:t>
      </w:r>
      <w:r w:rsidRPr="00220DF9">
        <w:t>=.263) or eccentricity (</w:t>
      </w:r>
      <w:r w:rsidRPr="00220DF9">
        <w:rPr>
          <w:i/>
        </w:rPr>
        <w:t>F</w:t>
      </w:r>
      <w:r w:rsidRPr="00220DF9">
        <w:t xml:space="preserve">(1,66)=2.901, </w:t>
      </w:r>
      <w:r w:rsidRPr="00220DF9">
        <w:rPr>
          <w:i/>
        </w:rPr>
        <w:t>p</w:t>
      </w:r>
      <w:r w:rsidRPr="00220DF9">
        <w:t>=.093), however we did find a significant interaction for unique hue type with both season (</w:t>
      </w:r>
      <w:r w:rsidRPr="00220DF9">
        <w:rPr>
          <w:i/>
        </w:rPr>
        <w:t>F</w:t>
      </w:r>
      <w:r w:rsidRPr="00220DF9">
        <w:t xml:space="preserve">(1,66)=5.202, </w:t>
      </w:r>
      <w:r w:rsidRPr="00220DF9">
        <w:rPr>
          <w:i/>
        </w:rPr>
        <w:t>p</w:t>
      </w:r>
      <w:r w:rsidRPr="00220DF9">
        <w:t>=.026) and eccentricity (</w:t>
      </w:r>
      <w:r w:rsidRPr="00220DF9">
        <w:rPr>
          <w:i/>
        </w:rPr>
        <w:t>F</w:t>
      </w:r>
      <w:r w:rsidRPr="00220DF9">
        <w:t xml:space="preserve">(1,66)=22.975, </w:t>
      </w:r>
      <w:r w:rsidRPr="00220DF9">
        <w:rPr>
          <w:i/>
        </w:rPr>
        <w:t>p</w:t>
      </w:r>
      <w:r w:rsidRPr="00220DF9">
        <w:t>=.00001).  To investigate these interactions, we repeated the ANOVA for UY and UG separately to identify any overall effect of the</w:t>
      </w:r>
      <w:r>
        <w:t>se</w:t>
      </w:r>
      <w:r w:rsidRPr="00220DF9">
        <w:t xml:space="preserve"> factors.  </w:t>
      </w:r>
    </w:p>
    <w:p w14:paraId="01A832E4" w14:textId="77777777" w:rsidR="0005678F" w:rsidRDefault="0005678F" w:rsidP="0005678F">
      <w:pPr>
        <w:jc w:val="both"/>
      </w:pPr>
      <w:r w:rsidRPr="00220DF9">
        <w:t>We found a significant main effect of season on UY wavelength settings (</w:t>
      </w:r>
      <w:proofErr w:type="gramStart"/>
      <w:r w:rsidRPr="00220DF9">
        <w:rPr>
          <w:i/>
        </w:rPr>
        <w:t>F</w:t>
      </w:r>
      <w:r w:rsidRPr="00220DF9">
        <w:t>(</w:t>
      </w:r>
      <w:proofErr w:type="gramEnd"/>
      <w:r w:rsidRPr="00220DF9">
        <w:t xml:space="preserve">1,66)=19.278, </w:t>
      </w:r>
      <w:r w:rsidRPr="00220DF9">
        <w:rPr>
          <w:i/>
        </w:rPr>
        <w:t>p</w:t>
      </w:r>
      <w:r w:rsidRPr="00220DF9">
        <w:t>=.00004), but not on UG wavelength settings (</w:t>
      </w:r>
      <w:r w:rsidRPr="00220DF9">
        <w:rPr>
          <w:i/>
        </w:rPr>
        <w:t>F</w:t>
      </w:r>
      <w:r w:rsidRPr="00220DF9">
        <w:t xml:space="preserve">(1,66)=.360, </w:t>
      </w:r>
      <w:r w:rsidRPr="00220DF9">
        <w:rPr>
          <w:i/>
        </w:rPr>
        <w:t>p</w:t>
      </w:r>
      <w:r w:rsidRPr="00220DF9">
        <w:t>=.551).  We also found a significant main effect of eccentricity on unique hue settings</w:t>
      </w:r>
      <w:r>
        <w:t xml:space="preserve">, which </w:t>
      </w:r>
      <w:r w:rsidRPr="00220DF9">
        <w:t>was present for both UY (</w:t>
      </w:r>
      <w:proofErr w:type="gramStart"/>
      <w:r w:rsidRPr="00220DF9">
        <w:rPr>
          <w:i/>
        </w:rPr>
        <w:t>F</w:t>
      </w:r>
      <w:r w:rsidRPr="00220DF9">
        <w:t>(</w:t>
      </w:r>
      <w:proofErr w:type="gramEnd"/>
      <w:r w:rsidRPr="00220DF9">
        <w:t xml:space="preserve">1,66)=9.493, </w:t>
      </w:r>
      <w:r w:rsidRPr="00220DF9">
        <w:rPr>
          <w:i/>
        </w:rPr>
        <w:t>p</w:t>
      </w:r>
      <w:r w:rsidRPr="00220DF9">
        <w:t>=.003) and UG (</w:t>
      </w:r>
      <w:r w:rsidRPr="00220DF9">
        <w:rPr>
          <w:i/>
        </w:rPr>
        <w:t>F</w:t>
      </w:r>
      <w:r w:rsidRPr="00220DF9">
        <w:t xml:space="preserve">(1,66)=11.641, </w:t>
      </w:r>
      <w:r w:rsidRPr="00220DF9">
        <w:rPr>
          <w:i/>
        </w:rPr>
        <w:t>p</w:t>
      </w:r>
      <w:r w:rsidRPr="00220DF9">
        <w:t xml:space="preserve">=.001).  There was no significant interaction between season and eccentricity for either measure (UY: </w:t>
      </w:r>
      <w:proofErr w:type="gramStart"/>
      <w:r w:rsidRPr="00220DF9">
        <w:rPr>
          <w:i/>
        </w:rPr>
        <w:t>F</w:t>
      </w:r>
      <w:r w:rsidRPr="00220DF9">
        <w:t>(</w:t>
      </w:r>
      <w:proofErr w:type="gramEnd"/>
      <w:r w:rsidRPr="00220DF9">
        <w:t xml:space="preserve">1,66)=.781, </w:t>
      </w:r>
      <w:r w:rsidRPr="00220DF9">
        <w:rPr>
          <w:i/>
        </w:rPr>
        <w:t>p</w:t>
      </w:r>
      <w:r w:rsidRPr="00220DF9">
        <w:t xml:space="preserve">=.380; UG: </w:t>
      </w:r>
      <w:r w:rsidRPr="00220DF9">
        <w:rPr>
          <w:i/>
        </w:rPr>
        <w:t>F</w:t>
      </w:r>
      <w:r w:rsidRPr="00220DF9">
        <w:t xml:space="preserve">(1,66)=.019, </w:t>
      </w:r>
      <w:r w:rsidRPr="00220DF9">
        <w:rPr>
          <w:i/>
        </w:rPr>
        <w:t>p</w:t>
      </w:r>
      <w:r w:rsidRPr="00220DF9">
        <w:t>=.891). It should be noted that we also found the same significant effect of season on UY (and no effect on UG) when we analysed the data with the unstable first trials included.</w:t>
      </w:r>
    </w:p>
    <w:p w14:paraId="2CB4FB58" w14:textId="77777777" w:rsidR="0005678F" w:rsidRPr="00220DF9" w:rsidRDefault="0005678F" w:rsidP="0005678F">
      <w:pPr>
        <w:jc w:val="both"/>
      </w:pPr>
    </w:p>
    <w:p w14:paraId="361B2062" w14:textId="77777777" w:rsidR="0005678F" w:rsidRDefault="0005678F" w:rsidP="0005678F">
      <w:pPr>
        <w:jc w:val="both"/>
      </w:pPr>
      <w:r w:rsidRPr="00220DF9">
        <w:t xml:space="preserve">Post hoc </w:t>
      </w:r>
      <w:r>
        <w:t xml:space="preserve">paired </w:t>
      </w:r>
      <w:r w:rsidRPr="001255B8">
        <w:rPr>
          <w:i/>
        </w:rPr>
        <w:t>t</w:t>
      </w:r>
      <w:r>
        <w:t>-</w:t>
      </w:r>
      <w:r w:rsidRPr="00220DF9">
        <w:t>tests</w:t>
      </w:r>
      <w:r>
        <w:t xml:space="preserve"> with </w:t>
      </w:r>
      <w:proofErr w:type="spellStart"/>
      <w:r>
        <w:t>Bonferroni</w:t>
      </w:r>
      <w:proofErr w:type="spellEnd"/>
      <w:r>
        <w:t xml:space="preserve"> correction</w:t>
      </w:r>
      <w:r w:rsidRPr="00220DF9">
        <w:t xml:space="preserve"> (see supplementa</w:t>
      </w:r>
      <w:r>
        <w:t>l</w:t>
      </w:r>
      <w:r w:rsidRPr="00220DF9">
        <w:t xml:space="preserve"> material) showed that the mean on-axis UY wavelength setting </w:t>
      </w:r>
      <w:r>
        <w:t>decreased</w:t>
      </w:r>
      <w:r w:rsidRPr="00220DF9">
        <w:t xml:space="preserve"> between </w:t>
      </w:r>
      <w:r>
        <w:t>winter (</w:t>
      </w:r>
      <w:r w:rsidRPr="00220DF9">
        <w:t xml:space="preserve">571.81nm </w:t>
      </w:r>
      <w:r w:rsidRPr="00220DF9">
        <w:rPr>
          <w:rFonts w:cs="Arial"/>
        </w:rPr>
        <w:t>± 4.81</w:t>
      </w:r>
      <w:r>
        <w:rPr>
          <w:rFonts w:cs="Arial"/>
        </w:rPr>
        <w:t>)</w:t>
      </w:r>
      <w:r w:rsidRPr="00220DF9">
        <w:t xml:space="preserve"> and</w:t>
      </w:r>
      <w:r>
        <w:t xml:space="preserve"> summer</w:t>
      </w:r>
      <w:r w:rsidRPr="00220DF9">
        <w:t xml:space="preserve"> </w:t>
      </w:r>
      <w:r>
        <w:t>(</w:t>
      </w:r>
      <w:r w:rsidRPr="00220DF9">
        <w:t xml:space="preserve">570.26nm </w:t>
      </w:r>
      <w:r w:rsidRPr="00220DF9">
        <w:rPr>
          <w:rFonts w:cs="Arial"/>
        </w:rPr>
        <w:t>±</w:t>
      </w:r>
      <w:r w:rsidRPr="00220DF9">
        <w:t xml:space="preserve"> 4.99</w:t>
      </w:r>
      <w:r>
        <w:t xml:space="preserve">) </w:t>
      </w:r>
      <w:r w:rsidRPr="00220DF9">
        <w:t>(</w:t>
      </w:r>
      <w:proofErr w:type="gramStart"/>
      <w:r w:rsidRPr="00220DF9">
        <w:rPr>
          <w:i/>
        </w:rPr>
        <w:t>t</w:t>
      </w:r>
      <w:r w:rsidRPr="00220DF9">
        <w:t>(</w:t>
      </w:r>
      <w:proofErr w:type="gramEnd"/>
      <w:r w:rsidRPr="00220DF9">
        <w:t xml:space="preserve">66)=3.072, </w:t>
      </w:r>
      <w:r w:rsidRPr="00220DF9">
        <w:rPr>
          <w:i/>
        </w:rPr>
        <w:t>p</w:t>
      </w:r>
      <w:r w:rsidRPr="00220DF9">
        <w:t>=</w:t>
      </w:r>
      <w:r>
        <w:t>.</w:t>
      </w:r>
      <w:r w:rsidRPr="00220DF9">
        <w:t>0</w:t>
      </w:r>
      <w:r>
        <w:t>12</w:t>
      </w:r>
      <w:r w:rsidRPr="00220DF9">
        <w:t>)</w:t>
      </w:r>
      <w:r>
        <w:t xml:space="preserve">, as did </w:t>
      </w:r>
      <w:r w:rsidRPr="00220DF9">
        <w:t xml:space="preserve">off-axis UY </w:t>
      </w:r>
      <w:r>
        <w:t xml:space="preserve">(winter: </w:t>
      </w:r>
      <w:r w:rsidRPr="00220DF9">
        <w:t xml:space="preserve">570.76nm </w:t>
      </w:r>
      <w:r w:rsidRPr="00220DF9">
        <w:rPr>
          <w:rFonts w:cs="Arial"/>
        </w:rPr>
        <w:t>±</w:t>
      </w:r>
      <w:r w:rsidRPr="00220DF9">
        <w:t xml:space="preserve"> 3.94</w:t>
      </w:r>
      <w:r>
        <w:t xml:space="preserve">; summer: </w:t>
      </w:r>
      <w:r w:rsidRPr="00220DF9">
        <w:t xml:space="preserve">568.75nm </w:t>
      </w:r>
      <w:r w:rsidRPr="00220DF9">
        <w:rPr>
          <w:rFonts w:cs="Arial"/>
        </w:rPr>
        <w:t xml:space="preserve">± </w:t>
      </w:r>
      <w:r w:rsidRPr="00220DF9">
        <w:t>4.95</w:t>
      </w:r>
      <w:r>
        <w:t xml:space="preserve">) </w:t>
      </w:r>
      <w:r w:rsidRPr="00220DF9">
        <w:t>(</w:t>
      </w:r>
      <w:r w:rsidRPr="00220DF9">
        <w:rPr>
          <w:i/>
        </w:rPr>
        <w:t>t</w:t>
      </w:r>
      <w:r w:rsidRPr="00220DF9">
        <w:t xml:space="preserve">(66)=4.374, </w:t>
      </w:r>
      <w:r w:rsidRPr="00220DF9">
        <w:rPr>
          <w:i/>
        </w:rPr>
        <w:t>p</w:t>
      </w:r>
      <w:r w:rsidRPr="00220DF9">
        <w:t>&lt;.000</w:t>
      </w:r>
      <w:r>
        <w:t>4</w:t>
      </w:r>
      <w:r w:rsidRPr="00220DF9">
        <w:t>). Although a trend for longer wavelength settings in summer was observed for UG, this was not significant. Paired t-tests on the Rayleigh matches also showed no significant change between seasons.</w:t>
      </w:r>
    </w:p>
    <w:p w14:paraId="49B62488" w14:textId="77777777" w:rsidR="0005678F" w:rsidRPr="00220DF9" w:rsidRDefault="0005678F" w:rsidP="0005678F">
      <w:pPr>
        <w:jc w:val="both"/>
      </w:pPr>
    </w:p>
    <w:p w14:paraId="6BA45E27" w14:textId="77777777" w:rsidR="0005678F" w:rsidRDefault="0005678F" w:rsidP="0005678F">
      <w:pPr>
        <w:jc w:val="both"/>
      </w:pPr>
      <w:r w:rsidRPr="00220DF9">
        <w:t>The mean differences between seasons (calculated on a subject-by-subject basis prior to averaging) for both eccentricities of UY and UG, and for the Rayleigh matches, are plotted in Figure 2, with 95% CI error bars.</w:t>
      </w:r>
    </w:p>
    <w:p w14:paraId="1BBCFBD3" w14:textId="77777777" w:rsidR="0005678F" w:rsidRDefault="0005678F" w:rsidP="0005678F">
      <w:pPr>
        <w:jc w:val="both"/>
      </w:pPr>
    </w:p>
    <w:p w14:paraId="3C1598A8" w14:textId="77777777" w:rsidR="0005678F" w:rsidRPr="00220DF9" w:rsidRDefault="0005678F" w:rsidP="0005678F">
      <w:pPr>
        <w:jc w:val="both"/>
      </w:pPr>
      <w:r>
        <w:t>In short, w</w:t>
      </w:r>
      <w:r w:rsidRPr="00220DF9">
        <w:t xml:space="preserve">e found that UY settings shifted to shorter wavelengths in summer compared to winter, but that UG and Rayleigh matches were unchanged. </w:t>
      </w:r>
    </w:p>
    <w:p w14:paraId="2B9B58BE" w14:textId="77777777" w:rsidR="0005678F" w:rsidRPr="005706EF" w:rsidRDefault="0005678F" w:rsidP="005706EF"/>
    <w:p w14:paraId="48F1F2C7" w14:textId="2A69E831" w:rsidR="00106303" w:rsidRDefault="00B23639" w:rsidP="00B23639">
      <w:pPr>
        <w:pStyle w:val="Heading3"/>
      </w:pPr>
      <w:bookmarkStart w:id="49" w:name="_Toc311120743"/>
      <w:r>
        <w:t>Rayleigh matches</w:t>
      </w:r>
      <w:bookmarkEnd w:id="49"/>
    </w:p>
    <w:p w14:paraId="6E0AABB3" w14:textId="2F887289" w:rsidR="00B23639" w:rsidRDefault="00B23639" w:rsidP="00B23639">
      <w:proofErr w:type="gramStart"/>
      <w:r>
        <w:t>report</w:t>
      </w:r>
      <w:proofErr w:type="gramEnd"/>
      <w:r>
        <w:t xml:space="preserve"> data from Rayleigh matches, and the exclusion criteria, show diff between seasons (i.e. no </w:t>
      </w:r>
      <w:proofErr w:type="spellStart"/>
      <w:r>
        <w:t>dif</w:t>
      </w:r>
      <w:proofErr w:type="spellEnd"/>
      <w:r>
        <w:t>)</w:t>
      </w:r>
    </w:p>
    <w:p w14:paraId="1C9BB95A" w14:textId="4F8C8CBF" w:rsidR="00507E04" w:rsidRDefault="00507E04" w:rsidP="00507E04">
      <w:pPr>
        <w:pStyle w:val="Heading3"/>
      </w:pPr>
      <w:bookmarkStart w:id="50" w:name="_Toc311120746"/>
      <w:r>
        <w:t>Spectral measurements</w:t>
      </w:r>
      <w:bookmarkEnd w:id="50"/>
    </w:p>
    <w:p w14:paraId="1D227FC6" w14:textId="4CA8439D" w:rsidR="00507E04" w:rsidRDefault="00507E04" w:rsidP="00507E04">
      <w:proofErr w:type="gramStart"/>
      <w:r>
        <w:t>plot</w:t>
      </w:r>
      <w:proofErr w:type="gramEnd"/>
      <w:r>
        <w:t xml:space="preserve"> average difference between seasons at each location. </w:t>
      </w:r>
      <w:proofErr w:type="spellStart"/>
      <w:proofErr w:type="gramStart"/>
      <w:r>
        <w:t>etc</w:t>
      </w:r>
      <w:proofErr w:type="spellEnd"/>
      <w:proofErr w:type="gramEnd"/>
      <w:r>
        <w:t xml:space="preserve"> </w:t>
      </w:r>
    </w:p>
    <w:p w14:paraId="4CFACD71" w14:textId="6E36B686" w:rsidR="00507E04" w:rsidRDefault="00507E04" w:rsidP="00507E04">
      <w:proofErr w:type="gramStart"/>
      <w:r>
        <w:t>also</w:t>
      </w:r>
      <w:proofErr w:type="gramEnd"/>
      <w:r>
        <w:t xml:space="preserve"> plot in LMS space</w:t>
      </w:r>
    </w:p>
    <w:p w14:paraId="7777BFF1" w14:textId="77777777" w:rsidR="005706EF" w:rsidRDefault="005706EF" w:rsidP="00507E04"/>
    <w:p w14:paraId="480B6DB9" w14:textId="77777777" w:rsidR="005706EF" w:rsidRDefault="005706EF" w:rsidP="00507E04"/>
    <w:p w14:paraId="500FF10D" w14:textId="77777777" w:rsidR="005706EF" w:rsidRDefault="005706EF" w:rsidP="005706EF">
      <w:pPr>
        <w:jc w:val="both"/>
      </w:pPr>
      <w:r w:rsidRPr="00220DF9">
        <w:t>For each of the measured locations, we calculated the ratio of the mean seasonal spectral measurements. Figure 1a illustrates these data with an additional dashed reference line indicating a typical peak reflectance for green vegetation (as estimated in NASA Reference Publication 1139</w:t>
      </w:r>
      <w:r>
        <w:t xml:space="preserve"> </w:t>
      </w:r>
      <w:r>
        <w:fldChar w:fldCharType="begin" w:fldLock="1"/>
      </w:r>
      <w:r>
        <w:instrText>ADDIN CSL_CITATION { "citationItems" : [ { "id" : "ITEM-1", "itemData" : { "author" : [ { "dropping-particle" : "", "family" : "Bowker", "given" : "David E.", "non-dropping-particle" : "", "parse-names" : false, "suffix" : "" } ], "id" : "ITEM-1", "issued" : { "date-parts" : [ [ "1985" ] ] }, "number-of-pages" : "181", "publisher" : "National Aeronautics and Space Administration, Scientific and Technical Information Branch", "title" : "Spectral Reflectances of Natural Targets for Use in Remote Sensing Studies", "type" : "book" }, "uris" : [ "http://www.mendeley.com/documents/?uuid=fa3d1134-1075-4177-84e2-50280495076c" ] } ], "mendeley" : { "formattedCitation" : "[20]", "plainTextFormattedCitation" : "[20]", "previouslyFormattedCitation" : "[20]" }, "properties" : { "noteIndex" : 0 }, "schema" : "https://github.com/citation-style-language/schema/raw/master/csl-citation.json" }</w:instrText>
      </w:r>
      <w:r>
        <w:fldChar w:fldCharType="separate"/>
      </w:r>
      <w:r w:rsidRPr="00722B48">
        <w:rPr>
          <w:noProof/>
        </w:rPr>
        <w:t>[20]</w:t>
      </w:r>
      <w:r>
        <w:fldChar w:fldCharType="end"/>
      </w:r>
      <w:r w:rsidRPr="00220DF9">
        <w:t xml:space="preserve">).  The peak difference for all the measured locations occurs around the average peak reflectance of vegetation. For the locations we measured, the largest change between seasons was an increase of ‘green’ in the environment in summer compared to winter.  </w:t>
      </w:r>
    </w:p>
    <w:p w14:paraId="0E9F5DC3" w14:textId="77777777" w:rsidR="005706EF" w:rsidRPr="00220DF9" w:rsidRDefault="005706EF" w:rsidP="005706EF">
      <w:pPr>
        <w:jc w:val="both"/>
      </w:pPr>
    </w:p>
    <w:p w14:paraId="12DCB3BF" w14:textId="77777777" w:rsidR="005706EF" w:rsidRDefault="005706EF" w:rsidP="005706EF">
      <w:pPr>
        <w:jc w:val="both"/>
      </w:pPr>
      <w:r w:rsidRPr="00220DF9">
        <w:t>Spectral measurements were converted into MacLeod and Boynton</w:t>
      </w:r>
      <w:r>
        <w:t xml:space="preserve"> </w:t>
      </w:r>
      <w:r w:rsidRPr="00220DF9">
        <w:fldChar w:fldCharType="begin" w:fldLock="1"/>
      </w:r>
      <w:r>
        <w:instrText>ADDIN CSL_CITATION { "citationItems" : [ { "id" : "ITEM-1", "itemData" : { "DOI" : "10.1364/JOSA.69.001183", "ISSN" : "0030-3941", "author" : [ { "dropping-particle" : "", "family" : "MacLeod", "given" : "Donald I. A.", "non-dropping-particle" : "", "parse-names" : false, "suffix" : "" }, { "dropping-particle" : "", "family" : "Boynton", "given" : "Robert M.", "non-dropping-particle" : "", "parse-names" : false, "suffix" : "" } ], "container-title" : "Journal of the Optical Society of America", "id" : "ITEM-1", "issue" : "8", "issued" : { "date-parts" : [ [ "1979", "8", "1" ] ] }, "page" : "1183-1186", "publisher" : "AMER INST PHYSICS, CIRCULATION FULFILLMENT DIV, 500 SUNNYSIDE BLVD, WOODBURY, NY 11797-2999", "title" : "Chromaticity diagram showing cone excitation by stimuli of equal luminance", "type" : "article-journal", "volume" : "69" }, "uris" : [ "http://www.mendeley.com/documents/?uuid=5bff944e-2361-4b03-8213-aa84fd775e81" ] } ], "mendeley" : { "formattedCitation" : "[21]", "plainTextFormattedCitation" : "[21]", "previouslyFormattedCitation" : "[21]" }, "properties" : { "noteIndex" : 0 }, "schema" : "https://github.com/citation-style-language/schema/raw/master/csl-citation.json" }</w:instrText>
      </w:r>
      <w:r w:rsidRPr="00220DF9">
        <w:fldChar w:fldCharType="separate"/>
      </w:r>
      <w:r w:rsidRPr="00722B48">
        <w:rPr>
          <w:noProof/>
        </w:rPr>
        <w:t>[21]</w:t>
      </w:r>
      <w:r w:rsidRPr="00220DF9">
        <w:fldChar w:fldCharType="end"/>
      </w:r>
      <w:r w:rsidRPr="00220DF9">
        <w:t xml:space="preserve"> cone space in order to compute seasonal changes in cone absorption rates. LMS excitation values were computed using the 2° cone fundamentals</w:t>
      </w:r>
      <w:r>
        <w:t xml:space="preserve"> </w:t>
      </w:r>
      <w:r>
        <w:fldChar w:fldCharType="begin" w:fldLock="1"/>
      </w:r>
      <w:r>
        <w:instrText>ADDIN CSL_CITATION { "citationItems" : [ { "id" : "ITEM-1", "itemData" : { "DOI" : "10.1016/S0042-6989(00)00021-3", "ISSN" : "00426989", "abstract" : "The spectral sensitivities of middle- (M-) and long- (L-) wavelength-sensitive cones have been measured in dichromats of known genotype: M-cone sensitivities in nine protanopes, and L-cone sensitivities in 20 deuteranopes. We have used these dichromat cone spectral sensitivities, along with new luminous efficiency determinations, and existing spectral sensitivity and color matching data from normal trichromats, to derive estimates of the human M- and L-cone spectral sensitivities for 2 and 10 degrees dia. central targets, and an estimate of the photopic luminosity function [V(lambda)] for 2 degrees dia. targets, which we refer to as V-2*(lambda). These new estimates are consistent with dichromatic and trichromatic spectral sensitivities and color matches. (C) 2000 Elsevier Science Ltd. All rights reserved.", "author" : [ { "dropping-particle" : "", "family" : "Stockman", "given" : "Andrew", "non-dropping-particle" : "", "parse-names" : false, "suffix" : "" }, { "dropping-particle" : "", "family" : "Sharpe", "given" : "Lindsay T.", "non-dropping-particle" : "", "parse-names" : false, "suffix" : "" } ], "container-title" : "Vision Research", "id" : "ITEM-1", "issue" : "13", "issued" : { "date-parts" : [ [ "2000", "6" ] ] }, "page" : "1711-1737", "publisher" : "PERGAMON-ELSEVIER SCIENCE LTD, THE BOULEVARD, LANGFORD LANE, KIDLINGTON, OXFORD OX5 1GB, ENGLAND", "title" : "The spectral sensitivities of the middle- and long-wavelength-sensitive cones derived from measurements in observers of known genotype", "type" : "article-journal", "volume" : "40" }, "uris" : [ "http://www.mendeley.com/documents/?uuid=084fc33c-42ed-444e-86b6-dd985e74fab0" ] } ], "mendeley" : { "formattedCitation" : "[22]", "plainTextFormattedCitation" : "[22]", "previouslyFormattedCitation" : "[22]" }, "properties" : { "noteIndex" : 0 }, "schema" : "https://github.com/citation-style-language/schema/raw/master/csl-citation.json" }</w:instrText>
      </w:r>
      <w:r>
        <w:fldChar w:fldCharType="separate"/>
      </w:r>
      <w:r w:rsidRPr="00722B48">
        <w:rPr>
          <w:noProof/>
        </w:rPr>
        <w:t>[22]</w:t>
      </w:r>
      <w:r>
        <w:fldChar w:fldCharType="end"/>
      </w:r>
      <w:r w:rsidRPr="00220DF9">
        <w:t xml:space="preserve"> </w:t>
      </w:r>
      <w:r w:rsidRPr="008A24F4">
        <w:t>downloaded from the Colour and Vision Research Laboratory online database (</w:t>
      </w:r>
      <w:r w:rsidRPr="00A13421">
        <w:t>www.cvrl.org</w:t>
      </w:r>
      <w:r w:rsidRPr="008A24F4">
        <w:t>).</w:t>
      </w:r>
      <w:r w:rsidRPr="00220DF9">
        <w:t xml:space="preserve">  Figure 1b plots the means and standard deviations of </w:t>
      </w:r>
      <w:r>
        <w:t>these</w:t>
      </w:r>
      <w:r w:rsidRPr="00220DF9">
        <w:t xml:space="preserve"> measurements in the S/(L+M) vs. L/(L+M) cone space for each location.  </w:t>
      </w:r>
      <w:r>
        <w:t xml:space="preserve">Repeated measures ANOVAs showed a significant main effect of season on the L/(L+M) dimension </w:t>
      </w:r>
      <w:r w:rsidRPr="00220DF9">
        <w:t>(</w:t>
      </w:r>
      <w:proofErr w:type="gramStart"/>
      <w:r w:rsidRPr="00220DF9">
        <w:rPr>
          <w:i/>
        </w:rPr>
        <w:t>F</w:t>
      </w:r>
      <w:r w:rsidRPr="00220DF9">
        <w:t>(</w:t>
      </w:r>
      <w:proofErr w:type="gramEnd"/>
      <w:r w:rsidRPr="00220DF9">
        <w:t>1,2)=</w:t>
      </w:r>
      <w:r>
        <w:t>20.641</w:t>
      </w:r>
      <w:r w:rsidRPr="00220DF9">
        <w:t xml:space="preserve">, </w:t>
      </w:r>
      <w:r w:rsidRPr="00220DF9">
        <w:rPr>
          <w:i/>
        </w:rPr>
        <w:t>p</w:t>
      </w:r>
      <w:r w:rsidRPr="00220DF9">
        <w:t>=.0</w:t>
      </w:r>
      <w:r>
        <w:t xml:space="preserve">45), with no main effect of (or interaction with) location; higher L/(L+M) values in the winter are consistent with findings reported by Webster, </w:t>
      </w:r>
      <w:proofErr w:type="spellStart"/>
      <w:r>
        <w:t>Mizokami</w:t>
      </w:r>
      <w:proofErr w:type="spellEnd"/>
      <w:r>
        <w:t xml:space="preserve"> and Webster </w:t>
      </w:r>
      <w:r>
        <w:fldChar w:fldCharType="begin" w:fldLock="1"/>
      </w:r>
      <w:r>
        <w:instrText>ADDIN CSL_CITATION { "citationItems" : [ { "id" : "ITEM-1", "itemData" : { "DOI" : "10.1080/09548980701654405", "ISSN" : "0954-898X", "PMID" : "17926193", "abstract" : "We examined how the distribution of colors in natural images varies as the seasons change. Images of natural outdoor scenes were acquired at locations in the Western Ghats, India, during monsoon and winter seasons and in the Sierra Nevada, USA, from spring to fall. The images were recorded with an RGB digital camera calibrated to yield estimates of the L, M, and S cone excitations and chromatic and luminance contrasts at each pixel. These were compared across time and location and were analyzed separately for regions of earth and sky. Seasonal climate changes alter both the average color in scenes and how the colors are distributed around the average. Arid periods are marked by a mean shift toward the +L pole of the L vs. M chromatic axis and a rotation in the color distributions away from the S vs. LM chromatic axis and toward an axis of bluish-yellowish variation, both primarily due to changes in vegetation. The form of the change was similar at the two locations suggesting that the color statistics of natural images undergo a characteristic pattern of temporal variation. We consider the implications of these changes for models of both visual sensitivity and color appearance.", "author" : [ { "dropping-particle" : "", "family" : "Webster", "given" : "Michael", "non-dropping-particle" : "", "parse-names" : false, "suffix" : "" }, { "dropping-particle" : "", "family" : "Mizokami", "given" : "Yoko", "non-dropping-particle" : "", "parse-names" : false, "suffix" : "" }, { "dropping-particle" : "", "family" : "Webster", "given" : "Shernaaz M", "non-dropping-particle" : "", "parse-names" : false, "suffix" : "" } ], "container-title" : "Network (Bristol, England)", "id" : "ITEM-1", "issue" : "3", "issued" : { "date-parts" : [ [ "2007", "9" ] ] }, "page" : "213-233", "title" : "Seasonal variations in the color statistics of natural images.", "type" : "article-journal", "volume" : "18" }, "uris" : [ "http://www.mendeley.com/documents/?uuid=fbbbbd4f-7c0b-4966-97a6-5eac38b70f75" ] } ], "mendeley" : { "formattedCitation" : "[19]", "plainTextFormattedCitation" : "[19]", "previouslyFormattedCitation" : "[19]" }, "properties" : { "noteIndex" : 0 }, "schema" : "https://github.com/citation-style-language/schema/raw/master/csl-citation.json" }</w:instrText>
      </w:r>
      <w:r>
        <w:fldChar w:fldCharType="separate"/>
      </w:r>
      <w:r w:rsidRPr="00722B48">
        <w:rPr>
          <w:noProof/>
        </w:rPr>
        <w:t>[19]</w:t>
      </w:r>
      <w:r>
        <w:fldChar w:fldCharType="end"/>
      </w:r>
      <w:r>
        <w:t xml:space="preserve">. No significant main effect of season was found for the S/(L+M) dimension </w:t>
      </w:r>
      <w:r w:rsidRPr="00220DF9">
        <w:t>(</w:t>
      </w:r>
      <w:proofErr w:type="gramStart"/>
      <w:r w:rsidRPr="00220DF9">
        <w:rPr>
          <w:i/>
        </w:rPr>
        <w:t>F</w:t>
      </w:r>
      <w:r w:rsidRPr="00220DF9">
        <w:t>(</w:t>
      </w:r>
      <w:proofErr w:type="gramEnd"/>
      <w:r w:rsidRPr="00220DF9">
        <w:t>1,2)=</w:t>
      </w:r>
      <w:r>
        <w:t>5.198</w:t>
      </w:r>
      <w:r w:rsidRPr="00220DF9">
        <w:t xml:space="preserve">, </w:t>
      </w:r>
      <w:r w:rsidRPr="00220DF9">
        <w:rPr>
          <w:i/>
        </w:rPr>
        <w:t>p</w:t>
      </w:r>
      <w:r w:rsidRPr="00220DF9">
        <w:t>=.</w:t>
      </w:r>
      <w:r>
        <w:t>150), despite a trend for higher values in winter.</w:t>
      </w:r>
    </w:p>
    <w:p w14:paraId="37E858D0" w14:textId="77777777" w:rsidR="005706EF" w:rsidRPr="00220DF9" w:rsidRDefault="005706EF" w:rsidP="005706EF">
      <w:pPr>
        <w:jc w:val="both"/>
      </w:pPr>
    </w:p>
    <w:p w14:paraId="67A406C4" w14:textId="77777777" w:rsidR="005706EF" w:rsidRPr="00220DF9" w:rsidRDefault="005706EF" w:rsidP="005706EF">
      <w:pPr>
        <w:jc w:val="both"/>
      </w:pPr>
      <w:r w:rsidRPr="00220DF9">
        <w:t>Finally, we used a repeated measures ANOVA to compare the L</w:t>
      </w:r>
      <w:proofErr w:type="gramStart"/>
      <w:r w:rsidRPr="00220DF9">
        <w:t>:M</w:t>
      </w:r>
      <w:proofErr w:type="gramEnd"/>
      <w:r w:rsidRPr="00220DF9">
        <w:t xml:space="preserve"> absorption ratios for the spectral measurements taken in each season at each location.  There was a significant main effect of season on the L</w:t>
      </w:r>
      <w:proofErr w:type="gramStart"/>
      <w:r w:rsidRPr="00220DF9">
        <w:t>:M</w:t>
      </w:r>
      <w:proofErr w:type="gramEnd"/>
      <w:r w:rsidRPr="00220DF9">
        <w:t xml:space="preserve"> ratios (</w:t>
      </w:r>
      <w:r w:rsidRPr="00220DF9">
        <w:rPr>
          <w:i/>
        </w:rPr>
        <w:t>F</w:t>
      </w:r>
      <w:r w:rsidRPr="00220DF9">
        <w:t xml:space="preserve">(1,2)=19.680, </w:t>
      </w:r>
      <w:r w:rsidRPr="00220DF9">
        <w:rPr>
          <w:i/>
        </w:rPr>
        <w:t>p</w:t>
      </w:r>
      <w:r w:rsidRPr="00220DF9">
        <w:t>=.047), and no main effect of (or interaction with) location.  Average L</w:t>
      </w:r>
      <w:proofErr w:type="gramStart"/>
      <w:r w:rsidRPr="00220DF9">
        <w:t>:M</w:t>
      </w:r>
      <w:proofErr w:type="gramEnd"/>
      <w:r w:rsidRPr="00220DF9">
        <w:t xml:space="preserve"> ratios (grouped across locations) decreased between winter (1.1686 </w:t>
      </w:r>
      <w:r w:rsidRPr="00220DF9">
        <w:rPr>
          <w:rFonts w:cs="Arial"/>
        </w:rPr>
        <w:t>± .</w:t>
      </w:r>
      <w:r w:rsidRPr="00220DF9">
        <w:t xml:space="preserve">0147 (mean </w:t>
      </w:r>
      <w:r w:rsidRPr="00220DF9">
        <w:rPr>
          <w:rFonts w:cs="Arial"/>
        </w:rPr>
        <w:t>± SD))</w:t>
      </w:r>
      <w:r w:rsidRPr="00220DF9">
        <w:t xml:space="preserve"> and summer (1.1606 </w:t>
      </w:r>
      <w:r w:rsidRPr="00220DF9">
        <w:rPr>
          <w:rFonts w:cs="Arial"/>
        </w:rPr>
        <w:t xml:space="preserve">± </w:t>
      </w:r>
      <w:r w:rsidRPr="00220DF9">
        <w:t xml:space="preserve">.0104). </w:t>
      </w:r>
      <w:r>
        <w:t>T</w:t>
      </w:r>
      <w:r w:rsidRPr="00220DF9">
        <w:t>he scene containing the most summer foliage changed between 1.182 (</w:t>
      </w:r>
      <w:r w:rsidRPr="00220DF9">
        <w:rPr>
          <w:rFonts w:cs="Arial"/>
        </w:rPr>
        <w:t>± .018 SD)</w:t>
      </w:r>
      <w:r w:rsidRPr="00220DF9">
        <w:t xml:space="preserve"> and 1.157 (</w:t>
      </w:r>
      <w:r w:rsidRPr="00220DF9">
        <w:rPr>
          <w:rFonts w:cs="Arial"/>
        </w:rPr>
        <w:t>± .007 SD)</w:t>
      </w:r>
      <w:r w:rsidRPr="00220DF9">
        <w:t xml:space="preserve"> (</w:t>
      </w:r>
      <w:proofErr w:type="gramStart"/>
      <w:r w:rsidRPr="00220DF9">
        <w:rPr>
          <w:i/>
        </w:rPr>
        <w:t>t</w:t>
      </w:r>
      <w:r w:rsidRPr="00220DF9">
        <w:t>(</w:t>
      </w:r>
      <w:proofErr w:type="gramEnd"/>
      <w:r w:rsidRPr="00220DF9">
        <w:t xml:space="preserve">7)=2.908, </w:t>
      </w:r>
      <w:r w:rsidRPr="00220DF9">
        <w:rPr>
          <w:i/>
        </w:rPr>
        <w:t>p</w:t>
      </w:r>
      <w:r w:rsidRPr="00220DF9">
        <w:t>=.023).</w:t>
      </w:r>
    </w:p>
    <w:p w14:paraId="797D1EB5" w14:textId="77777777" w:rsidR="005706EF" w:rsidRDefault="005706EF" w:rsidP="00507E04"/>
    <w:p w14:paraId="24801067" w14:textId="4A8196CE" w:rsidR="00507E04" w:rsidRDefault="00507E04" w:rsidP="00507E04">
      <w:pPr>
        <w:pStyle w:val="Heading3"/>
      </w:pPr>
      <w:bookmarkStart w:id="51" w:name="_Toc311120747"/>
      <w:r>
        <w:t>Lab temperature between seasons</w:t>
      </w:r>
      <w:bookmarkEnd w:id="51"/>
    </w:p>
    <w:p w14:paraId="60021236" w14:textId="0D53D6D5" w:rsidR="00507E04" w:rsidRDefault="00507E04" w:rsidP="00507E04">
      <w:proofErr w:type="gramStart"/>
      <w:r>
        <w:t>report</w:t>
      </w:r>
      <w:proofErr w:type="gramEnd"/>
      <w:r>
        <w:t xml:space="preserve"> change in temp between seasons, correlations with measurements for summer season</w:t>
      </w:r>
    </w:p>
    <w:p w14:paraId="32E64214" w14:textId="77777777" w:rsidR="005706EF" w:rsidRDefault="005706EF" w:rsidP="00507E04"/>
    <w:p w14:paraId="4681CFF5" w14:textId="249EB288" w:rsidR="005706EF" w:rsidRPr="00507E04" w:rsidRDefault="005706EF" w:rsidP="003964AA">
      <w:pPr>
        <w:jc w:val="both"/>
      </w:pPr>
      <w:r w:rsidRPr="00220DF9">
        <w:t xml:space="preserve">The </w:t>
      </w:r>
      <w:r>
        <w:t xml:space="preserve">lab </w:t>
      </w:r>
      <w:r w:rsidRPr="00220DF9">
        <w:t xml:space="preserve">temperature was comparable between seasons (winter: M=24.08 (°C), SD=1.70; summer: M=24.07, SD=1.63), and no correlation was found between any of our measures and the temperature at the time of testing. </w:t>
      </w:r>
    </w:p>
    <w:p w14:paraId="45F2B3B5" w14:textId="77777777" w:rsidR="00B23639" w:rsidRDefault="00B23639" w:rsidP="00B23639"/>
    <w:p w14:paraId="79CF3A5D" w14:textId="573C03DA" w:rsidR="00B23639" w:rsidRDefault="00B23639" w:rsidP="00B23639">
      <w:pPr>
        <w:pStyle w:val="Heading2"/>
      </w:pPr>
      <w:bookmarkStart w:id="52" w:name="_Toc311120748"/>
      <w:r>
        <w:t>Discussion</w:t>
      </w:r>
      <w:bookmarkEnd w:id="52"/>
    </w:p>
    <w:p w14:paraId="13AC67EF" w14:textId="5F432A1C" w:rsidR="00507E04" w:rsidRDefault="00507E04" w:rsidP="00507E04">
      <w:pPr>
        <w:pStyle w:val="Heading3"/>
      </w:pPr>
      <w:bookmarkStart w:id="53" w:name="_Toc311120749"/>
      <w:r>
        <w:t>Controls and considerations</w:t>
      </w:r>
      <w:bookmarkEnd w:id="53"/>
    </w:p>
    <w:p w14:paraId="2A0E2F86" w14:textId="256C64BF" w:rsidR="00507E04" w:rsidRDefault="00507E04" w:rsidP="00507E04">
      <w:proofErr w:type="gramStart"/>
      <w:r>
        <w:t>i</w:t>
      </w:r>
      <w:proofErr w:type="gramEnd"/>
      <w:r>
        <w:t xml:space="preserve">.e. measurements of Rayleigh matches not expected to change. </w:t>
      </w:r>
      <w:proofErr w:type="gramStart"/>
      <w:r>
        <w:t>effect</w:t>
      </w:r>
      <w:proofErr w:type="gramEnd"/>
      <w:r>
        <w:t xml:space="preserve"> of temperature – Richter stuff.</w:t>
      </w:r>
    </w:p>
    <w:p w14:paraId="7733DB47" w14:textId="7F0555F1" w:rsidR="003964AA" w:rsidRPr="00507E04" w:rsidRDefault="003964AA" w:rsidP="00507E04">
      <w:proofErr w:type="gramStart"/>
      <w:r>
        <w:t>short</w:t>
      </w:r>
      <w:proofErr w:type="gramEnd"/>
      <w:r>
        <w:t xml:space="preserve"> term cone adaptation – exclusion of the first trials.</w:t>
      </w:r>
    </w:p>
    <w:p w14:paraId="44052060" w14:textId="5CC4C537" w:rsidR="00507E04" w:rsidRDefault="00507E04" w:rsidP="00507E04">
      <w:pPr>
        <w:pStyle w:val="Heading3"/>
      </w:pPr>
      <w:bookmarkStart w:id="54" w:name="_Toc311120750"/>
      <w:r>
        <w:t>Unique yellow settings shift between seasons</w:t>
      </w:r>
      <w:bookmarkEnd w:id="54"/>
    </w:p>
    <w:p w14:paraId="6881F5EF" w14:textId="0ABF01FB" w:rsidR="00507E04" w:rsidRDefault="00507E04" w:rsidP="00507E04">
      <w:proofErr w:type="gramStart"/>
      <w:r>
        <w:t>summarise</w:t>
      </w:r>
      <w:proofErr w:type="gramEnd"/>
      <w:r>
        <w:t xml:space="preserve"> this observation and compare to shift observed by </w:t>
      </w:r>
      <w:proofErr w:type="spellStart"/>
      <w:r w:rsidR="003964AA">
        <w:t>Neitz</w:t>
      </w:r>
      <w:proofErr w:type="spellEnd"/>
      <w:r w:rsidR="003964AA">
        <w:t xml:space="preserve"> et al</w:t>
      </w:r>
    </w:p>
    <w:p w14:paraId="03CEB556" w14:textId="00F8E991" w:rsidR="00507E04" w:rsidRDefault="00507E04" w:rsidP="00507E04">
      <w:pPr>
        <w:pStyle w:val="Heading4"/>
      </w:pPr>
      <w:bookmarkStart w:id="55" w:name="_Toc311120751"/>
      <w:r>
        <w:t>Modelling</w:t>
      </w:r>
      <w:bookmarkEnd w:id="55"/>
    </w:p>
    <w:p w14:paraId="6457377F" w14:textId="73EE6F13" w:rsidR="00507E04" w:rsidRDefault="00507E04" w:rsidP="00507E04">
      <w:proofErr w:type="gramStart"/>
      <w:r>
        <w:t>report</w:t>
      </w:r>
      <w:proofErr w:type="gramEnd"/>
      <w:r>
        <w:t xml:space="preserve"> modelling which is in line with prediction</w:t>
      </w:r>
    </w:p>
    <w:p w14:paraId="411E1343" w14:textId="5BE8BDF9" w:rsidR="005B1E7C" w:rsidRDefault="005B1E7C" w:rsidP="005B1E7C">
      <w:pPr>
        <w:pStyle w:val="Heading3"/>
      </w:pPr>
      <w:bookmarkStart w:id="56" w:name="_Toc311120752"/>
      <w:r>
        <w:t>Unique green modelling</w:t>
      </w:r>
      <w:bookmarkEnd w:id="56"/>
    </w:p>
    <w:p w14:paraId="39D5D8BE" w14:textId="611024A8" w:rsidR="005B1E7C" w:rsidRDefault="005B1E7C" w:rsidP="005B1E7C">
      <w:proofErr w:type="gramStart"/>
      <w:r>
        <w:t>report</w:t>
      </w:r>
      <w:proofErr w:type="gramEnd"/>
      <w:r>
        <w:t xml:space="preserve"> unique green modelling and why we may not have seen shift (small shift predicted, but lots of noise in data)</w:t>
      </w:r>
    </w:p>
    <w:p w14:paraId="435B1BB2" w14:textId="1BA5C5EA" w:rsidR="005B1E7C" w:rsidRDefault="00307C6F" w:rsidP="00307C6F">
      <w:pPr>
        <w:pStyle w:val="Heading3"/>
      </w:pPr>
      <w:bookmarkStart w:id="57" w:name="_Toc311120753"/>
      <w:r>
        <w:t>Modelled shift using spectral measurements</w:t>
      </w:r>
      <w:bookmarkEnd w:id="57"/>
    </w:p>
    <w:p w14:paraId="0997B274" w14:textId="326049DF" w:rsidR="00307C6F" w:rsidRDefault="00307C6F" w:rsidP="00307C6F">
      <w:proofErr w:type="gramStart"/>
      <w:r>
        <w:t>use</w:t>
      </w:r>
      <w:proofErr w:type="gramEnd"/>
      <w:r>
        <w:t xml:space="preserve"> the spectral measurements to</w:t>
      </w:r>
      <w:r w:rsidR="003964AA">
        <w:t xml:space="preserve"> indicate shift in.</w:t>
      </w:r>
    </w:p>
    <w:p w14:paraId="24B79873" w14:textId="47269182" w:rsidR="003964AA" w:rsidRDefault="003964AA" w:rsidP="00307C6F">
      <w:r>
        <w:t xml:space="preserve">Make clear the limitations here, i.e. it’s indicative but by no means a comprehensive account of environment change. </w:t>
      </w:r>
      <w:proofErr w:type="gramStart"/>
      <w:r>
        <w:t>suggest</w:t>
      </w:r>
      <w:proofErr w:type="gramEnd"/>
      <w:r>
        <w:t xml:space="preserve"> how could have been done better – i.e. recording full days of data from several individuals.</w:t>
      </w:r>
    </w:p>
    <w:p w14:paraId="02CF64E9" w14:textId="7C3BCCC2" w:rsidR="00307C6F" w:rsidRDefault="00307C6F" w:rsidP="00307C6F">
      <w:pPr>
        <w:pStyle w:val="Heading3"/>
      </w:pPr>
      <w:bookmarkStart w:id="58" w:name="_Toc311120754"/>
      <w:r>
        <w:t>Implications for thesis</w:t>
      </w:r>
      <w:bookmarkEnd w:id="58"/>
    </w:p>
    <w:p w14:paraId="695EFDCF" w14:textId="1E31EC6C" w:rsidR="00307C6F" w:rsidRPr="00307C6F" w:rsidRDefault="00307C6F" w:rsidP="00307C6F">
      <w:proofErr w:type="gramStart"/>
      <w:r>
        <w:t>what</w:t>
      </w:r>
      <w:proofErr w:type="gramEnd"/>
      <w:r>
        <w:t xml:space="preserve"> does this mean for ‘colour perception’ – dynamic long-term adaptation to natural changes in average ‘colour’ of environment</w:t>
      </w:r>
    </w:p>
    <w:p w14:paraId="4A61BAB8" w14:textId="4B78566B" w:rsidR="00307C6F" w:rsidRDefault="00307C6F" w:rsidP="00307C6F">
      <w:pPr>
        <w:pStyle w:val="Heading2"/>
      </w:pPr>
      <w:bookmarkStart w:id="59" w:name="_Toc311120755"/>
      <w:r>
        <w:t>Conclusion</w:t>
      </w:r>
      <w:bookmarkEnd w:id="59"/>
    </w:p>
    <w:p w14:paraId="2244FBB0" w14:textId="52533F6D" w:rsidR="009E56D6" w:rsidRDefault="00307C6F" w:rsidP="00307C6F">
      <w:proofErr w:type="gramStart"/>
      <w:r>
        <w:t>summarise</w:t>
      </w:r>
      <w:proofErr w:type="gramEnd"/>
      <w:r>
        <w:t xml:space="preserve"> all. </w:t>
      </w:r>
      <w:proofErr w:type="gramStart"/>
      <w:r>
        <w:t>link</w:t>
      </w:r>
      <w:proofErr w:type="gramEnd"/>
      <w:r>
        <w:t xml:space="preserve"> back to main thesis</w:t>
      </w:r>
      <w:r w:rsidR="00466531">
        <w:t xml:space="preserve"> and what this longitudinal experiment told us</w:t>
      </w:r>
    </w:p>
    <w:p w14:paraId="6419F184" w14:textId="363F0499" w:rsidR="00307C6F" w:rsidRPr="00307C6F" w:rsidRDefault="009E56D6" w:rsidP="009E56D6">
      <w:pPr>
        <w:pStyle w:val="Heading1"/>
      </w:pPr>
      <w:r>
        <w:br w:type="column"/>
      </w:r>
      <w:bookmarkStart w:id="60" w:name="_Toc311120757"/>
      <w:r w:rsidR="00430E5A">
        <w:t>Saliency – a preliminary investigation</w:t>
      </w:r>
      <w:bookmarkEnd w:id="60"/>
    </w:p>
    <w:p w14:paraId="4C63602B" w14:textId="77777777" w:rsidR="009E56D6" w:rsidRDefault="009E56D6" w:rsidP="009E56D6">
      <w:pPr>
        <w:pStyle w:val="Heading2"/>
      </w:pPr>
      <w:bookmarkStart w:id="61" w:name="_Toc311120758"/>
      <w:r>
        <w:t>Overview</w:t>
      </w:r>
      <w:bookmarkEnd w:id="61"/>
    </w:p>
    <w:p w14:paraId="3E19B20A" w14:textId="7AD005B7" w:rsidR="00430E5A" w:rsidRPr="00430E5A" w:rsidRDefault="00430E5A" w:rsidP="00430E5A">
      <w:proofErr w:type="gramStart"/>
      <w:r>
        <w:t>relating</w:t>
      </w:r>
      <w:proofErr w:type="gramEnd"/>
      <w:r>
        <w:t xml:space="preserve"> to colour blindness</w:t>
      </w:r>
    </w:p>
    <w:p w14:paraId="7A434C88" w14:textId="77777777" w:rsidR="009E56D6" w:rsidRDefault="009E56D6" w:rsidP="009E56D6">
      <w:pPr>
        <w:pStyle w:val="Heading2"/>
      </w:pPr>
      <w:bookmarkStart w:id="62" w:name="_Toc311120759"/>
      <w:r>
        <w:t>Experiment 1: saliency and camouflage</w:t>
      </w:r>
      <w:bookmarkEnd w:id="62"/>
    </w:p>
    <w:p w14:paraId="5BD31F8E" w14:textId="77777777" w:rsidR="009E56D6" w:rsidRDefault="009E56D6" w:rsidP="009E56D6">
      <w:pPr>
        <w:pStyle w:val="Heading3"/>
      </w:pPr>
      <w:bookmarkStart w:id="63" w:name="_Toc311120760"/>
      <w:r>
        <w:t>Introduction</w:t>
      </w:r>
      <w:bookmarkEnd w:id="63"/>
    </w:p>
    <w:p w14:paraId="1A34933D" w14:textId="77777777" w:rsidR="009E56D6" w:rsidRDefault="009E56D6" w:rsidP="009E56D6">
      <w:proofErr w:type="gramStart"/>
      <w:r>
        <w:t>background</w:t>
      </w:r>
      <w:proofErr w:type="gramEnd"/>
      <w:r>
        <w:t xml:space="preserve"> and </w:t>
      </w:r>
      <w:proofErr w:type="spellStart"/>
      <w:r>
        <w:t>hyps</w:t>
      </w:r>
      <w:proofErr w:type="spellEnd"/>
      <w:r>
        <w:t xml:space="preserve">. </w:t>
      </w:r>
      <w:proofErr w:type="spellStart"/>
      <w:r>
        <w:t>Zhaoping</w:t>
      </w:r>
      <w:proofErr w:type="spellEnd"/>
      <w:r>
        <w:t xml:space="preserve"> and the </w:t>
      </w:r>
      <w:proofErr w:type="spellStart"/>
      <w:r>
        <w:t>Mollon</w:t>
      </w:r>
      <w:proofErr w:type="spellEnd"/>
      <w:r>
        <w:t xml:space="preserve"> work.</w:t>
      </w:r>
    </w:p>
    <w:p w14:paraId="20956FE3" w14:textId="77777777" w:rsidR="009E56D6" w:rsidRDefault="009E56D6" w:rsidP="009E56D6">
      <w:pPr>
        <w:pStyle w:val="Heading3"/>
      </w:pPr>
      <w:bookmarkStart w:id="64" w:name="_Toc311120761"/>
      <w:r>
        <w:t>Methods</w:t>
      </w:r>
      <w:bookmarkEnd w:id="64"/>
    </w:p>
    <w:p w14:paraId="6BDFAA2C" w14:textId="77777777" w:rsidR="009E56D6" w:rsidRDefault="009E56D6" w:rsidP="009E56D6">
      <w:pPr>
        <w:pStyle w:val="Heading4"/>
      </w:pPr>
      <w:bookmarkStart w:id="65" w:name="_Toc311120762"/>
      <w:r>
        <w:t>Subjects</w:t>
      </w:r>
      <w:bookmarkEnd w:id="65"/>
    </w:p>
    <w:p w14:paraId="01C1421F" w14:textId="77777777" w:rsidR="009E56D6" w:rsidRDefault="009E56D6" w:rsidP="009E56D6">
      <w:pPr>
        <w:pStyle w:val="Heading4"/>
      </w:pPr>
      <w:bookmarkStart w:id="66" w:name="_Toc311120763"/>
      <w:r>
        <w:t>Equipment</w:t>
      </w:r>
      <w:bookmarkEnd w:id="66"/>
    </w:p>
    <w:p w14:paraId="53C64816" w14:textId="77777777" w:rsidR="009E56D6" w:rsidRDefault="009E56D6" w:rsidP="009E56D6">
      <w:pPr>
        <w:pStyle w:val="Heading4"/>
      </w:pPr>
      <w:bookmarkStart w:id="67" w:name="_Toc311120764"/>
      <w:r>
        <w:t>Design</w:t>
      </w:r>
      <w:bookmarkEnd w:id="67"/>
    </w:p>
    <w:p w14:paraId="38F9C38F" w14:textId="77777777" w:rsidR="009E56D6" w:rsidRDefault="009E56D6" w:rsidP="009E56D6">
      <w:pPr>
        <w:pStyle w:val="Heading4"/>
      </w:pPr>
      <w:bookmarkStart w:id="68" w:name="_Toc311120765"/>
      <w:r>
        <w:t>Procedure</w:t>
      </w:r>
      <w:bookmarkEnd w:id="68"/>
    </w:p>
    <w:p w14:paraId="500B25CA" w14:textId="77777777" w:rsidR="009E56D6" w:rsidRDefault="009E56D6" w:rsidP="009E56D6">
      <w:pPr>
        <w:pStyle w:val="Heading3"/>
      </w:pPr>
      <w:bookmarkStart w:id="69" w:name="_Toc311120766"/>
      <w:r>
        <w:t>Results</w:t>
      </w:r>
      <w:bookmarkEnd w:id="69"/>
    </w:p>
    <w:p w14:paraId="2005C88A" w14:textId="77777777" w:rsidR="009E56D6" w:rsidRDefault="009E56D6" w:rsidP="009E56D6">
      <w:pPr>
        <w:pStyle w:val="Heading4"/>
      </w:pPr>
      <w:bookmarkStart w:id="70" w:name="_Toc311120767"/>
      <w:r>
        <w:t>Colour vision testing</w:t>
      </w:r>
      <w:bookmarkEnd w:id="70"/>
    </w:p>
    <w:p w14:paraId="6A7A7F71" w14:textId="77777777" w:rsidR="009E56D6" w:rsidRDefault="009E56D6" w:rsidP="009E56D6">
      <w:proofErr w:type="gramStart"/>
      <w:r>
        <w:t>allocation</w:t>
      </w:r>
      <w:proofErr w:type="gramEnd"/>
      <w:r>
        <w:t xml:space="preserve"> to groups – </w:t>
      </w:r>
      <w:proofErr w:type="spellStart"/>
      <w:r>
        <w:t>anoms</w:t>
      </w:r>
      <w:proofErr w:type="spellEnd"/>
      <w:r>
        <w:t xml:space="preserve"> </w:t>
      </w:r>
      <w:proofErr w:type="spellStart"/>
      <w:r>
        <w:t>vs</w:t>
      </w:r>
      <w:proofErr w:type="spellEnd"/>
      <w:r>
        <w:t xml:space="preserve"> trichromats </w:t>
      </w:r>
      <w:proofErr w:type="spellStart"/>
      <w:r>
        <w:t>vs</w:t>
      </w:r>
      <w:proofErr w:type="spellEnd"/>
      <w:r>
        <w:t xml:space="preserve"> dichromats</w:t>
      </w:r>
    </w:p>
    <w:p w14:paraId="0B8B09C8" w14:textId="77777777" w:rsidR="009E56D6" w:rsidRDefault="009E56D6" w:rsidP="009E56D6">
      <w:pPr>
        <w:pStyle w:val="Heading4"/>
      </w:pPr>
      <w:bookmarkStart w:id="71" w:name="_Toc311120768"/>
      <w:r>
        <w:t>Reaction time data</w:t>
      </w:r>
      <w:bookmarkEnd w:id="71"/>
    </w:p>
    <w:p w14:paraId="3F2551C7" w14:textId="77777777" w:rsidR="009E56D6" w:rsidRDefault="009E56D6" w:rsidP="009E56D6">
      <w:pPr>
        <w:pStyle w:val="Heading4"/>
      </w:pPr>
      <w:bookmarkStart w:id="72" w:name="_Toc311120769"/>
      <w:r>
        <w:t>Accuracy data</w:t>
      </w:r>
      <w:bookmarkEnd w:id="72"/>
    </w:p>
    <w:p w14:paraId="634C0FC9" w14:textId="31AEC65C" w:rsidR="009E56D6" w:rsidRDefault="009E56D6" w:rsidP="009E56D6">
      <w:pPr>
        <w:pStyle w:val="Heading3"/>
      </w:pPr>
      <w:bookmarkStart w:id="73" w:name="_Toc311120770"/>
      <w:r>
        <w:t>Discussion</w:t>
      </w:r>
      <w:r w:rsidR="00430E5A">
        <w:t xml:space="preserve"> of Experiment 1</w:t>
      </w:r>
      <w:bookmarkEnd w:id="73"/>
    </w:p>
    <w:p w14:paraId="1579813D" w14:textId="715FC8F0" w:rsidR="009E56D6" w:rsidRDefault="009E56D6" w:rsidP="009E56D6">
      <w:pPr>
        <w:pStyle w:val="Heading4"/>
      </w:pPr>
      <w:bookmarkStart w:id="74" w:name="_Toc311120771"/>
      <w:r>
        <w:t>No difference between groups</w:t>
      </w:r>
      <w:bookmarkEnd w:id="74"/>
    </w:p>
    <w:p w14:paraId="113DB63D" w14:textId="77777777" w:rsidR="009E56D6" w:rsidRDefault="009E56D6" w:rsidP="009E56D6">
      <w:pPr>
        <w:pStyle w:val="Heading4"/>
      </w:pPr>
      <w:bookmarkStart w:id="75" w:name="_Toc311120772"/>
      <w:r>
        <w:t>Limitations of the stimulus</w:t>
      </w:r>
      <w:bookmarkEnd w:id="75"/>
    </w:p>
    <w:p w14:paraId="4E8ACB18" w14:textId="6635749C" w:rsidR="009E56D6" w:rsidRDefault="009E56D6" w:rsidP="009E56D6">
      <w:pPr>
        <w:pStyle w:val="Heading2"/>
      </w:pPr>
      <w:bookmarkStart w:id="76" w:name="_Toc311120773"/>
      <w:r>
        <w:t>Experiment 2 – fMRI and saliency</w:t>
      </w:r>
      <w:bookmarkEnd w:id="76"/>
    </w:p>
    <w:p w14:paraId="1FA05DA6" w14:textId="1B5C0F6F" w:rsidR="009E56D6" w:rsidRDefault="009E56D6" w:rsidP="009E56D6">
      <w:pPr>
        <w:pStyle w:val="Heading3"/>
      </w:pPr>
      <w:bookmarkStart w:id="77" w:name="_Toc311120774"/>
      <w:r>
        <w:t>Introduction</w:t>
      </w:r>
      <w:bookmarkEnd w:id="77"/>
    </w:p>
    <w:p w14:paraId="2BC76435" w14:textId="3D5D50E4" w:rsidR="009E56D6" w:rsidRDefault="009E56D6" w:rsidP="009E56D6">
      <w:proofErr w:type="gramStart"/>
      <w:r>
        <w:t>background</w:t>
      </w:r>
      <w:proofErr w:type="gramEnd"/>
      <w:r>
        <w:t xml:space="preserve"> and </w:t>
      </w:r>
      <w:proofErr w:type="spellStart"/>
      <w:r>
        <w:t>hyps</w:t>
      </w:r>
      <w:proofErr w:type="spellEnd"/>
      <w:r w:rsidR="00CD33A3">
        <w:t xml:space="preserve">. V1 saliency </w:t>
      </w:r>
      <w:proofErr w:type="spellStart"/>
      <w:r w:rsidR="00CD33A3">
        <w:t>hyp</w:t>
      </w:r>
      <w:proofErr w:type="spellEnd"/>
      <w:r w:rsidR="00CD33A3">
        <w:t xml:space="preserve"> </w:t>
      </w:r>
      <w:proofErr w:type="spellStart"/>
      <w:r w:rsidR="00CD33A3">
        <w:t>etc</w:t>
      </w:r>
      <w:proofErr w:type="spellEnd"/>
    </w:p>
    <w:p w14:paraId="35C8E86C" w14:textId="4CBC853F" w:rsidR="009E56D6" w:rsidRDefault="009E56D6" w:rsidP="009E56D6">
      <w:pPr>
        <w:pStyle w:val="Heading3"/>
      </w:pPr>
      <w:bookmarkStart w:id="78" w:name="_Toc311120775"/>
      <w:r>
        <w:t>Methods</w:t>
      </w:r>
      <w:bookmarkEnd w:id="78"/>
    </w:p>
    <w:p w14:paraId="3AF1CB01" w14:textId="77777777" w:rsidR="009E56D6" w:rsidRDefault="009E56D6" w:rsidP="009E56D6">
      <w:pPr>
        <w:pStyle w:val="Heading4"/>
      </w:pPr>
      <w:bookmarkStart w:id="79" w:name="_Toc311120776"/>
      <w:r>
        <w:t>Subjects</w:t>
      </w:r>
      <w:bookmarkEnd w:id="79"/>
    </w:p>
    <w:p w14:paraId="6905CBF0" w14:textId="77777777" w:rsidR="009E56D6" w:rsidRDefault="009E56D6" w:rsidP="009E56D6">
      <w:pPr>
        <w:pStyle w:val="Heading4"/>
      </w:pPr>
      <w:bookmarkStart w:id="80" w:name="_Toc311120777"/>
      <w:r>
        <w:t>Equipment</w:t>
      </w:r>
      <w:bookmarkEnd w:id="80"/>
    </w:p>
    <w:p w14:paraId="1E6DA994" w14:textId="79103FD8" w:rsidR="009E56D6" w:rsidRDefault="00410D5E" w:rsidP="009E56D6">
      <w:pPr>
        <w:pStyle w:val="Heading4"/>
      </w:pPr>
      <w:bookmarkStart w:id="81" w:name="_Toc311120778"/>
      <w:proofErr w:type="gramStart"/>
      <w:r>
        <w:t>fMRI</w:t>
      </w:r>
      <w:proofErr w:type="gramEnd"/>
      <w:r>
        <w:t xml:space="preserve"> protocols</w:t>
      </w:r>
      <w:bookmarkEnd w:id="81"/>
    </w:p>
    <w:p w14:paraId="308F006E" w14:textId="7F6E3109" w:rsidR="00410D5E" w:rsidRPr="00410D5E" w:rsidRDefault="00410D5E" w:rsidP="00410D5E">
      <w:pPr>
        <w:pStyle w:val="Heading4"/>
      </w:pPr>
      <w:bookmarkStart w:id="82" w:name="_Toc311120779"/>
      <w:r>
        <w:t>Experiment Design</w:t>
      </w:r>
      <w:bookmarkEnd w:id="82"/>
    </w:p>
    <w:p w14:paraId="700F621D" w14:textId="77777777" w:rsidR="009E56D6" w:rsidRDefault="009E56D6" w:rsidP="009E56D6">
      <w:pPr>
        <w:pStyle w:val="Heading4"/>
      </w:pPr>
      <w:bookmarkStart w:id="83" w:name="_Toc311120780"/>
      <w:r>
        <w:t>Procedure</w:t>
      </w:r>
      <w:bookmarkEnd w:id="83"/>
    </w:p>
    <w:p w14:paraId="1933DA17" w14:textId="77777777" w:rsidR="009E56D6" w:rsidRDefault="009E56D6" w:rsidP="009E56D6">
      <w:pPr>
        <w:pStyle w:val="Heading3"/>
      </w:pPr>
      <w:bookmarkStart w:id="84" w:name="_Toc311120781"/>
      <w:r>
        <w:t>Results</w:t>
      </w:r>
      <w:bookmarkEnd w:id="84"/>
    </w:p>
    <w:p w14:paraId="415C11F1" w14:textId="3982A0B5" w:rsidR="00410D5E" w:rsidRDefault="00410D5E" w:rsidP="00410D5E">
      <w:pPr>
        <w:pStyle w:val="Heading4"/>
      </w:pPr>
      <w:bookmarkStart w:id="85" w:name="_Toc311120782"/>
      <w:r>
        <w:t>Identifying ROIs</w:t>
      </w:r>
      <w:bookmarkEnd w:id="85"/>
    </w:p>
    <w:p w14:paraId="04292525" w14:textId="5ED03394" w:rsidR="00410D5E" w:rsidRDefault="00410D5E" w:rsidP="00410D5E">
      <w:proofErr w:type="gramStart"/>
      <w:r>
        <w:t>using</w:t>
      </w:r>
      <w:proofErr w:type="gramEnd"/>
      <w:r>
        <w:t xml:space="preserve"> the localiser for </w:t>
      </w:r>
      <w:proofErr w:type="spellStart"/>
      <w:r>
        <w:t>stim</w:t>
      </w:r>
      <w:proofErr w:type="spellEnd"/>
      <w:r>
        <w:t xml:space="preserve"> location</w:t>
      </w:r>
    </w:p>
    <w:p w14:paraId="635C164B" w14:textId="29B27642" w:rsidR="00410D5E" w:rsidRDefault="00410D5E" w:rsidP="00410D5E">
      <w:pPr>
        <w:pStyle w:val="Heading4"/>
      </w:pPr>
      <w:bookmarkStart w:id="86" w:name="_Toc311120783"/>
      <w:r>
        <w:t>Activity differences between conditions</w:t>
      </w:r>
      <w:bookmarkEnd w:id="86"/>
    </w:p>
    <w:p w14:paraId="7457AA07" w14:textId="5B09EEFA" w:rsidR="00410D5E" w:rsidRDefault="00410D5E" w:rsidP="00410D5E">
      <w:proofErr w:type="gramStart"/>
      <w:r>
        <w:t>what</w:t>
      </w:r>
      <w:proofErr w:type="gramEnd"/>
      <w:r>
        <w:t xml:space="preserve"> info was extracted for each condition and plot results</w:t>
      </w:r>
    </w:p>
    <w:p w14:paraId="3E6F9DEA" w14:textId="1219D760" w:rsidR="00410D5E" w:rsidRDefault="00410D5E" w:rsidP="00410D5E">
      <w:pPr>
        <w:pStyle w:val="Heading3"/>
      </w:pPr>
      <w:bookmarkStart w:id="87" w:name="_Toc311120784"/>
      <w:r>
        <w:t>Discussion</w:t>
      </w:r>
      <w:r w:rsidR="00FC28E2">
        <w:t xml:space="preserve"> of Experiment 2</w:t>
      </w:r>
      <w:bookmarkEnd w:id="87"/>
    </w:p>
    <w:p w14:paraId="2721C5E9" w14:textId="5215DE3A" w:rsidR="00410D5E" w:rsidRDefault="0065622C" w:rsidP="00410D5E">
      <w:pPr>
        <w:pStyle w:val="Heading4"/>
      </w:pPr>
      <w:bookmarkStart w:id="88" w:name="_Toc311120785"/>
      <w:r>
        <w:t>V1 saliency hypothesis</w:t>
      </w:r>
      <w:bookmarkEnd w:id="88"/>
    </w:p>
    <w:p w14:paraId="72481335" w14:textId="5D42BB51" w:rsidR="0065622C" w:rsidRDefault="0065622C" w:rsidP="0065622C">
      <w:proofErr w:type="gramStart"/>
      <w:r>
        <w:t>discuss</w:t>
      </w:r>
      <w:proofErr w:type="gramEnd"/>
      <w:r>
        <w:t xml:space="preserve"> how our data supports it.</w:t>
      </w:r>
    </w:p>
    <w:p w14:paraId="2BFB2838" w14:textId="2DC1E0A2" w:rsidR="0065622C" w:rsidRDefault="0065622C" w:rsidP="0065622C">
      <w:pPr>
        <w:pStyle w:val="Heading4"/>
      </w:pPr>
      <w:bookmarkStart w:id="89" w:name="_Toc311120786"/>
      <w:r>
        <w:t>Implications for the thesis</w:t>
      </w:r>
      <w:bookmarkEnd w:id="89"/>
    </w:p>
    <w:p w14:paraId="01D3651F" w14:textId="02DA0D82" w:rsidR="0065622C" w:rsidRDefault="0065622C" w:rsidP="0065622C">
      <w:proofErr w:type="gramStart"/>
      <w:r>
        <w:t>what</w:t>
      </w:r>
      <w:proofErr w:type="gramEnd"/>
      <w:r>
        <w:t xml:space="preserve"> does this tell us… why is it useful…..does this help us move onto focusing on contrast? </w:t>
      </w:r>
      <w:proofErr w:type="gramStart"/>
      <w:r>
        <w:t>maybe</w:t>
      </w:r>
      <w:proofErr w:type="gramEnd"/>
      <w:r>
        <w:t xml:space="preserve"> try link it to that investigation</w:t>
      </w:r>
    </w:p>
    <w:p w14:paraId="64BEF974" w14:textId="0C909F0A" w:rsidR="00430E5A" w:rsidRDefault="00FC28E2" w:rsidP="00430E5A">
      <w:pPr>
        <w:pStyle w:val="Heading2"/>
      </w:pPr>
      <w:bookmarkStart w:id="90" w:name="_Toc311120787"/>
      <w:r>
        <w:t>Summary of Results</w:t>
      </w:r>
      <w:bookmarkEnd w:id="90"/>
    </w:p>
    <w:p w14:paraId="30140F02" w14:textId="4F005EBD" w:rsidR="00FC28E2" w:rsidRDefault="00FC28E2" w:rsidP="00FC28E2">
      <w:proofErr w:type="gramStart"/>
      <w:r>
        <w:t>summarise</w:t>
      </w:r>
      <w:proofErr w:type="gramEnd"/>
      <w:r>
        <w:t xml:space="preserve"> data from both experiments</w:t>
      </w:r>
    </w:p>
    <w:p w14:paraId="2331F7E9" w14:textId="06A86F04" w:rsidR="00FC28E2" w:rsidRDefault="00FC28E2" w:rsidP="00FC28E2">
      <w:pPr>
        <w:pStyle w:val="Heading2"/>
      </w:pPr>
      <w:bookmarkStart w:id="91" w:name="_Toc311120788"/>
      <w:r>
        <w:t>Discussion</w:t>
      </w:r>
      <w:bookmarkEnd w:id="91"/>
    </w:p>
    <w:p w14:paraId="06B7B06B" w14:textId="6A28D4AF" w:rsidR="00FC28E2" w:rsidRDefault="00FC28E2" w:rsidP="00FC28E2">
      <w:pPr>
        <w:pStyle w:val="Heading2"/>
      </w:pPr>
      <w:bookmarkStart w:id="92" w:name="_Toc311120789"/>
      <w:r>
        <w:t>Conclusion</w:t>
      </w:r>
      <w:bookmarkEnd w:id="92"/>
    </w:p>
    <w:p w14:paraId="07B37960" w14:textId="77777777" w:rsidR="0069283F" w:rsidRDefault="0069283F" w:rsidP="0069283F"/>
    <w:p w14:paraId="0B440450" w14:textId="77777777" w:rsidR="0069283F" w:rsidRDefault="0069283F" w:rsidP="0069283F"/>
    <w:p w14:paraId="4B661986" w14:textId="1488514D" w:rsidR="0069283F" w:rsidRPr="0069283F" w:rsidRDefault="0069283F" w:rsidP="0069283F">
      <w:pPr>
        <w:pStyle w:val="Heading1"/>
      </w:pPr>
      <w:r>
        <w:br w:type="column"/>
      </w:r>
      <w:bookmarkStart w:id="93" w:name="_Toc311120791"/>
      <w:r>
        <w:t>Visual Processing in Dichromats</w:t>
      </w:r>
      <w:bookmarkEnd w:id="93"/>
    </w:p>
    <w:p w14:paraId="5C3F623C" w14:textId="3F4FFE1F" w:rsidR="00FC28E2" w:rsidRDefault="0069283F" w:rsidP="0069283F">
      <w:pPr>
        <w:pStyle w:val="Heading2"/>
      </w:pPr>
      <w:bookmarkStart w:id="94" w:name="_Toc311120792"/>
      <w:r>
        <w:t>Overview</w:t>
      </w:r>
      <w:bookmarkEnd w:id="94"/>
    </w:p>
    <w:p w14:paraId="4CA3B47D" w14:textId="7AD4B583" w:rsidR="0069283F" w:rsidRDefault="0069283F" w:rsidP="0069283F">
      <w:proofErr w:type="gramStart"/>
      <w:r>
        <w:t>new</w:t>
      </w:r>
      <w:proofErr w:type="gramEnd"/>
      <w:r>
        <w:t xml:space="preserve"> line of research for dichromats, following the saliency exp.  Move to theory regarding reallocation of neurons to result in benefit to contrast detection at </w:t>
      </w:r>
      <w:proofErr w:type="gramStart"/>
      <w:r>
        <w:t>high level</w:t>
      </w:r>
      <w:proofErr w:type="gramEnd"/>
      <w:r>
        <w:t xml:space="preserve"> contrast pedestals.</w:t>
      </w:r>
    </w:p>
    <w:p w14:paraId="6F9A6306" w14:textId="6B212D65" w:rsidR="00395BB8" w:rsidRDefault="00395BB8" w:rsidP="0069283F">
      <w:r>
        <w:t>Look into the studies on dim light conditions and how this affects dichromat performance… I think the literature is mixed – see what conditions were, maybe there were larger contrast differences in some scenes over others?</w:t>
      </w:r>
    </w:p>
    <w:p w14:paraId="1BF5CE66" w14:textId="3A17FF6C" w:rsidR="0057182D" w:rsidRDefault="00CD33A3" w:rsidP="00CD33A3">
      <w:pPr>
        <w:pStyle w:val="Heading2"/>
      </w:pPr>
      <w:r>
        <w:t>Contrast Detection</w:t>
      </w:r>
    </w:p>
    <w:p w14:paraId="3FF521A1" w14:textId="31C345C4" w:rsidR="00CD33A3" w:rsidRPr="00CD33A3" w:rsidRDefault="00CD33A3" w:rsidP="00CD33A3">
      <w:proofErr w:type="gramStart"/>
      <w:r>
        <w:t>go</w:t>
      </w:r>
      <w:proofErr w:type="gramEnd"/>
      <w:r>
        <w:t xml:space="preserve"> into the lit on this topic – primarily for trichromats and non-human primates for neural populations.</w:t>
      </w:r>
      <w:r w:rsidR="00834BDC">
        <w:t xml:space="preserve">  </w:t>
      </w:r>
      <w:proofErr w:type="gramStart"/>
      <w:r w:rsidR="00834BDC">
        <w:t>look</w:t>
      </w:r>
      <w:proofErr w:type="gramEnd"/>
      <w:r w:rsidR="00834BDC">
        <w:t xml:space="preserve"> at the </w:t>
      </w:r>
      <w:proofErr w:type="spellStart"/>
      <w:r w:rsidR="00834BDC">
        <w:t>Janaky</w:t>
      </w:r>
      <w:proofErr w:type="spellEnd"/>
      <w:r w:rsidR="00834BDC">
        <w:t xml:space="preserve"> et al paper – though may be a good discussion point, came out after experiment was designed and therefore wasn’t found before running all subjects</w:t>
      </w:r>
      <w:r w:rsidR="00FB24EC">
        <w:t xml:space="preserve"> – note that it is for </w:t>
      </w:r>
      <w:proofErr w:type="spellStart"/>
      <w:r w:rsidR="00FB24EC">
        <w:t>foveal</w:t>
      </w:r>
      <w:proofErr w:type="spellEnd"/>
      <w:r w:rsidR="00FB24EC">
        <w:t xml:space="preserve"> </w:t>
      </w:r>
      <w:proofErr w:type="spellStart"/>
      <w:r w:rsidR="00FB24EC">
        <w:t>stim</w:t>
      </w:r>
      <w:proofErr w:type="spellEnd"/>
      <w:r w:rsidR="00FB24EC">
        <w:t xml:space="preserve">, and ours was peripheral, so once scaled for cortical magnification our </w:t>
      </w:r>
      <w:proofErr w:type="spellStart"/>
      <w:r w:rsidR="00FB24EC">
        <w:t>cpd</w:t>
      </w:r>
      <w:proofErr w:type="spellEnd"/>
      <w:r w:rsidR="00FB24EC">
        <w:t xml:space="preserve"> </w:t>
      </w:r>
      <w:proofErr w:type="spellStart"/>
      <w:r w:rsidR="00FB24EC">
        <w:t>freq</w:t>
      </w:r>
      <w:proofErr w:type="spellEnd"/>
      <w:r w:rsidR="00FB24EC">
        <w:t xml:space="preserve"> was </w:t>
      </w:r>
      <w:proofErr w:type="spellStart"/>
      <w:r w:rsidR="00FB24EC">
        <w:t>prob</w:t>
      </w:r>
      <w:proofErr w:type="spellEnd"/>
      <w:r w:rsidR="00FB24EC">
        <w:t xml:space="preserve"> equivalent to theirs and therefore optimum for being able to observe any differences.</w:t>
      </w:r>
    </w:p>
    <w:p w14:paraId="4D446304" w14:textId="74C3FAAC" w:rsidR="0069283F" w:rsidRDefault="0069283F" w:rsidP="0069283F">
      <w:pPr>
        <w:pStyle w:val="Heading2"/>
      </w:pPr>
      <w:bookmarkStart w:id="95" w:name="_Toc311120793"/>
      <w:r>
        <w:t>Aims and Hypotheses</w:t>
      </w:r>
      <w:bookmarkEnd w:id="95"/>
    </w:p>
    <w:p w14:paraId="3FFBDF7E" w14:textId="77777777" w:rsidR="0057182D" w:rsidRDefault="0057182D" w:rsidP="0057182D"/>
    <w:p w14:paraId="18E829A8" w14:textId="77777777" w:rsidR="00476BB0" w:rsidRDefault="00476BB0" w:rsidP="0057182D"/>
    <w:p w14:paraId="70230B5B" w14:textId="03BF3672" w:rsidR="00F60236" w:rsidRDefault="00F60236" w:rsidP="0057182D">
      <w:proofErr w:type="gramStart"/>
      <w:r>
        <w:t>Split into Experiment 1 and 2???</w:t>
      </w:r>
      <w:proofErr w:type="gramEnd"/>
      <w:r>
        <w:t xml:space="preserve"> </w:t>
      </w:r>
      <w:proofErr w:type="gramStart"/>
      <w:r>
        <w:t>i</w:t>
      </w:r>
      <w:proofErr w:type="gramEnd"/>
      <w:r>
        <w:t>.e. experiment 1 would be the version that the 3</w:t>
      </w:r>
      <w:r w:rsidRPr="00F60236">
        <w:rPr>
          <w:vertAlign w:val="superscript"/>
        </w:rPr>
        <w:t>rd</w:t>
      </w:r>
      <w:r>
        <w:t xml:space="preserve"> years ran, and experiment 2 would be the optimised version – i.e. fewer levels and more trials to produce better psychometric function fits.</w:t>
      </w:r>
    </w:p>
    <w:p w14:paraId="1D92D9E4" w14:textId="53DE83EA" w:rsidR="00476BB0" w:rsidRPr="0057182D" w:rsidRDefault="00476BB0" w:rsidP="0057182D">
      <w:proofErr w:type="gramStart"/>
      <w:r>
        <w:t>experiment</w:t>
      </w:r>
      <w:proofErr w:type="gramEnd"/>
      <w:r>
        <w:t xml:space="preserve"> one h</w:t>
      </w:r>
      <w:r w:rsidR="00B07792">
        <w:t>ad, for each pedestal level, over 3 runs had 150 trials total, with 20 target levels.  Experiment 2 had over 4 runs 200 trials total, with 10 target levels.</w:t>
      </w:r>
    </w:p>
    <w:p w14:paraId="637FCF6E" w14:textId="77777777" w:rsidR="00F0138E" w:rsidRDefault="00CD33A3" w:rsidP="0057182D">
      <w:pPr>
        <w:pStyle w:val="Heading2"/>
      </w:pPr>
      <w:bookmarkStart w:id="96" w:name="_Toc311120794"/>
      <w:r>
        <w:t>Experiment 1</w:t>
      </w:r>
    </w:p>
    <w:p w14:paraId="3CB9C6B5" w14:textId="3945A01A" w:rsidR="0057182D" w:rsidRPr="0057182D" w:rsidRDefault="0069283F" w:rsidP="00F0138E">
      <w:pPr>
        <w:pStyle w:val="Heading3"/>
      </w:pPr>
      <w:r>
        <w:t>Methods</w:t>
      </w:r>
      <w:bookmarkEnd w:id="96"/>
    </w:p>
    <w:p w14:paraId="1A43CA05" w14:textId="4F8DCE3C" w:rsidR="0069283F" w:rsidRDefault="0069283F" w:rsidP="00F0138E">
      <w:pPr>
        <w:pStyle w:val="Heading4"/>
      </w:pPr>
      <w:bookmarkStart w:id="97" w:name="_Toc311120795"/>
      <w:r>
        <w:t>Subjects</w:t>
      </w:r>
      <w:bookmarkEnd w:id="97"/>
    </w:p>
    <w:p w14:paraId="3E08D0BE" w14:textId="77777777" w:rsidR="0057182D" w:rsidRPr="0057182D" w:rsidRDefault="0057182D" w:rsidP="00F0138E">
      <w:pPr>
        <w:pStyle w:val="Heading4"/>
        <w:numPr>
          <w:ilvl w:val="0"/>
          <w:numId w:val="0"/>
        </w:numPr>
        <w:ind w:left="360"/>
      </w:pPr>
    </w:p>
    <w:p w14:paraId="35A9D644" w14:textId="0CD210B4" w:rsidR="0069283F" w:rsidRDefault="0069283F" w:rsidP="00F0138E">
      <w:pPr>
        <w:pStyle w:val="Heading4"/>
      </w:pPr>
      <w:bookmarkStart w:id="98" w:name="_Toc311120796"/>
      <w:r>
        <w:t>Equipment</w:t>
      </w:r>
      <w:bookmarkEnd w:id="98"/>
    </w:p>
    <w:p w14:paraId="733CCB55" w14:textId="77777777" w:rsidR="0057182D" w:rsidRPr="0057182D" w:rsidRDefault="0057182D" w:rsidP="00F0138E">
      <w:pPr>
        <w:pStyle w:val="Heading4"/>
        <w:numPr>
          <w:ilvl w:val="0"/>
          <w:numId w:val="0"/>
        </w:numPr>
        <w:ind w:left="360"/>
      </w:pPr>
    </w:p>
    <w:p w14:paraId="0E2DC458" w14:textId="7564E538" w:rsidR="0069283F" w:rsidRDefault="0069283F" w:rsidP="00F0138E">
      <w:pPr>
        <w:pStyle w:val="Heading4"/>
      </w:pPr>
      <w:bookmarkStart w:id="99" w:name="_Toc311120797"/>
      <w:r>
        <w:t>Design</w:t>
      </w:r>
      <w:bookmarkEnd w:id="99"/>
    </w:p>
    <w:p w14:paraId="7E517290" w14:textId="77777777" w:rsidR="0057182D" w:rsidRPr="0057182D" w:rsidRDefault="0057182D" w:rsidP="00F0138E">
      <w:pPr>
        <w:pStyle w:val="Heading4"/>
        <w:numPr>
          <w:ilvl w:val="0"/>
          <w:numId w:val="0"/>
        </w:numPr>
        <w:ind w:left="360"/>
      </w:pPr>
    </w:p>
    <w:p w14:paraId="71D78DB9" w14:textId="21FF7982" w:rsidR="0069283F" w:rsidRDefault="0069283F" w:rsidP="00F0138E">
      <w:pPr>
        <w:pStyle w:val="Heading4"/>
      </w:pPr>
      <w:bookmarkStart w:id="100" w:name="_Toc311120798"/>
      <w:r>
        <w:t>Procedure</w:t>
      </w:r>
      <w:bookmarkEnd w:id="100"/>
    </w:p>
    <w:p w14:paraId="15A4F3BA" w14:textId="77777777" w:rsidR="0057182D" w:rsidRPr="0057182D" w:rsidRDefault="0057182D" w:rsidP="0057182D"/>
    <w:p w14:paraId="7426F252" w14:textId="0260106B" w:rsidR="0057182D" w:rsidRPr="0057182D" w:rsidRDefault="0069283F" w:rsidP="00F0138E">
      <w:pPr>
        <w:pStyle w:val="Heading3"/>
      </w:pPr>
      <w:bookmarkStart w:id="101" w:name="_Toc311120799"/>
      <w:r>
        <w:t>Results</w:t>
      </w:r>
      <w:bookmarkEnd w:id="101"/>
    </w:p>
    <w:p w14:paraId="46EFC8BC" w14:textId="77F4B806" w:rsidR="0069283F" w:rsidRDefault="0069283F" w:rsidP="00F0138E">
      <w:pPr>
        <w:pStyle w:val="Heading4"/>
      </w:pPr>
      <w:bookmarkStart w:id="102" w:name="_Toc311120800"/>
      <w:r>
        <w:t>Diagnosis of colour vision deficiency</w:t>
      </w:r>
      <w:bookmarkEnd w:id="102"/>
    </w:p>
    <w:p w14:paraId="152B2622" w14:textId="77777777" w:rsidR="0057182D" w:rsidRPr="0057182D" w:rsidRDefault="0057182D" w:rsidP="00F0138E">
      <w:pPr>
        <w:pStyle w:val="Heading4"/>
        <w:numPr>
          <w:ilvl w:val="0"/>
          <w:numId w:val="0"/>
        </w:numPr>
        <w:ind w:left="360"/>
      </w:pPr>
    </w:p>
    <w:p w14:paraId="60E525B9" w14:textId="74F40396" w:rsidR="0069283F" w:rsidRDefault="0069283F" w:rsidP="00F0138E">
      <w:pPr>
        <w:pStyle w:val="Heading4"/>
      </w:pPr>
      <w:bookmarkStart w:id="103" w:name="_Toc311120801"/>
      <w:r>
        <w:t>Fitting psychometric functions</w:t>
      </w:r>
      <w:bookmarkEnd w:id="103"/>
    </w:p>
    <w:p w14:paraId="3362A106" w14:textId="77777777" w:rsidR="0057182D" w:rsidRPr="0057182D" w:rsidRDefault="0057182D" w:rsidP="00F0138E">
      <w:pPr>
        <w:pStyle w:val="Heading4"/>
        <w:numPr>
          <w:ilvl w:val="0"/>
          <w:numId w:val="0"/>
        </w:numPr>
        <w:ind w:left="360"/>
      </w:pPr>
    </w:p>
    <w:p w14:paraId="5DD2A440" w14:textId="503A979D" w:rsidR="0069283F" w:rsidRDefault="0069283F" w:rsidP="00F0138E">
      <w:pPr>
        <w:pStyle w:val="Heading4"/>
      </w:pPr>
      <w:bookmarkStart w:id="104" w:name="_Toc311120802"/>
      <w:r>
        <w:t>Bootstrapping the data</w:t>
      </w:r>
      <w:bookmarkEnd w:id="104"/>
    </w:p>
    <w:p w14:paraId="69C81F45" w14:textId="77777777" w:rsidR="0057182D" w:rsidRPr="0057182D" w:rsidRDefault="0057182D" w:rsidP="0057182D"/>
    <w:p w14:paraId="72D74144" w14:textId="3CF678C0" w:rsidR="0069283F" w:rsidRDefault="0069283F" w:rsidP="00F0138E">
      <w:pPr>
        <w:pStyle w:val="Heading3"/>
      </w:pPr>
      <w:bookmarkStart w:id="105" w:name="_Toc311120803"/>
      <w:r>
        <w:t>Discussion</w:t>
      </w:r>
      <w:bookmarkEnd w:id="105"/>
      <w:r w:rsidR="00F0138E">
        <w:t xml:space="preserve"> of Experiment 1</w:t>
      </w:r>
    </w:p>
    <w:p w14:paraId="4D0E9AE5" w14:textId="77777777" w:rsidR="00F0138E" w:rsidRDefault="00F0138E" w:rsidP="00F0138E"/>
    <w:p w14:paraId="29B2EDF8" w14:textId="1917B138" w:rsidR="00F0138E" w:rsidRDefault="00F0138E" w:rsidP="00F0138E">
      <w:pPr>
        <w:pStyle w:val="Heading2"/>
      </w:pPr>
      <w:r>
        <w:t>Experiment 2</w:t>
      </w:r>
    </w:p>
    <w:p w14:paraId="5060027B" w14:textId="77777777" w:rsidR="00F0138E" w:rsidRPr="0057182D" w:rsidRDefault="00F0138E" w:rsidP="00F0138E">
      <w:pPr>
        <w:pStyle w:val="Heading3"/>
      </w:pPr>
      <w:r>
        <w:t>Methods</w:t>
      </w:r>
    </w:p>
    <w:p w14:paraId="0E4C1C27" w14:textId="77777777" w:rsidR="00F0138E" w:rsidRDefault="00F0138E" w:rsidP="00F0138E">
      <w:pPr>
        <w:pStyle w:val="Heading4"/>
      </w:pPr>
      <w:r>
        <w:t>Subjects</w:t>
      </w:r>
    </w:p>
    <w:p w14:paraId="18E0B420" w14:textId="77777777" w:rsidR="00F0138E" w:rsidRPr="0057182D" w:rsidRDefault="00F0138E" w:rsidP="00F0138E">
      <w:pPr>
        <w:pStyle w:val="Heading4"/>
        <w:numPr>
          <w:ilvl w:val="0"/>
          <w:numId w:val="0"/>
        </w:numPr>
        <w:ind w:left="360"/>
      </w:pPr>
    </w:p>
    <w:p w14:paraId="7F6AECB0" w14:textId="77777777" w:rsidR="00F0138E" w:rsidRDefault="00F0138E" w:rsidP="00F0138E">
      <w:pPr>
        <w:pStyle w:val="Heading4"/>
      </w:pPr>
      <w:r>
        <w:t>Equipment</w:t>
      </w:r>
    </w:p>
    <w:p w14:paraId="44071D90" w14:textId="77777777" w:rsidR="00F0138E" w:rsidRPr="0057182D" w:rsidRDefault="00F0138E" w:rsidP="00F0138E">
      <w:pPr>
        <w:pStyle w:val="Heading4"/>
        <w:numPr>
          <w:ilvl w:val="0"/>
          <w:numId w:val="0"/>
        </w:numPr>
        <w:ind w:left="360"/>
      </w:pPr>
    </w:p>
    <w:p w14:paraId="60060071" w14:textId="77777777" w:rsidR="00F0138E" w:rsidRDefault="00F0138E" w:rsidP="00F0138E">
      <w:pPr>
        <w:pStyle w:val="Heading4"/>
      </w:pPr>
      <w:r>
        <w:t>Design</w:t>
      </w:r>
    </w:p>
    <w:p w14:paraId="614BD4CD" w14:textId="77777777" w:rsidR="00F0138E" w:rsidRPr="0057182D" w:rsidRDefault="00F0138E" w:rsidP="00F0138E">
      <w:pPr>
        <w:pStyle w:val="Heading4"/>
        <w:numPr>
          <w:ilvl w:val="0"/>
          <w:numId w:val="0"/>
        </w:numPr>
        <w:ind w:left="360"/>
      </w:pPr>
    </w:p>
    <w:p w14:paraId="352FAFF0" w14:textId="77777777" w:rsidR="00F0138E" w:rsidRDefault="00F0138E" w:rsidP="00F0138E">
      <w:pPr>
        <w:pStyle w:val="Heading4"/>
      </w:pPr>
      <w:r>
        <w:t>Procedure</w:t>
      </w:r>
    </w:p>
    <w:p w14:paraId="017D6082" w14:textId="77777777" w:rsidR="00F0138E" w:rsidRPr="0057182D" w:rsidRDefault="00F0138E" w:rsidP="00F0138E"/>
    <w:p w14:paraId="41EC184B" w14:textId="77777777" w:rsidR="00F0138E" w:rsidRPr="0057182D" w:rsidRDefault="00F0138E" w:rsidP="00F0138E">
      <w:pPr>
        <w:pStyle w:val="Heading3"/>
      </w:pPr>
      <w:r>
        <w:t>Results</w:t>
      </w:r>
    </w:p>
    <w:p w14:paraId="196CD083" w14:textId="77777777" w:rsidR="00F0138E" w:rsidRDefault="00F0138E" w:rsidP="00F0138E">
      <w:pPr>
        <w:pStyle w:val="Heading4"/>
      </w:pPr>
      <w:r>
        <w:t>Diagnosis of colour vision deficiency</w:t>
      </w:r>
    </w:p>
    <w:p w14:paraId="7E87F9AB" w14:textId="77777777" w:rsidR="00F0138E" w:rsidRPr="0057182D" w:rsidRDefault="00F0138E" w:rsidP="00F0138E">
      <w:pPr>
        <w:pStyle w:val="Heading4"/>
        <w:numPr>
          <w:ilvl w:val="0"/>
          <w:numId w:val="0"/>
        </w:numPr>
        <w:ind w:left="360"/>
      </w:pPr>
    </w:p>
    <w:p w14:paraId="41820B49" w14:textId="77777777" w:rsidR="00F0138E" w:rsidRDefault="00F0138E" w:rsidP="00F0138E">
      <w:pPr>
        <w:pStyle w:val="Heading4"/>
      </w:pPr>
      <w:r>
        <w:t>Fitting psychometric functions</w:t>
      </w:r>
    </w:p>
    <w:p w14:paraId="34F7B43B" w14:textId="77777777" w:rsidR="00F0138E" w:rsidRPr="0057182D" w:rsidRDefault="00F0138E" w:rsidP="00F0138E">
      <w:pPr>
        <w:pStyle w:val="Heading4"/>
        <w:numPr>
          <w:ilvl w:val="0"/>
          <w:numId w:val="0"/>
        </w:numPr>
        <w:ind w:left="360"/>
      </w:pPr>
    </w:p>
    <w:p w14:paraId="1DCA0491" w14:textId="77777777" w:rsidR="00F0138E" w:rsidRDefault="00F0138E" w:rsidP="00F0138E">
      <w:pPr>
        <w:pStyle w:val="Heading4"/>
      </w:pPr>
      <w:r>
        <w:t>Bootstrapping the data</w:t>
      </w:r>
    </w:p>
    <w:p w14:paraId="56833B8F" w14:textId="77777777" w:rsidR="00F0138E" w:rsidRDefault="00F0138E" w:rsidP="00F0138E"/>
    <w:p w14:paraId="0390C6AD" w14:textId="642299A3" w:rsidR="00F0138E" w:rsidRPr="00F0138E" w:rsidRDefault="00F0138E" w:rsidP="00F0138E">
      <w:pPr>
        <w:pStyle w:val="Heading3"/>
      </w:pPr>
      <w:r>
        <w:t>Discussion of Experiment 2</w:t>
      </w:r>
    </w:p>
    <w:p w14:paraId="44591CCE" w14:textId="77777777" w:rsidR="00F0138E" w:rsidRPr="00F0138E" w:rsidRDefault="00F0138E" w:rsidP="00F0138E"/>
    <w:p w14:paraId="0244B552" w14:textId="668285C3" w:rsidR="0069283F" w:rsidRDefault="0069283F" w:rsidP="00F0138E">
      <w:pPr>
        <w:pStyle w:val="Heading4"/>
      </w:pPr>
      <w:bookmarkStart w:id="106" w:name="_Toc311120804"/>
      <w:r>
        <w:t>Analysing group differences</w:t>
      </w:r>
      <w:bookmarkEnd w:id="106"/>
    </w:p>
    <w:p w14:paraId="343814CB" w14:textId="4EC93939" w:rsidR="0069283F" w:rsidRDefault="0069283F" w:rsidP="0069283F">
      <w:proofErr w:type="gramStart"/>
      <w:r>
        <w:t>small</w:t>
      </w:r>
      <w:proofErr w:type="gramEnd"/>
      <w:r>
        <w:t xml:space="preserve"> numbers of dichromats limit the ability to use traditional t-test based analysis.</w:t>
      </w:r>
    </w:p>
    <w:p w14:paraId="385277C3" w14:textId="11F71458" w:rsidR="0069283F" w:rsidRDefault="0069283F" w:rsidP="00F0138E">
      <w:pPr>
        <w:pStyle w:val="Heading4"/>
      </w:pPr>
      <w:bookmarkStart w:id="107" w:name="_Toc311120805"/>
      <w:r>
        <w:t>Implications of data</w:t>
      </w:r>
      <w:bookmarkEnd w:id="107"/>
    </w:p>
    <w:p w14:paraId="4ED428A5" w14:textId="3C281004" w:rsidR="0069283F" w:rsidRDefault="0069283F" w:rsidP="0069283F">
      <w:proofErr w:type="gramStart"/>
      <w:r>
        <w:t>we</w:t>
      </w:r>
      <w:proofErr w:type="gramEnd"/>
      <w:r>
        <w:t xml:space="preserve"> only see difference at high contrast pedestal</w:t>
      </w:r>
    </w:p>
    <w:p w14:paraId="7432BD38" w14:textId="0890153B" w:rsidR="00AF1229" w:rsidRDefault="00AF1229" w:rsidP="0069283F">
      <w:r>
        <w:t>Discuss the procedure used (randomised trials) and the effect this has on the ‘dipper function’ (though shouldn’t affect high contrast</w:t>
      </w:r>
      <w:r w:rsidR="00F4040D">
        <w:t xml:space="preserve"> pedestal level).</w:t>
      </w:r>
    </w:p>
    <w:p w14:paraId="1A8B30A2" w14:textId="1D4002BC" w:rsidR="00F4040D" w:rsidRPr="0069283F" w:rsidRDefault="00F4040D" w:rsidP="0069283F">
      <w:r>
        <w:t xml:space="preserve">Work out the resolution of the monitor (based on graphic card and monitor capabilities) – what’s the smallest contrast increment it can actually make? </w:t>
      </w:r>
      <w:proofErr w:type="gramStart"/>
      <w:r>
        <w:t>i</w:t>
      </w:r>
      <w:proofErr w:type="gramEnd"/>
      <w:r>
        <w:t>.e. how accurate are the thresholds at low contrast.</w:t>
      </w:r>
    </w:p>
    <w:p w14:paraId="18A52131" w14:textId="1ACBB2D2" w:rsidR="0069283F" w:rsidRDefault="00BB15A8" w:rsidP="0069283F">
      <w:pPr>
        <w:pStyle w:val="Heading4"/>
      </w:pPr>
      <w:bookmarkStart w:id="108" w:name="_Toc311120806"/>
      <w:r>
        <w:t>Support of reallocation hypothesis</w:t>
      </w:r>
      <w:bookmarkEnd w:id="108"/>
    </w:p>
    <w:p w14:paraId="3A628F58" w14:textId="77777777" w:rsidR="0057182D" w:rsidRPr="0057182D" w:rsidRDefault="0057182D" w:rsidP="0057182D"/>
    <w:p w14:paraId="74A2D299" w14:textId="3538757E" w:rsidR="00C648B4" w:rsidRDefault="00C648B4" w:rsidP="00C648B4">
      <w:pPr>
        <w:pStyle w:val="Heading2"/>
      </w:pPr>
      <w:bookmarkStart w:id="109" w:name="_Toc311120807"/>
      <w:r>
        <w:t>Conclusion</w:t>
      </w:r>
      <w:bookmarkEnd w:id="109"/>
    </w:p>
    <w:p w14:paraId="52002A54" w14:textId="13CA1FD3" w:rsidR="00F0138E" w:rsidRPr="00F0138E" w:rsidRDefault="00F0138E" w:rsidP="00F0138E">
      <w:proofErr w:type="gramStart"/>
      <w:r>
        <w:t>based</w:t>
      </w:r>
      <w:proofErr w:type="gramEnd"/>
      <w:r>
        <w:t xml:space="preserve"> on both experiments. </w:t>
      </w:r>
      <w:proofErr w:type="gramStart"/>
      <w:r>
        <w:t>lead</w:t>
      </w:r>
      <w:proofErr w:type="gramEnd"/>
      <w:r>
        <w:t xml:space="preserve"> into </w:t>
      </w:r>
      <w:proofErr w:type="spellStart"/>
      <w:r>
        <w:t>pRF</w:t>
      </w:r>
      <w:proofErr w:type="spellEnd"/>
    </w:p>
    <w:p w14:paraId="44131EFF" w14:textId="68892D3A" w:rsidR="00100926" w:rsidRDefault="00100926" w:rsidP="00F0138E">
      <w:pPr>
        <w:pStyle w:val="Heading2"/>
        <w:numPr>
          <w:ilvl w:val="0"/>
          <w:numId w:val="0"/>
        </w:numPr>
      </w:pPr>
    </w:p>
    <w:p w14:paraId="00BC1473" w14:textId="77777777" w:rsidR="00100926" w:rsidRDefault="00100926" w:rsidP="00100926"/>
    <w:p w14:paraId="4A6924B7" w14:textId="5E679495" w:rsidR="00100926" w:rsidRPr="00100926" w:rsidRDefault="00100926" w:rsidP="00100926">
      <w:pPr>
        <w:pStyle w:val="Heading1"/>
      </w:pPr>
      <w:r>
        <w:br w:type="column"/>
      </w:r>
      <w:bookmarkStart w:id="110" w:name="_Toc311120809"/>
      <w:proofErr w:type="spellStart"/>
      <w:proofErr w:type="gramStart"/>
      <w:r>
        <w:t>pRF</w:t>
      </w:r>
      <w:proofErr w:type="spellEnd"/>
      <w:proofErr w:type="gramEnd"/>
      <w:r>
        <w:t xml:space="preserve"> mapping</w:t>
      </w:r>
      <w:bookmarkEnd w:id="110"/>
    </w:p>
    <w:p w14:paraId="4E098B29" w14:textId="36A86174" w:rsidR="00430E5A" w:rsidRDefault="00100926" w:rsidP="00100926">
      <w:pPr>
        <w:pStyle w:val="Heading2"/>
      </w:pPr>
      <w:bookmarkStart w:id="111" w:name="_Toc311120810"/>
      <w:r>
        <w:t>Overview</w:t>
      </w:r>
      <w:bookmarkEnd w:id="111"/>
    </w:p>
    <w:p w14:paraId="46BC08BF" w14:textId="7F561019" w:rsidR="00100926" w:rsidRDefault="006E0239" w:rsidP="00100926">
      <w:proofErr w:type="gramStart"/>
      <w:r>
        <w:t>overview</w:t>
      </w:r>
      <w:proofErr w:type="gramEnd"/>
      <w:r>
        <w:t xml:space="preserve"> of </w:t>
      </w:r>
      <w:r w:rsidR="00100926">
        <w:t>what it is, what it could be utilised for in relation to dichromats.</w:t>
      </w:r>
    </w:p>
    <w:p w14:paraId="79F1EDDD" w14:textId="7F2CD715" w:rsidR="006E0239" w:rsidRDefault="006E0239" w:rsidP="006E0239">
      <w:pPr>
        <w:pStyle w:val="Heading2"/>
      </w:pPr>
      <w:proofErr w:type="spellStart"/>
      <w:proofErr w:type="gramStart"/>
      <w:r>
        <w:t>pRF</w:t>
      </w:r>
      <w:proofErr w:type="spellEnd"/>
      <w:proofErr w:type="gramEnd"/>
      <w:r>
        <w:t xml:space="preserve"> mapping techniques</w:t>
      </w:r>
    </w:p>
    <w:p w14:paraId="513F29A1" w14:textId="1D37C38F" w:rsidR="006E0239" w:rsidRPr="006E0239" w:rsidRDefault="006E0239" w:rsidP="006E0239">
      <w:proofErr w:type="gramStart"/>
      <w:r>
        <w:t>go</w:t>
      </w:r>
      <w:proofErr w:type="gramEnd"/>
      <w:r>
        <w:t xml:space="preserve"> through the technique – what it is, how the modelling works, </w:t>
      </w:r>
      <w:proofErr w:type="spellStart"/>
      <w:r>
        <w:t>etc</w:t>
      </w:r>
      <w:proofErr w:type="spellEnd"/>
    </w:p>
    <w:p w14:paraId="74AF5F5A" w14:textId="13F013F0" w:rsidR="00100926" w:rsidRDefault="00100926" w:rsidP="00100926">
      <w:pPr>
        <w:pStyle w:val="Heading2"/>
      </w:pPr>
      <w:bookmarkStart w:id="112" w:name="_Toc311120811"/>
      <w:r>
        <w:t>Aims and hypothesis</w:t>
      </w:r>
      <w:bookmarkEnd w:id="112"/>
    </w:p>
    <w:p w14:paraId="7DA3E75F" w14:textId="66B38B94" w:rsidR="00100926" w:rsidRDefault="00100926" w:rsidP="00100926">
      <w:pPr>
        <w:pStyle w:val="Heading2"/>
      </w:pPr>
      <w:bookmarkStart w:id="113" w:name="_Toc311120812"/>
      <w:r>
        <w:t xml:space="preserve">Experiment 1: </w:t>
      </w:r>
      <w:r w:rsidR="00EF05E1">
        <w:t xml:space="preserve">pilot </w:t>
      </w:r>
      <w:r>
        <w:t xml:space="preserve">chromatic </w:t>
      </w:r>
      <w:proofErr w:type="spellStart"/>
      <w:proofErr w:type="gramStart"/>
      <w:r>
        <w:t>pRF</w:t>
      </w:r>
      <w:proofErr w:type="spellEnd"/>
      <w:proofErr w:type="gramEnd"/>
      <w:r>
        <w:t xml:space="preserve"> mapping</w:t>
      </w:r>
      <w:bookmarkEnd w:id="113"/>
      <w:r>
        <w:t xml:space="preserve"> </w:t>
      </w:r>
    </w:p>
    <w:p w14:paraId="5EF5C945" w14:textId="4D445E9F" w:rsidR="00100926" w:rsidRDefault="00100926" w:rsidP="00100926">
      <w:pPr>
        <w:pStyle w:val="Heading3"/>
      </w:pPr>
      <w:bookmarkStart w:id="114" w:name="_Toc311120813"/>
      <w:r>
        <w:t>Introduction</w:t>
      </w:r>
      <w:bookmarkEnd w:id="114"/>
    </w:p>
    <w:p w14:paraId="74DC1A09" w14:textId="77777777" w:rsidR="00C60161" w:rsidRDefault="00EF05E1" w:rsidP="00C60161">
      <w:proofErr w:type="gramStart"/>
      <w:r>
        <w:t>using</w:t>
      </w:r>
      <w:proofErr w:type="gramEnd"/>
      <w:r>
        <w:t xml:space="preserve"> the 2.5deg bars</w:t>
      </w:r>
    </w:p>
    <w:p w14:paraId="7C398B5E" w14:textId="3ADFCF38" w:rsidR="00100926" w:rsidRDefault="00100926" w:rsidP="00C60161">
      <w:pPr>
        <w:pStyle w:val="Heading3"/>
      </w:pPr>
      <w:bookmarkStart w:id="115" w:name="_Toc311120814"/>
      <w:r>
        <w:t>Methods</w:t>
      </w:r>
      <w:bookmarkEnd w:id="115"/>
    </w:p>
    <w:p w14:paraId="4D4E010A" w14:textId="43A4ADD2" w:rsidR="00100926" w:rsidRDefault="00100926" w:rsidP="00100926">
      <w:pPr>
        <w:pStyle w:val="Heading4"/>
      </w:pPr>
      <w:bookmarkStart w:id="116" w:name="_Toc311120815"/>
      <w:r>
        <w:t>Subjects</w:t>
      </w:r>
      <w:bookmarkEnd w:id="116"/>
    </w:p>
    <w:p w14:paraId="72F51EDF" w14:textId="77777777" w:rsidR="00C60161" w:rsidRPr="00C60161" w:rsidRDefault="00C60161" w:rsidP="00C60161"/>
    <w:p w14:paraId="1A477D75" w14:textId="4B234228" w:rsidR="00100926" w:rsidRDefault="00100926" w:rsidP="00100926">
      <w:pPr>
        <w:pStyle w:val="Heading4"/>
      </w:pPr>
      <w:bookmarkStart w:id="117" w:name="_Toc311120816"/>
      <w:proofErr w:type="gramStart"/>
      <w:r>
        <w:t>fMRI</w:t>
      </w:r>
      <w:proofErr w:type="gramEnd"/>
      <w:r>
        <w:t xml:space="preserve"> protocol</w:t>
      </w:r>
      <w:bookmarkEnd w:id="117"/>
      <w:r>
        <w:t xml:space="preserve"> </w:t>
      </w:r>
    </w:p>
    <w:p w14:paraId="40AE362A" w14:textId="77777777" w:rsidR="00C60161" w:rsidRPr="00C60161" w:rsidRDefault="00C60161" w:rsidP="00C60161"/>
    <w:p w14:paraId="22ADDC56" w14:textId="0DC86CD4" w:rsidR="00100926" w:rsidRDefault="00100926" w:rsidP="00100926">
      <w:pPr>
        <w:pStyle w:val="Heading4"/>
      </w:pPr>
      <w:bookmarkStart w:id="118" w:name="_Toc311120817"/>
      <w:r>
        <w:t>Experiment</w:t>
      </w:r>
      <w:r w:rsidR="00EF05E1">
        <w:t xml:space="preserve"> and stimulus</w:t>
      </w:r>
      <w:r>
        <w:t xml:space="preserve"> design</w:t>
      </w:r>
      <w:bookmarkEnd w:id="118"/>
    </w:p>
    <w:p w14:paraId="7660CB7C" w14:textId="77777777" w:rsidR="00C60161" w:rsidRPr="00C60161" w:rsidRDefault="00C60161" w:rsidP="00C60161"/>
    <w:p w14:paraId="3A9EA384" w14:textId="72F3CB3A" w:rsidR="00EF05E1" w:rsidRDefault="00EF05E1" w:rsidP="00EF05E1">
      <w:pPr>
        <w:pStyle w:val="Heading4"/>
      </w:pPr>
      <w:bookmarkStart w:id="119" w:name="_Toc311120818"/>
      <w:r>
        <w:t>Protocol</w:t>
      </w:r>
      <w:bookmarkEnd w:id="119"/>
    </w:p>
    <w:p w14:paraId="7A6B5944" w14:textId="77777777" w:rsidR="00C60161" w:rsidRPr="00C60161" w:rsidRDefault="00C60161" w:rsidP="00C60161"/>
    <w:p w14:paraId="18A490B4" w14:textId="7C4FFF43" w:rsidR="00EF05E1" w:rsidRDefault="00EF05E1" w:rsidP="00EF05E1">
      <w:pPr>
        <w:pStyle w:val="Heading3"/>
      </w:pPr>
      <w:bookmarkStart w:id="120" w:name="_Toc311120819"/>
      <w:r>
        <w:t>Results</w:t>
      </w:r>
      <w:bookmarkEnd w:id="120"/>
    </w:p>
    <w:p w14:paraId="7DD4622A" w14:textId="0449AD7B" w:rsidR="00EF05E1" w:rsidRDefault="00C60161" w:rsidP="00EF05E1">
      <w:pPr>
        <w:pStyle w:val="Heading4"/>
      </w:pPr>
      <w:bookmarkStart w:id="121" w:name="_Toc311120820"/>
      <w:proofErr w:type="spellStart"/>
      <w:r>
        <w:t>Retinotopic</w:t>
      </w:r>
      <w:proofErr w:type="spellEnd"/>
      <w:r>
        <w:t xml:space="preserve"> maps and ROIs</w:t>
      </w:r>
      <w:bookmarkEnd w:id="121"/>
    </w:p>
    <w:p w14:paraId="034C8469" w14:textId="77777777" w:rsidR="00C60161" w:rsidRPr="00C60161" w:rsidRDefault="00C60161" w:rsidP="00C60161"/>
    <w:p w14:paraId="1990FADD" w14:textId="6B4D6BA9" w:rsidR="00C60161" w:rsidRDefault="00C60161" w:rsidP="00C60161">
      <w:pPr>
        <w:pStyle w:val="Heading4"/>
      </w:pPr>
      <w:bookmarkStart w:id="122" w:name="_Toc311120821"/>
      <w:r>
        <w:t>Size of visual areas</w:t>
      </w:r>
      <w:bookmarkEnd w:id="122"/>
    </w:p>
    <w:p w14:paraId="2980699E" w14:textId="77777777" w:rsidR="00C60161" w:rsidRPr="00C60161" w:rsidRDefault="00C60161" w:rsidP="00C60161"/>
    <w:p w14:paraId="64CDED77" w14:textId="77777777" w:rsidR="00C60161" w:rsidRDefault="00C60161" w:rsidP="00C60161">
      <w:pPr>
        <w:pStyle w:val="Heading4"/>
      </w:pPr>
      <w:bookmarkStart w:id="123" w:name="_Toc311120822"/>
      <w:proofErr w:type="spellStart"/>
      <w:proofErr w:type="gramStart"/>
      <w:r>
        <w:t>pRF</w:t>
      </w:r>
      <w:proofErr w:type="spellEnd"/>
      <w:proofErr w:type="gramEnd"/>
      <w:r>
        <w:t xml:space="preserve"> size versus eccentricity</w:t>
      </w:r>
      <w:bookmarkEnd w:id="123"/>
    </w:p>
    <w:p w14:paraId="6A5386ED" w14:textId="4D5380D7" w:rsidR="00C60161" w:rsidRDefault="00C60161" w:rsidP="00C60161">
      <w:pPr>
        <w:pStyle w:val="Heading3"/>
      </w:pPr>
      <w:bookmarkStart w:id="124" w:name="_Toc311120823"/>
      <w:r>
        <w:t>Discussion of Experiment 1</w:t>
      </w:r>
      <w:bookmarkEnd w:id="124"/>
    </w:p>
    <w:p w14:paraId="075523FF" w14:textId="216C2770" w:rsidR="00C60161" w:rsidRDefault="00C60161" w:rsidP="00C60161">
      <w:pPr>
        <w:pStyle w:val="Heading4"/>
      </w:pPr>
      <w:bookmarkStart w:id="125" w:name="_Toc311120824"/>
      <w:r>
        <w:t xml:space="preserve">Pink noise </w:t>
      </w:r>
      <w:proofErr w:type="spellStart"/>
      <w:r>
        <w:t>vs</w:t>
      </w:r>
      <w:proofErr w:type="spellEnd"/>
      <w:r>
        <w:t xml:space="preserve"> drifting checkerboards</w:t>
      </w:r>
      <w:bookmarkEnd w:id="125"/>
    </w:p>
    <w:p w14:paraId="4291A303" w14:textId="63A7A20A" w:rsidR="00C60161" w:rsidRDefault="00C60161" w:rsidP="00C60161">
      <w:proofErr w:type="gramStart"/>
      <w:r>
        <w:t>our</w:t>
      </w:r>
      <w:proofErr w:type="gramEnd"/>
      <w:r>
        <w:t xml:space="preserve"> data versus the </w:t>
      </w:r>
      <w:proofErr w:type="spellStart"/>
      <w:r>
        <w:t>wandell</w:t>
      </w:r>
      <w:proofErr w:type="spellEnd"/>
      <w:r>
        <w:t xml:space="preserve"> </w:t>
      </w:r>
      <w:proofErr w:type="spellStart"/>
      <w:r>
        <w:t>dumoulin</w:t>
      </w:r>
      <w:proofErr w:type="spellEnd"/>
      <w:r>
        <w:t xml:space="preserve"> data</w:t>
      </w:r>
    </w:p>
    <w:p w14:paraId="4F78AD92" w14:textId="706FF2DE" w:rsidR="00C60161" w:rsidRDefault="00C60161" w:rsidP="00C60161">
      <w:pPr>
        <w:pStyle w:val="Heading4"/>
      </w:pPr>
      <w:bookmarkStart w:id="126" w:name="_Toc311120825"/>
      <w:r>
        <w:t>Consequence of bar width</w:t>
      </w:r>
      <w:bookmarkEnd w:id="126"/>
    </w:p>
    <w:p w14:paraId="11C51D52" w14:textId="24B0B889" w:rsidR="00C60161" w:rsidRDefault="00C60161" w:rsidP="00C60161">
      <w:proofErr w:type="gramStart"/>
      <w:r>
        <w:t>combo</w:t>
      </w:r>
      <w:proofErr w:type="gramEnd"/>
      <w:r>
        <w:t xml:space="preserve"> with pink noise results in the </w:t>
      </w:r>
      <w:proofErr w:type="spellStart"/>
      <w:r>
        <w:t>pRF</w:t>
      </w:r>
      <w:proofErr w:type="spellEnd"/>
      <w:r>
        <w:t xml:space="preserve"> sizes at 0.5deg eccentricity being higher than that found by </w:t>
      </w:r>
      <w:proofErr w:type="spellStart"/>
      <w:r>
        <w:t>dumoulin</w:t>
      </w:r>
      <w:proofErr w:type="spellEnd"/>
      <w:r>
        <w:t xml:space="preserve"> and </w:t>
      </w:r>
      <w:proofErr w:type="spellStart"/>
      <w:r>
        <w:t>wandell</w:t>
      </w:r>
      <w:proofErr w:type="spellEnd"/>
    </w:p>
    <w:p w14:paraId="371D6C3D" w14:textId="1110DC43" w:rsidR="00C60161" w:rsidRDefault="00C60161" w:rsidP="00C60161">
      <w:pPr>
        <w:pStyle w:val="Heading2"/>
      </w:pPr>
      <w:bookmarkStart w:id="127" w:name="_Toc311120826"/>
      <w:r>
        <w:t xml:space="preserve">Experiment 2: chromatic </w:t>
      </w:r>
      <w:proofErr w:type="spellStart"/>
      <w:proofErr w:type="gramStart"/>
      <w:r>
        <w:t>pRF</w:t>
      </w:r>
      <w:proofErr w:type="spellEnd"/>
      <w:proofErr w:type="gramEnd"/>
      <w:r>
        <w:t xml:space="preserve"> mapping in trichromats</w:t>
      </w:r>
      <w:bookmarkEnd w:id="127"/>
    </w:p>
    <w:p w14:paraId="077BEA30" w14:textId="58EC5E0E" w:rsidR="00C60161" w:rsidRDefault="00C60161" w:rsidP="00C60161">
      <w:pPr>
        <w:pStyle w:val="Heading3"/>
      </w:pPr>
      <w:bookmarkStart w:id="128" w:name="_Toc311120827"/>
      <w:r>
        <w:t>Introduction</w:t>
      </w:r>
      <w:bookmarkEnd w:id="128"/>
    </w:p>
    <w:p w14:paraId="407E24A7" w14:textId="46C7078A" w:rsidR="00C60161" w:rsidRPr="00C60161" w:rsidRDefault="00C60161" w:rsidP="00C60161">
      <w:proofErr w:type="gramStart"/>
      <w:r>
        <w:t>edited</w:t>
      </w:r>
      <w:proofErr w:type="gramEnd"/>
      <w:r>
        <w:t xml:space="preserve"> bars to 0.5degs</w:t>
      </w:r>
    </w:p>
    <w:p w14:paraId="37D3F1B4" w14:textId="7EE12CDA" w:rsidR="00C60161" w:rsidRDefault="00C60161" w:rsidP="00C60161">
      <w:pPr>
        <w:pStyle w:val="Heading3"/>
      </w:pPr>
      <w:bookmarkStart w:id="129" w:name="_Toc311120828"/>
      <w:r>
        <w:t>Methods</w:t>
      </w:r>
      <w:bookmarkEnd w:id="129"/>
    </w:p>
    <w:p w14:paraId="3E609217" w14:textId="0EDBEE3A" w:rsidR="00C60161" w:rsidRDefault="00C60161" w:rsidP="00C60161">
      <w:pPr>
        <w:pStyle w:val="Heading4"/>
      </w:pPr>
      <w:bookmarkStart w:id="130" w:name="_Toc311120829"/>
      <w:r>
        <w:t>Subjects</w:t>
      </w:r>
      <w:bookmarkEnd w:id="130"/>
    </w:p>
    <w:p w14:paraId="13461AA0" w14:textId="77777777" w:rsidR="00C60161" w:rsidRPr="00C60161" w:rsidRDefault="00C60161" w:rsidP="00C60161"/>
    <w:p w14:paraId="03782992" w14:textId="77777777" w:rsidR="00C60161" w:rsidRDefault="00C60161" w:rsidP="00C60161">
      <w:pPr>
        <w:pStyle w:val="Heading4"/>
      </w:pPr>
      <w:bookmarkStart w:id="131" w:name="_Toc311120830"/>
      <w:proofErr w:type="gramStart"/>
      <w:r>
        <w:t>fMRI</w:t>
      </w:r>
      <w:proofErr w:type="gramEnd"/>
      <w:r>
        <w:t xml:space="preserve"> protocol</w:t>
      </w:r>
      <w:bookmarkEnd w:id="131"/>
      <w:r>
        <w:t xml:space="preserve"> </w:t>
      </w:r>
    </w:p>
    <w:p w14:paraId="33DF82EB" w14:textId="77777777" w:rsidR="00C60161" w:rsidRPr="00C60161" w:rsidRDefault="00C60161" w:rsidP="00C60161"/>
    <w:p w14:paraId="20AE4E66" w14:textId="77777777" w:rsidR="00C60161" w:rsidRDefault="00C60161" w:rsidP="00C60161">
      <w:pPr>
        <w:pStyle w:val="Heading4"/>
      </w:pPr>
      <w:bookmarkStart w:id="132" w:name="_Toc311120831"/>
      <w:r>
        <w:t>Experiment and stimulus design</w:t>
      </w:r>
      <w:bookmarkEnd w:id="132"/>
    </w:p>
    <w:p w14:paraId="5A0252CB" w14:textId="77777777" w:rsidR="00C60161" w:rsidRPr="00C60161" w:rsidRDefault="00C60161" w:rsidP="00C60161"/>
    <w:p w14:paraId="262F0CA1" w14:textId="77777777" w:rsidR="00C60161" w:rsidRDefault="00C60161" w:rsidP="00C60161">
      <w:pPr>
        <w:pStyle w:val="Heading4"/>
      </w:pPr>
      <w:bookmarkStart w:id="133" w:name="_Toc311120832"/>
      <w:r>
        <w:t>Protocol</w:t>
      </w:r>
      <w:bookmarkEnd w:id="133"/>
    </w:p>
    <w:p w14:paraId="7604343B" w14:textId="77777777" w:rsidR="00C60161" w:rsidRPr="00C60161" w:rsidRDefault="00C60161" w:rsidP="00C60161"/>
    <w:p w14:paraId="1A54C109" w14:textId="77777777" w:rsidR="00C60161" w:rsidRDefault="00C60161" w:rsidP="00C60161">
      <w:pPr>
        <w:pStyle w:val="Heading3"/>
      </w:pPr>
      <w:bookmarkStart w:id="134" w:name="_Toc311120833"/>
      <w:r>
        <w:t>Results</w:t>
      </w:r>
      <w:bookmarkEnd w:id="134"/>
    </w:p>
    <w:p w14:paraId="7AC712C1" w14:textId="77777777" w:rsidR="00C60161" w:rsidRDefault="00C60161" w:rsidP="00C60161">
      <w:pPr>
        <w:pStyle w:val="Heading4"/>
      </w:pPr>
      <w:bookmarkStart w:id="135" w:name="_Toc311120834"/>
      <w:proofErr w:type="spellStart"/>
      <w:r>
        <w:t>Retinotopic</w:t>
      </w:r>
      <w:proofErr w:type="spellEnd"/>
      <w:r>
        <w:t xml:space="preserve"> maps and ROIs</w:t>
      </w:r>
      <w:bookmarkEnd w:id="135"/>
    </w:p>
    <w:p w14:paraId="42277F62" w14:textId="77777777" w:rsidR="00C60161" w:rsidRPr="00C60161" w:rsidRDefault="00C60161" w:rsidP="00C60161"/>
    <w:p w14:paraId="004EA374" w14:textId="77777777" w:rsidR="00C60161" w:rsidRDefault="00C60161" w:rsidP="00C60161">
      <w:pPr>
        <w:pStyle w:val="Heading4"/>
      </w:pPr>
      <w:bookmarkStart w:id="136" w:name="_Toc311120835"/>
      <w:r>
        <w:t>Size of visual areas</w:t>
      </w:r>
      <w:bookmarkEnd w:id="136"/>
    </w:p>
    <w:p w14:paraId="63E14C3D" w14:textId="77777777" w:rsidR="00C60161" w:rsidRPr="00C60161" w:rsidRDefault="00C60161" w:rsidP="00C60161"/>
    <w:p w14:paraId="5536BBB8" w14:textId="77777777" w:rsidR="00C60161" w:rsidRDefault="00C60161" w:rsidP="00C60161">
      <w:pPr>
        <w:pStyle w:val="Heading4"/>
      </w:pPr>
      <w:bookmarkStart w:id="137" w:name="_Toc311120836"/>
      <w:proofErr w:type="spellStart"/>
      <w:proofErr w:type="gramStart"/>
      <w:r>
        <w:t>pRF</w:t>
      </w:r>
      <w:proofErr w:type="spellEnd"/>
      <w:proofErr w:type="gramEnd"/>
      <w:r>
        <w:t xml:space="preserve"> size versus eccentricity</w:t>
      </w:r>
      <w:bookmarkEnd w:id="137"/>
    </w:p>
    <w:p w14:paraId="19D155F9" w14:textId="2FCC57DD" w:rsidR="00C60161" w:rsidRDefault="00C60161" w:rsidP="00C60161">
      <w:pPr>
        <w:pStyle w:val="Heading3"/>
      </w:pPr>
      <w:bookmarkStart w:id="138" w:name="_Toc311120837"/>
      <w:r>
        <w:t>Discussion of Experiment 2</w:t>
      </w:r>
      <w:bookmarkEnd w:id="138"/>
    </w:p>
    <w:p w14:paraId="1782A3DB" w14:textId="4263A9C0" w:rsidR="00C60161" w:rsidRDefault="00C60161" w:rsidP="00C60161">
      <w:pPr>
        <w:pStyle w:val="Heading4"/>
      </w:pPr>
      <w:bookmarkStart w:id="139" w:name="_Toc311120838"/>
      <w:r>
        <w:t xml:space="preserve">Effect of narrower bars on </w:t>
      </w:r>
      <w:proofErr w:type="spellStart"/>
      <w:proofErr w:type="gramStart"/>
      <w:r>
        <w:t>pRF</w:t>
      </w:r>
      <w:proofErr w:type="spellEnd"/>
      <w:proofErr w:type="gramEnd"/>
      <w:r>
        <w:t xml:space="preserve"> sizes</w:t>
      </w:r>
      <w:bookmarkEnd w:id="139"/>
    </w:p>
    <w:p w14:paraId="09D4C3AE" w14:textId="615524C0" w:rsidR="00C60161" w:rsidRDefault="00C60161" w:rsidP="00C60161">
      <w:pPr>
        <w:pStyle w:val="Heading4"/>
      </w:pPr>
      <w:bookmarkStart w:id="140" w:name="_Toc311120839"/>
      <w:r>
        <w:t xml:space="preserve">Differences between chromatic </w:t>
      </w:r>
      <w:proofErr w:type="spellStart"/>
      <w:proofErr w:type="gramStart"/>
      <w:r>
        <w:t>pRF</w:t>
      </w:r>
      <w:proofErr w:type="spellEnd"/>
      <w:proofErr w:type="gramEnd"/>
      <w:r>
        <w:t xml:space="preserve"> data/why doesn’t it work</w:t>
      </w:r>
      <w:bookmarkEnd w:id="140"/>
    </w:p>
    <w:p w14:paraId="21414DDF" w14:textId="77777777" w:rsidR="00C60161" w:rsidRPr="00C60161" w:rsidRDefault="00C60161" w:rsidP="00C60161"/>
    <w:p w14:paraId="7C9C6DB4" w14:textId="61FAC90E" w:rsidR="00C60161" w:rsidRDefault="00C60161" w:rsidP="00C60161">
      <w:pPr>
        <w:pStyle w:val="Heading2"/>
      </w:pPr>
      <w:bookmarkStart w:id="141" w:name="_Toc311120840"/>
      <w:r>
        <w:t xml:space="preserve">Experiment 3: chromatic </w:t>
      </w:r>
      <w:proofErr w:type="spellStart"/>
      <w:proofErr w:type="gramStart"/>
      <w:r>
        <w:t>pRF</w:t>
      </w:r>
      <w:proofErr w:type="spellEnd"/>
      <w:proofErr w:type="gramEnd"/>
      <w:r>
        <w:t xml:space="preserve"> mapping in </w:t>
      </w:r>
      <w:r w:rsidR="006E0239">
        <w:t xml:space="preserve">a </w:t>
      </w:r>
      <w:r>
        <w:t>dichromat</w:t>
      </w:r>
      <w:bookmarkEnd w:id="141"/>
    </w:p>
    <w:p w14:paraId="18298ACE" w14:textId="77777777" w:rsidR="00C60161" w:rsidRDefault="00C60161" w:rsidP="00C60161">
      <w:pPr>
        <w:pStyle w:val="Heading3"/>
      </w:pPr>
      <w:bookmarkStart w:id="142" w:name="_Toc311120841"/>
      <w:r>
        <w:t>Introduction</w:t>
      </w:r>
      <w:bookmarkEnd w:id="142"/>
    </w:p>
    <w:p w14:paraId="0CBEB06B" w14:textId="33AEA712" w:rsidR="00C60161" w:rsidRPr="00C60161" w:rsidRDefault="006E0239" w:rsidP="00C60161">
      <w:proofErr w:type="gramStart"/>
      <w:r>
        <w:t>same</w:t>
      </w:r>
      <w:proofErr w:type="gramEnd"/>
      <w:r>
        <w:t xml:space="preserve"> </w:t>
      </w:r>
      <w:proofErr w:type="spellStart"/>
      <w:r>
        <w:t>stim</w:t>
      </w:r>
      <w:proofErr w:type="spellEnd"/>
      <w:r>
        <w:t xml:space="preserve"> as in experiment 2</w:t>
      </w:r>
    </w:p>
    <w:p w14:paraId="0A82B976" w14:textId="77777777" w:rsidR="00C60161" w:rsidRDefault="00C60161" w:rsidP="00C60161">
      <w:pPr>
        <w:pStyle w:val="Heading3"/>
      </w:pPr>
      <w:bookmarkStart w:id="143" w:name="_Toc311120842"/>
      <w:r>
        <w:t>Methods</w:t>
      </w:r>
      <w:bookmarkEnd w:id="143"/>
    </w:p>
    <w:p w14:paraId="5411AD5F" w14:textId="77777777" w:rsidR="00C60161" w:rsidRDefault="00C60161" w:rsidP="00C60161">
      <w:pPr>
        <w:pStyle w:val="Heading4"/>
      </w:pPr>
      <w:bookmarkStart w:id="144" w:name="_Toc311120843"/>
      <w:r>
        <w:t>Subjects</w:t>
      </w:r>
      <w:bookmarkEnd w:id="144"/>
    </w:p>
    <w:p w14:paraId="4534F69E" w14:textId="77777777" w:rsidR="00C60161" w:rsidRPr="00C60161" w:rsidRDefault="00C60161" w:rsidP="00C60161"/>
    <w:p w14:paraId="1BE5F4D3" w14:textId="77777777" w:rsidR="00C60161" w:rsidRDefault="00C60161" w:rsidP="00C60161">
      <w:pPr>
        <w:pStyle w:val="Heading4"/>
      </w:pPr>
      <w:bookmarkStart w:id="145" w:name="_Toc311120844"/>
      <w:proofErr w:type="gramStart"/>
      <w:r>
        <w:t>fMRI</w:t>
      </w:r>
      <w:proofErr w:type="gramEnd"/>
      <w:r>
        <w:t xml:space="preserve"> protocol</w:t>
      </w:r>
      <w:bookmarkEnd w:id="145"/>
      <w:r>
        <w:t xml:space="preserve"> </w:t>
      </w:r>
    </w:p>
    <w:p w14:paraId="5FEE0BEE" w14:textId="77777777" w:rsidR="00C60161" w:rsidRPr="00C60161" w:rsidRDefault="00C60161" w:rsidP="00C60161"/>
    <w:p w14:paraId="4A4C9C07" w14:textId="77777777" w:rsidR="00C60161" w:rsidRDefault="00C60161" w:rsidP="00C60161">
      <w:pPr>
        <w:pStyle w:val="Heading4"/>
      </w:pPr>
      <w:bookmarkStart w:id="146" w:name="_Toc311120845"/>
      <w:r>
        <w:t>Experiment and stimulus design</w:t>
      </w:r>
      <w:bookmarkEnd w:id="146"/>
    </w:p>
    <w:p w14:paraId="780A87F7" w14:textId="77777777" w:rsidR="00C60161" w:rsidRPr="00C60161" w:rsidRDefault="00C60161" w:rsidP="00C60161"/>
    <w:p w14:paraId="470EFD40" w14:textId="77777777" w:rsidR="00C60161" w:rsidRDefault="00C60161" w:rsidP="00C60161">
      <w:pPr>
        <w:pStyle w:val="Heading4"/>
      </w:pPr>
      <w:bookmarkStart w:id="147" w:name="_Toc311120846"/>
      <w:r>
        <w:t>Protocol</w:t>
      </w:r>
      <w:bookmarkEnd w:id="147"/>
    </w:p>
    <w:p w14:paraId="25165718" w14:textId="77777777" w:rsidR="00C60161" w:rsidRPr="00C60161" w:rsidRDefault="00C60161" w:rsidP="00C60161"/>
    <w:p w14:paraId="6517FB33" w14:textId="77777777" w:rsidR="00C60161" w:rsidRDefault="00C60161" w:rsidP="00C60161">
      <w:pPr>
        <w:pStyle w:val="Heading3"/>
      </w:pPr>
      <w:bookmarkStart w:id="148" w:name="_Toc311120847"/>
      <w:r>
        <w:t>Results</w:t>
      </w:r>
      <w:bookmarkEnd w:id="148"/>
    </w:p>
    <w:p w14:paraId="640CB84E" w14:textId="77777777" w:rsidR="00C60161" w:rsidRDefault="00C60161" w:rsidP="00C60161">
      <w:pPr>
        <w:pStyle w:val="Heading4"/>
      </w:pPr>
      <w:bookmarkStart w:id="149" w:name="_Toc311120848"/>
      <w:proofErr w:type="spellStart"/>
      <w:r>
        <w:t>Retinotopic</w:t>
      </w:r>
      <w:proofErr w:type="spellEnd"/>
      <w:r>
        <w:t xml:space="preserve"> maps and ROIs</w:t>
      </w:r>
      <w:bookmarkEnd w:id="149"/>
    </w:p>
    <w:p w14:paraId="57076DF0" w14:textId="77777777" w:rsidR="00C60161" w:rsidRPr="00C60161" w:rsidRDefault="00C60161" w:rsidP="00C60161"/>
    <w:p w14:paraId="531175B7" w14:textId="77777777" w:rsidR="00C60161" w:rsidRDefault="00C60161" w:rsidP="00C60161">
      <w:pPr>
        <w:pStyle w:val="Heading4"/>
      </w:pPr>
      <w:bookmarkStart w:id="150" w:name="_Toc311120849"/>
      <w:r>
        <w:t>Size of visual areas</w:t>
      </w:r>
      <w:bookmarkEnd w:id="150"/>
    </w:p>
    <w:p w14:paraId="5FDDCC0A" w14:textId="77777777" w:rsidR="00C60161" w:rsidRPr="00C60161" w:rsidRDefault="00C60161" w:rsidP="00C60161"/>
    <w:p w14:paraId="5AE97E50" w14:textId="77777777" w:rsidR="00C60161" w:rsidRDefault="00C60161" w:rsidP="00C60161">
      <w:pPr>
        <w:pStyle w:val="Heading4"/>
      </w:pPr>
      <w:bookmarkStart w:id="151" w:name="_Toc311120850"/>
      <w:proofErr w:type="spellStart"/>
      <w:proofErr w:type="gramStart"/>
      <w:r>
        <w:t>pRF</w:t>
      </w:r>
      <w:proofErr w:type="spellEnd"/>
      <w:proofErr w:type="gramEnd"/>
      <w:r>
        <w:t xml:space="preserve"> size versus eccentricity</w:t>
      </w:r>
      <w:bookmarkEnd w:id="151"/>
    </w:p>
    <w:p w14:paraId="4A9FA55E" w14:textId="1874D4AF" w:rsidR="00C60161" w:rsidRDefault="00DE4F24" w:rsidP="00C60161">
      <w:pPr>
        <w:pStyle w:val="Heading3"/>
      </w:pPr>
      <w:bookmarkStart w:id="152" w:name="_Toc311120851"/>
      <w:r>
        <w:t>Discussion of Experiment 3</w:t>
      </w:r>
      <w:bookmarkEnd w:id="152"/>
    </w:p>
    <w:p w14:paraId="6997ECF9" w14:textId="6342A77E" w:rsidR="00C60161" w:rsidRDefault="00DE4F24" w:rsidP="00C60161">
      <w:pPr>
        <w:pStyle w:val="Heading4"/>
      </w:pPr>
      <w:bookmarkStart w:id="153" w:name="_Toc311120852"/>
      <w:r>
        <w:t>Difference between achromatic and chromatic conditions</w:t>
      </w:r>
      <w:bookmarkEnd w:id="153"/>
    </w:p>
    <w:p w14:paraId="7BD4904C" w14:textId="6A1B9A8C" w:rsidR="00C60161" w:rsidRDefault="00DE4F24" w:rsidP="00DE4F24">
      <w:pPr>
        <w:pStyle w:val="Heading2"/>
      </w:pPr>
      <w:bookmarkStart w:id="154" w:name="_Toc311120853"/>
      <w:r>
        <w:t>Discussion of Results</w:t>
      </w:r>
      <w:bookmarkEnd w:id="154"/>
    </w:p>
    <w:p w14:paraId="0F206DA9" w14:textId="176657BB" w:rsidR="00DE4F24" w:rsidRDefault="00DE4F24" w:rsidP="00DE4F24">
      <w:pPr>
        <w:pStyle w:val="Heading2"/>
      </w:pPr>
      <w:bookmarkStart w:id="155" w:name="_Toc311120854"/>
      <w:r>
        <w:t>Conclusions</w:t>
      </w:r>
      <w:bookmarkEnd w:id="155"/>
    </w:p>
    <w:p w14:paraId="4004E8DE" w14:textId="4C40548F" w:rsidR="00DE4F24" w:rsidRPr="00DE4F24" w:rsidRDefault="00DE4F24" w:rsidP="00DE4F24">
      <w:pPr>
        <w:pStyle w:val="Heading2"/>
      </w:pPr>
      <w:bookmarkStart w:id="156" w:name="_Toc311120855"/>
      <w:r>
        <w:t>Summary</w:t>
      </w:r>
      <w:bookmarkEnd w:id="156"/>
    </w:p>
    <w:p w14:paraId="3E0EEC92" w14:textId="77777777" w:rsidR="00100926" w:rsidRPr="00100926" w:rsidRDefault="00100926" w:rsidP="00100926"/>
    <w:p w14:paraId="581F6257" w14:textId="77777777" w:rsidR="00100926" w:rsidRPr="00100926" w:rsidRDefault="00100926" w:rsidP="00100926"/>
    <w:p w14:paraId="0827C6D8" w14:textId="77777777" w:rsidR="00410D5E" w:rsidRPr="00410D5E" w:rsidRDefault="00410D5E" w:rsidP="00410D5E"/>
    <w:p w14:paraId="10EBA3A6" w14:textId="77777777" w:rsidR="009E56D6" w:rsidRPr="009E56D6" w:rsidRDefault="009E56D6" w:rsidP="009E56D6"/>
    <w:p w14:paraId="66BF1CB0" w14:textId="77777777" w:rsidR="009E56D6" w:rsidRPr="009E56D6" w:rsidRDefault="009E56D6" w:rsidP="009E56D6"/>
    <w:p w14:paraId="1907B927" w14:textId="6006108D" w:rsidR="001B0269" w:rsidRPr="001B0269" w:rsidRDefault="00430E5A" w:rsidP="00430E5A">
      <w:pPr>
        <w:pStyle w:val="Heading1"/>
      </w:pPr>
      <w:r>
        <w:br w:type="column"/>
      </w:r>
      <w:r w:rsidR="001B0269">
        <w:t xml:space="preserve"> </w:t>
      </w:r>
      <w:bookmarkStart w:id="157" w:name="_Toc311120856"/>
      <w:r w:rsidR="001B0269">
        <w:t>Development of cone isolating stimuli</w:t>
      </w:r>
      <w:bookmarkEnd w:id="157"/>
    </w:p>
    <w:p w14:paraId="4A4ED8BF" w14:textId="4017922E" w:rsidR="000C0181" w:rsidRDefault="000C0181" w:rsidP="000C0181">
      <w:proofErr w:type="gramStart"/>
      <w:r>
        <w:t>this</w:t>
      </w:r>
      <w:proofErr w:type="gramEnd"/>
      <w:r>
        <w:t xml:space="preserve"> will be a breakdown of all the prelim</w:t>
      </w:r>
      <w:r w:rsidR="005B4ACF">
        <w:t>in</w:t>
      </w:r>
      <w:r>
        <w:t>ary experiments leading up to chapter 5, which will be the final (hopefully working!) version of the stimuli used on actual carriers of anomalous trichromacy</w:t>
      </w:r>
      <w:r w:rsidR="00E054A3">
        <w:t xml:space="preserve"> plus hopefully some fMRI</w:t>
      </w:r>
    </w:p>
    <w:p w14:paraId="1943CEA9" w14:textId="7A8D6E44" w:rsidR="00656B4C" w:rsidRPr="00375B92" w:rsidRDefault="00656B4C" w:rsidP="00BC63F2">
      <w:pPr>
        <w:pStyle w:val="Heading2"/>
      </w:pPr>
      <w:bookmarkStart w:id="158" w:name="_Toc311120857"/>
      <w:r w:rsidRPr="00375B92">
        <w:t>Overview</w:t>
      </w:r>
      <w:bookmarkEnd w:id="158"/>
    </w:p>
    <w:p w14:paraId="0A1206BB" w14:textId="77777777" w:rsidR="006B18D3" w:rsidRDefault="006B18D3"/>
    <w:p w14:paraId="7098DA8E" w14:textId="74E5D32D" w:rsidR="006B18D3" w:rsidRDefault="006B18D3">
      <w:proofErr w:type="gramStart"/>
      <w:r>
        <w:t>stuff</w:t>
      </w:r>
      <w:proofErr w:type="gramEnd"/>
      <w:r>
        <w:t xml:space="preserve"> from intro here?</w:t>
      </w:r>
    </w:p>
    <w:p w14:paraId="5E330C06" w14:textId="0A0B6C94" w:rsidR="00991CC7" w:rsidRDefault="00991CC7" w:rsidP="00BC63F2">
      <w:pPr>
        <w:pStyle w:val="Heading2"/>
      </w:pPr>
      <w:bookmarkStart w:id="159" w:name="_Toc311120858"/>
      <w:r>
        <w:t>Method</w:t>
      </w:r>
      <w:r w:rsidR="000C0181">
        <w:t xml:space="preserve"> used</w:t>
      </w:r>
      <w:bookmarkEnd w:id="159"/>
    </w:p>
    <w:p w14:paraId="17193F95" w14:textId="552103D7" w:rsidR="006B18D3" w:rsidRDefault="006B18D3" w:rsidP="006B18D3">
      <w:proofErr w:type="gramStart"/>
      <w:r w:rsidRPr="00785787">
        <w:t>Cone isolation</w:t>
      </w:r>
      <w:r w:rsidR="00991CC7">
        <w:t xml:space="preserve"> / silent substitution</w:t>
      </w:r>
      <w:r w:rsidR="0081149B">
        <w:t>.</w:t>
      </w:r>
      <w:proofErr w:type="gramEnd"/>
    </w:p>
    <w:p w14:paraId="4E9109C5" w14:textId="2D309EDD" w:rsidR="00FB03CC" w:rsidRPr="00785787" w:rsidRDefault="00FB03CC" w:rsidP="006B18D3">
      <w:proofErr w:type="gramStart"/>
      <w:r>
        <w:t>principles</w:t>
      </w:r>
      <w:proofErr w:type="gramEnd"/>
      <w:r>
        <w:t xml:space="preserve"> of the code:</w:t>
      </w:r>
    </w:p>
    <w:p w14:paraId="0B9873BE" w14:textId="77777777" w:rsidR="0081149B" w:rsidRPr="00785787" w:rsidRDefault="0081149B" w:rsidP="0081149B">
      <w:r w:rsidRPr="00785787">
        <w:t xml:space="preserve">We use a transformation matrix to calculate the output of each LED necessary to excite particular cones.  We do this by measuring the spectra of each LED with a fibre-optic photospectrometer – from the point at which the observer would view it, i.e. after the numerous LSDs and travelling down fibre optic cable.  We then obtained the cone fundamentals (sensitivity curves) for the photoreceptors, using the 2degree cone fundamentals from Stockman &amp; Sharpe. </w:t>
      </w:r>
    </w:p>
    <w:p w14:paraId="729CEEC7" w14:textId="77777777" w:rsidR="0081149B" w:rsidRPr="00785787" w:rsidRDefault="0081149B" w:rsidP="0081149B"/>
    <w:p w14:paraId="09812F53" w14:textId="77777777" w:rsidR="0081149B" w:rsidRPr="00785787" w:rsidRDefault="0081149B" w:rsidP="0081149B">
      <w:r w:rsidRPr="00785787">
        <w:t>To calculate the Cone2LED matrix, we first establish how the LEDs affect the cones, i.e. LED2Cone:</w:t>
      </w:r>
    </w:p>
    <w:p w14:paraId="3C012D56" w14:textId="77777777" w:rsidR="0081149B" w:rsidRDefault="0081149B" w:rsidP="0081149B">
      <w:proofErr w:type="gramStart"/>
      <w:r w:rsidRPr="00785787">
        <w:t>this</w:t>
      </w:r>
      <w:proofErr w:type="gramEnd"/>
      <w:r w:rsidRPr="00785787">
        <w:t xml:space="preserve"> is done by multiplying the </w:t>
      </w:r>
      <w:proofErr w:type="spellStart"/>
      <w:r w:rsidRPr="00785787">
        <w:t>LEDspectra</w:t>
      </w:r>
      <w:proofErr w:type="spellEnd"/>
      <w:r w:rsidRPr="00785787">
        <w:t xml:space="preserve"> by the cone spectra, this outputs a matrix of </w:t>
      </w:r>
      <w:proofErr w:type="spellStart"/>
      <w:r w:rsidRPr="00785787">
        <w:t>nLEDs</w:t>
      </w:r>
      <w:proofErr w:type="spellEnd"/>
      <w:r w:rsidRPr="00785787">
        <w:t xml:space="preserve"> x </w:t>
      </w:r>
      <w:proofErr w:type="spellStart"/>
      <w:r w:rsidRPr="00785787">
        <w:t>nCones</w:t>
      </w:r>
      <w:proofErr w:type="spellEnd"/>
      <w:r w:rsidRPr="00785787">
        <w:t xml:space="preserve"> which tells us how each LED excites each cone.</w:t>
      </w:r>
    </w:p>
    <w:p w14:paraId="55523B6F" w14:textId="77777777" w:rsidR="00CF48E4" w:rsidRDefault="00CF48E4" w:rsidP="0081149B"/>
    <w:p w14:paraId="4EBF005E" w14:textId="18507B4B" w:rsidR="00CF48E4" w:rsidRDefault="00CF48E4" w:rsidP="0081149B">
      <w:r>
        <w:t xml:space="preserve">Plot the </w:t>
      </w:r>
      <w:proofErr w:type="spellStart"/>
      <w:r>
        <w:t>sinewaves</w:t>
      </w:r>
      <w:proofErr w:type="spellEnd"/>
      <w:r>
        <w:t xml:space="preserve"> of each LED as example for one condition (look at the code for creation of </w:t>
      </w:r>
      <w:proofErr w:type="spellStart"/>
      <w:r>
        <w:t>sinewave</w:t>
      </w:r>
      <w:proofErr w:type="spellEnd"/>
      <w:r>
        <w:t xml:space="preserve"> in Matlab/</w:t>
      </w:r>
      <w:proofErr w:type="spellStart"/>
      <w:r>
        <w:t>arduino</w:t>
      </w:r>
      <w:proofErr w:type="spellEnd"/>
      <w:r>
        <w:t xml:space="preserve"> and plot output amp of LED against time) – can also show what the </w:t>
      </w:r>
      <w:proofErr w:type="spellStart"/>
      <w:r>
        <w:t>baselevel</w:t>
      </w:r>
      <w:proofErr w:type="spellEnd"/>
      <w:r>
        <w:t xml:space="preserve"> is for each LED.</w:t>
      </w:r>
    </w:p>
    <w:p w14:paraId="24ACDFFA" w14:textId="77777777" w:rsidR="006B18D3" w:rsidRDefault="006B18D3"/>
    <w:p w14:paraId="33057EFF" w14:textId="77777777" w:rsidR="006B18D3" w:rsidRDefault="006B18D3"/>
    <w:p w14:paraId="2FE35DAF" w14:textId="3CE983FB" w:rsidR="006B18D3" w:rsidRDefault="000C0181" w:rsidP="00252297">
      <w:pPr>
        <w:pStyle w:val="Heading2"/>
      </w:pPr>
      <w:bookmarkStart w:id="160" w:name="_Toc311120859"/>
      <w:r>
        <w:t>Experiment 1</w:t>
      </w:r>
      <w:r w:rsidR="00AC471D">
        <w:t>: Developing the LED equipment</w:t>
      </w:r>
      <w:bookmarkEnd w:id="160"/>
    </w:p>
    <w:p w14:paraId="3717F8F4" w14:textId="77777777" w:rsidR="002105F4" w:rsidRDefault="002105F4"/>
    <w:p w14:paraId="287D3A43" w14:textId="5A10DDA4" w:rsidR="0081149B" w:rsidRDefault="000C0181" w:rsidP="00BC63F2">
      <w:pPr>
        <w:pStyle w:val="Heading3"/>
      </w:pPr>
      <w:bookmarkStart w:id="161" w:name="_Toc311120860"/>
      <w:r>
        <w:t>Introduction</w:t>
      </w:r>
      <w:bookmarkEnd w:id="161"/>
    </w:p>
    <w:p w14:paraId="692F7259" w14:textId="5C42B25F" w:rsidR="000C0181" w:rsidRDefault="000C0181" w:rsidP="000C0181">
      <w:proofErr w:type="gramStart"/>
      <w:r>
        <w:t>background</w:t>
      </w:r>
      <w:proofErr w:type="gramEnd"/>
      <w:r>
        <w:t xml:space="preserve"> and hypotheses</w:t>
      </w:r>
    </w:p>
    <w:p w14:paraId="3CF8A7C6" w14:textId="77777777" w:rsidR="00C1779C" w:rsidRDefault="00C1779C" w:rsidP="000C0181"/>
    <w:p w14:paraId="2A493B56" w14:textId="5413C33B" w:rsidR="00C1779C" w:rsidRDefault="00C1779C" w:rsidP="00252297">
      <w:pPr>
        <w:pStyle w:val="Heading3"/>
      </w:pPr>
      <w:bookmarkStart w:id="162" w:name="_Toc311120861"/>
      <w:r>
        <w:t>Method</w:t>
      </w:r>
      <w:bookmarkEnd w:id="162"/>
    </w:p>
    <w:p w14:paraId="04A44F91" w14:textId="1535826E" w:rsidR="00C1779C" w:rsidRDefault="00C1779C" w:rsidP="00252297">
      <w:pPr>
        <w:pStyle w:val="Heading4"/>
      </w:pPr>
      <w:bookmarkStart w:id="163" w:name="_Toc311120862"/>
      <w:r>
        <w:t>Subjects</w:t>
      </w:r>
      <w:bookmarkEnd w:id="163"/>
    </w:p>
    <w:p w14:paraId="266FE2DA" w14:textId="77777777" w:rsidR="00891009" w:rsidRPr="00891009" w:rsidRDefault="00891009" w:rsidP="00891009"/>
    <w:p w14:paraId="2D8B2B9E" w14:textId="77777777" w:rsidR="00891009" w:rsidRDefault="00891009" w:rsidP="00252297">
      <w:pPr>
        <w:pStyle w:val="Heading4"/>
      </w:pPr>
      <w:bookmarkStart w:id="164" w:name="_Toc311120863"/>
      <w:r>
        <w:t>Equipment</w:t>
      </w:r>
      <w:bookmarkEnd w:id="164"/>
    </w:p>
    <w:p w14:paraId="767D6574" w14:textId="77777777" w:rsidR="00891009" w:rsidRDefault="00891009" w:rsidP="00891009"/>
    <w:p w14:paraId="43AA1032" w14:textId="6D4FD81E" w:rsidR="00891009" w:rsidRDefault="00891009" w:rsidP="00252297">
      <w:pPr>
        <w:pStyle w:val="Heading4"/>
      </w:pPr>
      <w:bookmarkStart w:id="165" w:name="_Toc311120864"/>
      <w:r>
        <w:t>Design</w:t>
      </w:r>
      <w:r w:rsidR="00E40FDF">
        <w:t>/fMRI</w:t>
      </w:r>
      <w:bookmarkEnd w:id="165"/>
    </w:p>
    <w:p w14:paraId="15C3356F" w14:textId="77777777" w:rsidR="00891009" w:rsidRPr="00891009" w:rsidRDefault="00891009" w:rsidP="00891009"/>
    <w:p w14:paraId="7543BD99" w14:textId="0BAE5AED" w:rsidR="00C1779C" w:rsidRDefault="00E40FDF" w:rsidP="00252297">
      <w:pPr>
        <w:pStyle w:val="Heading4"/>
      </w:pPr>
      <w:bookmarkStart w:id="166" w:name="_Toc311120865"/>
      <w:r>
        <w:t>Procedure</w:t>
      </w:r>
      <w:bookmarkEnd w:id="166"/>
      <w:r w:rsidR="00C1779C">
        <w:tab/>
      </w:r>
    </w:p>
    <w:p w14:paraId="3AE2E800" w14:textId="77777777" w:rsidR="00E40FDF" w:rsidRPr="00E40FDF" w:rsidRDefault="00E40FDF" w:rsidP="00E40FDF"/>
    <w:p w14:paraId="3F84499B" w14:textId="11F9561E" w:rsidR="00A91C7C" w:rsidRDefault="00991CC7" w:rsidP="00A91C7C">
      <w:proofErr w:type="gramStart"/>
      <w:r>
        <w:t>describe</w:t>
      </w:r>
      <w:proofErr w:type="gramEnd"/>
      <w:r>
        <w:t xml:space="preserve"> setup of first prototype/model i.e. </w:t>
      </w:r>
      <w:proofErr w:type="spellStart"/>
      <w:r>
        <w:t>dac</w:t>
      </w:r>
      <w:proofErr w:type="spellEnd"/>
      <w:r>
        <w:t xml:space="preserve"> connecting between </w:t>
      </w:r>
      <w:proofErr w:type="spellStart"/>
      <w:r>
        <w:t>prizmatix</w:t>
      </w:r>
      <w:proofErr w:type="spellEnd"/>
      <w:r>
        <w:t xml:space="preserve"> and pc. </w:t>
      </w:r>
      <w:r w:rsidR="00A91C7C">
        <w:t xml:space="preserve">  DAC is identified through Matlab as the Measurement Computing Controller (MCC).  Matlab can be used to control the output of each bulb (e.g. by adjusting the brightness and flicker rates).</w:t>
      </w:r>
      <w:r w:rsidR="00BF0BF9">
        <w:t xml:space="preserve"> We used 4 of the 5 available LEDs to test whether or not we’d be able to produce </w:t>
      </w:r>
      <w:proofErr w:type="gramStart"/>
      <w:r w:rsidR="00BF0BF9">
        <w:t>cone isolating</w:t>
      </w:r>
      <w:proofErr w:type="gramEnd"/>
      <w:r w:rsidR="00BF0BF9">
        <w:t xml:space="preserve"> stimuli.  </w:t>
      </w:r>
      <w:proofErr w:type="gramStart"/>
      <w:r w:rsidR="00BF0BF9">
        <w:t>we</w:t>
      </w:r>
      <w:proofErr w:type="gramEnd"/>
      <w:r w:rsidR="00BF0BF9">
        <w:t xml:space="preserve"> first looked to isolate channels rather than separate </w:t>
      </w:r>
      <w:r w:rsidR="008A2C17">
        <w:t xml:space="preserve">cones. </w:t>
      </w:r>
      <w:proofErr w:type="gramStart"/>
      <w:r w:rsidR="008A2C17">
        <w:t>this</w:t>
      </w:r>
      <w:proofErr w:type="gramEnd"/>
      <w:r w:rsidR="008A2C17">
        <w:t xml:space="preserve"> was done behaviour</w:t>
      </w:r>
      <w:r w:rsidR="00BF0BF9">
        <w:t>ally and within fMRI.</w:t>
      </w:r>
      <w:r w:rsidR="00243A9D">
        <w:t xml:space="preserve">  </w:t>
      </w:r>
      <w:proofErr w:type="gramStart"/>
      <w:r w:rsidR="00243A9D">
        <w:t>the</w:t>
      </w:r>
      <w:proofErr w:type="gramEnd"/>
      <w:r w:rsidR="00243A9D">
        <w:t xml:space="preserve"> fMRI data showed the expected pattern of excitation in response the different stimuli at different frequencies, </w:t>
      </w:r>
      <w:r w:rsidR="00D65536">
        <w:t xml:space="preserve">i.e. </w:t>
      </w:r>
      <w:proofErr w:type="spellStart"/>
      <w:r w:rsidR="00D65536">
        <w:t>lum</w:t>
      </w:r>
      <w:proofErr w:type="spellEnd"/>
      <w:r w:rsidR="00D65536">
        <w:t xml:space="preserve"> respond best at slightl</w:t>
      </w:r>
      <w:r w:rsidR="00243A9D">
        <w:t>y higher frequencies</w:t>
      </w:r>
      <w:r w:rsidR="00D65536">
        <w:t xml:space="preserve"> (worse at lower or very high </w:t>
      </w:r>
      <w:proofErr w:type="spellStart"/>
      <w:r w:rsidR="00D65536">
        <w:t>freqs</w:t>
      </w:r>
      <w:proofErr w:type="spellEnd"/>
      <w:r w:rsidR="00D65536">
        <w:t>)</w:t>
      </w:r>
      <w:r w:rsidR="00243A9D">
        <w:t>, whereas L-M and S-cone get highest responses at low frequencies.</w:t>
      </w:r>
    </w:p>
    <w:p w14:paraId="2BA86049" w14:textId="6ADD1BE6" w:rsidR="00991CC7" w:rsidRDefault="00991CC7"/>
    <w:p w14:paraId="2B2C6E94" w14:textId="0BA3CEA0" w:rsidR="0081149B" w:rsidRPr="00785787" w:rsidRDefault="00CE0336" w:rsidP="0081149B">
      <w:r w:rsidRPr="00785787">
        <w:t xml:space="preserve">**** </w:t>
      </w:r>
      <w:proofErr w:type="gramStart"/>
      <w:r w:rsidRPr="00785787">
        <w:t>first</w:t>
      </w:r>
      <w:proofErr w:type="gramEnd"/>
      <w:r w:rsidRPr="00785787">
        <w:t xml:space="preserve"> fMRI pilot with this stimulus was done with Sam Lawrence – we were able to get good neuronal responses to the 1degree stimulus – </w:t>
      </w:r>
      <w:proofErr w:type="spellStart"/>
      <w:r w:rsidRPr="00785787">
        <w:t>stim</w:t>
      </w:r>
      <w:proofErr w:type="spellEnd"/>
      <w:r w:rsidRPr="00785787">
        <w:t xml:space="preserve"> was prese</w:t>
      </w:r>
      <w:r w:rsidR="00FB03CC">
        <w:t xml:space="preserve">nted at </w:t>
      </w:r>
      <w:proofErr w:type="spellStart"/>
      <w:r w:rsidR="00FB03CC">
        <w:t>dif</w:t>
      </w:r>
      <w:proofErr w:type="spellEnd"/>
      <w:r w:rsidR="00FB03CC">
        <w:t xml:space="preserve"> frequencies and we</w:t>
      </w:r>
      <w:r w:rsidRPr="00785787">
        <w:t xml:space="preserve"> saw exactly the pattern of responses that we would expect, i.e. </w:t>
      </w:r>
      <w:proofErr w:type="spellStart"/>
      <w:r w:rsidRPr="00785787">
        <w:t>Lum</w:t>
      </w:r>
      <w:proofErr w:type="spellEnd"/>
      <w:r w:rsidRPr="00785787">
        <w:t xml:space="preserve"> responds optimally a</w:t>
      </w:r>
      <w:r>
        <w:t>t</w:t>
      </w:r>
      <w:r w:rsidRPr="00785787">
        <w:t xml:space="preserve"> about 16hz, whereas s-cone and l-m respond best at lower frequencies.  </w:t>
      </w:r>
      <w:proofErr w:type="gramStart"/>
      <w:r w:rsidRPr="00785787">
        <w:t>used</w:t>
      </w:r>
      <w:proofErr w:type="gramEnd"/>
      <w:r w:rsidRPr="00785787">
        <w:t xml:space="preserve"> a different method of control (via the </w:t>
      </w:r>
      <w:proofErr w:type="spellStart"/>
      <w:r w:rsidRPr="00785787">
        <w:t>daq</w:t>
      </w:r>
      <w:proofErr w:type="spellEnd"/>
      <w:r w:rsidRPr="00785787">
        <w:t xml:space="preserve"> and Matlab rather than the </w:t>
      </w:r>
      <w:proofErr w:type="spellStart"/>
      <w:r w:rsidRPr="00785787">
        <w:t>arduino</w:t>
      </w:r>
      <w:proofErr w:type="spellEnd"/>
      <w:r w:rsidRPr="00785787">
        <w:t xml:space="preserve">, for the </w:t>
      </w:r>
      <w:proofErr w:type="spellStart"/>
      <w:r w:rsidRPr="00785787">
        <w:t>daq</w:t>
      </w:r>
      <w:proofErr w:type="spellEnd"/>
      <w:r w:rsidRPr="00785787">
        <w:t xml:space="preserve"> we needed to do the PWM in the </w:t>
      </w:r>
      <w:proofErr w:type="spellStart"/>
      <w:r w:rsidRPr="00785787">
        <w:t>matlab</w:t>
      </w:r>
      <w:proofErr w:type="spellEnd"/>
      <w:r w:rsidRPr="00785787">
        <w:t xml:space="preserve"> code for the LED outputs, but this is now done on the </w:t>
      </w:r>
      <w:proofErr w:type="spellStart"/>
      <w:r w:rsidRPr="00785787">
        <w:t>arduino</w:t>
      </w:r>
      <w:proofErr w:type="spellEnd"/>
      <w:r w:rsidRPr="00785787">
        <w:t>)</w:t>
      </w:r>
      <w:r w:rsidR="0081149B">
        <w:t xml:space="preserve">.  </w:t>
      </w:r>
      <w:r w:rsidR="0081149B" w:rsidRPr="00785787">
        <w:t xml:space="preserve">LEDs are rapidly turned on and off to reach the desired brightness of each LED at any given time. </w:t>
      </w:r>
    </w:p>
    <w:p w14:paraId="629AE613" w14:textId="51300AF9" w:rsidR="0081149B" w:rsidRPr="00785787" w:rsidRDefault="00FB03CC" w:rsidP="0081149B">
      <w:r>
        <w:t xml:space="preserve">Describe the stimulus design in the scanner – randomised order of </w:t>
      </w:r>
      <w:proofErr w:type="spellStart"/>
      <w:r>
        <w:t>stim</w:t>
      </w:r>
      <w:proofErr w:type="spellEnd"/>
      <w:r>
        <w:t xml:space="preserve"> in block design</w:t>
      </w:r>
    </w:p>
    <w:p w14:paraId="00FC9563" w14:textId="77777777" w:rsidR="00870487" w:rsidRDefault="00870487"/>
    <w:p w14:paraId="74FBB441" w14:textId="7232AFA3" w:rsidR="00870487" w:rsidRDefault="00983411">
      <w:r w:rsidRPr="00983411">
        <w:rPr>
          <w:noProof/>
          <w:lang w:val="en-US"/>
        </w:rPr>
        <mc:AlternateContent>
          <mc:Choice Requires="wpg">
            <w:drawing>
              <wp:inline distT="0" distB="0" distL="0" distR="0" wp14:anchorId="1D88E7B1" wp14:editId="282D454C">
                <wp:extent cx="5004004" cy="3058949"/>
                <wp:effectExtent l="50800" t="0" r="0" b="0"/>
                <wp:docPr id="6" name="Group 5"/>
                <wp:cNvGraphicFramePr/>
                <a:graphic xmlns:a="http://schemas.openxmlformats.org/drawingml/2006/main">
                  <a:graphicData uri="http://schemas.microsoft.com/office/word/2010/wordprocessingGroup">
                    <wpg:wgp>
                      <wpg:cNvGrpSpPr/>
                      <wpg:grpSpPr>
                        <a:xfrm>
                          <a:off x="0" y="0"/>
                          <a:ext cx="5004004" cy="3058949"/>
                          <a:chOff x="0" y="0"/>
                          <a:chExt cx="8451475" cy="5166389"/>
                        </a:xfrm>
                      </wpg:grpSpPr>
                      <wpg:grpSp>
                        <wpg:cNvPr id="2" name="Group 2"/>
                        <wpg:cNvGrpSpPr/>
                        <wpg:grpSpPr>
                          <a:xfrm>
                            <a:off x="0" y="260264"/>
                            <a:ext cx="7893484" cy="4343440"/>
                            <a:chOff x="0" y="260264"/>
                            <a:chExt cx="7893484" cy="4343440"/>
                          </a:xfrm>
                        </wpg:grpSpPr>
                        <wps:wsp>
                          <wps:cNvPr id="13" name="Right Triangle 13"/>
                          <wps:cNvSpPr/>
                          <wps:spPr>
                            <a:xfrm>
                              <a:off x="4720858" y="389864"/>
                              <a:ext cx="796163" cy="3860651"/>
                            </a:xfrm>
                            <a:prstGeom prst="rtTriangle">
                              <a:avLst/>
                            </a:prstGeom>
                            <a:solidFill>
                              <a:schemeClr val="bg1">
                                <a:lumMod val="85000"/>
                              </a:schemeClr>
                            </a:solidFill>
                            <a:ln>
                              <a:solidFill>
                                <a:schemeClr val="bg1">
                                  <a:lumMod val="8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4350351B" w14:textId="77777777" w:rsidR="008968B3" w:rsidRDefault="008968B3" w:rsidP="00983411">
                                <w:pPr>
                                  <w:rPr>
                                    <w:rFonts w:eastAsia="Times New Roman" w:cs="Times New Roman"/>
                                  </w:rPr>
                                </w:pPr>
                              </w:p>
                            </w:txbxContent>
                          </wps:txbx>
                          <wps:bodyPr rtlCol="0" anchor="ctr"/>
                        </wps:wsp>
                        <wps:wsp>
                          <wps:cNvPr id="14" name="Right Triangle 14"/>
                          <wps:cNvSpPr/>
                          <wps:spPr>
                            <a:xfrm rot="16200000" flipH="1">
                              <a:off x="2184530" y="1707085"/>
                              <a:ext cx="890651" cy="4867087"/>
                            </a:xfrm>
                            <a:prstGeom prst="rtTriangle">
                              <a:avLst/>
                            </a:prstGeom>
                            <a:solidFill>
                              <a:schemeClr val="bg1">
                                <a:lumMod val="85000"/>
                              </a:schemeClr>
                            </a:solidFill>
                            <a:ln>
                              <a:solidFill>
                                <a:schemeClr val="bg1">
                                  <a:lumMod val="8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77121842" w14:textId="77777777" w:rsidR="008968B3" w:rsidRDefault="008968B3" w:rsidP="00983411">
                                <w:pPr>
                                  <w:rPr>
                                    <w:rFonts w:eastAsia="Times New Roman" w:cs="Times New Roman"/>
                                  </w:rPr>
                                </w:pPr>
                              </w:p>
                            </w:txbxContent>
                          </wps:txbx>
                          <wps:bodyPr rtlCol="0" anchor="ctr"/>
                        </wps:wsp>
                        <wpg:grpSp>
                          <wpg:cNvPr id="15" name="Group 15"/>
                          <wpg:cNvGrpSpPr/>
                          <wpg:grpSpPr>
                            <a:xfrm>
                              <a:off x="0" y="260264"/>
                              <a:ext cx="4711938" cy="3409155"/>
                              <a:chOff x="0" y="260264"/>
                              <a:chExt cx="4711938" cy="3409155"/>
                            </a:xfrm>
                          </wpg:grpSpPr>
                          <wps:wsp>
                            <wps:cNvPr id="33" name="Rectangle 33"/>
                            <wps:cNvSpPr/>
                            <wps:spPr>
                              <a:xfrm>
                                <a:off x="0" y="260264"/>
                                <a:ext cx="4711938" cy="3409155"/>
                              </a:xfrm>
                              <a:prstGeom prst="rect">
                                <a:avLst/>
                              </a:prstGeom>
                              <a:solidFill>
                                <a:schemeClr val="bg1"/>
                              </a:solidFill>
                              <a:ln w="381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0C3998D0" w14:textId="77777777" w:rsidR="008968B3" w:rsidRDefault="008968B3" w:rsidP="00983411">
                                  <w:pPr>
                                    <w:rPr>
                                      <w:rFonts w:eastAsia="Times New Roman" w:cs="Times New Roman"/>
                                    </w:rPr>
                                  </w:pPr>
                                </w:p>
                              </w:txbxContent>
                            </wps:txbx>
                            <wps:bodyPr rtlCol="0" anchor="ctr"/>
                          </wps:wsp>
                          <wps:wsp>
                            <wps:cNvPr id="34" name="Rectangle 34"/>
                            <wps:cNvSpPr/>
                            <wps:spPr>
                              <a:xfrm>
                                <a:off x="1034307" y="1637629"/>
                                <a:ext cx="1972236" cy="1167554"/>
                              </a:xfrm>
                              <a:prstGeom prst="rect">
                                <a:avLst/>
                              </a:prstGeom>
                              <a:solidFill>
                                <a:schemeClr val="bg1">
                                  <a:lumMod val="75000"/>
                                </a:schemeClr>
                              </a:solidFill>
                              <a:ln>
                                <a:solidFill>
                                  <a:schemeClr val="tx1">
                                    <a:lumMod val="95000"/>
                                    <a:lumOff val="5000"/>
                                  </a:schemeClr>
                                </a:solidFill>
                              </a:ln>
                            </wps:spPr>
                            <wps:style>
                              <a:lnRef idx="1">
                                <a:schemeClr val="accent1"/>
                              </a:lnRef>
                              <a:fillRef idx="3">
                                <a:schemeClr val="accent1"/>
                              </a:fillRef>
                              <a:effectRef idx="2">
                                <a:schemeClr val="accent1"/>
                              </a:effectRef>
                              <a:fontRef idx="minor">
                                <a:schemeClr val="lt1"/>
                              </a:fontRef>
                            </wps:style>
                            <wps:txbx>
                              <w:txbxContent>
                                <w:p w14:paraId="18A8085B" w14:textId="77777777" w:rsidR="008968B3" w:rsidRDefault="008968B3" w:rsidP="00983411">
                                  <w:pPr>
                                    <w:rPr>
                                      <w:rFonts w:eastAsia="Times New Roman" w:cs="Times New Roman"/>
                                    </w:rPr>
                                  </w:pPr>
                                </w:p>
                              </w:txbxContent>
                            </wps:txbx>
                            <wps:bodyPr rtlCol="0" anchor="ctr"/>
                          </wps:wsp>
                          <wps:wsp>
                            <wps:cNvPr id="35" name="Rectangle 35"/>
                            <wps:cNvSpPr/>
                            <wps:spPr>
                              <a:xfrm>
                                <a:off x="675719" y="1834007"/>
                                <a:ext cx="1972236" cy="1167554"/>
                              </a:xfrm>
                              <a:prstGeom prst="rect">
                                <a:avLst/>
                              </a:prstGeom>
                              <a:solidFill>
                                <a:schemeClr val="bg1">
                                  <a:lumMod val="85000"/>
                                </a:schemeClr>
                              </a:solidFill>
                              <a:ln>
                                <a:solidFill>
                                  <a:schemeClr val="tx1">
                                    <a:lumMod val="95000"/>
                                    <a:lumOff val="5000"/>
                                  </a:schemeClr>
                                </a:solidFill>
                              </a:ln>
                            </wps:spPr>
                            <wps:style>
                              <a:lnRef idx="1">
                                <a:schemeClr val="accent1"/>
                              </a:lnRef>
                              <a:fillRef idx="3">
                                <a:schemeClr val="accent1"/>
                              </a:fillRef>
                              <a:effectRef idx="2">
                                <a:schemeClr val="accent1"/>
                              </a:effectRef>
                              <a:fontRef idx="minor">
                                <a:schemeClr val="lt1"/>
                              </a:fontRef>
                            </wps:style>
                            <wps:txbx>
                              <w:txbxContent>
                                <w:p w14:paraId="015545A8" w14:textId="77777777" w:rsidR="008968B3" w:rsidRDefault="008968B3" w:rsidP="00983411">
                                  <w:pPr>
                                    <w:rPr>
                                      <w:rFonts w:eastAsia="Times New Roman" w:cs="Times New Roman"/>
                                    </w:rPr>
                                  </w:pPr>
                                </w:p>
                              </w:txbxContent>
                            </wps:txbx>
                            <wps:bodyPr rtlCol="0" anchor="ctr"/>
                          </wps:wsp>
                          <wps:wsp>
                            <wps:cNvPr id="36" name="Rectangle 36"/>
                            <wps:cNvSpPr/>
                            <wps:spPr>
                              <a:xfrm>
                                <a:off x="332070" y="2015444"/>
                                <a:ext cx="1972236" cy="1167554"/>
                              </a:xfrm>
                              <a:prstGeom prst="rect">
                                <a:avLst/>
                              </a:prstGeom>
                              <a:solidFill>
                                <a:schemeClr val="tx1">
                                  <a:lumMod val="95000"/>
                                  <a:lumOff val="5000"/>
                                </a:schemeClr>
                              </a:solidFill>
                              <a:ln>
                                <a:solidFill>
                                  <a:schemeClr val="tx1">
                                    <a:lumMod val="95000"/>
                                    <a:lumOff val="5000"/>
                                  </a:schemeClr>
                                </a:solidFill>
                              </a:ln>
                            </wps:spPr>
                            <wps:style>
                              <a:lnRef idx="1">
                                <a:schemeClr val="accent1"/>
                              </a:lnRef>
                              <a:fillRef idx="3">
                                <a:schemeClr val="accent1"/>
                              </a:fillRef>
                              <a:effectRef idx="2">
                                <a:schemeClr val="accent1"/>
                              </a:effectRef>
                              <a:fontRef idx="minor">
                                <a:schemeClr val="lt1"/>
                              </a:fontRef>
                            </wps:style>
                            <wps:txbx>
                              <w:txbxContent>
                                <w:p w14:paraId="3F5DF328" w14:textId="77777777" w:rsidR="008968B3" w:rsidRDefault="008968B3" w:rsidP="00983411">
                                  <w:pPr>
                                    <w:rPr>
                                      <w:rFonts w:eastAsia="Times New Roman" w:cs="Times New Roman"/>
                                    </w:rPr>
                                  </w:pPr>
                                </w:p>
                              </w:txbxContent>
                            </wps:txbx>
                            <wps:bodyPr rtlCol="0" anchor="ctr"/>
                          </wps:wsp>
                          <wps:wsp>
                            <wps:cNvPr id="37" name="Oval 37"/>
                            <wps:cNvSpPr/>
                            <wps:spPr>
                              <a:xfrm>
                                <a:off x="1153835" y="2417784"/>
                                <a:ext cx="328706" cy="328706"/>
                              </a:xfrm>
                              <a:prstGeom prst="ellipse">
                                <a:avLst/>
                              </a:prstGeom>
                              <a:solidFill>
                                <a:schemeClr val="accent1">
                                  <a:lumMod val="20000"/>
                                  <a:lumOff val="8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1246170F" w14:textId="77777777" w:rsidR="008968B3" w:rsidRDefault="008968B3" w:rsidP="00983411">
                                  <w:pPr>
                                    <w:rPr>
                                      <w:rFonts w:eastAsia="Times New Roman" w:cs="Times New Roman"/>
                                    </w:rPr>
                                  </w:pPr>
                                </w:p>
                              </w:txbxContent>
                            </wps:txbx>
                            <wps:bodyPr rtlCol="0" anchor="ctr"/>
                          </wps:wsp>
                          <wps:wsp>
                            <wps:cNvPr id="38" name="Curved Connector 38"/>
                            <wps:cNvCnPr/>
                            <wps:spPr>
                              <a:xfrm rot="10800000" flipV="1">
                                <a:off x="3416015" y="1805196"/>
                                <a:ext cx="1287044" cy="330848"/>
                              </a:xfrm>
                              <a:prstGeom prst="curvedConnector3">
                                <a:avLst/>
                              </a:prstGeom>
                              <a:ln w="298450">
                                <a:solidFill>
                                  <a:schemeClr val="tx1">
                                    <a:lumMod val="75000"/>
                                    <a:lumOff val="25000"/>
                                  </a:schemeClr>
                                </a:solidFill>
                              </a:ln>
                            </wps:spPr>
                            <wps:style>
                              <a:lnRef idx="2">
                                <a:schemeClr val="accent1"/>
                              </a:lnRef>
                              <a:fillRef idx="0">
                                <a:schemeClr val="accent1"/>
                              </a:fillRef>
                              <a:effectRef idx="1">
                                <a:schemeClr val="accent1"/>
                              </a:effectRef>
                              <a:fontRef idx="minor">
                                <a:schemeClr val="tx1"/>
                              </a:fontRef>
                            </wps:style>
                            <wps:bodyPr/>
                          </wps:wsp>
                          <wps:wsp>
                            <wps:cNvPr id="39" name="Oval 39"/>
                            <wps:cNvSpPr>
                              <a:spLocks noChangeAspect="1"/>
                            </wps:cNvSpPr>
                            <wps:spPr>
                              <a:xfrm>
                                <a:off x="3185110" y="1893881"/>
                                <a:ext cx="502486" cy="502486"/>
                              </a:xfrm>
                              <a:prstGeom prst="ellipse">
                                <a:avLst/>
                              </a:prstGeom>
                              <a:solidFill>
                                <a:schemeClr val="accent1">
                                  <a:lumMod val="20000"/>
                                  <a:lumOff val="80000"/>
                                </a:schemeClr>
                              </a:solidFill>
                              <a:ln>
                                <a:solidFill>
                                  <a:schemeClr val="accent1">
                                    <a:lumMod val="20000"/>
                                    <a:lumOff val="80000"/>
                                  </a:schemeClr>
                                </a:solidFill>
                              </a:ln>
                              <a:effectLst>
                                <a:glow rad="101600">
                                  <a:schemeClr val="accent1">
                                    <a:lumMod val="40000"/>
                                    <a:lumOff val="60000"/>
                                    <a:alpha val="40000"/>
                                  </a:schemeClr>
                                </a:glow>
                                <a:outerShdw blurRad="40000" dist="23000" dir="5400000" rotWithShape="0">
                                  <a:srgbClr val="000000">
                                    <a:alpha val="35000"/>
                                  </a:srgbClr>
                                </a:outerShdw>
                              </a:effectLst>
                            </wps:spPr>
                            <wps:style>
                              <a:lnRef idx="1">
                                <a:schemeClr val="accent1"/>
                              </a:lnRef>
                              <a:fillRef idx="3">
                                <a:schemeClr val="accent1"/>
                              </a:fillRef>
                              <a:effectRef idx="2">
                                <a:schemeClr val="accent1"/>
                              </a:effectRef>
                              <a:fontRef idx="minor">
                                <a:schemeClr val="lt1"/>
                              </a:fontRef>
                            </wps:style>
                            <wps:txbx>
                              <w:txbxContent>
                                <w:p w14:paraId="25EF4B01" w14:textId="77777777" w:rsidR="008968B3" w:rsidRDefault="008968B3" w:rsidP="00983411">
                                  <w:pPr>
                                    <w:rPr>
                                      <w:rFonts w:eastAsia="Times New Roman" w:cs="Times New Roman"/>
                                    </w:rPr>
                                  </w:pPr>
                                </w:p>
                              </w:txbxContent>
                            </wps:txbx>
                            <wps:bodyPr rtlCol="0" anchor="ctr"/>
                          </wps:wsp>
                        </wpg:grpSp>
                        <wpg:grpSp>
                          <wpg:cNvPr id="16" name="Group 16"/>
                          <wpg:cNvGrpSpPr/>
                          <wpg:grpSpPr>
                            <a:xfrm>
                              <a:off x="5063399" y="1653221"/>
                              <a:ext cx="2830085" cy="2950483"/>
                              <a:chOff x="5063399" y="1653221"/>
                              <a:chExt cx="2830085" cy="2950483"/>
                            </a:xfrm>
                          </wpg:grpSpPr>
                          <wpg:grpSp>
                            <wpg:cNvPr id="19" name="Group 19"/>
                            <wpg:cNvGrpSpPr/>
                            <wpg:grpSpPr>
                              <a:xfrm>
                                <a:off x="6407584" y="1653221"/>
                                <a:ext cx="1485900" cy="1389533"/>
                                <a:chOff x="6407584" y="1653221"/>
                                <a:chExt cx="1485900" cy="1389533"/>
                              </a:xfrm>
                            </wpg:grpSpPr>
                            <wps:wsp>
                              <wps:cNvPr id="23" name="Cube 23"/>
                              <wps:cNvSpPr/>
                              <wps:spPr>
                                <a:xfrm>
                                  <a:off x="6407584" y="1653221"/>
                                  <a:ext cx="1485900" cy="800100"/>
                                </a:xfrm>
                                <a:prstGeom prst="cube">
                                  <a:avLst/>
                                </a:prstGeom>
                                <a:solidFill>
                                  <a:schemeClr val="bg1">
                                    <a:lumMod val="75000"/>
                                  </a:schemeClr>
                                </a:solidFill>
                                <a:ln>
                                  <a:solidFill>
                                    <a:schemeClr val="bg1">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681D33D0"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65238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43599338"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67524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5E71B152"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69810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4AAC78CC"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72096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55A2F410"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7438218" y="2143322"/>
                                  <a:ext cx="114300" cy="114300"/>
                                </a:xfrm>
                                <a:prstGeom prst="ellipse">
                                  <a:avLst/>
                                </a:prstGeom>
                                <a:solidFill>
                                  <a:schemeClr val="tx1">
                                    <a:lumMod val="50000"/>
                                    <a:lumOff val="50000"/>
                                  </a:schemeClr>
                                </a:solidFill>
                                <a:ln>
                                  <a:solidFill>
                                    <a:schemeClr val="tx1">
                                      <a:lumMod val="50000"/>
                                      <a:lumOff val="50000"/>
                                    </a:schemeClr>
                                  </a:solidFill>
                                </a:ln>
                                <a:scene3d>
                                  <a:camera prst="orthographicFront"/>
                                  <a:lightRig rig="threePt" dir="t"/>
                                </a:scene3d>
                                <a:sp3d>
                                  <a:bevelT prst="relaxedInset"/>
                                </a:sp3d>
                              </wps:spPr>
                              <wps:style>
                                <a:lnRef idx="1">
                                  <a:schemeClr val="accent1"/>
                                </a:lnRef>
                                <a:fillRef idx="3">
                                  <a:schemeClr val="accent1"/>
                                </a:fillRef>
                                <a:effectRef idx="2">
                                  <a:schemeClr val="accent1"/>
                                </a:effectRef>
                                <a:fontRef idx="minor">
                                  <a:schemeClr val="lt1"/>
                                </a:fontRef>
                              </wps:style>
                              <wps:txbx>
                                <w:txbxContent>
                                  <w:p w14:paraId="6779EE5D"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Freeform 29"/>
                              <wps:cNvSpPr/>
                              <wps:spPr>
                                <a:xfrm>
                                  <a:off x="6752418" y="2209997"/>
                                  <a:ext cx="307107" cy="824593"/>
                                </a:xfrm>
                                <a:custGeom>
                                  <a:avLst/>
                                  <a:gdLst>
                                    <a:gd name="connsiteX0" fmla="*/ 285750 w 307107"/>
                                    <a:gd name="connsiteY0" fmla="*/ 0 h 824593"/>
                                    <a:gd name="connsiteX1" fmla="*/ 277586 w 307107"/>
                                    <a:gd name="connsiteY1" fmla="*/ 457200 h 824593"/>
                                    <a:gd name="connsiteX2" fmla="*/ 0 w 307107"/>
                                    <a:gd name="connsiteY2" fmla="*/ 824593 h 824593"/>
                                  </a:gdLst>
                                  <a:ahLst/>
                                  <a:cxnLst>
                                    <a:cxn ang="0">
                                      <a:pos x="connsiteX0" y="connsiteY0"/>
                                    </a:cxn>
                                    <a:cxn ang="0">
                                      <a:pos x="connsiteX1" y="connsiteY1"/>
                                    </a:cxn>
                                    <a:cxn ang="0">
                                      <a:pos x="connsiteX2" y="connsiteY2"/>
                                    </a:cxn>
                                  </a:cxnLst>
                                  <a:rect l="l" t="t" r="r" b="b"/>
                                  <a:pathLst>
                                    <a:path w="307107" h="824593">
                                      <a:moveTo>
                                        <a:pt x="285750" y="0"/>
                                      </a:moveTo>
                                      <a:cubicBezTo>
                                        <a:pt x="305480" y="159884"/>
                                        <a:pt x="325211" y="319768"/>
                                        <a:pt x="277586" y="457200"/>
                                      </a:cubicBezTo>
                                      <a:cubicBezTo>
                                        <a:pt x="229961" y="594632"/>
                                        <a:pt x="0" y="824593"/>
                                        <a:pt x="0" y="824593"/>
                                      </a:cubicBezTo>
                                    </a:path>
                                  </a:pathLst>
                                </a:custGeom>
                                <a:ln w="19050">
                                  <a:solidFill>
                                    <a:schemeClr val="tx1">
                                      <a:lumMod val="75000"/>
                                      <a:lumOff val="25000"/>
                                    </a:schemeClr>
                                  </a:solidFill>
                                </a:ln>
                                <a:effectLst/>
                              </wps:spPr>
                              <wps:style>
                                <a:lnRef idx="2">
                                  <a:schemeClr val="accent1"/>
                                </a:lnRef>
                                <a:fillRef idx="0">
                                  <a:schemeClr val="accent1"/>
                                </a:fillRef>
                                <a:effectRef idx="1">
                                  <a:schemeClr val="accent1"/>
                                </a:effectRef>
                                <a:fontRef idx="minor">
                                  <a:schemeClr val="tx1"/>
                                </a:fontRef>
                              </wps:style>
                              <wps:txbx>
                                <w:txbxContent>
                                  <w:p w14:paraId="4BBA5CD9"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Freeform 30"/>
                              <wps:cNvSpPr/>
                              <wps:spPr>
                                <a:xfrm>
                                  <a:off x="6752418" y="2201742"/>
                                  <a:ext cx="514350" cy="824592"/>
                                </a:xfrm>
                                <a:custGeom>
                                  <a:avLst/>
                                  <a:gdLst>
                                    <a:gd name="connsiteX0" fmla="*/ 514350 w 514350"/>
                                    <a:gd name="connsiteY0" fmla="*/ 0 h 824592"/>
                                    <a:gd name="connsiteX1" fmla="*/ 408214 w 514350"/>
                                    <a:gd name="connsiteY1" fmla="*/ 481692 h 824592"/>
                                    <a:gd name="connsiteX2" fmla="*/ 0 w 514350"/>
                                    <a:gd name="connsiteY2" fmla="*/ 824592 h 824592"/>
                                  </a:gdLst>
                                  <a:ahLst/>
                                  <a:cxnLst>
                                    <a:cxn ang="0">
                                      <a:pos x="connsiteX0" y="connsiteY0"/>
                                    </a:cxn>
                                    <a:cxn ang="0">
                                      <a:pos x="connsiteX1" y="connsiteY1"/>
                                    </a:cxn>
                                    <a:cxn ang="0">
                                      <a:pos x="connsiteX2" y="connsiteY2"/>
                                    </a:cxn>
                                  </a:cxnLst>
                                  <a:rect l="l" t="t" r="r" b="b"/>
                                  <a:pathLst>
                                    <a:path w="514350" h="824592">
                                      <a:moveTo>
                                        <a:pt x="514350" y="0"/>
                                      </a:moveTo>
                                      <a:cubicBezTo>
                                        <a:pt x="504144" y="172130"/>
                                        <a:pt x="493939" y="344260"/>
                                        <a:pt x="408214" y="481692"/>
                                      </a:cubicBezTo>
                                      <a:cubicBezTo>
                                        <a:pt x="322489" y="619124"/>
                                        <a:pt x="0" y="824592"/>
                                        <a:pt x="0" y="824592"/>
                                      </a:cubicBezTo>
                                    </a:path>
                                  </a:pathLst>
                                </a:custGeom>
                                <a:ln w="19050">
                                  <a:solidFill>
                                    <a:schemeClr val="tx1">
                                      <a:lumMod val="75000"/>
                                      <a:lumOff val="25000"/>
                                    </a:schemeClr>
                                  </a:solidFill>
                                </a:ln>
                                <a:effectLst/>
                              </wps:spPr>
                              <wps:style>
                                <a:lnRef idx="2">
                                  <a:schemeClr val="accent1"/>
                                </a:lnRef>
                                <a:fillRef idx="0">
                                  <a:schemeClr val="accent1"/>
                                </a:fillRef>
                                <a:effectRef idx="1">
                                  <a:schemeClr val="accent1"/>
                                </a:effectRef>
                                <a:fontRef idx="minor">
                                  <a:schemeClr val="tx1"/>
                                </a:fontRef>
                              </wps:style>
                              <wps:txbx>
                                <w:txbxContent>
                                  <w:p w14:paraId="4788BC5C"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Freeform 31"/>
                              <wps:cNvSpPr/>
                              <wps:spPr>
                                <a:xfrm>
                                  <a:off x="6760038" y="2201742"/>
                                  <a:ext cx="734786" cy="832757"/>
                                </a:xfrm>
                                <a:custGeom>
                                  <a:avLst/>
                                  <a:gdLst>
                                    <a:gd name="connsiteX0" fmla="*/ 734786 w 734786"/>
                                    <a:gd name="connsiteY0" fmla="*/ 0 h 832757"/>
                                    <a:gd name="connsiteX1" fmla="*/ 506186 w 734786"/>
                                    <a:gd name="connsiteY1" fmla="*/ 530678 h 832757"/>
                                    <a:gd name="connsiteX2" fmla="*/ 0 w 734786"/>
                                    <a:gd name="connsiteY2" fmla="*/ 832757 h 832757"/>
                                  </a:gdLst>
                                  <a:ahLst/>
                                  <a:cxnLst>
                                    <a:cxn ang="0">
                                      <a:pos x="connsiteX0" y="connsiteY0"/>
                                    </a:cxn>
                                    <a:cxn ang="0">
                                      <a:pos x="connsiteX1" y="connsiteY1"/>
                                    </a:cxn>
                                    <a:cxn ang="0">
                                      <a:pos x="connsiteX2" y="connsiteY2"/>
                                    </a:cxn>
                                  </a:cxnLst>
                                  <a:rect l="l" t="t" r="r" b="b"/>
                                  <a:pathLst>
                                    <a:path w="734786" h="832757">
                                      <a:moveTo>
                                        <a:pt x="734786" y="0"/>
                                      </a:moveTo>
                                      <a:cubicBezTo>
                                        <a:pt x="681718" y="195942"/>
                                        <a:pt x="628650" y="391885"/>
                                        <a:pt x="506186" y="530678"/>
                                      </a:cubicBezTo>
                                      <a:cubicBezTo>
                                        <a:pt x="383722" y="669471"/>
                                        <a:pt x="0" y="832757"/>
                                        <a:pt x="0" y="832757"/>
                                      </a:cubicBezTo>
                                    </a:path>
                                  </a:pathLst>
                                </a:custGeom>
                                <a:ln w="19050">
                                  <a:solidFill>
                                    <a:schemeClr val="tx1">
                                      <a:lumMod val="75000"/>
                                      <a:lumOff val="25000"/>
                                    </a:schemeClr>
                                  </a:solidFill>
                                </a:ln>
                                <a:effectLst/>
                              </wps:spPr>
                              <wps:style>
                                <a:lnRef idx="2">
                                  <a:schemeClr val="accent1"/>
                                </a:lnRef>
                                <a:fillRef idx="0">
                                  <a:schemeClr val="accent1"/>
                                </a:fillRef>
                                <a:effectRef idx="1">
                                  <a:schemeClr val="accent1"/>
                                </a:effectRef>
                                <a:fontRef idx="minor">
                                  <a:schemeClr val="tx1"/>
                                </a:fontRef>
                              </wps:style>
                              <wps:txbx>
                                <w:txbxContent>
                                  <w:p w14:paraId="63AEF2DB"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Freeform 32"/>
                              <wps:cNvSpPr/>
                              <wps:spPr>
                                <a:xfrm>
                                  <a:off x="6580968" y="2209997"/>
                                  <a:ext cx="171450" cy="832757"/>
                                </a:xfrm>
                                <a:custGeom>
                                  <a:avLst/>
                                  <a:gdLst>
                                    <a:gd name="connsiteX0" fmla="*/ 0 w 171450"/>
                                    <a:gd name="connsiteY0" fmla="*/ 0 h 832757"/>
                                    <a:gd name="connsiteX1" fmla="*/ 138793 w 171450"/>
                                    <a:gd name="connsiteY1" fmla="*/ 416378 h 832757"/>
                                    <a:gd name="connsiteX2" fmla="*/ 171450 w 171450"/>
                                    <a:gd name="connsiteY2" fmla="*/ 832757 h 832757"/>
                                  </a:gdLst>
                                  <a:ahLst/>
                                  <a:cxnLst>
                                    <a:cxn ang="0">
                                      <a:pos x="connsiteX0" y="connsiteY0"/>
                                    </a:cxn>
                                    <a:cxn ang="0">
                                      <a:pos x="connsiteX1" y="connsiteY1"/>
                                    </a:cxn>
                                    <a:cxn ang="0">
                                      <a:pos x="connsiteX2" y="connsiteY2"/>
                                    </a:cxn>
                                  </a:cxnLst>
                                  <a:rect l="l" t="t" r="r" b="b"/>
                                  <a:pathLst>
                                    <a:path w="171450" h="832757">
                                      <a:moveTo>
                                        <a:pt x="0" y="0"/>
                                      </a:moveTo>
                                      <a:cubicBezTo>
                                        <a:pt x="55109" y="138792"/>
                                        <a:pt x="110218" y="277585"/>
                                        <a:pt x="138793" y="416378"/>
                                      </a:cubicBezTo>
                                      <a:cubicBezTo>
                                        <a:pt x="167368" y="555171"/>
                                        <a:pt x="171450" y="832757"/>
                                        <a:pt x="171450" y="832757"/>
                                      </a:cubicBezTo>
                                    </a:path>
                                  </a:pathLst>
                                </a:custGeom>
                                <a:noFill/>
                                <a:ln w="19050">
                                  <a:solidFill>
                                    <a:schemeClr val="tx1">
                                      <a:lumMod val="75000"/>
                                      <a:lumOff val="25000"/>
                                    </a:schemeClr>
                                  </a:solidFill>
                                </a:ln>
                                <a:effectLst/>
                              </wps:spPr>
                              <wps:style>
                                <a:lnRef idx="2">
                                  <a:schemeClr val="accent1"/>
                                </a:lnRef>
                                <a:fillRef idx="0">
                                  <a:schemeClr val="accent1"/>
                                </a:fillRef>
                                <a:effectRef idx="1">
                                  <a:schemeClr val="accent1"/>
                                </a:effectRef>
                                <a:fontRef idx="minor">
                                  <a:schemeClr val="tx1"/>
                                </a:fontRef>
                              </wps:style>
                              <wps:txbx>
                                <w:txbxContent>
                                  <w:p w14:paraId="49A7A8CE" w14:textId="77777777" w:rsidR="008968B3" w:rsidRDefault="008968B3" w:rsidP="0098341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0" name="Rectangle 20"/>
                            <wps:cNvSpPr>
                              <a:spLocks noChangeAspect="1"/>
                            </wps:cNvSpPr>
                            <wps:spPr>
                              <a:xfrm>
                                <a:off x="5063399" y="4250515"/>
                                <a:ext cx="488132" cy="353189"/>
                              </a:xfrm>
                              <a:prstGeom prst="rect">
                                <a:avLst/>
                              </a:prstGeom>
                              <a:solidFill>
                                <a:schemeClr val="bg1"/>
                              </a:solidFill>
                              <a:ln w="15875">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4003BA3B" w14:textId="77777777" w:rsidR="008968B3" w:rsidRDefault="008968B3" w:rsidP="00983411">
                                  <w:pPr>
                                    <w:rPr>
                                      <w:rFonts w:eastAsia="Times New Roman" w:cs="Times New Roman"/>
                                    </w:rPr>
                                  </w:pPr>
                                </w:p>
                              </w:txbxContent>
                            </wps:txbx>
                            <wps:bodyPr rtlCol="0" anchor="ctr"/>
                          </wps:wsp>
                          <wps:wsp>
                            <wps:cNvPr id="21" name="Curved Connector 21"/>
                            <wps:cNvCnPr/>
                            <wps:spPr>
                              <a:xfrm rot="10800000" flipV="1">
                                <a:off x="5343903" y="3026334"/>
                                <a:ext cx="1422785" cy="1409173"/>
                              </a:xfrm>
                              <a:prstGeom prst="curvedConnector3">
                                <a:avLst/>
                              </a:prstGeom>
                              <a:ln w="38100">
                                <a:solidFill>
                                  <a:schemeClr val="tx1">
                                    <a:lumMod val="75000"/>
                                    <a:lumOff val="25000"/>
                                  </a:schemeClr>
                                </a:solidFill>
                              </a:ln>
                            </wps:spPr>
                            <wps:style>
                              <a:lnRef idx="2">
                                <a:schemeClr val="accent1"/>
                              </a:lnRef>
                              <a:fillRef idx="0">
                                <a:schemeClr val="accent1"/>
                              </a:fillRef>
                              <a:effectRef idx="1">
                                <a:schemeClr val="accent1"/>
                              </a:effectRef>
                              <a:fontRef idx="minor">
                                <a:schemeClr val="tx1"/>
                              </a:fontRef>
                            </wps:style>
                            <wps:bodyPr/>
                          </wps:wsp>
                          <wps:wsp>
                            <wps:cNvPr id="22" name="Oval 22"/>
                            <wps:cNvSpPr>
                              <a:spLocks noChangeAspect="1"/>
                            </wps:cNvSpPr>
                            <wps:spPr>
                              <a:xfrm>
                                <a:off x="5298588" y="4380619"/>
                                <a:ext cx="88900" cy="88900"/>
                              </a:xfrm>
                              <a:prstGeom prst="ellipse">
                                <a:avLst/>
                              </a:prstGeom>
                              <a:solidFill>
                                <a:schemeClr val="accent1">
                                  <a:lumMod val="20000"/>
                                  <a:lumOff val="80000"/>
                                </a:schemeClr>
                              </a:solidFill>
                              <a:ln>
                                <a:solidFill>
                                  <a:schemeClr val="accent1">
                                    <a:lumMod val="20000"/>
                                    <a:lumOff val="80000"/>
                                  </a:schemeClr>
                                </a:solidFill>
                              </a:ln>
                              <a:effectLst>
                                <a:glow rad="101600">
                                  <a:schemeClr val="accent1">
                                    <a:lumMod val="40000"/>
                                    <a:lumOff val="60000"/>
                                    <a:alpha val="40000"/>
                                  </a:schemeClr>
                                </a:glow>
                                <a:outerShdw blurRad="40000" dist="23000" dir="5400000" rotWithShape="0">
                                  <a:srgbClr val="000000">
                                    <a:alpha val="35000"/>
                                  </a:srgbClr>
                                </a:outerShdw>
                              </a:effectLst>
                            </wps:spPr>
                            <wps:style>
                              <a:lnRef idx="1">
                                <a:schemeClr val="accent1"/>
                              </a:lnRef>
                              <a:fillRef idx="3">
                                <a:schemeClr val="accent1"/>
                              </a:fillRef>
                              <a:effectRef idx="2">
                                <a:schemeClr val="accent1"/>
                              </a:effectRef>
                              <a:fontRef idx="minor">
                                <a:schemeClr val="lt1"/>
                              </a:fontRef>
                            </wps:style>
                            <wps:txbx>
                              <w:txbxContent>
                                <w:p w14:paraId="6A0C49A4" w14:textId="77777777" w:rsidR="008968B3" w:rsidRDefault="008968B3" w:rsidP="00983411">
                                  <w:pPr>
                                    <w:rPr>
                                      <w:rFonts w:eastAsia="Times New Roman" w:cs="Times New Roman"/>
                                    </w:rPr>
                                  </w:pPr>
                                </w:p>
                              </w:txbxContent>
                            </wps:txbx>
                            <wps:bodyPr rtlCol="0" anchor="ctr"/>
                          </wps:wsp>
                        </wpg:grpSp>
                        <wps:wsp>
                          <wps:cNvPr id="17" name="Straight Connector 17"/>
                          <wps:cNvCnPr/>
                          <wps:spPr>
                            <a:xfrm>
                              <a:off x="4711940" y="260264"/>
                              <a:ext cx="839591" cy="3990251"/>
                            </a:xfrm>
                            <a:prstGeom prst="line">
                              <a:avLst/>
                            </a:prstGeom>
                            <a:ln w="9525">
                              <a:solidFill>
                                <a:schemeClr val="tx1">
                                  <a:lumMod val="95000"/>
                                  <a:lumOff val="5000"/>
                                </a:schemeClr>
                              </a:solidFill>
                            </a:ln>
                          </wps:spPr>
                          <wps:style>
                            <a:lnRef idx="2">
                              <a:schemeClr val="accent1"/>
                            </a:lnRef>
                            <a:fillRef idx="0">
                              <a:schemeClr val="accent1"/>
                            </a:fillRef>
                            <a:effectRef idx="1">
                              <a:schemeClr val="accent1"/>
                            </a:effectRef>
                            <a:fontRef idx="minor">
                              <a:schemeClr val="tx1"/>
                            </a:fontRef>
                          </wps:style>
                          <wps:bodyPr/>
                        </wps:wsp>
                        <wps:wsp>
                          <wps:cNvPr id="18" name="Straight Connector 18"/>
                          <wps:cNvCnPr/>
                          <wps:spPr>
                            <a:xfrm>
                              <a:off x="0" y="3669419"/>
                              <a:ext cx="5063399" cy="934285"/>
                            </a:xfrm>
                            <a:prstGeom prst="line">
                              <a:avLst/>
                            </a:prstGeom>
                            <a:ln w="9525">
                              <a:solidFill>
                                <a:schemeClr val="tx1">
                                  <a:lumMod val="95000"/>
                                  <a:lumOff val="5000"/>
                                </a:schemeClr>
                              </a:solidFill>
                            </a:ln>
                          </wps:spPr>
                          <wps:style>
                            <a:lnRef idx="2">
                              <a:schemeClr val="accent1"/>
                            </a:lnRef>
                            <a:fillRef idx="0">
                              <a:schemeClr val="accent1"/>
                            </a:fillRef>
                            <a:effectRef idx="1">
                              <a:schemeClr val="accent1"/>
                            </a:effectRef>
                            <a:fontRef idx="minor">
                              <a:schemeClr val="tx1"/>
                            </a:fontRef>
                          </wps:style>
                          <wps:bodyPr/>
                        </wps:wsp>
                      </wpg:grpSp>
                      <wps:wsp>
                        <wps:cNvPr id="3" name="Straight Arrow Connector 3"/>
                        <wps:cNvCnPr/>
                        <wps:spPr>
                          <a:xfrm flipH="1" flipV="1">
                            <a:off x="6228529" y="3470820"/>
                            <a:ext cx="638189" cy="439038"/>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4" name="Text Box 4"/>
                        <wps:cNvSpPr txBox="1"/>
                        <wps:spPr>
                          <a:xfrm>
                            <a:off x="6885239" y="3695116"/>
                            <a:ext cx="1532572" cy="1042449"/>
                          </a:xfrm>
                          <a:prstGeom prst="rect">
                            <a:avLst/>
                          </a:prstGeom>
                          <a:noFill/>
                        </wps:spPr>
                        <wps:txbx>
                          <w:txbxContent>
                            <w:p w14:paraId="7471FB1B" w14:textId="77777777" w:rsidR="008968B3" w:rsidRDefault="008968B3" w:rsidP="00983411">
                              <w:pPr>
                                <w:pStyle w:val="NormalWeb"/>
                                <w:spacing w:before="0" w:beforeAutospacing="0" w:after="0" w:afterAutospacing="0"/>
                              </w:pPr>
                              <w:r>
                                <w:rPr>
                                  <w:rFonts w:ascii="Arial" w:hAnsi="Arial" w:cs="Arial"/>
                                  <w:color w:val="000000" w:themeColor="text1"/>
                                  <w:kern w:val="24"/>
                                  <w:sz w:val="24"/>
                                  <w:szCs w:val="24"/>
                                </w:rPr>
                                <w:t xml:space="preserve">15m Fibre optic </w:t>
                              </w:r>
                              <w:proofErr w:type="gramStart"/>
                              <w:r>
                                <w:rPr>
                                  <w:rFonts w:ascii="Arial" w:hAnsi="Arial" w:cs="Arial"/>
                                  <w:color w:val="000000" w:themeColor="text1"/>
                                  <w:kern w:val="24"/>
                                  <w:sz w:val="24"/>
                                  <w:szCs w:val="24"/>
                                </w:rPr>
                                <w:t>cable</w:t>
                              </w:r>
                              <w:proofErr w:type="gramEnd"/>
                            </w:p>
                          </w:txbxContent>
                        </wps:txbx>
                        <wps:bodyPr wrap="square" rtlCol="0">
                          <a:spAutoFit/>
                        </wps:bodyPr>
                      </wps:wsp>
                      <wps:wsp>
                        <wps:cNvPr id="5" name="Text Box 5"/>
                        <wps:cNvSpPr txBox="1"/>
                        <wps:spPr>
                          <a:xfrm>
                            <a:off x="332056" y="453788"/>
                            <a:ext cx="3703268" cy="450441"/>
                          </a:xfrm>
                          <a:prstGeom prst="rect">
                            <a:avLst/>
                          </a:prstGeom>
                          <a:noFill/>
                        </wps:spPr>
                        <wps:txbx>
                          <w:txbxContent>
                            <w:p w14:paraId="53BB358A" w14:textId="77777777" w:rsidR="008968B3" w:rsidRDefault="008968B3" w:rsidP="00983411">
                              <w:pPr>
                                <w:pStyle w:val="NormalWeb"/>
                                <w:spacing w:before="0" w:beforeAutospacing="0" w:after="0" w:afterAutospacing="0"/>
                              </w:pPr>
                              <w:r>
                                <w:rPr>
                                  <w:rFonts w:ascii="Arial" w:hAnsi="Arial" w:cs="Arial"/>
                                  <w:color w:val="000000" w:themeColor="text1"/>
                                  <w:kern w:val="24"/>
                                  <w:sz w:val="24"/>
                                  <w:szCs w:val="24"/>
                                </w:rPr>
                                <w:t>Light Shaping Diffusers</w:t>
                              </w:r>
                            </w:p>
                          </w:txbxContent>
                        </wps:txbx>
                        <wps:bodyPr wrap="square" rtlCol="0">
                          <a:spAutoFit/>
                        </wps:bodyPr>
                      </wps:wsp>
                      <wps:wsp>
                        <wps:cNvPr id="7" name="Straight Arrow Connector 7"/>
                        <wps:cNvCnPr/>
                        <wps:spPr>
                          <a:xfrm flipH="1">
                            <a:off x="866766" y="1017769"/>
                            <a:ext cx="167541" cy="787427"/>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8" name="Straight Arrow Connector 8"/>
                        <wps:cNvCnPr/>
                        <wps:spPr>
                          <a:xfrm>
                            <a:off x="1270478" y="1017770"/>
                            <a:ext cx="212063" cy="584327"/>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 name="Straight Arrow Connector 9"/>
                        <wps:cNvCnPr/>
                        <wps:spPr>
                          <a:xfrm flipV="1">
                            <a:off x="490502" y="3326317"/>
                            <a:ext cx="216769" cy="797972"/>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0" name="Text Box 10"/>
                        <wps:cNvSpPr txBox="1"/>
                        <wps:spPr>
                          <a:xfrm>
                            <a:off x="0" y="4123940"/>
                            <a:ext cx="2647949" cy="1042449"/>
                          </a:xfrm>
                          <a:prstGeom prst="rect">
                            <a:avLst/>
                          </a:prstGeom>
                          <a:noFill/>
                        </wps:spPr>
                        <wps:txbx>
                          <w:txbxContent>
                            <w:p w14:paraId="5001DD5A" w14:textId="77777777" w:rsidR="008968B3" w:rsidRDefault="008968B3" w:rsidP="00983411">
                              <w:pPr>
                                <w:pStyle w:val="NormalWeb"/>
                                <w:spacing w:before="0" w:beforeAutospacing="0" w:after="0" w:afterAutospacing="0"/>
                              </w:pPr>
                              <w:r>
                                <w:rPr>
                                  <w:rFonts w:ascii="Arial" w:hAnsi="Arial" w:cs="Arial"/>
                                  <w:color w:val="000000" w:themeColor="text1"/>
                                  <w:kern w:val="24"/>
                                  <w:sz w:val="24"/>
                                  <w:szCs w:val="24"/>
                                </w:rPr>
                                <w:t>Black surround with window to create a 1° visual angle</w:t>
                              </w:r>
                            </w:p>
                          </w:txbxContent>
                        </wps:txbx>
                        <wps:bodyPr wrap="square" rtlCol="0">
                          <a:spAutoFit/>
                        </wps:bodyPr>
                      </wps:wsp>
                      <wps:wsp>
                        <wps:cNvPr id="11" name="Straight Arrow Connector 11"/>
                        <wps:cNvCnPr/>
                        <wps:spPr>
                          <a:xfrm flipH="1">
                            <a:off x="6845277" y="927860"/>
                            <a:ext cx="90494" cy="674237"/>
                          </a:xfrm>
                          <a:prstGeom prst="straightConnector1">
                            <a:avLst/>
                          </a:prstGeom>
                          <a:ln>
                            <a:solidFill>
                              <a:schemeClr val="tx1">
                                <a:lumMod val="95000"/>
                                <a:lumOff val="5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2" name="Text Box 12"/>
                        <wps:cNvSpPr txBox="1"/>
                        <wps:spPr>
                          <a:xfrm>
                            <a:off x="6423418" y="0"/>
                            <a:ext cx="2028057" cy="746445"/>
                          </a:xfrm>
                          <a:prstGeom prst="rect">
                            <a:avLst/>
                          </a:prstGeom>
                          <a:noFill/>
                        </wps:spPr>
                        <wps:txbx>
                          <w:txbxContent>
                            <w:p w14:paraId="7295A6F3" w14:textId="77777777" w:rsidR="008968B3" w:rsidRDefault="008968B3" w:rsidP="00983411">
                              <w:pPr>
                                <w:pStyle w:val="NormalWeb"/>
                                <w:spacing w:before="0" w:beforeAutospacing="0" w:after="0" w:afterAutospacing="0"/>
                              </w:pPr>
                              <w:r>
                                <w:rPr>
                                  <w:rFonts w:ascii="Arial" w:hAnsi="Arial" w:cs="Arial"/>
                                  <w:color w:val="000000" w:themeColor="text1"/>
                                  <w:kern w:val="24"/>
                                  <w:sz w:val="24"/>
                                  <w:szCs w:val="24"/>
                                </w:rPr>
                                <w:t>5-channel LED light source</w:t>
                              </w:r>
                            </w:p>
                          </w:txbxContent>
                        </wps:txbx>
                        <wps:bodyPr wrap="square" rtlCol="0">
                          <a:spAutoFit/>
                        </wps:bodyPr>
                      </wps:wsp>
                    </wpg:wgp>
                  </a:graphicData>
                </a:graphic>
              </wp:inline>
            </w:drawing>
          </mc:Choice>
          <mc:Fallback>
            <w:pict>
              <v:group id="Group 5" o:spid="_x0000_s1601" style="width:394pt;height:240.85pt;mso-position-horizontal-relative:char;mso-position-vertical-relative:line" coordsize="8451475,516638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">
                <v:group id="Group 2" o:spid="_x0000_s1602" style="position:absolute;top:260264;width:7893484;height:4343440" coordorigin=",260264" coordsize="7893484,43434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shapetype id="_x0000_t6" coordsize="21600,21600" o:spt="6" path="m0,0l0,21600,21600,21600xe">
                    <v:stroke joinstyle="miter"/>
                    <v:path gradientshapeok="t" o:connecttype="custom" o:connectlocs="0,0;0,10800;0,21600;10800,21600;21600,21600;10800,10800" textboxrect="1800,12600,12600,19800"/>
                  </v:shapetype>
                  <v:shape id="Right Triangle 13" o:spid="_x0000_s1603" type="#_x0000_t6" style="position:absolute;left:4720858;top:389864;width:796163;height:386065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im30vwAA&#10;ANsAAAAPAAAAZHJzL2Rvd25yZXYueG1sRE9Ni8IwEL0L/ocwgjdNq4tINYoIgiIe7O7B49CMbbWZ&#10;lCba+u83guBtHu9zluvOVOJJjSstK4jHEQjizOqScwV/v7vRHITzyBory6TgRQ7Wq35viYm2LZ/p&#10;mfpchBB2CSoovK8TKV1WkEE3tjVx4K62MegDbHKpG2xDuKnkJIpm0mDJoaHAmrYFZff0YRRcZ7E7&#10;xnS4RKdbm/7Yg263fFJqOOg2CxCeOv8Vf9x7HeZP4f1LOECu/g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SKbfS/AAAA2wAAAA8AAAAAAAAAAAAAAAAAlwIAAGRycy9kb3ducmV2&#10;LnhtbFBLBQYAAAAABAAEAPUAAACDAwAAAAA=&#10;" fillcolor="#d8d8d8 [2732]" strokecolor="#d8d8d8 [2732]">
                    <v:textbox>
                      <w:txbxContent>
                        <w:p w14:paraId="4350351B" w14:textId="77777777" w:rsidR="00476BB0" w:rsidRDefault="00476BB0" w:rsidP="00983411">
                          <w:pPr>
                            <w:rPr>
                              <w:rFonts w:eastAsia="Times New Roman" w:cs="Times New Roman"/>
                            </w:rPr>
                          </w:pPr>
                        </w:p>
                      </w:txbxContent>
                    </v:textbox>
                  </v:shape>
                  <v:shape id="Right Triangle 14" o:spid="_x0000_s1604" type="#_x0000_t6" style="position:absolute;left:2184530;top:1707085;width:890651;height:4867087;rotation:9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J1GDvwAA&#10;ANsAAAAPAAAAZHJzL2Rvd25yZXYueG1sRE/LqsIwEN0L/kMYwZ2mitwr1SgiFER04QPXYzO2xWZS&#10;mqjx780F4e7mcJ4zXwZTiye1rrKsYDRMQBDnVldcKDifssEUhPPIGmvLpOBNDpaLbmeOqbYvPtDz&#10;6AsRQ9ilqKD0vkmldHlJBt3QNsSRu9nWoI+wLaRu8RXDTS3HSfIjDVYcG0psaF1Sfj8+jAL5u57u&#10;3vtz1oQ8XO5mt9les4lS/V5YzUB4Cv5f/HVvdJw/gb9f4gFy8Q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InUYO/AAAA2wAAAA8AAAAAAAAAAAAAAAAAlwIAAGRycy9kb3ducmV2&#10;LnhtbFBLBQYAAAAABAAEAPUAAACDAwAAAAA=&#10;" fillcolor="#d8d8d8 [2732]" strokecolor="#d8d8d8 [2732]">
                    <v:textbox>
                      <w:txbxContent>
                        <w:p w14:paraId="77121842" w14:textId="77777777" w:rsidR="00476BB0" w:rsidRDefault="00476BB0" w:rsidP="00983411">
                          <w:pPr>
                            <w:rPr>
                              <w:rFonts w:eastAsia="Times New Roman" w:cs="Times New Roman"/>
                            </w:rPr>
                          </w:pPr>
                        </w:p>
                      </w:txbxContent>
                    </v:textbox>
                  </v:shape>
                  <v:group id="Group 15" o:spid="_x0000_s1605" style="position:absolute;top:260264;width:4711938;height:3409155" coordorigin=",260264" coordsize="4711938,34091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1KYYLDAAAA2wAAAA8A&#10;AAAAAAAAAAAAAAAAqQIAAGRycy9kb3ducmV2LnhtbFBLBQYAAAAABAAEAPoAAACZAwAAAAA=&#10;">
                    <v:rect id="Rectangle 33" o:spid="_x0000_s1606" style="position:absolute;top:260264;width:4711938;height:34091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yM4MwwAA&#10;ANsAAAAPAAAAZHJzL2Rvd25yZXYueG1sRI9Ba8JAFITvgv9heYI33dQUW6KriKXgLRh76e2RfWZD&#10;s29DdtXEX98VBI/DzHzDrLe9bcSVOl87VvA2T0AQl07XXCn4OX3PPkH4gKyxcUwKBvKw3YxHa8y0&#10;u/GRrkWoRISwz1CBCaHNpPSlIYt+7lri6J1dZzFE2VVSd3iLcNvIRZIspcWa44LBlvaGyr/iYhWU&#10;hc0v9/6e/+rh43047Y5p/mWUmk763QpEoD68ws/2QStIU3h8iT9Ab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yM4MwwAAANsAAAAPAAAAAAAAAAAAAAAAAJcCAABkcnMvZG93&#10;bnJldi54bWxQSwUGAAAAAAQABAD1AAAAhwMAAAAA&#10;" fillcolor="white [3212]" strokecolor="black [3213]" strokeweight="3pt">
                      <v:textbox>
                        <w:txbxContent>
                          <w:p w14:paraId="0C3998D0" w14:textId="77777777" w:rsidR="00476BB0" w:rsidRDefault="00476BB0" w:rsidP="00983411">
                            <w:pPr>
                              <w:rPr>
                                <w:rFonts w:eastAsia="Times New Roman" w:cs="Times New Roman"/>
                              </w:rPr>
                            </w:pPr>
                          </w:p>
                        </w:txbxContent>
                      </v:textbox>
                    </v:rect>
                    <v:rect id="Rectangle 34" o:spid="_x0000_s1607" style="position:absolute;left:1034307;top:1637629;width:1972236;height:11675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BOCxAAA&#10;ANsAAAAPAAAAZHJzL2Rvd25yZXYueG1sRI9Ba8JAFITvQv/D8oRepG5SxZY0GymCYIsXY3t/ZF+T&#10;1OzbuLvV+O/dguBxmJlvmHw5mE6cyPnWsoJ0moAgrqxuuVbwtV8/vYLwAVljZ5kUXMjDsngY5Zhp&#10;e+YdncpQiwhhn6GCJoQ+k9JXDRn0U9sTR+/HOoMhSldL7fAc4aaTz0mykAZbjgsN9rRqqDqUf0aB&#10;de1m+/nxO0lfOrNPa/19SY5rpR7Hw/sbiEBDuIdv7Y1WMJvD/5f4A2Rx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fgTgsQAAADbAAAADwAAAAAAAAAAAAAAAACXAgAAZHJzL2Rv&#10;d25yZXYueG1sUEsFBgAAAAAEAAQA9QAAAIgDAAAAAA==&#10;" fillcolor="#bfbfbf [2412]" strokecolor="#0d0d0d [3069]">
                      <v:shadow on="t" opacity="22937f" mv:blur="40000f" origin=",.5" offset="0,23000emu"/>
                      <v:textbox>
                        <w:txbxContent>
                          <w:p w14:paraId="18A8085B" w14:textId="77777777" w:rsidR="00476BB0" w:rsidRDefault="00476BB0" w:rsidP="00983411">
                            <w:pPr>
                              <w:rPr>
                                <w:rFonts w:eastAsia="Times New Roman" w:cs="Times New Roman"/>
                              </w:rPr>
                            </w:pPr>
                          </w:p>
                        </w:txbxContent>
                      </v:textbox>
                    </v:rect>
                    <v:rect id="Rectangle 35" o:spid="_x0000_s1608" style="position:absolute;left:675719;top:1834007;width:1972236;height:11675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BGDBxAAA&#10;ANsAAAAPAAAAZHJzL2Rvd25yZXYueG1sRI9Pi8IwFMTvwn6H8ARvmtZFWapRZEFZ/HPQXViPz+bZ&#10;FpuX0kStfnojCB6HmfkNM542phQXql1hWUHci0AQp1YXnCn4+513v0A4j6yxtEwKbuRgOvlojTHR&#10;9spbuux8JgKEXYIKcu+rREqX5mTQ9WxFHLyjrQ36IOtM6hqvAW5K2Y+ioTRYcFjIsaLvnNLT7mwU&#10;uP0dXX9z+I9Ps/g4kCvUi/VSqU67mY1AeGr8O/xq/2gFnwN4fgk/QE4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ARgwcQAAADbAAAADwAAAAAAAAAAAAAAAACXAgAAZHJzL2Rv&#10;d25yZXYueG1sUEsFBgAAAAAEAAQA9QAAAIgDAAAAAA==&#10;" fillcolor="#d8d8d8 [2732]" strokecolor="#0d0d0d [3069]">
                      <v:shadow on="t" opacity="22937f" mv:blur="40000f" origin=",.5" offset="0,23000emu"/>
                      <v:textbox>
                        <w:txbxContent>
                          <w:p w14:paraId="015545A8" w14:textId="77777777" w:rsidR="00476BB0" w:rsidRDefault="00476BB0" w:rsidP="00983411">
                            <w:pPr>
                              <w:rPr>
                                <w:rFonts w:eastAsia="Times New Roman" w:cs="Times New Roman"/>
                              </w:rPr>
                            </w:pPr>
                          </w:p>
                        </w:txbxContent>
                      </v:textbox>
                    </v:rect>
                    <v:rect id="Rectangle 36" o:spid="_x0000_s1609" style="position:absolute;left:332070;top:2015444;width:1972236;height:11675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MSoXxAAA&#10;ANsAAAAPAAAAZHJzL2Rvd25yZXYueG1sRI/BasMwEETvhf6D2EIvpZbTQGLcKKEJxOSSkij9gMXa&#10;2CbWyliK7f59VSj0OMzMG2a1mWwrBup941jBLElBEJfONFwp+LrsXzMQPiAbbB2Tgm/ysFk/Pqww&#10;N27kMw06VCJC2OeooA6hy6X0ZU0WfeI64uhdXW8xRNlX0vQ4Rrht5VuaLqTFhuNCjR3taipv+m4V&#10;nJaf6Q2zTHdXfTyOU0HbbfGi1PPT9PEOItAU/sN/7YNRMF/A75f4A+T6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zEqF8QAAADbAAAADwAAAAAAAAAAAAAAAACXAgAAZHJzL2Rv&#10;d25yZXYueG1sUEsFBgAAAAAEAAQA9QAAAIgDAAAAAA==&#10;" fillcolor="#0d0d0d [3069]" strokecolor="#0d0d0d [3069]">
                      <v:shadow on="t" opacity="22937f" mv:blur="40000f" origin=",.5" offset="0,23000emu"/>
                      <v:textbox>
                        <w:txbxContent>
                          <w:p w14:paraId="3F5DF328" w14:textId="77777777" w:rsidR="00476BB0" w:rsidRDefault="00476BB0" w:rsidP="00983411">
                            <w:pPr>
                              <w:rPr>
                                <w:rFonts w:eastAsia="Times New Roman" w:cs="Times New Roman"/>
                              </w:rPr>
                            </w:pPr>
                          </w:p>
                        </w:txbxContent>
                      </v:textbox>
                    </v:rect>
                    <v:oval id="Oval 37" o:spid="_x0000_s1610" style="position:absolute;left:1153835;top:2417784;width:328706;height:32870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LrVJwgAA&#10;ANsAAAAPAAAAZHJzL2Rvd25yZXYueG1sRI9Ba8JAFITvBf/D8gRvdWMtVaKriBAq7amJeH5kn0kw&#10;+zburhr/vVsQPA4z8w2zXPemFVdyvrGsYDJOQBCXVjdcKdgX2fschA/IGlvLpOBOHtarwdsSU21v&#10;/EfXPFQiQtinqKAOoUul9GVNBv3YdsTRO1pnMETpKqkd3iLctPIjSb6kwYbjQo0dbWsqT/nFKODL&#10;hGb297Cd55nbfZ+z4tP8FEqNhv1mASJQH17hZ3unFUxn8P8l/gC5e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sutUnCAAAA2wAAAA8AAAAAAAAAAAAAAAAAlwIAAGRycy9kb3du&#10;cmV2LnhtbFBLBQYAAAAABAAEAPUAAACGAwAAAAA=&#10;" fillcolor="#dbe5f1 [660]" stroked="f">
                      <v:shadow on="t" opacity="22937f" mv:blur="40000f" origin=",.5" offset="0,23000emu"/>
                      <v:textbox>
                        <w:txbxContent>
                          <w:p w14:paraId="1246170F" w14:textId="77777777" w:rsidR="00476BB0" w:rsidRDefault="00476BB0" w:rsidP="00983411">
                            <w:pPr>
                              <w:rPr>
                                <w:rFonts w:eastAsia="Times New Roman" w:cs="Times New Roman"/>
                              </w:rPr>
                            </w:pPr>
                          </w:p>
                        </w:txbxContent>
                      </v:textbox>
                    </v:oval>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Curved Connector 38" o:spid="_x0000_s1611" type="#_x0000_t38" style="position:absolute;left:3416015;top:1805196;width:1287044;height:330848;rotation:180;flip: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I+m2cAAAADbAAAADwAAAGRycy9kb3ducmV2LnhtbERPy4rCMBTdD/gP4QpuBk1VKFKNIqLg&#10;QhdTH+trc22LzU1tota/nywEl4fzni1aU4knNa60rGA4iEAQZ1aXnCs4Hjb9CQjnkTVWlknBmxws&#10;5p2fGSbavviPnqnPRQhhl6CCwvs6kdJlBRl0A1sTB+5qG4M+wCaXusFXCDeVHEVRLA2WHBoKrGlV&#10;UHZLH0ZBtL7cN21M1/XhvEtPcTze/1asVK/bLqcgPLX+K/64t1rBOIwNX8IPkPN/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SPptnAAAAA2wAAAA8AAAAAAAAAAAAAAAAA&#10;oQIAAGRycy9kb3ducmV2LnhtbFBLBQYAAAAABAAEAPkAAACOAwAAAAA=&#10;" adj="10800" strokecolor="#404040 [2429]" strokeweight="23.5pt">
                      <v:shadow on="t" opacity="24903f" mv:blur="40000f" origin=",.5" offset="0,20000emu"/>
                    </v:shape>
                    <v:oval id="Oval 39" o:spid="_x0000_s1612" style="position:absolute;left:3185110;top:1893881;width:502486;height:50248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LO/mxAAA&#10;ANsAAAAPAAAAZHJzL2Rvd25yZXYueG1sRI/disIwFITvBd8hHGFvFk13FX+qUVxhQQTx9wGOzbEt&#10;NielyWr16Y2w4OUwM98wk1ltCnGlyuWWFXx1IhDEidU5pwqOh9/2EITzyBoLy6TgTg5m02ZjgrG2&#10;N97Rde9TESDsYlSQeV/GUrokI4OuY0vi4J1tZdAHWaVSV3gLcFPI7yjqS4M5h4UMS1pklFz2f0bB&#10;6Z7jz/zzsUzW28Vxs+ptB8anSn206vkYhKfav8P/7aVW0B3B60v4AXL6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Czv5sQAAADbAAAADwAAAAAAAAAAAAAAAACXAgAAZHJzL2Rv&#10;d25yZXYueG1sUEsFBgAAAAAEAAQA9QAAAIgDAAAAAA==&#10;" fillcolor="#dbe5f1 [660]" strokecolor="#dbe5f1 [660]">
                      <v:shadow on="t" opacity="22937f" mv:blur="40000f" origin=",.5" offset="0,23000emu"/>
                      <v:path arrowok="t"/>
                      <o:lock v:ext="edit" aspectratio="t"/>
                      <v:textbox>
                        <w:txbxContent>
                          <w:p w14:paraId="25EF4B01" w14:textId="77777777" w:rsidR="00476BB0" w:rsidRDefault="00476BB0" w:rsidP="00983411">
                            <w:pPr>
                              <w:rPr>
                                <w:rFonts w:eastAsia="Times New Roman" w:cs="Times New Roman"/>
                              </w:rPr>
                            </w:pPr>
                          </w:p>
                        </w:txbxContent>
                      </v:textbox>
                    </v:oval>
                  </v:group>
                  <v:group id="Group 16" o:spid="_x0000_s1613" style="position:absolute;left:5063399;top:1653221;width:2830085;height:2950483" coordorigin="5063399,1653221" coordsize="2830085,295048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2Y//XDAAAA2wAAAA8A&#10;AAAAAAAAAAAAAAAAqQIAAGRycy9kb3ducmV2LnhtbFBLBQYAAAAABAAEAPoAAACZAwAAAAA=&#10;">
                    <v:group id="Group 19" o:spid="_x0000_s1614" style="position:absolute;left:6407584;top:1653221;width:1485900;height:1389533" coordorigin="6407584,1653221" coordsize="1485900,138953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shapetype id="_x0000_t16" coordsize="21600,21600" o:spt="16" adj="5400" path="m@0,0l0@0,,21600@1,21600,21600@2,21600,0xem0@0nfl@1@0,2160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23" o:spid="_x0000_s1615" type="#_x0000_t16" style="position:absolute;left:6407584;top:1653221;width:14859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O3izxQAA&#10;ANsAAAAPAAAAZHJzL2Rvd25yZXYueG1sRI9Ba8JAFITvBf/D8oTemo0RpImuokKxlwpNRTw+ss8k&#10;mH0bs9sk7a/vFgo9DjPzDbPajKYRPXWutqxgFsUgiAuray4VnD5enp5BOI+ssbFMCr7IwWY9eVhh&#10;pu3A79TnvhQBwi5DBZX3bSalKyoy6CLbEgfvajuDPsiulLrDIcBNI5M4XkiDNYeFClvaV1Tc8k+j&#10;4M3l9rhLztfD9yVujikuijK9K/U4HbdLEJ5G/x/+a79qBckcfr+EHyD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M7eLPFAAAA2wAAAA8AAAAAAAAAAAAAAAAAlwIAAGRycy9k&#10;b3ducmV2LnhtbFBLBQYAAAAABAAEAPUAAACJAwAAAAA=&#10;" fillcolor="#bfbfbf [2412]" strokecolor="#7f7f7f [1612]">
                        <v:shadow on="t" opacity="22937f" mv:blur="40000f" origin=",.5" offset="0,23000emu"/>
                        <v:textbox>
                          <w:txbxContent>
                            <w:p w14:paraId="681D33D0" w14:textId="77777777" w:rsidR="00476BB0" w:rsidRDefault="00476BB0" w:rsidP="00983411">
                              <w:pPr>
                                <w:rPr>
                                  <w:rFonts w:eastAsia="Times New Roman" w:cs="Times New Roman"/>
                                </w:rPr>
                              </w:pPr>
                            </w:p>
                          </w:txbxContent>
                        </v:textbox>
                      </v:shape>
                      <v:oval id="Oval 24" o:spid="_x0000_s1616" style="position:absolute;left:65238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USj9wgAA&#10;ANsAAAAPAAAAZHJzL2Rvd25yZXYueG1sRI9fa8JAEMTfhX6HYwu+iF4qIpJ6ihSE9LH+w8cltyYh&#10;2b00d9X47XuC4OMwM79hluueG3WlzldODHxMElAkubOVFAYO++14AcoHFIuNEzJwJw/r1dtgial1&#10;N/mh6y4UKkLEp2igDKFNtfZ5SYx+4lqS6F1cxxii7AptO7xFODd6miRzzVhJXCixpa+S8nr3xwZO&#10;dT07Z7wZsR99E/9ettk+HI0ZvvebT1CB+vAKP9uZNTCdweNL/AF69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RKP3CAAAA2wAAAA8AAAAAAAAAAAAAAAAAlwIAAGRycy9kb3du&#10;cmV2LnhtbFBLBQYAAAAABAAEAPUAAACGAwAAAAA=&#10;" fillcolor="gray [1629]" strokecolor="gray [1629]">
                        <v:shadow on="t" opacity="22937f" mv:blur="40000f" origin=",.5" offset="0,23000emu"/>
                        <v:textbox>
                          <w:txbxContent>
                            <w:p w14:paraId="43599338" w14:textId="77777777" w:rsidR="00476BB0" w:rsidRDefault="00476BB0" w:rsidP="00983411">
                              <w:pPr>
                                <w:rPr>
                                  <w:rFonts w:eastAsia="Times New Roman" w:cs="Times New Roman"/>
                                </w:rPr>
                              </w:pPr>
                            </w:p>
                          </w:txbxContent>
                        </v:textbox>
                      </v:oval>
                      <v:oval id="Oval 25" o:spid="_x0000_s1617" style="position:absolute;left:67524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HY1mwwAA&#10;ANsAAAAPAAAAZHJzL2Rvd25yZXYueG1sRI9fa8JAEMTfhX6HYwVfpF6UKiV6ighC+lj/4eOSW5OQ&#10;7F6aOzX99r1CoY/DzPyGWW16btSDOl85MTCdJKBIcmcrKQycjvvXd1A+oFhsnJCBb/KwWb8MVpha&#10;95RPehxCoSJEfIoGyhDaVGufl8ToJ64lid7NdYwhyq7QtsNnhHOjZ0my0IyVxIUSW9qVlNeHOxu4&#10;1PXbNePtmP34g/jrts+O4WzMaNhvl6AC9eE//NfOrIHZHH6/xB+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HY1mwwAAANsAAAAPAAAAAAAAAAAAAAAAAJcCAABkcnMvZG93&#10;bnJldi54bWxQSwUGAAAAAAQABAD1AAAAhwMAAAAA&#10;" fillcolor="gray [1629]" strokecolor="gray [1629]">
                        <v:shadow on="t" opacity="22937f" mv:blur="40000f" origin=",.5" offset="0,23000emu"/>
                        <v:textbox>
                          <w:txbxContent>
                            <w:p w14:paraId="5E71B152" w14:textId="77777777" w:rsidR="00476BB0" w:rsidRDefault="00476BB0" w:rsidP="00983411">
                              <w:pPr>
                                <w:rPr>
                                  <w:rFonts w:eastAsia="Times New Roman" w:cs="Times New Roman"/>
                                </w:rPr>
                              </w:pPr>
                            </w:p>
                          </w:txbxContent>
                        </v:textbox>
                      </v:oval>
                      <v:oval id="Oval 26" o:spid="_x0000_s1618" style="position:absolute;left:69810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zxMRwgAA&#10;ANsAAAAPAAAAZHJzL2Rvd25yZXYueG1sRI9fa8JAEMTfhX6HYwu+iF4qIpJ6ihSE9LH+w8cltyYh&#10;2b00d9X47XuC4OMwM79hluueG3WlzldODHxMElAkubOVFAYO++14AcoHFIuNEzJwJw/r1dtgial1&#10;N/mh6y4UKkLEp2igDKFNtfZ5SYx+4lqS6F1cxxii7AptO7xFODd6miRzzVhJXCixpa+S8nr3xwZO&#10;dT07Z7wZsR99E/9ettk+HI0ZvvebT1CB+vAKP9uZNTCdw+NL/AF69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PExHCAAAA2wAAAA8AAAAAAAAAAAAAAAAAlwIAAGRycy9kb3du&#10;cmV2LnhtbFBLBQYAAAAABAAEAPUAAACGAwAAAAA=&#10;" fillcolor="gray [1629]" strokecolor="gray [1629]">
                        <v:shadow on="t" opacity="22937f" mv:blur="40000f" origin=",.5" offset="0,23000emu"/>
                        <v:textbox>
                          <w:txbxContent>
                            <w:p w14:paraId="4AAC78CC" w14:textId="77777777" w:rsidR="00476BB0" w:rsidRDefault="00476BB0" w:rsidP="00983411">
                              <w:pPr>
                                <w:rPr>
                                  <w:rFonts w:eastAsia="Times New Roman" w:cs="Times New Roman"/>
                                </w:rPr>
                              </w:pPr>
                            </w:p>
                          </w:txbxContent>
                        </v:textbox>
                      </v:oval>
                      <v:oval id="Oval 27" o:spid="_x0000_s1619" style="position:absolute;left:72096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g7aKwwAA&#10;ANsAAAAPAAAAZHJzL2Rvd25yZXYueG1sRI9fa8JAEMTfhX6HYwVfpF6UoiV6ighC+lj/4eOSW5OQ&#10;7F6aOzX99r1CoY/DzPyGWW16btSDOl85MTCdJKBIcmcrKQycjvvXd1A+oFhsnJCBb/KwWb8MVpha&#10;95RPehxCoSJEfIoGyhDaVGufl8ToJ64lid7NdYwhyq7QtsNnhHOjZ0ky14yVxIUSW9qVlNeHOxu4&#10;1PXbNePtmP34g/jrts+O4WzMaNhvl6AC9eE//NfOrIHZAn6/xB+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g7aKwwAAANsAAAAPAAAAAAAAAAAAAAAAAJcCAABkcnMvZG93&#10;bnJldi54bWxQSwUGAAAAAAQABAD1AAAAhwMAAAAA&#10;" fillcolor="gray [1629]" strokecolor="gray [1629]">
                        <v:shadow on="t" opacity="22937f" mv:blur="40000f" origin=",.5" offset="0,23000emu"/>
                        <v:textbox>
                          <w:txbxContent>
                            <w:p w14:paraId="55A2F410" w14:textId="77777777" w:rsidR="00476BB0" w:rsidRDefault="00476BB0" w:rsidP="00983411">
                              <w:pPr>
                                <w:rPr>
                                  <w:rFonts w:eastAsia="Times New Roman" w:cs="Times New Roman"/>
                                </w:rPr>
                              </w:pPr>
                            </w:p>
                          </w:txbxContent>
                        </v:textbox>
                      </v:oval>
                      <v:oval id="Oval 28" o:spid="_x0000_s1620" style="position:absolute;left:7438218;top:2143322;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HCL4vwAA&#10;ANsAAAAPAAAAZHJzL2Rvd25yZXYueG1sRE9Ni8IwEL0v+B/CCF5E05VlkWoUWRDqUV3F49CMbWln&#10;Upuo9d+bw8IeH+97ue65UQ/qfOXEwOc0AUWSO1tJYeD3uJ3MQfmAYrFxQgZe5GG9GnwsMbXuKXt6&#10;HEKhYoj4FA2UIbSp1j4vidFPXUsSuavrGEOEXaFth88Yzo2eJcm3ZqwkNpTY0k9JeX24s4FzXX9d&#10;Mt6M2Y93xLfrNjuGkzGjYb9ZgArUh3/xnzuzBmZxbPwSf4BevQ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McIvi/AAAA2wAAAA8AAAAAAAAAAAAAAAAAlwIAAGRycy9kb3ducmV2&#10;LnhtbFBLBQYAAAAABAAEAPUAAACDAwAAAAA=&#10;" fillcolor="gray [1629]" strokecolor="gray [1629]">
                        <v:shadow on="t" opacity="22937f" mv:blur="40000f" origin=",.5" offset="0,23000emu"/>
                        <v:textbox>
                          <w:txbxContent>
                            <w:p w14:paraId="6779EE5D" w14:textId="77777777" w:rsidR="00476BB0" w:rsidRDefault="00476BB0" w:rsidP="00983411">
                              <w:pPr>
                                <w:rPr>
                                  <w:rFonts w:eastAsia="Times New Roman" w:cs="Times New Roman"/>
                                </w:rPr>
                              </w:pPr>
                            </w:p>
                          </w:txbxContent>
                        </v:textbox>
                      </v:oval>
                      <v:shape id="Freeform 29" o:spid="_x0000_s1621" style="position:absolute;left:6752418;top:2209997;width:307107;height:824593;visibility:visible;mso-wrap-style:square;v-text-anchor:middle" coordsize="307107,824593"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jk4dxAAA&#10;ANsAAAAPAAAAZHJzL2Rvd25yZXYueG1sRI9Ba8JAFITvBf/D8oTe6sYcWo2uIorQW63G0uMz+7pJ&#10;mn0bstsY/71bKPQ4zMw3zHI92Eb01PnKsYLpJAFBXDhdsVGQn/ZPMxA+IGtsHJOCG3lYr0YPS8y0&#10;u/I79cdgRISwz1BBGUKbSemLkiz6iWuJo/flOoshys5I3eE1wm0j0yR5lhYrjgsltrQtqfg+/lgF&#10;l73pD/mH9N7sPutzqN9mLwep1ON42CxABBrCf/iv/aoVpHP4/RJ/gFzd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Y5OHcQAAADbAAAADwAAAAAAAAAAAAAAAACXAgAAZHJzL2Rv&#10;d25yZXYueG1sUEsFBgAAAAAEAAQA9QAAAIgDAAAAAA==&#10;" adj="-11796480,,5400" path="m285750,0c305480,159884,325211,319768,277586,457200,229961,594632,,824593,,824593e" filled="f" strokecolor="#404040 [2429]" strokeweight="1.5pt">
                        <v:stroke joinstyle="miter"/>
                        <v:formulas/>
                        <v:path arrowok="t" o:connecttype="custom" o:connectlocs="285750,0;277586,457200;0,824593" o:connectangles="0,0,0" textboxrect="0,0,307107,824593"/>
                        <v:textbox>
                          <w:txbxContent>
                            <w:p w14:paraId="4BBA5CD9" w14:textId="77777777" w:rsidR="00476BB0" w:rsidRDefault="00476BB0" w:rsidP="00983411">
                              <w:pPr>
                                <w:rPr>
                                  <w:rFonts w:eastAsia="Times New Roman" w:cs="Times New Roman"/>
                                </w:rPr>
                              </w:pPr>
                            </w:p>
                          </w:txbxContent>
                        </v:textbox>
                      </v:shape>
                      <v:shape id="Freeform 30" o:spid="_x0000_s1622" style="position:absolute;left:6752418;top:2201742;width:514350;height:824592;visibility:visible;mso-wrap-style:square;v-text-anchor:middle" coordsize="514350,824592"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Q/l0wQAA&#10;ANsAAAAPAAAAZHJzL2Rvd25yZXYueG1sRE9Na8JAEL0X/A/LCN6ajQptTd0EEQS9CNqY8zQ7TVKz&#10;szG7avz33YPQ4+N9L7PBtOJGvWssK5hGMQji0uqGKwX51+b1A4TzyBpby6TgQQ6ydPSyxETbOx/o&#10;dvSVCCHsElRQe98lUrqyJoMush1x4H5sb9AH2FdS93gP4aaVszh+kwYbDg01drSuqTwfr0bB+6n7&#10;3v+u9T7n3ewxXVBxvbhCqcl4WH2C8DT4f/HTvdUK5mF9+BJ+gEz/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0P5dMEAAADbAAAADwAAAAAAAAAAAAAAAACXAgAAZHJzL2Rvd25y&#10;ZXYueG1sUEsFBgAAAAAEAAQA9QAAAIUDAAAAAA==&#10;" adj="-11796480,,5400" path="m514350,0c504144,172130,493939,344260,408214,481692,322489,619124,,824592,,824592e" filled="f" strokecolor="#404040 [2429]" strokeweight="1.5pt">
                        <v:stroke joinstyle="miter"/>
                        <v:formulas/>
                        <v:path arrowok="t" o:connecttype="custom" o:connectlocs="514350,0;408214,481692;0,824592" o:connectangles="0,0,0" textboxrect="0,0,514350,824592"/>
                        <v:textbox>
                          <w:txbxContent>
                            <w:p w14:paraId="4788BC5C" w14:textId="77777777" w:rsidR="00476BB0" w:rsidRDefault="00476BB0" w:rsidP="00983411">
                              <w:pPr>
                                <w:rPr>
                                  <w:rFonts w:eastAsia="Times New Roman" w:cs="Times New Roman"/>
                                </w:rPr>
                              </w:pPr>
                            </w:p>
                          </w:txbxContent>
                        </v:textbox>
                      </v:shape>
                      <v:shape id="Freeform 31" o:spid="_x0000_s1623" style="position:absolute;left:6760038;top:2201742;width:734786;height:832757;visibility:visible;mso-wrap-style:square;v-text-anchor:middle" coordsize="734786,832757"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U/EcxQAA&#10;ANsAAAAPAAAAZHJzL2Rvd25yZXYueG1sRI9BawIxFITvBf9DeIVeimat0MpqFCkKhb10teD1sXnd&#10;LG5etkl0t/56Uyh4HGbmG2a5HmwrLuRD41jBdJKBIK6cbrhW8HXYjecgQkTW2DomBb8UYL0aPSwx&#10;167nki77WIsE4ZCjAhNjl0sZKkMWw8R1xMn7dt5iTNLXUnvsE9y28iXLXqXFhtOCwY7eDVWn/dkq&#10;KPrP8vmnnB1P3fk6lMYX26J/U+rpcdgsQEQa4j383/7QCmZT+PuSfoBc3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dT8RzFAAAA2wAAAA8AAAAAAAAAAAAAAAAAlwIAAGRycy9k&#10;b3ducmV2LnhtbFBLBQYAAAAABAAEAPUAAACJAwAAAAA=&#10;" adj="-11796480,,5400" path="m734786,0c681718,195942,628650,391885,506186,530678,383722,669471,,832757,,832757e" filled="f" strokecolor="#404040 [2429]" strokeweight="1.5pt">
                        <v:stroke joinstyle="miter"/>
                        <v:formulas/>
                        <v:path arrowok="t" o:connecttype="custom" o:connectlocs="734786,0;506186,530678;0,832757" o:connectangles="0,0,0" textboxrect="0,0,734786,832757"/>
                        <v:textbox>
                          <w:txbxContent>
                            <w:p w14:paraId="63AEF2DB" w14:textId="77777777" w:rsidR="00476BB0" w:rsidRDefault="00476BB0" w:rsidP="00983411">
                              <w:pPr>
                                <w:rPr>
                                  <w:rFonts w:eastAsia="Times New Roman" w:cs="Times New Roman"/>
                                </w:rPr>
                              </w:pPr>
                            </w:p>
                          </w:txbxContent>
                        </v:textbox>
                      </v:shape>
                      <v:shape id="Freeform 32" o:spid="_x0000_s1624" style="position:absolute;left:6580968;top:2209997;width:171450;height:832757;visibility:visible;mso-wrap-style:square;v-text-anchor:middle" coordsize="171450,832757"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2A4KxQAA&#10;ANsAAAAPAAAAZHJzL2Rvd25yZXYueG1sRI9PawIxFMTvhX6H8Aq9FM1Wi8pqlLa0ot78A+LtkTx3&#10;F5OXZZPq7rdvCkKPw8z8hpktWmfFlZpQeVbw2s9AEGtvKi4UHPbfvQmIEJENWs+koKMAi/njwwxz&#10;42+8pesuFiJBOOSooIyxzqUMuiSHoe9r4uSdfeMwJtkU0jR4S3Bn5SDLRtJhxWmhxJo+S9KX3Y9T&#10;sLSn8frQdVv7ovX64/jmL5uvlVLPT+37FESkNv6H7+2VUTAcwN+X9APk/B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bYDgrFAAAA2wAAAA8AAAAAAAAAAAAAAAAAlwIAAGRycy9k&#10;b3ducmV2LnhtbFBLBQYAAAAABAAEAPUAAACJAwAAAAA=&#10;" adj="-11796480,,5400" path="m0,0c55109,138792,110218,277585,138793,416378,167368,555171,171450,832757,171450,832757e" filled="f" strokecolor="#404040 [2429]" strokeweight="1.5pt">
                        <v:stroke joinstyle="miter"/>
                        <v:formulas/>
                        <v:path arrowok="t" o:connecttype="custom" o:connectlocs="0,0;138793,416378;171450,832757" o:connectangles="0,0,0" textboxrect="0,0,171450,832757"/>
                        <v:textbox>
                          <w:txbxContent>
                            <w:p w14:paraId="49A7A8CE" w14:textId="77777777" w:rsidR="00476BB0" w:rsidRDefault="00476BB0" w:rsidP="00983411">
                              <w:pPr>
                                <w:rPr>
                                  <w:rFonts w:eastAsia="Times New Roman" w:cs="Times New Roman"/>
                                </w:rPr>
                              </w:pPr>
                            </w:p>
                          </w:txbxContent>
                        </v:textbox>
                      </v:shape>
                    </v:group>
                    <v:rect id="Rectangle 20" o:spid="_x0000_s1625" style="position:absolute;left:5063399;top:4250515;width:488132;height:35318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938twgAA&#10;ANsAAAAPAAAAZHJzL2Rvd25yZXYueG1sRE9Na8JAEL0L/odlhN50o9AaoqtYUSnFg0YRvY3ZMQnN&#10;zobsNqb/vnso9Ph43/NlZyrRUuNKywrGowgEcWZ1ybmC82k7jEE4j6yxskwKfsjBctHvzTHR9slH&#10;alOfixDCLkEFhfd1IqXLCjLoRrYmDtzDNgZ9gE0udYPPEG4qOYmiN2mw5NBQYE3rgrKv9NsoeL9P&#10;X/nSrrGOr4f96hbvNp+HnVIvg241A+Gp8//iP/eHVjAJ68OX8APk4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n3fy3CAAAA2wAAAA8AAAAAAAAAAAAAAAAAlwIAAGRycy9kb3du&#10;cmV2LnhtbFBLBQYAAAAABAAEAPUAAACGAwAAAAA=&#10;" fillcolor="white [3212]" strokecolor="black [3213]" strokeweight="1.25pt">
                      <v:path arrowok="t"/>
                      <o:lock v:ext="edit" aspectratio="t"/>
                      <v:textbox>
                        <w:txbxContent>
                          <w:p w14:paraId="4003BA3B" w14:textId="77777777" w:rsidR="00476BB0" w:rsidRDefault="00476BB0" w:rsidP="00983411">
                            <w:pPr>
                              <w:rPr>
                                <w:rFonts w:eastAsia="Times New Roman" w:cs="Times New Roman"/>
                              </w:rPr>
                            </w:pPr>
                          </w:p>
                        </w:txbxContent>
                      </v:textbox>
                    </v:rect>
                    <v:shape id="Curved Connector 21" o:spid="_x0000_s1626" type="#_x0000_t38" style="position:absolute;left:5343903;top:3026334;width:1422785;height:1409173;rotation:180;flip: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fGJ78QAAADbAAAADwAAAGRycy9kb3ducmV2LnhtbESPQWvCQBSE74X+h+UVvBTdmIOtqasU&#10;qeBJMRb0+My+bkKyb0N21fjvXaHgcZiZb5jZoreNuFDnK8cKxqMEBHHhdMVGwe9+NfwE4QOyxsYx&#10;KbiRh8X89WWGmXZX3tElD0ZECPsMFZQhtJmUvijJoh+5ljh6f66zGKLsjNQdXiPcNjJNkom0WHFc&#10;KLGlZUlFnZ+tgqmpP9LdiczyWJt8e6B3ffjZKDV467+/QATqwzP8315rBekYHl/iD5Dz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18YnvxAAAANsAAAAPAAAAAAAAAAAA&#10;AAAAAKECAABkcnMvZG93bnJldi54bWxQSwUGAAAAAAQABAD5AAAAkgMAAAAA&#10;" adj="10800" strokecolor="#404040 [2429]" strokeweight="3pt">
                      <v:shadow on="t" opacity="24903f" mv:blur="40000f" origin=",.5" offset="0,20000emu"/>
                    </v:shape>
                    <v:oval id="Oval 22" o:spid="_x0000_s1627" style="position:absolute;left:5298588;top:4380619;width:88900;height:88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etKxAAA&#10;ANsAAAAPAAAAZHJzL2Rvd25yZXYueG1sRI/RisIwFETfhf2HcBd8kTW1iLtUo6ggiCBq1w+4Nnfb&#10;ss1NaaJWv94Igo/DzJxhJrPWVOJCjSstKxj0IxDEmdUl5wqOv6uvHxDOI2usLJOCGzmYTT86E0y0&#10;vfKBLqnPRYCwS1BB4X2dSOmyggy6vq2Jg/dnG4M+yCaXusFrgJtKxlE0kgZLDgsF1rQsKPtPz0bB&#10;6VbiYt67r7PtfnncbYb7b+Nzpbqf7XwMwlPr3+FXe60VxDE8v4QfIK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1HrSsQAAADbAAAADwAAAAAAAAAAAAAAAACXAgAAZHJzL2Rv&#10;d25yZXYueG1sUEsFBgAAAAAEAAQA9QAAAIgDAAAAAA==&#10;" fillcolor="#dbe5f1 [660]" strokecolor="#dbe5f1 [660]">
                      <v:shadow on="t" opacity="22937f" mv:blur="40000f" origin=",.5" offset="0,23000emu"/>
                      <v:path arrowok="t"/>
                      <o:lock v:ext="edit" aspectratio="t"/>
                      <v:textbox>
                        <w:txbxContent>
                          <w:p w14:paraId="6A0C49A4" w14:textId="77777777" w:rsidR="00476BB0" w:rsidRDefault="00476BB0" w:rsidP="00983411">
                            <w:pPr>
                              <w:rPr>
                                <w:rFonts w:eastAsia="Times New Roman" w:cs="Times New Roman"/>
                              </w:rPr>
                            </w:pPr>
                          </w:p>
                        </w:txbxContent>
                      </v:textbox>
                    </v:oval>
                  </v:group>
                  <v:line id="Straight Connector 17" o:spid="_x0000_s1628" style="position:absolute;visibility:visible;mso-wrap-style:square" from="4711940,260264" to="5551531,42505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nK3P8IAAADbAAAADwAAAGRycy9kb3ducmV2LnhtbERPTWsCMRC9F/ofwhR6KZqtB5XVKKVF&#10;UPGiVfQ4bKa7oZtJ3KTr+u+NIPQ2j/c503lna9FSE4xjBe/9DARx4bThUsH+e9EbgwgRWWPtmBRc&#10;KcB89vw0xVy7C2+p3cVSpBAOOSqoYvS5lKGoyGLoO0+cuB/XWIwJNqXUDV5SuK3lIMuG0qLh1FCh&#10;p8+Kit/dn1XwNdCy9OujP6yKk+nM26Y9L8ZKvb50HxMQkbr4L364lzrNH8H9l3SAnN0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nK3P8IAAADbAAAADwAAAAAAAAAAAAAA&#10;AAChAgAAZHJzL2Rvd25yZXYueG1sUEsFBgAAAAAEAAQA+QAAAJADAAAAAA==&#10;" strokecolor="#0d0d0d [3069]">
                    <v:shadow on="t" opacity="24903f" mv:blur="40000f" origin=",.5" offset="0,20000emu"/>
                  </v:line>
                  <v:line id="Straight Connector 18" o:spid="_x0000_s1629" style="position:absolute;visibility:visible;mso-wrap-style:square" from="0,3669419" to="5063399,46037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0jTcUAAADbAAAADwAAAGRycy9kb3ducmV2LnhtbESPT2vDMAzF74N9B6NCL6N11sMoad0y&#10;Ogrr2GX9Q3cUsZaYxbIXe2n27adDoTeJ9/TeT8v14FvVU5dcYAOP0wIUcRWs49rA8bCdzEGljGyx&#10;DUwG/ijBenV/t8TShgt/UL/PtZIQTiUaaHKOpdapashjmoZILNpX6DxmWbta2w4vEu5bPSuKJ+3R&#10;sTQ0GGnTUPW9//UGXmZW1/HtHE+76tMN7uG9/9nOjRmPhucFqExDvpmv169W8AVWfpEB9Oo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0jTcUAAADbAAAADwAAAAAAAAAA&#10;AAAAAAChAgAAZHJzL2Rvd25yZXYueG1sUEsFBgAAAAAEAAQA+QAAAJMDAAAAAA==&#10;" strokecolor="#0d0d0d [3069]">
                    <v:shadow on="t" opacity="24903f" mv:blur="40000f" origin=",.5" offset="0,20000emu"/>
                  </v:line>
                </v:group>
                <v:shape id="Straight Arrow Connector 3" o:spid="_x0000_s1630" type="#_x0000_t32" style="position:absolute;left:6228529;top:3470820;width:638189;height:439038;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026J8MAAADaAAAADwAAAGRycy9kb3ducmV2LnhtbESPUWvCQBCE3wX/w7FCX6Reqlja1FNa&#10;qSi+tLH9AUtuTVJzeyG31fjvPUHwcZiZb5jZonO1OlIbKs8GnkYJKOLc24oLA78/q8cXUEGQLdae&#10;ycCZAizm/d4MU+tPnNFxJ4WKEA4pGihFmlTrkJfkMIx8Qxy9vW8dSpRtoW2Lpwh3tR4nybN2WHFc&#10;KLGhZUn5YffvDGw/vqe0XH9mQ5HDX/JafY1R7415GHTvb6CEOrmHb+2NNTCB65V4A/T8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tNuifDAAAA2gAAAA8AAAAAAAAAAAAA&#10;AAAAoQIAAGRycy9kb3ducmV2LnhtbFBLBQYAAAAABAAEAPkAAACRAwAAAAA=&#10;" strokecolor="#0d0d0d [3069]" strokeweight="2pt">
                  <v:stroke endarrow="open"/>
                </v:shape>
                <v:shape id="Text Box 4" o:spid="_x0000_s1631" type="#_x0000_t202" style="position:absolute;left:6885239;top:3695116;width:1532572;height:10424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44UwQAA&#10;ANoAAAAPAAAAZHJzL2Rvd25yZXYueG1sRI9Pa8JAFMTvBb/D8gRvdWOxpURXEf+Ah15q4/2RfWaD&#10;2bch+2rit3eFQo/DzPyGWa4H36gbdbEObGA2zUARl8HWXBkofg6vn6CiIFtsApOBO0VYr0YvS8xt&#10;6PmbbiepVIJwzNGAE2lzrWPpyGOchpY4eZfQeZQku0rbDvsE941+y7IP7bHmtOCwpa2j8nr69QZE&#10;7GZ2L/Y+Hs/D1653WfmOhTGT8bBZgBIa5D/81z5aA3N4Xkk3QK8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AuOFMEAAADaAAAADwAAAAAAAAAAAAAAAACXAgAAZHJzL2Rvd25y&#10;ZXYueG1sUEsFBgAAAAAEAAQA9QAAAIUDAAAAAA==&#10;" filled="f" stroked="f">
                  <v:textbox style="mso-fit-shape-to-text:t">
                    <w:txbxContent>
                      <w:p w14:paraId="7471FB1B" w14:textId="77777777" w:rsidR="00476BB0" w:rsidRDefault="00476BB0" w:rsidP="00983411">
                        <w:pPr>
                          <w:pStyle w:val="NormalWeb"/>
                          <w:spacing w:before="0" w:beforeAutospacing="0" w:after="0" w:afterAutospacing="0"/>
                        </w:pPr>
                        <w:r>
                          <w:rPr>
                            <w:rFonts w:ascii="Arial" w:hAnsi="Arial" w:cs="Arial"/>
                            <w:color w:val="000000" w:themeColor="text1"/>
                            <w:kern w:val="24"/>
                            <w:sz w:val="24"/>
                            <w:szCs w:val="24"/>
                          </w:rPr>
                          <w:t>15m Fibre optic cable</w:t>
                        </w:r>
                      </w:p>
                    </w:txbxContent>
                  </v:textbox>
                </v:shape>
                <v:shape id="Text Box 5" o:spid="_x0000_s1632" type="#_x0000_t202" style="position:absolute;left:332056;top:453788;width:3703268;height:4504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yuPwAAA&#10;ANoAAAAPAAAAZHJzL2Rvd25yZXYueG1sRI9Ba8JAFITvBf/D8gRvdWPBIqmriLbgwUs1vT+yz2ww&#10;+zZkX038964geBxm5htmuR58o67UxTqwgdk0A0VcBltzZaA4/bwvQEVBttgEJgM3irBejd6WmNvQ&#10;8y9dj1KpBOGYowEn0uZax9KRxzgNLXHyzqHzKEl2lbYd9gnuG/2RZZ/aY81pwWFLW0fl5fjvDYjY&#10;zexWfPu4/xsOu95l5RwLYybjYfMFSmiQV/jZ3lsDc3hcSTdAr+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RyuPwAAAANoAAAAPAAAAAAAAAAAAAAAAAJcCAABkcnMvZG93bnJl&#10;di54bWxQSwUGAAAAAAQABAD1AAAAhAMAAAAA&#10;" filled="f" stroked="f">
                  <v:textbox style="mso-fit-shape-to-text:t">
                    <w:txbxContent>
                      <w:p w14:paraId="53BB358A" w14:textId="77777777" w:rsidR="00476BB0" w:rsidRDefault="00476BB0" w:rsidP="00983411">
                        <w:pPr>
                          <w:pStyle w:val="NormalWeb"/>
                          <w:spacing w:before="0" w:beforeAutospacing="0" w:after="0" w:afterAutospacing="0"/>
                        </w:pPr>
                        <w:r>
                          <w:rPr>
                            <w:rFonts w:ascii="Arial" w:hAnsi="Arial" w:cs="Arial"/>
                            <w:color w:val="000000" w:themeColor="text1"/>
                            <w:kern w:val="24"/>
                            <w:sz w:val="24"/>
                            <w:szCs w:val="24"/>
                          </w:rPr>
                          <w:t>Light Shaping Diffusers</w:t>
                        </w:r>
                      </w:p>
                    </w:txbxContent>
                  </v:textbox>
                </v:shape>
                <v:shape id="Straight Arrow Connector 7" o:spid="_x0000_s1633" type="#_x0000_t32" style="position:absolute;left:866766;top:1017769;width:167541;height:78742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zTDOMUAAADaAAAADwAAAGRycy9kb3ducmV2LnhtbESPQWvCQBSE7wX/w/IKXkQ3VWxt6iak&#10;hVDxYKl66e2RfSbB7NuQ3cb477uC0OMwM98w63Qwjeipc7VlBU+zCARxYXXNpYLjIZ+uQDiPrLGx&#10;TAqu5CBNRg9rjLW98Df1e1+KAGEXo4LK+zaW0hUVGXQz2xIH72Q7gz7IrpS6w0uAm0bOo+hZGqw5&#10;LFTY0kdFxXn/axTsFi4rPvPV9niaRJvXZT58lT/vSo0fh+wNhKfB/4fv7Y1W8AK3K+EGyOQ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zTDOMUAAADaAAAADwAAAAAAAAAA&#10;AAAAAAChAgAAZHJzL2Rvd25yZXYueG1sUEsFBgAAAAAEAAQA+QAAAJMDAAAAAA==&#10;" strokecolor="#0d0d0d [3069]" strokeweight="2pt">
                  <v:stroke endarrow="open"/>
                </v:shape>
                <v:shape id="Straight Arrow Connector 8" o:spid="_x0000_s1634" type="#_x0000_t32" style="position:absolute;left:1270478;top:1017770;width:212063;height:58432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afOb0AAADaAAAADwAAAGRycy9kb3ducmV2LnhtbERPy4rCMBTdD/gP4QruxrQuRKpRRJAZ&#10;ceOj7q/NtS02NzWJWv/eLASXh/OeLTrTiAc5X1tWkA4TEMSF1TWXCvLj+ncCwgdkjY1lUvAiD4t5&#10;72eGmbZP3tPjEEoRQ9hnqKAKoc2k9EVFBv3QtsSRu1hnMEToSqkdPmO4aeQoScbSYM2xocKWVhUV&#10;18PdKFiWm5ucXM9bK0/5nzW79O4oVWrQ75ZTEIG68BV/3P9aQdwar8QbIOdvAA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Gf2nzm9AAAA2gAAAA8AAAAAAAAAAAAAAAAAoQIA&#10;AGRycy9kb3ducmV2LnhtbFBLBQYAAAAABAAEAPkAAACLAwAAAAA=&#10;" strokecolor="#0d0d0d [3069]" strokeweight="2pt">
                  <v:stroke endarrow="open"/>
                </v:shape>
                <v:shape id="Straight Arrow Connector 9" o:spid="_x0000_s1635" type="#_x0000_t32" style="position:absolute;left:490502;top:3326317;width:216769;height:79797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efy0cUAAADaAAAADwAAAGRycy9kb3ducmV2LnhtbESPT2vCQBTE7wW/w/IEL0U3WiomZhVb&#10;CJUeWoxevD2yL38w+zZkt5p+e1co9DjMzG+YdDuYVlypd41lBfNZBIK4sLrhSsHpmE1XIJxH1tha&#10;JgW/5GC7GT2lmGh74wNdc1+JAGGXoILa+y6R0hU1GXQz2xEHr7S9QR9kX0nd4y3ATSsXUbSUBhsO&#10;CzV29F5Tccl/jIKvF7crPrLV56l8jvbxazZ8V+c3pSbjYbcG4Wnw/+G/9l4riOFxJdwAubk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efy0cUAAADaAAAADwAAAAAAAAAA&#10;AAAAAAChAgAAZHJzL2Rvd25yZXYueG1sUEsFBgAAAAAEAAQA+QAAAJMDAAAAAA==&#10;" strokecolor="#0d0d0d [3069]" strokeweight="2pt">
                  <v:stroke endarrow="open"/>
                </v:shape>
                <v:shape id="Text Box 10" o:spid="_x0000_s1636" type="#_x0000_t202" style="position:absolute;top:4123940;width:2647949;height:10424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g2c4wgAA&#10;ANsAAAAPAAAAZHJzL2Rvd25yZXYueG1sRI9Ba8MwDIXvg/0Ho8Juq9PBysjqltJ10MMu7bK7iNU4&#10;NJZDrDbpv58Og90k3tN7n1abKXbmRkNuEztYzAswxHXyLTcOqu/P5zcwWZA9donJwZ0ybNaPDyss&#10;fRr5SLeTNEZDOJfoIIj0pbW5DhQxz1NPrNo5DRFF16GxfsBRw2NnX4piaSO2rA0Be9oFqi+na3Qg&#10;4reLe7WP+fAzfX2MoahfsXLuaTZt38EITfJv/rs+eMVXev1FB7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qDZzjCAAAA2wAAAA8AAAAAAAAAAAAAAAAAlwIAAGRycy9kb3du&#10;cmV2LnhtbFBLBQYAAAAABAAEAPUAAACGAwAAAAA=&#10;" filled="f" stroked="f">
                  <v:textbox style="mso-fit-shape-to-text:t">
                    <w:txbxContent>
                      <w:p w14:paraId="5001DD5A" w14:textId="77777777" w:rsidR="00476BB0" w:rsidRDefault="00476BB0" w:rsidP="00983411">
                        <w:pPr>
                          <w:pStyle w:val="NormalWeb"/>
                          <w:spacing w:before="0" w:beforeAutospacing="0" w:after="0" w:afterAutospacing="0"/>
                        </w:pPr>
                        <w:r>
                          <w:rPr>
                            <w:rFonts w:ascii="Arial" w:hAnsi="Arial" w:cs="Arial"/>
                            <w:color w:val="000000" w:themeColor="text1"/>
                            <w:kern w:val="24"/>
                            <w:sz w:val="24"/>
                            <w:szCs w:val="24"/>
                          </w:rPr>
                          <w:t>Black surround with window to create a 1° visual angle</w:t>
                        </w:r>
                      </w:p>
                    </w:txbxContent>
                  </v:textbox>
                </v:shape>
                <v:shape id="Straight Arrow Connector 11" o:spid="_x0000_s1637" type="#_x0000_t32" style="position:absolute;left:6845277;top:927860;width:90494;height:67423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cNCqMIAAADbAAAADwAAAGRycy9kb3ducmV2LnhtbERPS4vCMBC+C/6HMIKXRVNdFK1GUaGs&#10;eFB8XLwNzdgWm0lpstr990ZY8DYf33Pmy8aU4kG1KywrGPQjEMSp1QVnCi7npDcB4TyyxtIyKfgj&#10;B8tFuzXHWNsnH+lx8pkIIexiVJB7X8VSujQng65vK+LA3Wxt0AdYZ1LX+AzhppTDKBpLgwWHhhwr&#10;2uSU3k+/RsH+263Sn2Syu9y+ou10lDSH7LpWqttpVjMQnhr/Ef+7tzrMH8D7l3CAXLw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cNCqMIAAADbAAAADwAAAAAAAAAAAAAA&#10;AAChAgAAZHJzL2Rvd25yZXYueG1sUEsFBgAAAAAEAAQA+QAAAJADAAAAAA==&#10;" strokecolor="#0d0d0d [3069]" strokeweight="2pt">
                  <v:stroke endarrow="open"/>
                </v:shape>
                <v:shape id="Text Box 12" o:spid="_x0000_s1638" type="#_x0000_t202" style="position:absolute;left:6423418;width:2028057;height:746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HVzUvwAA&#10;ANsAAAAPAAAAZHJzL2Rvd25yZXYueG1sRE9Na8JAEL0L/Q/LCN50o1ApqWsItgUPXrTpfchOs6HZ&#10;2ZCdmvjvXaHQ2zze5+yKyXfqSkNsAxtYrzJQxHWwLTcGqs+P5QuoKMgWu8Bk4EYRiv3TbIe5DSOf&#10;6XqRRqUQjjkacCJ9rnWsHXmMq9ATJ+47DB4lwaHRdsAxhftOb7Jsqz22nBoc9nRwVP9cfr0BEVuu&#10;b9W7j8ev6fQ2uqx+xsqYxXwqX0EJTfIv/nMfbZq/gccv6QC9vw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UdXNS/AAAA2wAAAA8AAAAAAAAAAAAAAAAAlwIAAGRycy9kb3ducmV2&#10;LnhtbFBLBQYAAAAABAAEAPUAAACDAwAAAAA=&#10;" filled="f" stroked="f">
                  <v:textbox style="mso-fit-shape-to-text:t">
                    <w:txbxContent>
                      <w:p w14:paraId="7295A6F3" w14:textId="77777777" w:rsidR="00476BB0" w:rsidRDefault="00476BB0" w:rsidP="00983411">
                        <w:pPr>
                          <w:pStyle w:val="NormalWeb"/>
                          <w:spacing w:before="0" w:beforeAutospacing="0" w:after="0" w:afterAutospacing="0"/>
                        </w:pPr>
                        <w:r>
                          <w:rPr>
                            <w:rFonts w:ascii="Arial" w:hAnsi="Arial" w:cs="Arial"/>
                            <w:color w:val="000000" w:themeColor="text1"/>
                            <w:kern w:val="24"/>
                            <w:sz w:val="24"/>
                            <w:szCs w:val="24"/>
                          </w:rPr>
                          <w:t>5-channel LED light source</w:t>
                        </w:r>
                      </w:p>
                    </w:txbxContent>
                  </v:textbox>
                </v:shape>
                <w10:anchorlock/>
              </v:group>
            </w:pict>
          </mc:Fallback>
        </mc:AlternateContent>
      </w:r>
    </w:p>
    <w:p w14:paraId="773F11C7" w14:textId="77538329" w:rsidR="00870487" w:rsidRDefault="00870487"/>
    <w:p w14:paraId="2DEB20CB" w14:textId="3055C897" w:rsidR="00E40FDF" w:rsidRDefault="00E40FDF" w:rsidP="00252297">
      <w:pPr>
        <w:pStyle w:val="Heading3"/>
      </w:pPr>
      <w:bookmarkStart w:id="167" w:name="_Toc311120866"/>
      <w:r>
        <w:t>Results</w:t>
      </w:r>
      <w:bookmarkEnd w:id="167"/>
    </w:p>
    <w:p w14:paraId="65FD0F36" w14:textId="297CA910" w:rsidR="00E40FDF" w:rsidRDefault="00E40FDF" w:rsidP="00252297">
      <w:pPr>
        <w:pStyle w:val="Heading4"/>
      </w:pPr>
      <w:bookmarkStart w:id="168" w:name="_Toc311120867"/>
      <w:r>
        <w:t>Psychophysics?</w:t>
      </w:r>
      <w:bookmarkEnd w:id="168"/>
    </w:p>
    <w:p w14:paraId="383D79F6" w14:textId="77777777" w:rsidR="00E40FDF" w:rsidRDefault="00E40FDF" w:rsidP="00E40FDF"/>
    <w:p w14:paraId="2E6E845C" w14:textId="2B22E379" w:rsidR="00E40FDF" w:rsidRPr="00E40FDF" w:rsidRDefault="00E40FDF" w:rsidP="00252297">
      <w:pPr>
        <w:pStyle w:val="Heading4"/>
      </w:pPr>
      <w:bookmarkStart w:id="169" w:name="_Toc311120868"/>
      <w:proofErr w:type="gramStart"/>
      <w:r>
        <w:t>fMRI</w:t>
      </w:r>
      <w:proofErr w:type="gramEnd"/>
      <w:r>
        <w:t xml:space="preserve"> data</w:t>
      </w:r>
      <w:bookmarkEnd w:id="169"/>
    </w:p>
    <w:p w14:paraId="3EA8EEBA" w14:textId="77777777" w:rsidR="006B18D3" w:rsidRPr="00785787" w:rsidRDefault="006B18D3"/>
    <w:p w14:paraId="79DFD2CB" w14:textId="77777777" w:rsidR="00D65536" w:rsidRDefault="00D65536" w:rsidP="006B18D3"/>
    <w:commentRangeStart w:id="170"/>
    <w:p w14:paraId="1AA6B08E" w14:textId="6A1CAFFA" w:rsidR="00D65536" w:rsidRPr="00785787" w:rsidRDefault="003F39D2" w:rsidP="006B18D3">
      <w:r w:rsidRPr="003F39D2">
        <w:rPr>
          <w:noProof/>
          <w:lang w:val="en-US"/>
        </w:rPr>
        <mc:AlternateContent>
          <mc:Choice Requires="wpg">
            <w:drawing>
              <wp:inline distT="0" distB="0" distL="0" distR="0" wp14:anchorId="6997FDF5" wp14:editId="51709654">
                <wp:extent cx="5828096" cy="3238502"/>
                <wp:effectExtent l="0" t="0" r="0" b="0"/>
                <wp:docPr id="43" name="Group 13"/>
                <wp:cNvGraphicFramePr/>
                <a:graphic xmlns:a="http://schemas.openxmlformats.org/drawingml/2006/main">
                  <a:graphicData uri="http://schemas.microsoft.com/office/word/2010/wordprocessingGroup">
                    <wpg:wgp>
                      <wpg:cNvGrpSpPr/>
                      <wpg:grpSpPr>
                        <a:xfrm>
                          <a:off x="0" y="0"/>
                          <a:ext cx="5828096" cy="3238502"/>
                          <a:chOff x="0" y="0"/>
                          <a:chExt cx="8865437" cy="4926441"/>
                        </a:xfrm>
                      </wpg:grpSpPr>
                      <pic:pic xmlns:pic="http://schemas.openxmlformats.org/drawingml/2006/picture">
                        <pic:nvPicPr>
                          <pic:cNvPr id="44" name="Picture 44"/>
                          <pic:cNvPicPr>
                            <a:picLocks noChangeAspect="1"/>
                          </pic:cNvPicPr>
                        </pic:nvPicPr>
                        <pic:blipFill rotWithShape="1">
                          <a:blip r:embed="rId52"/>
                          <a:srcRect t="1988" b="7784"/>
                          <a:stretch/>
                        </pic:blipFill>
                        <pic:spPr>
                          <a:xfrm>
                            <a:off x="0" y="0"/>
                            <a:ext cx="8017247" cy="4070095"/>
                          </a:xfrm>
                          <a:prstGeom prst="rect">
                            <a:avLst/>
                          </a:prstGeom>
                        </pic:spPr>
                      </pic:pic>
                      <wpg:grpSp>
                        <wpg:cNvPr id="45" name="Group 45"/>
                        <wpg:cNvGrpSpPr/>
                        <wpg:grpSpPr>
                          <a:xfrm>
                            <a:off x="706671" y="3985733"/>
                            <a:ext cx="8158766" cy="940708"/>
                            <a:chOff x="706671" y="3985733"/>
                            <a:chExt cx="8158766" cy="940708"/>
                          </a:xfrm>
                        </wpg:grpSpPr>
                        <wpg:grpSp>
                          <wpg:cNvPr id="46" name="Group 46"/>
                          <wpg:cNvGrpSpPr/>
                          <wpg:grpSpPr>
                            <a:xfrm>
                              <a:off x="1043220" y="4520731"/>
                              <a:ext cx="6177196" cy="405710"/>
                              <a:chOff x="1043220" y="4520731"/>
                              <a:chExt cx="6177196" cy="405710"/>
                            </a:xfrm>
                          </wpg:grpSpPr>
                          <wps:wsp>
                            <wps:cNvPr id="47" name="Text Box 47"/>
                            <wps:cNvSpPr txBox="1"/>
                            <wps:spPr>
                              <a:xfrm>
                                <a:off x="1043220" y="4520731"/>
                                <a:ext cx="1782147" cy="405707"/>
                              </a:xfrm>
                              <a:prstGeom prst="rect">
                                <a:avLst/>
                              </a:prstGeom>
                              <a:noFill/>
                            </wps:spPr>
                            <wps:txbx>
                              <w:txbxContent>
                                <w:p w14:paraId="3BD0C167" w14:textId="77777777" w:rsidR="008968B3" w:rsidRPr="003F39D2" w:rsidRDefault="008968B3"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Luminance</w:t>
                                  </w:r>
                                </w:p>
                              </w:txbxContent>
                            </wps:txbx>
                            <wps:bodyPr wrap="square" rtlCol="0">
                              <a:spAutoFit/>
                            </wps:bodyPr>
                          </wps:wsp>
                          <wps:wsp>
                            <wps:cNvPr id="48" name="Text Box 48"/>
                            <wps:cNvSpPr txBox="1"/>
                            <wps:spPr>
                              <a:xfrm>
                                <a:off x="3477398" y="4520731"/>
                                <a:ext cx="1656576" cy="405707"/>
                              </a:xfrm>
                              <a:prstGeom prst="rect">
                                <a:avLst/>
                              </a:prstGeom>
                              <a:noFill/>
                            </wps:spPr>
                            <wps:txbx>
                              <w:txbxContent>
                                <w:p w14:paraId="52985B2B" w14:textId="77777777" w:rsidR="008968B3" w:rsidRPr="003F39D2" w:rsidRDefault="008968B3"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Red/Green</w:t>
                                  </w:r>
                                </w:p>
                              </w:txbxContent>
                            </wps:txbx>
                            <wps:bodyPr wrap="square" rtlCol="0">
                              <a:spAutoFit/>
                            </wps:bodyPr>
                          </wps:wsp>
                          <wps:wsp>
                            <wps:cNvPr id="49" name="Text Box 49"/>
                            <wps:cNvSpPr txBox="1"/>
                            <wps:spPr>
                              <a:xfrm>
                                <a:off x="5563840" y="4520733"/>
                                <a:ext cx="1656576" cy="405708"/>
                              </a:xfrm>
                              <a:prstGeom prst="rect">
                                <a:avLst/>
                              </a:prstGeom>
                              <a:noFill/>
                            </wps:spPr>
                            <wps:txbx>
                              <w:txbxContent>
                                <w:p w14:paraId="078458E1" w14:textId="77777777" w:rsidR="008968B3" w:rsidRPr="003F39D2" w:rsidRDefault="008968B3"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S cone</w:t>
                                  </w:r>
                                </w:p>
                              </w:txbxContent>
                            </wps:txbx>
                            <wps:bodyPr wrap="square" rtlCol="0">
                              <a:spAutoFit/>
                            </wps:bodyPr>
                          </wps:wsp>
                        </wpg:grpSp>
                        <wps:wsp>
                          <wps:cNvPr id="50" name="Text Box 50"/>
                          <wps:cNvSpPr txBox="1"/>
                          <wps:spPr>
                            <a:xfrm>
                              <a:off x="706671" y="3985878"/>
                              <a:ext cx="2596429" cy="405707"/>
                            </a:xfrm>
                            <a:prstGeom prst="rect">
                              <a:avLst/>
                            </a:prstGeom>
                            <a:solidFill>
                              <a:schemeClr val="bg1"/>
                            </a:solidFill>
                          </wps:spPr>
                          <wps:txbx>
                            <w:txbxContent>
                              <w:p w14:paraId="2427D5F9" w14:textId="5061B128" w:rsidR="008968B3" w:rsidRPr="003F39D2" w:rsidRDefault="008968B3" w:rsidP="003F39D2">
                                <w:pPr>
                                  <w:pStyle w:val="NormalWeb"/>
                                  <w:spacing w:before="0" w:beforeAutospacing="0" w:after="0" w:afterAutospacing="0"/>
                                  <w:rPr>
                                    <w:rFonts w:ascii="Arial" w:hAnsi="Arial" w:cs="Arial"/>
                                    <w:sz w:val="24"/>
                                    <w:szCs w:val="24"/>
                                  </w:rPr>
                                </w:pPr>
                                <w:r>
                                  <w:rPr>
                                    <w:rFonts w:ascii="Arial" w:hAnsi="Arial" w:cs="Arial"/>
                                    <w:color w:val="000000" w:themeColor="text1"/>
                                    <w:kern w:val="24"/>
                                    <w:sz w:val="24"/>
                                    <w:szCs w:val="24"/>
                                  </w:rPr>
                                  <w:t xml:space="preserve"> </w:t>
                                </w:r>
                                <w:r w:rsidRPr="003F39D2">
                                  <w:rPr>
                                    <w:rFonts w:ascii="Arial" w:hAnsi="Arial" w:cs="Arial"/>
                                    <w:color w:val="000000" w:themeColor="text1"/>
                                    <w:kern w:val="24"/>
                                    <w:sz w:val="24"/>
                                    <w:szCs w:val="24"/>
                                  </w:rPr>
                                  <w:t xml:space="preserve"> 4Hz    16Hz   </w:t>
                                </w:r>
                                <w:r>
                                  <w:rPr>
                                    <w:rFonts w:ascii="Arial" w:hAnsi="Arial" w:cs="Arial"/>
                                    <w:color w:val="000000" w:themeColor="text1"/>
                                    <w:kern w:val="24"/>
                                    <w:sz w:val="24"/>
                                    <w:szCs w:val="24"/>
                                  </w:rPr>
                                  <w:t xml:space="preserve"> </w:t>
                                </w:r>
                                <w:r w:rsidRPr="003F39D2">
                                  <w:rPr>
                                    <w:rFonts w:ascii="Arial" w:hAnsi="Arial" w:cs="Arial"/>
                                    <w:color w:val="000000" w:themeColor="text1"/>
                                    <w:kern w:val="24"/>
                                    <w:sz w:val="24"/>
                                    <w:szCs w:val="24"/>
                                  </w:rPr>
                                  <w:t xml:space="preserve">32Hz </w:t>
                                </w:r>
                              </w:p>
                            </w:txbxContent>
                          </wps:txbx>
                          <wps:bodyPr wrap="square" rtlCol="0">
                            <a:spAutoFit/>
                          </wps:bodyPr>
                        </wps:wsp>
                        <wps:wsp>
                          <wps:cNvPr id="51" name="Text Box 51"/>
                          <wps:cNvSpPr txBox="1"/>
                          <wps:spPr>
                            <a:xfrm>
                              <a:off x="3068209" y="3985878"/>
                              <a:ext cx="2495972" cy="405707"/>
                            </a:xfrm>
                            <a:prstGeom prst="rect">
                              <a:avLst/>
                            </a:prstGeom>
                            <a:solidFill>
                              <a:schemeClr val="bg1"/>
                            </a:solidFill>
                          </wps:spPr>
                          <wps:txbx>
                            <w:txbxContent>
                              <w:p w14:paraId="20186DB4" w14:textId="6B00F43B" w:rsidR="008968B3" w:rsidRPr="003F39D2" w:rsidRDefault="008968B3" w:rsidP="003F39D2">
                                <w:pPr>
                                  <w:pStyle w:val="NormalWeb"/>
                                  <w:spacing w:before="0" w:beforeAutospacing="0" w:after="0" w:afterAutospacing="0"/>
                                  <w:rPr>
                                    <w:rFonts w:ascii="Arial" w:hAnsi="Arial" w:cs="Arial"/>
                                    <w:sz w:val="24"/>
                                    <w:szCs w:val="24"/>
                                  </w:rPr>
                                </w:pPr>
                                <w:r w:rsidRPr="003F39D2">
                                  <w:rPr>
                                    <w:rFonts w:ascii="Arial" w:hAnsi="Arial" w:cs="Arial"/>
                                    <w:color w:val="000000" w:themeColor="text1"/>
                                    <w:kern w:val="24"/>
                                    <w:sz w:val="24"/>
                                    <w:szCs w:val="24"/>
                                  </w:rPr>
                                  <w:t xml:space="preserve"> </w:t>
                                </w:r>
                                <w:r>
                                  <w:rPr>
                                    <w:rFonts w:ascii="Arial" w:hAnsi="Arial" w:cs="Arial"/>
                                    <w:color w:val="000000" w:themeColor="text1"/>
                                    <w:kern w:val="24"/>
                                    <w:sz w:val="24"/>
                                    <w:szCs w:val="24"/>
                                  </w:rPr>
                                  <w:t xml:space="preserve">4Hz    16Hz  </w:t>
                                </w:r>
                                <w:r w:rsidRPr="003F39D2">
                                  <w:rPr>
                                    <w:rFonts w:ascii="Arial" w:hAnsi="Arial" w:cs="Arial"/>
                                    <w:color w:val="000000" w:themeColor="text1"/>
                                    <w:kern w:val="24"/>
                                    <w:sz w:val="24"/>
                                    <w:szCs w:val="24"/>
                                  </w:rPr>
                                  <w:t xml:space="preserve">  32Hz </w:t>
                                </w:r>
                              </w:p>
                            </w:txbxContent>
                          </wps:txbx>
                          <wps:bodyPr wrap="square" rtlCol="0">
                            <a:spAutoFit/>
                          </wps:bodyPr>
                        </wps:wsp>
                        <wps:wsp>
                          <wps:cNvPr id="52" name="Text Box 52"/>
                          <wps:cNvSpPr txBox="1"/>
                          <wps:spPr>
                            <a:xfrm>
                              <a:off x="5377452" y="3985733"/>
                              <a:ext cx="3487985" cy="405707"/>
                            </a:xfrm>
                            <a:prstGeom prst="rect">
                              <a:avLst/>
                            </a:prstGeom>
                            <a:solidFill>
                              <a:schemeClr val="bg1"/>
                            </a:solidFill>
                          </wps:spPr>
                          <wps:txbx>
                            <w:txbxContent>
                              <w:p w14:paraId="6EB43A0E" w14:textId="2316BA5A" w:rsidR="008968B3" w:rsidRPr="003F39D2" w:rsidRDefault="008968B3" w:rsidP="003F39D2">
                                <w:pPr>
                                  <w:pStyle w:val="NormalWeb"/>
                                  <w:spacing w:before="0" w:beforeAutospacing="0" w:after="0" w:afterAutospacing="0"/>
                                  <w:rPr>
                                    <w:rFonts w:ascii="Arial" w:hAnsi="Arial" w:cs="Arial"/>
                                    <w:sz w:val="24"/>
                                    <w:szCs w:val="24"/>
                                  </w:rPr>
                                </w:pPr>
                                <w:r w:rsidRPr="003F39D2">
                                  <w:rPr>
                                    <w:rFonts w:ascii="Arial" w:hAnsi="Arial" w:cs="Arial"/>
                                    <w:color w:val="000000" w:themeColor="text1"/>
                                    <w:kern w:val="24"/>
                                    <w:sz w:val="24"/>
                                    <w:szCs w:val="24"/>
                                  </w:rPr>
                                  <w:t>4</w:t>
                                </w:r>
                                <w:r>
                                  <w:rPr>
                                    <w:rFonts w:ascii="Arial" w:hAnsi="Arial" w:cs="Arial"/>
                                    <w:color w:val="000000" w:themeColor="text1"/>
                                    <w:kern w:val="24"/>
                                    <w:sz w:val="24"/>
                                    <w:szCs w:val="24"/>
                                  </w:rPr>
                                  <w:t xml:space="preserve">Hz    16Hz    </w:t>
                                </w:r>
                                <w:r w:rsidRPr="003F39D2">
                                  <w:rPr>
                                    <w:rFonts w:ascii="Arial" w:hAnsi="Arial" w:cs="Arial"/>
                                    <w:color w:val="000000" w:themeColor="text1"/>
                                    <w:kern w:val="24"/>
                                    <w:sz w:val="24"/>
                                    <w:szCs w:val="24"/>
                                  </w:rPr>
                                  <w:t xml:space="preserve">32Hz </w:t>
                                </w:r>
                              </w:p>
                            </w:txbxContent>
                          </wps:txbx>
                          <wps:bodyPr wrap="square" rtlCol="0">
                            <a:spAutoFit/>
                          </wps:bodyPr>
                        </wps:wsp>
                      </wpg:grpSp>
                    </wpg:wgp>
                  </a:graphicData>
                </a:graphic>
              </wp:inline>
            </w:drawing>
          </mc:Choice>
          <mc:Fallback>
            <w:pict>
              <v:group id="Group 13" o:spid="_x0000_s1639" style="width:458.9pt;height:255pt;mso-position-horizontal-relative:char;mso-position-vertical-relative:line" coordsize="8865437,4926441"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">
                <v:shape id="Picture 44" o:spid="_x0000_s1640" type="#_x0000_t75" style="position:absolute;width:8017247;height:40700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ky&#10;3kzCAAAA2wAAAA8AAABkcnMvZG93bnJldi54bWxEj9GKwjAURN8X/IdwF3xZ1lSRKt1GEUGRfdLq&#10;B1yau21pc1OaaNu/NwuCj8PMnGHS7WAa8aDOVZYVzGcRCOLc6ooLBbfr4XsNwnlkjY1lUjCSg+1m&#10;8pFiom3PF3pkvhABwi5BBaX3bSKly0sy6Ga2JQ7en+0M+iC7QuoO+wA3jVxEUSwNVhwWSmxpX1Je&#10;Z3ejYLXK9/H9OI41xnauzz39Vu2XUtPPYfcDwtPg3+FX+6QVLJfw/yX8ALl5A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pMt5MwgAAANsAAAAPAAAAAAAAAAAAAAAAAJwCAABk&#10;cnMvZG93bnJldi54bWxQSwUGAAAAAAQABAD3AAAAiwMAAAAA&#10;">
                  <v:imagedata r:id="rId53" o:title="" croptop="1303f" cropbottom="5101f"/>
                  <v:path arrowok="t"/>
                </v:shape>
                <v:group id="Group 45" o:spid="_x0000_s1641" style="position:absolute;left:706671;top:3985733;width:8158766;height:940708" coordorigin="706671,3985733" coordsize="8158766,94070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U6fxQAAANsAAAAPAAAAZHJzL2Rvd25yZXYueG1sRI9Pa8JAFMTvhX6H5RV6&#10;M5u0WiRmFZG29BAEtSDeHtlnEsy+Ddlt/nx7t1DocZiZ3zDZZjSN6KlztWUFSRSDIC6srrlU8H36&#10;mC1BOI+ssbFMCiZysFk/PmSYajvwgfqjL0WAsEtRQeV9m0rpiooMusi2xMG72s6gD7Irpe5wCHDT&#10;yJc4fpMGaw4LFba0q6i4HX+Mgs8Bh+1r8t7nt+tuupwW+3OekFLPT+N2BcLT6P/Df+0vrWC+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vlOn8UAAADbAAAA&#10;DwAAAAAAAAAAAAAAAACpAgAAZHJzL2Rvd25yZXYueG1sUEsFBgAAAAAEAAQA+gAAAJsDAAAAAA==&#10;">
                  <v:group id="Group 46" o:spid="_x0000_s1642" style="position:absolute;left:1043220;top:4520731;width:6177196;height:405710" coordorigin="1043220,4520731" coordsize="6177196,40571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K9DoxAAAANsAAAAPAAAAZHJzL2Rvd25yZXYueG1sRI9Pi8IwFMTvgt8hPMGb&#10;ptVdWbpGEVHxIAv+gWVvj+bZFpuX0sS2fvuNIHgcZuY3zHzZmVI0VLvCsoJ4HIEgTq0uOFNwOW9H&#10;XyCcR9ZYWiYFD3KwXPR7c0y0bflIzclnIkDYJagg975KpHRpTgbd2FbEwbva2qAPss6krrENcFPK&#10;SRTNpMGCw0KOFa1zSm+nu1Gwa7FdTeNNc7hd14+/8+fP7yEmpYaDbvUNwlPn3+FXe68VfMz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eK9DoxAAAANsAAAAP&#10;AAAAAAAAAAAAAAAAAKkCAABkcnMvZG93bnJldi54bWxQSwUGAAAAAAQABAD6AAAAmgMAAAAA&#10;">
                    <v:shape id="Text Box 47" o:spid="_x0000_s1643" type="#_x0000_t202" style="position:absolute;left:1043220;top:4520731;width:1782147;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2dBRwgAA&#10;ANsAAAAPAAAAZHJzL2Rvd25yZXYueG1sRI9Ba8JAFITvBf/D8oTe6kaxtaSuImrBg5dqvD+yr9nQ&#10;7NuQfZr477uFgsdhZr5hluvBN+pGXawDG5hOMlDEZbA1VwaK8+fLO6goyBabwGTgThHWq9HTEnMb&#10;ev6i20kqlSAcczTgRNpc61g68hgnoSVO3nfoPEqSXaVth32C+0bPsuxNe6w5LThsaeuo/DldvQER&#10;u5nei72Ph8tw3PUuK1+xMOZ5PGw+QAkN8gj/tw/WwHwB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bZ0FHCAAAA2wAAAA8AAAAAAAAAAAAAAAAAlwIAAGRycy9kb3du&#10;cmV2LnhtbFBLBQYAAAAABAAEAPUAAACGAwAAAAA=&#10;" filled="f" stroked="f">
                      <v:textbox style="mso-fit-shape-to-text:t">
                        <w:txbxContent>
                          <w:p w14:paraId="3BD0C167" w14:textId="77777777" w:rsidR="00476BB0" w:rsidRPr="003F39D2" w:rsidRDefault="00476BB0"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Luminance</w:t>
                            </w:r>
                          </w:p>
                        </w:txbxContent>
                      </v:textbox>
                    </v:shape>
                    <v:shape id="Text Box 48" o:spid="_x0000_s1644" type="#_x0000_t202" style="position:absolute;left:3477398;top:4520731;width:1656576;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RkQjvgAA&#10;ANsAAAAPAAAAZHJzL2Rvd25yZXYueG1sRE9Na8JAEL0X/A/LCL3VjcUWia4iVsFDL2q8D9kxG8zO&#10;huxo4r/vHgoeH+97uR58ox7UxTqwgekkA0VcBltzZaA47z/moKIgW2wCk4EnRVivRm9LzG3o+UiP&#10;k1QqhXDM0YATaXOtY+nIY5yEljhx19B5lAS7StsO+xTuG/2ZZd/aY82pwWFLW0fl7XT3BkTsZvos&#10;dj4eLsPvT++y8gsLY97Hw2YBSmiQl/jffbAGZmls+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J0ZEI74AAADbAAAADwAAAAAAAAAAAAAAAACXAgAAZHJzL2Rvd25yZXYu&#10;eG1sUEsFBgAAAAAEAAQA9QAAAIIDAAAAAA==&#10;" filled="f" stroked="f">
                      <v:textbox style="mso-fit-shape-to-text:t">
                        <w:txbxContent>
                          <w:p w14:paraId="52985B2B" w14:textId="77777777" w:rsidR="00476BB0" w:rsidRPr="003F39D2" w:rsidRDefault="00476BB0"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Red/Green</w:t>
                            </w:r>
                          </w:p>
                        </w:txbxContent>
                      </v:textbox>
                    </v:shape>
                    <v:shape id="Text Box 49" o:spid="_x0000_s1645" type="#_x0000_t202" style="position:absolute;left:5563840;top:4520733;width:1656576;height:4057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CuG4wgAA&#10;ANsAAAAPAAAAZHJzL2Rvd25yZXYueG1sRI9Ba8JAFITvBf/D8oTe6kax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K4bjCAAAA2wAAAA8AAAAAAAAAAAAAAAAAlwIAAGRycy9kb3du&#10;cmV2LnhtbFBLBQYAAAAABAAEAPUAAACGAwAAAAA=&#10;" filled="f" stroked="f">
                      <v:textbox style="mso-fit-shape-to-text:t">
                        <w:txbxContent>
                          <w:p w14:paraId="078458E1" w14:textId="77777777" w:rsidR="00476BB0" w:rsidRPr="003F39D2" w:rsidRDefault="00476BB0" w:rsidP="003F39D2">
                            <w:pPr>
                              <w:pStyle w:val="NormalWeb"/>
                              <w:spacing w:before="0" w:beforeAutospacing="0" w:after="0" w:afterAutospacing="0"/>
                              <w:jc w:val="center"/>
                              <w:rPr>
                                <w:rFonts w:ascii="Arial" w:hAnsi="Arial" w:cs="Arial"/>
                                <w:sz w:val="24"/>
                                <w:szCs w:val="24"/>
                              </w:rPr>
                            </w:pPr>
                            <w:r w:rsidRPr="003F39D2">
                              <w:rPr>
                                <w:rFonts w:ascii="Arial" w:hAnsi="Arial" w:cs="Arial"/>
                                <w:color w:val="000000" w:themeColor="text1"/>
                                <w:kern w:val="24"/>
                                <w:sz w:val="24"/>
                                <w:szCs w:val="24"/>
                              </w:rPr>
                              <w:t>S cone</w:t>
                            </w:r>
                          </w:p>
                        </w:txbxContent>
                      </v:textbox>
                    </v:shape>
                  </v:group>
                  <v:shape id="Text Box 50" o:spid="_x0000_s1646" type="#_x0000_t202" style="position:absolute;left:706671;top:3985878;width:2596429;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zcw2wQAA&#10;ANsAAAAPAAAAZHJzL2Rvd25yZXYueG1sRE/Pa8IwFL4L/g/hDXaz6WSKdE3LHBQ63MUqO781b21Z&#10;8xKaqN1/vxwGHj++33k5m1FcafKDZQVPSQqCuLV64E7B+VStdiB8QNY4WiYFv+ShLJaLHDNtb3yk&#10;axM6EUPYZ6igD8FlUvq2J4M+sY44ct92MhginDqpJ7zFcDPKdZpupcGBY0OPjt56an+ai1GwdZ9u&#10;f1m/z/pQfeD4XFlZf9VKPT7Mry8gAs3hLv5311rBJq6PX+IPkM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3s3MNsEAAADbAAAADwAAAAAAAAAAAAAAAACXAgAAZHJzL2Rvd25y&#10;ZXYueG1sUEsFBgAAAAAEAAQA9QAAAIUDAAAAAA==&#10;" fillcolor="white [3212]" stroked="f">
                    <v:textbox style="mso-fit-shape-to-text:t">
                      <w:txbxContent>
                        <w:p w14:paraId="2427D5F9" w14:textId="5061B128" w:rsidR="00476BB0" w:rsidRPr="003F39D2" w:rsidRDefault="00476BB0" w:rsidP="003F39D2">
                          <w:pPr>
                            <w:pStyle w:val="NormalWeb"/>
                            <w:spacing w:before="0" w:beforeAutospacing="0" w:after="0" w:afterAutospacing="0"/>
                            <w:rPr>
                              <w:rFonts w:ascii="Arial" w:hAnsi="Arial" w:cs="Arial"/>
                              <w:sz w:val="24"/>
                              <w:szCs w:val="24"/>
                            </w:rPr>
                          </w:pPr>
                          <w:r>
                            <w:rPr>
                              <w:rFonts w:ascii="Arial" w:hAnsi="Arial" w:cs="Arial"/>
                              <w:color w:val="000000" w:themeColor="text1"/>
                              <w:kern w:val="24"/>
                              <w:sz w:val="24"/>
                              <w:szCs w:val="24"/>
                            </w:rPr>
                            <w:t xml:space="preserve"> </w:t>
                          </w:r>
                          <w:r w:rsidRPr="003F39D2">
                            <w:rPr>
                              <w:rFonts w:ascii="Arial" w:hAnsi="Arial" w:cs="Arial"/>
                              <w:color w:val="000000" w:themeColor="text1"/>
                              <w:kern w:val="24"/>
                              <w:sz w:val="24"/>
                              <w:szCs w:val="24"/>
                            </w:rPr>
                            <w:t xml:space="preserve"> 4Hz    16Hz   </w:t>
                          </w:r>
                          <w:r>
                            <w:rPr>
                              <w:rFonts w:ascii="Arial" w:hAnsi="Arial" w:cs="Arial"/>
                              <w:color w:val="000000" w:themeColor="text1"/>
                              <w:kern w:val="24"/>
                              <w:sz w:val="24"/>
                              <w:szCs w:val="24"/>
                            </w:rPr>
                            <w:t xml:space="preserve"> </w:t>
                          </w:r>
                          <w:r w:rsidRPr="003F39D2">
                            <w:rPr>
                              <w:rFonts w:ascii="Arial" w:hAnsi="Arial" w:cs="Arial"/>
                              <w:color w:val="000000" w:themeColor="text1"/>
                              <w:kern w:val="24"/>
                              <w:sz w:val="24"/>
                              <w:szCs w:val="24"/>
                            </w:rPr>
                            <w:t xml:space="preserve">32Hz </w:t>
                          </w:r>
                        </w:p>
                      </w:txbxContent>
                    </v:textbox>
                  </v:shape>
                  <v:shape id="Text Box 51" o:spid="_x0000_s1647" type="#_x0000_t202" style="position:absolute;left:3068209;top:3985878;width:2495972;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gWmtwgAA&#10;ANsAAAAPAAAAZHJzL2Rvd25yZXYueG1sRI9Bi8IwFITvwv6H8Ba8aaqoLNUo7kKhi17UxfOzebbF&#10;5iU0Ubv/3giCx2FmvmEWq8404katry0rGA0TEMSF1TWXCv4O2eALhA/IGhvLpOCfPKyWH70Fptre&#10;eUe3fShFhLBPUUEVgkul9EVFBv3QOuLonW1rMETZllK3eI9w08hxksykwZrjQoWOfioqLvurUTBz&#10;R/d9Hf92epNtsZlkVuanXKn+Z7eegwjUhXf41c61gukInl/iD5DL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GBaa3CAAAA2wAAAA8AAAAAAAAAAAAAAAAAlwIAAGRycy9kb3du&#10;cmV2LnhtbFBLBQYAAAAABAAEAPUAAACGAwAAAAA=&#10;" fillcolor="white [3212]" stroked="f">
                    <v:textbox style="mso-fit-shape-to-text:t">
                      <w:txbxContent>
                        <w:p w14:paraId="20186DB4" w14:textId="6B00F43B" w:rsidR="00476BB0" w:rsidRPr="003F39D2" w:rsidRDefault="00476BB0" w:rsidP="003F39D2">
                          <w:pPr>
                            <w:pStyle w:val="NormalWeb"/>
                            <w:spacing w:before="0" w:beforeAutospacing="0" w:after="0" w:afterAutospacing="0"/>
                            <w:rPr>
                              <w:rFonts w:ascii="Arial" w:hAnsi="Arial" w:cs="Arial"/>
                              <w:sz w:val="24"/>
                              <w:szCs w:val="24"/>
                            </w:rPr>
                          </w:pPr>
                          <w:r w:rsidRPr="003F39D2">
                            <w:rPr>
                              <w:rFonts w:ascii="Arial" w:hAnsi="Arial" w:cs="Arial"/>
                              <w:color w:val="000000" w:themeColor="text1"/>
                              <w:kern w:val="24"/>
                              <w:sz w:val="24"/>
                              <w:szCs w:val="24"/>
                            </w:rPr>
                            <w:t xml:space="preserve"> </w:t>
                          </w:r>
                          <w:r>
                            <w:rPr>
                              <w:rFonts w:ascii="Arial" w:hAnsi="Arial" w:cs="Arial"/>
                              <w:color w:val="000000" w:themeColor="text1"/>
                              <w:kern w:val="24"/>
                              <w:sz w:val="24"/>
                              <w:szCs w:val="24"/>
                            </w:rPr>
                            <w:t xml:space="preserve">4Hz    16Hz  </w:t>
                          </w:r>
                          <w:r w:rsidRPr="003F39D2">
                            <w:rPr>
                              <w:rFonts w:ascii="Arial" w:hAnsi="Arial" w:cs="Arial"/>
                              <w:color w:val="000000" w:themeColor="text1"/>
                              <w:kern w:val="24"/>
                              <w:sz w:val="24"/>
                              <w:szCs w:val="24"/>
                            </w:rPr>
                            <w:t xml:space="preserve">  32Hz </w:t>
                          </w:r>
                        </w:p>
                      </w:txbxContent>
                    </v:textbox>
                  </v:shape>
                  <v:shape id="Text Box 52" o:spid="_x0000_s1648" type="#_x0000_t202" style="position:absolute;left:5377452;top:3985733;width:3487985;height:405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U/fawwAA&#10;ANsAAAAPAAAAZHJzL2Rvd25yZXYueG1sRI9Ba8JAFITvQv/D8gredGNQKdFNsIVApF5qS8/P7GsS&#10;mn27ZFeN/74rCD0OM/MNsy1G04sLDb6zrGAxT0AQ11Z33Cj4+ixnLyB8QNbYWyYFN/JQ5E+TLWba&#10;XvmDLsfQiAhhn6GCNgSXSenrlgz6uXXE0fuxg8EQ5dBIPeA1wk0v0yRZS4Mdx4UWHb21VP8ez0bB&#10;2n2713O6H/V7ecB+WVpZnSqlps/jbgMi0Bj+w492pRWsUrh/iT9A5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U/fawwAAANsAAAAPAAAAAAAAAAAAAAAAAJcCAABkcnMvZG93&#10;bnJldi54bWxQSwUGAAAAAAQABAD1AAAAhwMAAAAA&#10;" fillcolor="white [3212]" stroked="f">
                    <v:textbox style="mso-fit-shape-to-text:t">
                      <w:txbxContent>
                        <w:p w14:paraId="6EB43A0E" w14:textId="2316BA5A" w:rsidR="00476BB0" w:rsidRPr="003F39D2" w:rsidRDefault="00476BB0" w:rsidP="003F39D2">
                          <w:pPr>
                            <w:pStyle w:val="NormalWeb"/>
                            <w:spacing w:before="0" w:beforeAutospacing="0" w:after="0" w:afterAutospacing="0"/>
                            <w:rPr>
                              <w:rFonts w:ascii="Arial" w:hAnsi="Arial" w:cs="Arial"/>
                              <w:sz w:val="24"/>
                              <w:szCs w:val="24"/>
                            </w:rPr>
                          </w:pPr>
                          <w:r w:rsidRPr="003F39D2">
                            <w:rPr>
                              <w:rFonts w:ascii="Arial" w:hAnsi="Arial" w:cs="Arial"/>
                              <w:color w:val="000000" w:themeColor="text1"/>
                              <w:kern w:val="24"/>
                              <w:sz w:val="24"/>
                              <w:szCs w:val="24"/>
                            </w:rPr>
                            <w:t>4</w:t>
                          </w:r>
                          <w:r>
                            <w:rPr>
                              <w:rFonts w:ascii="Arial" w:hAnsi="Arial" w:cs="Arial"/>
                              <w:color w:val="000000" w:themeColor="text1"/>
                              <w:kern w:val="24"/>
                              <w:sz w:val="24"/>
                              <w:szCs w:val="24"/>
                            </w:rPr>
                            <w:t xml:space="preserve">Hz    16Hz    </w:t>
                          </w:r>
                          <w:r w:rsidRPr="003F39D2">
                            <w:rPr>
                              <w:rFonts w:ascii="Arial" w:hAnsi="Arial" w:cs="Arial"/>
                              <w:color w:val="000000" w:themeColor="text1"/>
                              <w:kern w:val="24"/>
                              <w:sz w:val="24"/>
                              <w:szCs w:val="24"/>
                            </w:rPr>
                            <w:t xml:space="preserve">32Hz </w:t>
                          </w:r>
                        </w:p>
                      </w:txbxContent>
                    </v:textbox>
                  </v:shape>
                </v:group>
                <w10:anchorlock/>
              </v:group>
            </w:pict>
          </mc:Fallback>
        </mc:AlternateContent>
      </w:r>
      <w:commentRangeEnd w:id="170"/>
      <w:r w:rsidR="008E314E">
        <w:rPr>
          <w:rStyle w:val="CommentReference"/>
        </w:rPr>
        <w:commentReference w:id="170"/>
      </w:r>
    </w:p>
    <w:p w14:paraId="4FFBA396" w14:textId="77777777" w:rsidR="004D0987" w:rsidRDefault="004D0987"/>
    <w:p w14:paraId="62C544F3" w14:textId="1C39C98C" w:rsidR="000F48DF" w:rsidRDefault="000F48DF" w:rsidP="00252297">
      <w:pPr>
        <w:pStyle w:val="Heading3"/>
      </w:pPr>
      <w:bookmarkStart w:id="171" w:name="_Toc311120869"/>
      <w:r>
        <w:t>Conclusion</w:t>
      </w:r>
      <w:bookmarkEnd w:id="171"/>
    </w:p>
    <w:p w14:paraId="2BE8C77D" w14:textId="77777777" w:rsidR="000F48DF" w:rsidRPr="000F48DF" w:rsidRDefault="000F48DF" w:rsidP="000F48DF"/>
    <w:p w14:paraId="44F30B13" w14:textId="77777777" w:rsidR="000F48DF" w:rsidRPr="000F48DF" w:rsidRDefault="000F48DF" w:rsidP="000F48DF"/>
    <w:p w14:paraId="21439AFA" w14:textId="77777777" w:rsidR="0081149B" w:rsidRDefault="0081149B"/>
    <w:p w14:paraId="399D1BB3" w14:textId="65790361" w:rsidR="0081149B" w:rsidRDefault="00C1779C" w:rsidP="00252297">
      <w:pPr>
        <w:pStyle w:val="Heading2"/>
      </w:pPr>
      <w:bookmarkStart w:id="172" w:name="_Toc311120870"/>
      <w:r>
        <w:t>Ex</w:t>
      </w:r>
      <w:r w:rsidR="0081149B">
        <w:t>periment 2</w:t>
      </w:r>
      <w:r w:rsidR="00AC471D">
        <w:t>: Modification of equipment</w:t>
      </w:r>
      <w:bookmarkEnd w:id="172"/>
    </w:p>
    <w:p w14:paraId="3CC0D2EF" w14:textId="70DDF6AB" w:rsidR="00481D0D" w:rsidRDefault="00481D0D" w:rsidP="00252297">
      <w:pPr>
        <w:pStyle w:val="Heading3"/>
      </w:pPr>
      <w:bookmarkStart w:id="173" w:name="_Toc311120871"/>
      <w:r>
        <w:t>Introduction</w:t>
      </w:r>
      <w:bookmarkEnd w:id="173"/>
    </w:p>
    <w:p w14:paraId="4C68F078" w14:textId="2C3FB907" w:rsidR="00481D0D" w:rsidRDefault="00481D0D" w:rsidP="00481D0D">
      <w:proofErr w:type="gramStart"/>
      <w:r>
        <w:t>what</w:t>
      </w:r>
      <w:proofErr w:type="gramEnd"/>
      <w:r>
        <w:t xml:space="preserve"> this experiment was for, </w:t>
      </w:r>
      <w:proofErr w:type="spellStart"/>
      <w:r>
        <w:t>etc</w:t>
      </w:r>
      <w:proofErr w:type="spellEnd"/>
      <w:r>
        <w:t>…</w:t>
      </w:r>
    </w:p>
    <w:p w14:paraId="23AA1192" w14:textId="77777777" w:rsidR="00481D0D" w:rsidRPr="00481D0D" w:rsidRDefault="00481D0D" w:rsidP="00481D0D"/>
    <w:p w14:paraId="2DB67345" w14:textId="1F4C9BF9" w:rsidR="002105F4" w:rsidRPr="00785787" w:rsidRDefault="002105F4">
      <w:r w:rsidRPr="00785787">
        <w:t>Pilot with 4LEDs</w:t>
      </w:r>
      <w:r w:rsidR="00ED33A9">
        <w:t xml:space="preserve"> (due to a temporary technical fault with one of the LEDs)</w:t>
      </w:r>
      <w:r w:rsidRPr="00785787">
        <w:t>, testing L-</w:t>
      </w:r>
      <w:proofErr w:type="gramStart"/>
      <w:r w:rsidRPr="00785787">
        <w:t>M ,</w:t>
      </w:r>
      <w:proofErr w:type="gramEnd"/>
      <w:r w:rsidRPr="00785787">
        <w:t xml:space="preserve"> LMS and S cone channels using trichromats, dichromats and anomalous trichromats.</w:t>
      </w:r>
    </w:p>
    <w:p w14:paraId="4B70F49C" w14:textId="77777777" w:rsidR="002105F4" w:rsidRPr="00785787" w:rsidRDefault="002105F4"/>
    <w:p w14:paraId="4764D6A5" w14:textId="77777777" w:rsidR="002105F4" w:rsidRDefault="002105F4">
      <w:r w:rsidRPr="00785787">
        <w:t xml:space="preserve">We would expect the </w:t>
      </w:r>
      <w:proofErr w:type="spellStart"/>
      <w:r w:rsidRPr="00785787">
        <w:t>colourblind</w:t>
      </w:r>
      <w:proofErr w:type="spellEnd"/>
      <w:r w:rsidRPr="00785787">
        <w:t xml:space="preserve"> subjects (definitely the dichromats, and possibly the anomalous trichromats depending on the shift of their anomalous cone) to be able to get contrast thresholds for the LMS and S cone conditions, but not for the L-M.</w:t>
      </w:r>
    </w:p>
    <w:p w14:paraId="4E70C137" w14:textId="679D49F3" w:rsidR="00481D0D" w:rsidRDefault="00481D0D" w:rsidP="00252297">
      <w:pPr>
        <w:pStyle w:val="Heading3"/>
      </w:pPr>
      <w:bookmarkStart w:id="174" w:name="_Toc311120872"/>
      <w:r>
        <w:t>Method</w:t>
      </w:r>
      <w:bookmarkEnd w:id="174"/>
    </w:p>
    <w:p w14:paraId="56B13724" w14:textId="403B09FD" w:rsidR="00481D0D" w:rsidRDefault="00481D0D" w:rsidP="00252297">
      <w:pPr>
        <w:pStyle w:val="Heading4"/>
      </w:pPr>
      <w:bookmarkStart w:id="175" w:name="_Toc311120873"/>
      <w:r>
        <w:t>Subjects</w:t>
      </w:r>
      <w:bookmarkEnd w:id="175"/>
    </w:p>
    <w:p w14:paraId="182AE25F" w14:textId="77777777" w:rsidR="00481D0D" w:rsidRDefault="00481D0D" w:rsidP="00481D0D"/>
    <w:p w14:paraId="33FB0095" w14:textId="4EA9158A" w:rsidR="00481D0D" w:rsidRDefault="00481D0D" w:rsidP="00252297">
      <w:pPr>
        <w:pStyle w:val="Heading4"/>
      </w:pPr>
      <w:bookmarkStart w:id="176" w:name="_Toc311120874"/>
      <w:r>
        <w:t>Equipment</w:t>
      </w:r>
      <w:bookmarkEnd w:id="176"/>
    </w:p>
    <w:p w14:paraId="3F522D85" w14:textId="77777777" w:rsidR="00481D0D" w:rsidRDefault="00481D0D" w:rsidP="00481D0D"/>
    <w:p w14:paraId="47AC4140" w14:textId="362591F4" w:rsidR="00481D0D" w:rsidRDefault="00481D0D" w:rsidP="00252297">
      <w:pPr>
        <w:pStyle w:val="Heading4"/>
      </w:pPr>
      <w:bookmarkStart w:id="177" w:name="_Toc311120875"/>
      <w:r>
        <w:t>Design</w:t>
      </w:r>
      <w:bookmarkEnd w:id="177"/>
    </w:p>
    <w:p w14:paraId="3650003A" w14:textId="77777777" w:rsidR="00481D0D" w:rsidRDefault="00481D0D" w:rsidP="00481D0D"/>
    <w:p w14:paraId="5A5D1229" w14:textId="3F8E848A" w:rsidR="00481D0D" w:rsidRPr="00481D0D" w:rsidRDefault="00481D0D" w:rsidP="00252297">
      <w:pPr>
        <w:pStyle w:val="Heading4"/>
      </w:pPr>
      <w:bookmarkStart w:id="178" w:name="_Toc311120876"/>
      <w:r>
        <w:t>Procedure</w:t>
      </w:r>
      <w:bookmarkEnd w:id="178"/>
    </w:p>
    <w:p w14:paraId="028B46D8" w14:textId="77777777" w:rsidR="002105F4" w:rsidRPr="00785787" w:rsidRDefault="002105F4"/>
    <w:p w14:paraId="34298A36" w14:textId="77777777" w:rsidR="002105F4" w:rsidRPr="00785787" w:rsidRDefault="002105F4">
      <w:proofErr w:type="gramStart"/>
      <w:r w:rsidRPr="00785787">
        <w:t>Basic stimuli was</w:t>
      </w:r>
      <w:proofErr w:type="gramEnd"/>
      <w:r w:rsidRPr="00785787">
        <w:t xml:space="preserve"> used for this – the sine wave presentation of the stimulus was not randomly phase shifted for each trial</w:t>
      </w:r>
      <w:r w:rsidR="001C5FE8" w:rsidRPr="00785787">
        <w:t>.</w:t>
      </w:r>
    </w:p>
    <w:p w14:paraId="38A806DF" w14:textId="77777777" w:rsidR="001C5FE8" w:rsidRPr="00785787" w:rsidRDefault="001C5FE8"/>
    <w:p w14:paraId="211C6DE8" w14:textId="77777777" w:rsidR="001C5FE8" w:rsidRPr="00785787" w:rsidRDefault="001C5FE8">
      <w:r w:rsidRPr="00785787">
        <w:t xml:space="preserve">Used an </w:t>
      </w:r>
      <w:proofErr w:type="spellStart"/>
      <w:r w:rsidRPr="00785787">
        <w:t>Arduino</w:t>
      </w:r>
      <w:proofErr w:type="spellEnd"/>
      <w:r w:rsidRPr="00785787">
        <w:t xml:space="preserve"> Mega and Matlab to control 4 LEDs – 410, 465, 535 and 630nm.</w:t>
      </w:r>
    </w:p>
    <w:p w14:paraId="5AB12F67" w14:textId="44090001" w:rsidR="001C5FE8" w:rsidRPr="00785787" w:rsidRDefault="001C5FE8">
      <w:r w:rsidRPr="00785787">
        <w:t xml:space="preserve">2 </w:t>
      </w:r>
      <w:proofErr w:type="gramStart"/>
      <w:r w:rsidRPr="00785787">
        <w:t>interval</w:t>
      </w:r>
      <w:proofErr w:type="gramEnd"/>
      <w:r w:rsidRPr="00785787">
        <w:t xml:space="preserve"> forced choice task was used, both had a baseline ‘white’ light but one interval contained the flickering ‘channel’ isolating stimulus on top of this, and the other did not.  </w:t>
      </w:r>
      <w:r w:rsidR="00E22F06" w:rsidRPr="00785787">
        <w:t>Numerous (4?) LSDs are used after light has travelled down a 1</w:t>
      </w:r>
      <w:r w:rsidR="00E53335">
        <w:t>5</w:t>
      </w:r>
      <w:r w:rsidR="00E22F06" w:rsidRPr="00785787">
        <w:t>m fibre optic cable to further mix the light sources.</w:t>
      </w:r>
    </w:p>
    <w:p w14:paraId="5A745F41" w14:textId="77777777" w:rsidR="001C5FE8" w:rsidRPr="00785787" w:rsidRDefault="001C5FE8"/>
    <w:p w14:paraId="3D771C7A" w14:textId="77777777" w:rsidR="001C5FE8" w:rsidRDefault="001C5FE8">
      <w:r w:rsidRPr="00785787">
        <w:t xml:space="preserve">Stimulus was presented at 2Hz.  Pulse width modulation was used to control the output of the LEDs using the </w:t>
      </w:r>
      <w:proofErr w:type="spellStart"/>
      <w:r w:rsidRPr="00785787">
        <w:t>arduino</w:t>
      </w:r>
      <w:proofErr w:type="spellEnd"/>
      <w:r w:rsidRPr="00785787">
        <w:t xml:space="preserve">.  The </w:t>
      </w:r>
      <w:proofErr w:type="spellStart"/>
      <w:r w:rsidRPr="00785787">
        <w:t>Prizmatix</w:t>
      </w:r>
      <w:proofErr w:type="spellEnd"/>
      <w:r w:rsidRPr="00785787">
        <w:t xml:space="preserve"> LED box was connected to the </w:t>
      </w:r>
      <w:proofErr w:type="spellStart"/>
      <w:r w:rsidRPr="00785787">
        <w:t>Arduino</w:t>
      </w:r>
      <w:proofErr w:type="spellEnd"/>
      <w:r w:rsidRPr="00785787">
        <w:t xml:space="preserve"> using DNC cables and a serial port, from which wires connected the serial port to the relevant PWM pins of the </w:t>
      </w:r>
      <w:proofErr w:type="spellStart"/>
      <w:r w:rsidRPr="00785787">
        <w:t>arduino</w:t>
      </w:r>
      <w:proofErr w:type="spellEnd"/>
      <w:r w:rsidRPr="00785787">
        <w:t xml:space="preserve"> (along with a ground).</w:t>
      </w:r>
    </w:p>
    <w:p w14:paraId="597F6D36" w14:textId="77777777" w:rsidR="00481D0D" w:rsidRDefault="00481D0D"/>
    <w:p w14:paraId="088D8A9C" w14:textId="3623F84B" w:rsidR="00481D0D" w:rsidRDefault="00481D0D" w:rsidP="00252297">
      <w:pPr>
        <w:pStyle w:val="Heading3"/>
      </w:pPr>
      <w:bookmarkStart w:id="179" w:name="_Toc311120877"/>
      <w:r>
        <w:t>Results</w:t>
      </w:r>
      <w:bookmarkEnd w:id="179"/>
    </w:p>
    <w:p w14:paraId="7F067784" w14:textId="1B6B54E1" w:rsidR="00481D0D" w:rsidRDefault="00481D0D" w:rsidP="00252297">
      <w:pPr>
        <w:pStyle w:val="Heading4"/>
      </w:pPr>
      <w:bookmarkStart w:id="180" w:name="_Toc311120878"/>
      <w:r>
        <w:t>Between groups (all at 2Hz)</w:t>
      </w:r>
      <w:bookmarkEnd w:id="180"/>
    </w:p>
    <w:p w14:paraId="1CF91A1C" w14:textId="77777777" w:rsidR="00481D0D" w:rsidRDefault="00481D0D" w:rsidP="00481D0D"/>
    <w:p w14:paraId="7FA3F1C2" w14:textId="4F7E9E41" w:rsidR="00481D0D" w:rsidRDefault="00481D0D" w:rsidP="00252297">
      <w:pPr>
        <w:pStyle w:val="Heading4"/>
      </w:pPr>
      <w:bookmarkStart w:id="181" w:name="_Toc311120879"/>
      <w:r>
        <w:t>One subject at different frequencies</w:t>
      </w:r>
      <w:bookmarkEnd w:id="181"/>
    </w:p>
    <w:p w14:paraId="2A024FC1" w14:textId="77777777" w:rsidR="005B4ACF" w:rsidRDefault="005B4ACF" w:rsidP="005B4ACF"/>
    <w:p w14:paraId="35BA6519" w14:textId="4AC53C95" w:rsidR="005B4ACF" w:rsidRPr="005B4ACF" w:rsidRDefault="005B4ACF" w:rsidP="00252297">
      <w:pPr>
        <w:pStyle w:val="Heading3"/>
      </w:pPr>
      <w:bookmarkStart w:id="182" w:name="_Toc311120880"/>
      <w:r>
        <w:t>Conclusion</w:t>
      </w:r>
      <w:bookmarkEnd w:id="182"/>
    </w:p>
    <w:p w14:paraId="390B3BEB" w14:textId="77777777" w:rsidR="00481D0D" w:rsidRDefault="00481D0D"/>
    <w:p w14:paraId="313F9707" w14:textId="77777777" w:rsidR="00ED33A9" w:rsidRPr="00785787" w:rsidRDefault="00ED33A9"/>
    <w:p w14:paraId="4F76AE96" w14:textId="4AA6411C" w:rsidR="0081149B" w:rsidRDefault="0081149B" w:rsidP="00252297">
      <w:pPr>
        <w:pStyle w:val="Heading2"/>
      </w:pPr>
      <w:bookmarkStart w:id="183" w:name="_Toc311120881"/>
      <w:r>
        <w:t>Experiment 3</w:t>
      </w:r>
      <w:r w:rsidR="00AC471D">
        <w:t>: Accounting for a 4</w:t>
      </w:r>
      <w:r w:rsidR="00AC471D" w:rsidRPr="00AC471D">
        <w:rPr>
          <w:vertAlign w:val="superscript"/>
        </w:rPr>
        <w:t>th</w:t>
      </w:r>
      <w:r w:rsidR="00AC471D">
        <w:t xml:space="preserve"> cone</w:t>
      </w:r>
      <w:bookmarkEnd w:id="183"/>
    </w:p>
    <w:p w14:paraId="0BB20B6E" w14:textId="285564CD" w:rsidR="005B4ACF" w:rsidRDefault="005B4ACF" w:rsidP="00252297">
      <w:pPr>
        <w:pStyle w:val="Heading3"/>
      </w:pPr>
      <w:bookmarkStart w:id="184" w:name="_Toc311120882"/>
      <w:r>
        <w:t>Introduction</w:t>
      </w:r>
      <w:bookmarkEnd w:id="184"/>
    </w:p>
    <w:p w14:paraId="486D32A2" w14:textId="31120926" w:rsidR="005B4ACF" w:rsidRDefault="0057182D" w:rsidP="005B4ACF">
      <w:proofErr w:type="gramStart"/>
      <w:r>
        <w:t>discuss</w:t>
      </w:r>
      <w:proofErr w:type="gramEnd"/>
      <w:r>
        <w:t xml:space="preserve"> the pilot to determine the optimum frequency to use for the </w:t>
      </w:r>
      <w:proofErr w:type="spellStart"/>
      <w:r>
        <w:t>Lprime</w:t>
      </w:r>
      <w:proofErr w:type="spellEnd"/>
      <w:r>
        <w:t xml:space="preserve"> so max contrast can be used.???</w:t>
      </w:r>
    </w:p>
    <w:p w14:paraId="43CDDCB0" w14:textId="40F199D5" w:rsidR="005B4ACF" w:rsidRDefault="005B4ACF" w:rsidP="00252297">
      <w:pPr>
        <w:pStyle w:val="Heading3"/>
      </w:pPr>
      <w:bookmarkStart w:id="185" w:name="_Toc311120883"/>
      <w:r>
        <w:t>Methods</w:t>
      </w:r>
      <w:bookmarkEnd w:id="185"/>
    </w:p>
    <w:p w14:paraId="6F08D573" w14:textId="23289D6A" w:rsidR="005B4ACF" w:rsidRDefault="005B4ACF" w:rsidP="00A9747D">
      <w:pPr>
        <w:pStyle w:val="Heading4"/>
      </w:pPr>
      <w:bookmarkStart w:id="186" w:name="_Toc311120884"/>
      <w:r>
        <w:t>Subjects</w:t>
      </w:r>
      <w:bookmarkEnd w:id="186"/>
    </w:p>
    <w:p w14:paraId="0A99D8AD" w14:textId="77777777" w:rsidR="00E600C7" w:rsidRPr="00E600C7" w:rsidRDefault="00E600C7" w:rsidP="00E600C7"/>
    <w:p w14:paraId="682BA5E0" w14:textId="7FC67AAC" w:rsidR="005B4ACF" w:rsidRDefault="005B4ACF" w:rsidP="00212AEF">
      <w:pPr>
        <w:pStyle w:val="Heading4"/>
      </w:pPr>
      <w:bookmarkStart w:id="187" w:name="_Toc311120885"/>
      <w:r>
        <w:t>Equipment</w:t>
      </w:r>
      <w:bookmarkEnd w:id="187"/>
    </w:p>
    <w:p w14:paraId="6D876F51" w14:textId="77777777" w:rsidR="005B4ACF" w:rsidRDefault="005B4ACF" w:rsidP="005B4ACF"/>
    <w:p w14:paraId="7C5D0940" w14:textId="54D08988" w:rsidR="005B4ACF" w:rsidRDefault="005B4ACF" w:rsidP="00252297">
      <w:pPr>
        <w:pStyle w:val="Heading4"/>
      </w:pPr>
      <w:bookmarkStart w:id="188" w:name="_Toc311120886"/>
      <w:r>
        <w:t>Design</w:t>
      </w:r>
      <w:bookmarkEnd w:id="188"/>
    </w:p>
    <w:p w14:paraId="1838C454" w14:textId="77777777" w:rsidR="005B4ACF" w:rsidRDefault="005B4ACF" w:rsidP="005B4ACF"/>
    <w:p w14:paraId="5F38F707" w14:textId="1CF060CA" w:rsidR="005B4ACF" w:rsidRDefault="005B4ACF" w:rsidP="00252297">
      <w:pPr>
        <w:pStyle w:val="Heading4"/>
      </w:pPr>
      <w:bookmarkStart w:id="189" w:name="_Toc311120887"/>
      <w:r>
        <w:t>Procedure</w:t>
      </w:r>
      <w:bookmarkEnd w:id="189"/>
    </w:p>
    <w:p w14:paraId="305F103C" w14:textId="77777777" w:rsidR="005B4ACF" w:rsidRDefault="005B4ACF" w:rsidP="005B4ACF">
      <w:pPr>
        <w:rPr>
          <w:lang w:val="en-US"/>
        </w:rPr>
      </w:pPr>
      <w:r>
        <w:rPr>
          <w:lang w:val="en-US"/>
        </w:rPr>
        <w:t xml:space="preserve">All 5 LEDS working – first want to establish optimum frequency to use for cone isolation.  </w:t>
      </w:r>
      <w:proofErr w:type="gramStart"/>
      <w:r>
        <w:rPr>
          <w:lang w:val="en-US"/>
        </w:rPr>
        <w:t>so</w:t>
      </w:r>
      <w:proofErr w:type="gramEnd"/>
      <w:r>
        <w:rPr>
          <w:lang w:val="en-US"/>
        </w:rPr>
        <w:t xml:space="preserve"> with our LMS </w:t>
      </w:r>
      <w:proofErr w:type="spellStart"/>
      <w:r>
        <w:rPr>
          <w:lang w:val="en-US"/>
        </w:rPr>
        <w:t>stim</w:t>
      </w:r>
      <w:proofErr w:type="spellEnd"/>
      <w:r>
        <w:rPr>
          <w:lang w:val="en-US"/>
        </w:rPr>
        <w:t xml:space="preserve"> (i.e. accounting only for three cones), we run L and M cone isolating stimulus tasks at various frequencies to identify optimum frequency for a 1second stimulus, i.e. which frequency achieved the lowest contrast thresholds in the 2IFC task.  Two subjects used testing at frequencies 1, 2, 4, 8hz, with 3 repeats of each.  Plot the contrast thresholds for each subject on same graph.</w:t>
      </w:r>
    </w:p>
    <w:p w14:paraId="49FE96DA" w14:textId="77777777" w:rsidR="005B4ACF" w:rsidRDefault="005B4ACF" w:rsidP="005B4ACF">
      <w:pPr>
        <w:rPr>
          <w:lang w:val="en-US"/>
        </w:rPr>
      </w:pPr>
    </w:p>
    <w:p w14:paraId="46EE06DB" w14:textId="77777777" w:rsidR="005B4ACF" w:rsidRPr="00785787" w:rsidRDefault="005B4ACF" w:rsidP="005B4ACF">
      <w:pPr>
        <w:rPr>
          <w:lang w:val="en-US"/>
        </w:rPr>
      </w:pPr>
      <w:r>
        <w:rPr>
          <w:lang w:val="en-US"/>
        </w:rPr>
        <w:t xml:space="preserve">*** </w:t>
      </w:r>
      <w:proofErr w:type="gramStart"/>
      <w:r>
        <w:rPr>
          <w:lang w:val="en-US"/>
        </w:rPr>
        <w:t>maybe</w:t>
      </w:r>
      <w:proofErr w:type="gramEnd"/>
      <w:r>
        <w:rPr>
          <w:lang w:val="en-US"/>
        </w:rPr>
        <w:t xml:space="preserve"> this should just report results after the luminance noise is added in to each interval?</w:t>
      </w:r>
    </w:p>
    <w:p w14:paraId="2769B278" w14:textId="77777777" w:rsidR="005B4ACF" w:rsidRDefault="005B4ACF" w:rsidP="005B4ACF"/>
    <w:p w14:paraId="4CBDEBE4" w14:textId="41FF4DD6" w:rsidR="005B4ACF" w:rsidRDefault="005B4ACF" w:rsidP="00252297">
      <w:pPr>
        <w:pStyle w:val="Heading3"/>
      </w:pPr>
      <w:bookmarkStart w:id="190" w:name="_Toc311120888"/>
      <w:r>
        <w:t>Results</w:t>
      </w:r>
      <w:bookmarkEnd w:id="190"/>
    </w:p>
    <w:p w14:paraId="2D0F60BF" w14:textId="77777777" w:rsidR="005B4ACF" w:rsidRDefault="005B4ACF" w:rsidP="005B4ACF"/>
    <w:p w14:paraId="7A59EB65" w14:textId="3489DB59" w:rsidR="005B4ACF" w:rsidRPr="005B4ACF" w:rsidRDefault="005B4ACF" w:rsidP="00252297">
      <w:pPr>
        <w:pStyle w:val="Heading3"/>
      </w:pPr>
      <w:bookmarkStart w:id="191" w:name="_Toc311120889"/>
      <w:r>
        <w:t>Conclusion</w:t>
      </w:r>
      <w:bookmarkEnd w:id="191"/>
    </w:p>
    <w:p w14:paraId="66A88E08" w14:textId="4D2D6E6F" w:rsidR="005B4ACF" w:rsidRDefault="007E6005" w:rsidP="00252297">
      <w:pPr>
        <w:pStyle w:val="Heading1"/>
        <w:rPr>
          <w:lang w:val="en-US"/>
        </w:rPr>
      </w:pPr>
      <w:r>
        <w:rPr>
          <w:lang w:val="en-US"/>
        </w:rPr>
        <w:br w:type="column"/>
      </w:r>
      <w:bookmarkStart w:id="192" w:name="_Toc311120890"/>
      <w:proofErr w:type="spellStart"/>
      <w:r>
        <w:rPr>
          <w:lang w:val="en-US"/>
        </w:rPr>
        <w:t>Tetrachromat</w:t>
      </w:r>
      <w:proofErr w:type="spellEnd"/>
      <w:r>
        <w:rPr>
          <w:lang w:val="en-US"/>
        </w:rPr>
        <w:t xml:space="preserve"> testing</w:t>
      </w:r>
      <w:bookmarkEnd w:id="192"/>
    </w:p>
    <w:p w14:paraId="48AA116E" w14:textId="1D098D92" w:rsidR="000900FB" w:rsidRDefault="006B1D54" w:rsidP="00252297">
      <w:pPr>
        <w:pStyle w:val="Heading2"/>
      </w:pPr>
      <w:bookmarkStart w:id="193" w:name="_Toc311120891"/>
      <w:r>
        <w:t>Overview</w:t>
      </w:r>
      <w:bookmarkEnd w:id="193"/>
    </w:p>
    <w:p w14:paraId="4B3DCDB6" w14:textId="77777777" w:rsidR="006B1D54" w:rsidRDefault="006B1D54" w:rsidP="006B1D54"/>
    <w:p w14:paraId="1288D456" w14:textId="2F1744B5" w:rsidR="006B1D54" w:rsidRDefault="006B1D54" w:rsidP="00252297">
      <w:pPr>
        <w:pStyle w:val="Heading2"/>
      </w:pPr>
      <w:bookmarkStart w:id="194" w:name="_Toc311120892"/>
      <w:r>
        <w:t>Experiment 4 – Psychophysics</w:t>
      </w:r>
      <w:bookmarkEnd w:id="194"/>
    </w:p>
    <w:p w14:paraId="7E959F0F" w14:textId="48D8603F" w:rsidR="006B1D54" w:rsidRDefault="006B1D54" w:rsidP="00252297">
      <w:pPr>
        <w:pStyle w:val="Heading3"/>
      </w:pPr>
      <w:bookmarkStart w:id="195" w:name="_Toc311120893"/>
      <w:r>
        <w:t>Introduction</w:t>
      </w:r>
      <w:bookmarkEnd w:id="195"/>
    </w:p>
    <w:p w14:paraId="2AB3A547" w14:textId="517F9910" w:rsidR="006B1D54" w:rsidRDefault="006B1D54" w:rsidP="00252297">
      <w:pPr>
        <w:pStyle w:val="Heading3"/>
      </w:pPr>
      <w:bookmarkStart w:id="196" w:name="_Toc311120894"/>
      <w:r>
        <w:t>Methods</w:t>
      </w:r>
      <w:bookmarkEnd w:id="196"/>
    </w:p>
    <w:p w14:paraId="2FF1275B" w14:textId="0A28481D" w:rsidR="006B1D54" w:rsidRDefault="006B1D54" w:rsidP="00252297">
      <w:pPr>
        <w:pStyle w:val="Heading4"/>
      </w:pPr>
      <w:bookmarkStart w:id="197" w:name="_Toc311120895"/>
      <w:r>
        <w:t>Subjects</w:t>
      </w:r>
      <w:bookmarkEnd w:id="197"/>
    </w:p>
    <w:p w14:paraId="271FCDD6" w14:textId="77777777" w:rsidR="006B1D54" w:rsidRDefault="006B1D54" w:rsidP="006B1D54"/>
    <w:p w14:paraId="46632AF2" w14:textId="15138D76" w:rsidR="006B1D54" w:rsidRDefault="006B1D54" w:rsidP="00252297">
      <w:pPr>
        <w:pStyle w:val="Heading4"/>
      </w:pPr>
      <w:bookmarkStart w:id="198" w:name="_Toc311120896"/>
      <w:r>
        <w:t>Equipment</w:t>
      </w:r>
      <w:bookmarkEnd w:id="198"/>
    </w:p>
    <w:p w14:paraId="65735868" w14:textId="77777777" w:rsidR="006B1D54" w:rsidRDefault="006B1D54" w:rsidP="006B1D54"/>
    <w:p w14:paraId="2A26AF20" w14:textId="4619B01A" w:rsidR="006B1D54" w:rsidRDefault="006B1D54" w:rsidP="00252297">
      <w:pPr>
        <w:pStyle w:val="Heading4"/>
      </w:pPr>
      <w:bookmarkStart w:id="199" w:name="_Toc311120897"/>
      <w:r>
        <w:t>Design</w:t>
      </w:r>
      <w:bookmarkEnd w:id="199"/>
    </w:p>
    <w:p w14:paraId="29192E80" w14:textId="77777777" w:rsidR="006B1D54" w:rsidRDefault="006B1D54" w:rsidP="006B1D54"/>
    <w:p w14:paraId="6285B9D9" w14:textId="547364C6" w:rsidR="006B1D54" w:rsidRDefault="006B1D54" w:rsidP="00252297">
      <w:pPr>
        <w:pStyle w:val="Heading4"/>
      </w:pPr>
      <w:bookmarkStart w:id="200" w:name="_Toc311120898"/>
      <w:r>
        <w:t>Procedure</w:t>
      </w:r>
      <w:bookmarkEnd w:id="200"/>
    </w:p>
    <w:p w14:paraId="3F37A2F5" w14:textId="77777777" w:rsidR="006B1D54" w:rsidRDefault="006B1D54" w:rsidP="006B1D54"/>
    <w:p w14:paraId="69EDDC9D" w14:textId="4CC9B165" w:rsidR="006B1D54" w:rsidRDefault="006B1D54" w:rsidP="00252297">
      <w:pPr>
        <w:pStyle w:val="Heading3"/>
      </w:pPr>
      <w:bookmarkStart w:id="201" w:name="_Toc311120899"/>
      <w:r>
        <w:t>Results</w:t>
      </w:r>
      <w:bookmarkEnd w:id="201"/>
    </w:p>
    <w:p w14:paraId="65356752" w14:textId="77777777" w:rsidR="006B1D54" w:rsidRDefault="006B1D54" w:rsidP="006B1D54"/>
    <w:p w14:paraId="70A74C26" w14:textId="5D21538D" w:rsidR="006B1D54" w:rsidRPr="006B1D54" w:rsidRDefault="006B1D54" w:rsidP="00252297">
      <w:pPr>
        <w:pStyle w:val="Heading3"/>
      </w:pPr>
      <w:bookmarkStart w:id="202" w:name="_Toc311120900"/>
      <w:r>
        <w:t>Conclusion</w:t>
      </w:r>
      <w:bookmarkEnd w:id="202"/>
    </w:p>
    <w:p w14:paraId="2646A6DC" w14:textId="77777777" w:rsidR="006B1D54" w:rsidRDefault="006B1D54" w:rsidP="006B1D54"/>
    <w:p w14:paraId="7A60C21D" w14:textId="2E794D42" w:rsidR="006B1D54" w:rsidRDefault="006B1D54" w:rsidP="00252297">
      <w:pPr>
        <w:pStyle w:val="Heading2"/>
      </w:pPr>
      <w:bookmarkStart w:id="203" w:name="_Toc311120901"/>
      <w:r>
        <w:t>Experiment 5 - fMRI</w:t>
      </w:r>
      <w:bookmarkEnd w:id="203"/>
    </w:p>
    <w:p w14:paraId="5354E1A1" w14:textId="77777777" w:rsidR="006B1D54" w:rsidRDefault="006B1D54" w:rsidP="006B1D54"/>
    <w:p w14:paraId="2F5C765D" w14:textId="77777777" w:rsidR="006B1D54" w:rsidRDefault="006B1D54" w:rsidP="00252297">
      <w:pPr>
        <w:pStyle w:val="Heading3"/>
      </w:pPr>
      <w:bookmarkStart w:id="204" w:name="_Toc311120902"/>
      <w:r>
        <w:t>Introduction</w:t>
      </w:r>
      <w:bookmarkEnd w:id="204"/>
    </w:p>
    <w:p w14:paraId="09359259" w14:textId="77777777" w:rsidR="006B1D54" w:rsidRDefault="006B1D54" w:rsidP="00252297">
      <w:pPr>
        <w:pStyle w:val="Heading3"/>
      </w:pPr>
      <w:bookmarkStart w:id="205" w:name="_Toc311120903"/>
      <w:r>
        <w:t>Methods</w:t>
      </w:r>
      <w:bookmarkEnd w:id="205"/>
    </w:p>
    <w:p w14:paraId="673C1B86" w14:textId="77777777" w:rsidR="006B1D54" w:rsidRDefault="006B1D54" w:rsidP="00252297">
      <w:pPr>
        <w:pStyle w:val="Heading4"/>
      </w:pPr>
      <w:bookmarkStart w:id="206" w:name="_Toc311120904"/>
      <w:r>
        <w:t>Subjects</w:t>
      </w:r>
      <w:bookmarkEnd w:id="206"/>
    </w:p>
    <w:p w14:paraId="07F8D08E" w14:textId="77777777" w:rsidR="006B1D54" w:rsidRDefault="006B1D54" w:rsidP="006B1D54"/>
    <w:p w14:paraId="6F658823" w14:textId="77777777" w:rsidR="006B1D54" w:rsidRDefault="006B1D54" w:rsidP="00252297">
      <w:pPr>
        <w:pStyle w:val="Heading4"/>
      </w:pPr>
      <w:bookmarkStart w:id="207" w:name="_Toc311120905"/>
      <w:r>
        <w:t>Equipment</w:t>
      </w:r>
      <w:bookmarkEnd w:id="207"/>
    </w:p>
    <w:p w14:paraId="25249B88" w14:textId="77777777" w:rsidR="006B1D54" w:rsidRDefault="006B1D54" w:rsidP="006B1D54"/>
    <w:p w14:paraId="086F6AC7" w14:textId="77777777" w:rsidR="006B1D54" w:rsidRDefault="006B1D54" w:rsidP="00252297">
      <w:pPr>
        <w:pStyle w:val="Heading4"/>
      </w:pPr>
      <w:bookmarkStart w:id="208" w:name="_Toc311120906"/>
      <w:r>
        <w:t>Design</w:t>
      </w:r>
      <w:bookmarkEnd w:id="208"/>
    </w:p>
    <w:p w14:paraId="078841E0" w14:textId="77777777" w:rsidR="006B1D54" w:rsidRDefault="006B1D54" w:rsidP="006B1D54"/>
    <w:p w14:paraId="1153DAF6" w14:textId="5903C5C4" w:rsidR="006B1D54" w:rsidRPr="006B1D54" w:rsidRDefault="006B1D54" w:rsidP="00252297">
      <w:pPr>
        <w:pStyle w:val="Heading4"/>
      </w:pPr>
      <w:bookmarkStart w:id="209" w:name="_Toc311120907"/>
      <w:proofErr w:type="gramStart"/>
      <w:r>
        <w:t>fMRI</w:t>
      </w:r>
      <w:proofErr w:type="gramEnd"/>
      <w:r>
        <w:t xml:space="preserve"> Protocols</w:t>
      </w:r>
      <w:bookmarkEnd w:id="209"/>
    </w:p>
    <w:p w14:paraId="35601AE0" w14:textId="77777777" w:rsidR="006B1D54" w:rsidRDefault="006B1D54" w:rsidP="006B1D54"/>
    <w:p w14:paraId="42F3E143" w14:textId="77777777" w:rsidR="006B1D54" w:rsidRDefault="006B1D54" w:rsidP="00252297">
      <w:pPr>
        <w:pStyle w:val="Heading4"/>
      </w:pPr>
      <w:bookmarkStart w:id="210" w:name="_Toc311120908"/>
      <w:r>
        <w:t>Procedure</w:t>
      </w:r>
      <w:bookmarkEnd w:id="210"/>
    </w:p>
    <w:p w14:paraId="211591AC" w14:textId="77777777" w:rsidR="006B1D54" w:rsidRDefault="006B1D54" w:rsidP="006B1D54"/>
    <w:p w14:paraId="53822E27" w14:textId="77777777" w:rsidR="006B1D54" w:rsidRDefault="006B1D54" w:rsidP="00252297">
      <w:pPr>
        <w:pStyle w:val="Heading3"/>
      </w:pPr>
      <w:bookmarkStart w:id="211" w:name="_Toc311120909"/>
      <w:r>
        <w:t>Results</w:t>
      </w:r>
      <w:bookmarkEnd w:id="211"/>
    </w:p>
    <w:p w14:paraId="443170A0" w14:textId="77777777" w:rsidR="006B1D54" w:rsidRDefault="006B1D54" w:rsidP="006B1D54"/>
    <w:p w14:paraId="37BA7787" w14:textId="77777777" w:rsidR="006B1D54" w:rsidRPr="006B1D54" w:rsidRDefault="006B1D54" w:rsidP="00252297">
      <w:pPr>
        <w:pStyle w:val="Heading3"/>
      </w:pPr>
      <w:bookmarkStart w:id="212" w:name="_Toc311120910"/>
      <w:r>
        <w:t>Conclusion</w:t>
      </w:r>
      <w:bookmarkEnd w:id="212"/>
    </w:p>
    <w:p w14:paraId="246AC6E1" w14:textId="77777777" w:rsidR="006B1D54" w:rsidRPr="006B1D54" w:rsidRDefault="006B1D54" w:rsidP="006B1D54"/>
    <w:sectPr w:rsidR="006B1D54" w:rsidRPr="006B1D54" w:rsidSect="00365C6B">
      <w:footerReference w:type="even" r:id="rId54"/>
      <w:footerReference w:type="default" r:id="rId55"/>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auren Welbourne" w:date="2015-12-10T15:32:00Z" w:initials="LEW">
    <w:p w14:paraId="41EFDC87" w14:textId="5C66A13B" w:rsidR="008968B3" w:rsidRDefault="008968B3">
      <w:pPr>
        <w:pStyle w:val="CommentText"/>
      </w:pPr>
      <w:r>
        <w:rPr>
          <w:rStyle w:val="CommentReference"/>
        </w:rPr>
        <w:annotationRef/>
      </w:r>
      <w:proofErr w:type="gramStart"/>
      <w:r>
        <w:t>cut</w:t>
      </w:r>
      <w:proofErr w:type="gramEnd"/>
      <w:r>
        <w:t xml:space="preserve"> MPOD from this, technically it wasn’t part of the PhD, so shouldn’t be mentioned as a focus.</w:t>
      </w:r>
    </w:p>
  </w:comment>
  <w:comment w:id="3" w:author="Lauren Welbourne" w:date="2015-12-10T15:35:00Z" w:initials="LEW">
    <w:p w14:paraId="5E33ECAB" w14:textId="0E27AFC9" w:rsidR="008968B3" w:rsidRDefault="008968B3">
      <w:pPr>
        <w:pStyle w:val="CommentText"/>
      </w:pPr>
      <w:r>
        <w:rPr>
          <w:rStyle w:val="CommentReference"/>
        </w:rPr>
        <w:annotationRef/>
      </w:r>
      <w:proofErr w:type="gramStart"/>
      <w:r>
        <w:t>work</w:t>
      </w:r>
      <w:proofErr w:type="gramEnd"/>
      <w:r>
        <w:t xml:space="preserve"> on this</w:t>
      </w:r>
    </w:p>
  </w:comment>
  <w:comment w:id="7" w:author="Lauren Welbourne" w:date="2015-12-10T15:40:00Z" w:initials="LEW">
    <w:p w14:paraId="34121584" w14:textId="6A79EBF5" w:rsidR="008968B3" w:rsidRDefault="008968B3">
      <w:pPr>
        <w:pStyle w:val="CommentText"/>
      </w:pPr>
      <w:r>
        <w:rPr>
          <w:rStyle w:val="CommentReference"/>
        </w:rPr>
        <w:annotationRef/>
      </w:r>
      <w:r>
        <w:t>Possibly remove this as a section – instead just include a brief overview to support case of other things affecting unique hues, and justify use of on and off-axis measurements in study later</w:t>
      </w:r>
    </w:p>
  </w:comment>
  <w:comment w:id="9" w:author="Lauren Welbourne" w:date="2015-12-10T15:43:00Z" w:initials="LEW">
    <w:p w14:paraId="2AE61D20" w14:textId="3CDF3A87" w:rsidR="008968B3" w:rsidRDefault="008968B3">
      <w:pPr>
        <w:pStyle w:val="CommentText"/>
      </w:pPr>
      <w:r>
        <w:rPr>
          <w:rStyle w:val="CommentReference"/>
        </w:rPr>
        <w:annotationRef/>
      </w:r>
      <w:proofErr w:type="gramStart"/>
      <w:r>
        <w:t>also</w:t>
      </w:r>
      <w:proofErr w:type="gramEnd"/>
      <w:r>
        <w:t xml:space="preserve"> cut this as a hypothesis – not a focus</w:t>
      </w:r>
    </w:p>
  </w:comment>
  <w:comment w:id="11" w:author="Lauren Welbourne" w:date="2015-12-10T15:43:00Z" w:initials="LEW">
    <w:p w14:paraId="5AD52382" w14:textId="0F22513E" w:rsidR="008968B3" w:rsidRDefault="008968B3">
      <w:pPr>
        <w:pStyle w:val="CommentText"/>
      </w:pPr>
      <w:r>
        <w:rPr>
          <w:rStyle w:val="CommentReference"/>
        </w:rPr>
        <w:annotationRef/>
      </w:r>
      <w:proofErr w:type="spellStart"/>
      <w:r>
        <w:t>Neitz</w:t>
      </w:r>
      <w:proofErr w:type="spellEnd"/>
      <w:r>
        <w:t xml:space="preserve"> ref</w:t>
      </w:r>
    </w:p>
  </w:comment>
  <w:comment w:id="15" w:author="Lauren Welbourne" w:date="2015-12-10T15:57:00Z" w:initials="LEW">
    <w:p w14:paraId="3A43AA32" w14:textId="7D6BC954" w:rsidR="008968B3" w:rsidRDefault="008968B3">
      <w:pPr>
        <w:pStyle w:val="CommentText"/>
      </w:pPr>
      <w:r>
        <w:rPr>
          <w:rStyle w:val="CommentReference"/>
        </w:rPr>
        <w:annotationRef/>
      </w:r>
      <w:proofErr w:type="gramStart"/>
      <w:r>
        <w:t>section</w:t>
      </w:r>
      <w:proofErr w:type="gramEnd"/>
      <w:r>
        <w:t xml:space="preserve"> on human colour vision. </w:t>
      </w:r>
      <w:proofErr w:type="gramStart"/>
      <w:r>
        <w:t>then</w:t>
      </w:r>
      <w:proofErr w:type="gramEnd"/>
      <w:r>
        <w:t xml:space="preserve"> next section will be on dichromats</w:t>
      </w:r>
    </w:p>
  </w:comment>
  <w:comment w:id="16" w:author="Lauren Welbourne" w:date="2015-12-10T15:56:00Z" w:initials="LEW">
    <w:p w14:paraId="1BA3D3C5" w14:textId="0D84C9F0" w:rsidR="008968B3" w:rsidRDefault="008968B3">
      <w:pPr>
        <w:pStyle w:val="CommentText"/>
      </w:pPr>
      <w:r>
        <w:rPr>
          <w:rStyle w:val="CommentReference"/>
        </w:rPr>
        <w:annotationRef/>
      </w:r>
      <w:proofErr w:type="gramStart"/>
      <w:r>
        <w:t>re</w:t>
      </w:r>
      <w:proofErr w:type="gramEnd"/>
      <w:r>
        <w:t xml:space="preserve"> word to include the contrast detection work as a modal for assessing neural populations</w:t>
      </w:r>
    </w:p>
  </w:comment>
  <w:comment w:id="26" w:author="Lauren Welbourne" w:date="2015-07-07T13:35:00Z" w:initials="LEW">
    <w:p w14:paraId="7398B625" w14:textId="77777777" w:rsidR="008968B3" w:rsidRDefault="008968B3" w:rsidP="008300F2">
      <w:pPr>
        <w:pStyle w:val="CommentText"/>
      </w:pPr>
      <w:r>
        <w:rPr>
          <w:rStyle w:val="CommentReference"/>
        </w:rPr>
        <w:annotationRef/>
      </w:r>
      <w:r>
        <w:t>Note: I will produce a better looking schematic to replace this quick one!</w:t>
      </w:r>
    </w:p>
  </w:comment>
  <w:comment w:id="170" w:author="Lauren Welbourne" w:date="2015-05-29T10:25:00Z" w:initials="LEW">
    <w:p w14:paraId="57A38D54" w14:textId="77777777" w:rsidR="008968B3" w:rsidRDefault="008968B3">
      <w:pPr>
        <w:pStyle w:val="CommentText"/>
      </w:pPr>
      <w:r>
        <w:rPr>
          <w:rStyle w:val="CommentReference"/>
        </w:rPr>
        <w:annotationRef/>
      </w:r>
      <w:proofErr w:type="gramStart"/>
      <w:r>
        <w:t>need</w:t>
      </w:r>
      <w:proofErr w:type="gramEnd"/>
      <w:r>
        <w:t xml:space="preserve"> to re-extract this data myself and re-plot  (the error bars don’t appear to be unique to each bar here?)</w:t>
      </w:r>
    </w:p>
    <w:p w14:paraId="066F9A5A" w14:textId="3871B3D8" w:rsidR="008968B3" w:rsidRDefault="008968B3">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AFA060" w14:textId="77777777" w:rsidR="008968B3" w:rsidRDefault="008968B3" w:rsidP="00423963">
      <w:pPr>
        <w:spacing w:line="240" w:lineRule="auto"/>
      </w:pPr>
      <w:r>
        <w:separator/>
      </w:r>
    </w:p>
  </w:endnote>
  <w:endnote w:type="continuationSeparator" w:id="0">
    <w:p w14:paraId="3B9F5EB2" w14:textId="77777777" w:rsidR="008968B3" w:rsidRDefault="008968B3" w:rsidP="004239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612DE" w14:textId="77777777" w:rsidR="008968B3" w:rsidRDefault="008968B3" w:rsidP="00D30F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7739FD" w14:textId="77777777" w:rsidR="008968B3" w:rsidRDefault="008968B3" w:rsidP="00D30F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F827D3F" w14:textId="77777777" w:rsidR="008968B3" w:rsidRDefault="008968B3" w:rsidP="00D30F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58501B" w14:textId="77777777" w:rsidR="008968B3" w:rsidRDefault="008968B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847E5" w14:textId="77777777" w:rsidR="008968B3" w:rsidRDefault="008968B3" w:rsidP="00365C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C72CF">
      <w:rPr>
        <w:rStyle w:val="PageNumber"/>
        <w:noProof/>
      </w:rPr>
      <w:t>57</w:t>
    </w:r>
    <w:r>
      <w:rPr>
        <w:rStyle w:val="PageNumber"/>
      </w:rPr>
      <w:fldChar w:fldCharType="end"/>
    </w:r>
  </w:p>
  <w:p w14:paraId="45C1242E" w14:textId="73B1C3FA" w:rsidR="008968B3" w:rsidRDefault="008968B3" w:rsidP="00365C6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0FB880" w14:textId="77777777" w:rsidR="008968B3" w:rsidRDefault="008968B3" w:rsidP="00423963">
      <w:pPr>
        <w:spacing w:line="240" w:lineRule="auto"/>
      </w:pPr>
      <w:r>
        <w:separator/>
      </w:r>
    </w:p>
  </w:footnote>
  <w:footnote w:type="continuationSeparator" w:id="0">
    <w:p w14:paraId="5F56015A" w14:textId="77777777" w:rsidR="008968B3" w:rsidRDefault="008968B3" w:rsidP="00423963">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059DB"/>
    <w:multiLevelType w:val="multilevel"/>
    <w:tmpl w:val="A1CEDBE8"/>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5E63DD6"/>
    <w:multiLevelType w:val="multilevel"/>
    <w:tmpl w:val="0D4A2466"/>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184B1DB2"/>
    <w:multiLevelType w:val="multilevel"/>
    <w:tmpl w:val="DC86A84A"/>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24E800B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9D50352"/>
    <w:multiLevelType w:val="multilevel"/>
    <w:tmpl w:val="04090023"/>
    <w:styleLink w:val="ArticleSection"/>
    <w:lvl w:ilvl="0">
      <w:start w:val="1"/>
      <w:numFmt w:val="upperRoman"/>
      <w:pStyle w:val="TOC1"/>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352171A4"/>
    <w:multiLevelType w:val="multilevel"/>
    <w:tmpl w:val="E94A7FD8"/>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firstLine="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39D426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A7B3C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C5C61D5"/>
    <w:multiLevelType w:val="multilevel"/>
    <w:tmpl w:val="357E7390"/>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ind w:left="360" w:hanging="360"/>
      </w:pPr>
      <w:rPr>
        <w:rFonts w:hint="default"/>
      </w:rPr>
    </w:lvl>
    <w:lvl w:ilvl="3">
      <w:start w:val="1"/>
      <w:numFmt w:val="decimal"/>
      <w:suff w:val="nothing"/>
      <w:lvlText w:val="%1.%2.%3.%4"/>
      <w:lvlJc w:val="left"/>
      <w:pPr>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3CA71A22"/>
    <w:multiLevelType w:val="multilevel"/>
    <w:tmpl w:val="5A34DE06"/>
    <w:lvl w:ilvl="0">
      <w:start w:val="4"/>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49835DB0"/>
    <w:multiLevelType w:val="multilevel"/>
    <w:tmpl w:val="12E890BE"/>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4AAF5578"/>
    <w:multiLevelType w:val="multilevel"/>
    <w:tmpl w:val="21B80336"/>
    <w:lvl w:ilvl="0">
      <w:start w:val="1"/>
      <w:numFmt w:val="decimal"/>
      <w:lvlText w:val="%1"/>
      <w:lvlJc w:val="left"/>
      <w:pPr>
        <w:tabs>
          <w:tab w:val="num" w:pos="360"/>
        </w:tabs>
        <w:ind w:left="360" w:hanging="360"/>
      </w:pPr>
      <w:rPr>
        <w:rFonts w:hint="default"/>
      </w:rPr>
    </w:lvl>
    <w:lvl w:ilvl="1">
      <w:start w:val="1"/>
      <w:numFmt w:val="decimal"/>
      <w:lvlText w:val="%2.%1"/>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52E7386A"/>
    <w:multiLevelType w:val="multilevel"/>
    <w:tmpl w:val="CE529AE4"/>
    <w:lvl w:ilvl="0">
      <w:start w:val="1"/>
      <w:numFmt w:val="decimal"/>
      <w:pStyle w:val="Heading1"/>
      <w:lvlText w:val="Chapter %1"/>
      <w:lvlJc w:val="left"/>
      <w:pPr>
        <w:tabs>
          <w:tab w:val="num" w:pos="360"/>
        </w:tabs>
        <w:ind w:left="360" w:hanging="360"/>
      </w:pPr>
      <w:rPr>
        <w:rFonts w:hint="default"/>
      </w:rPr>
    </w:lvl>
    <w:lvl w:ilvl="1">
      <w:start w:val="1"/>
      <w:numFmt w:val="decimal"/>
      <w:pStyle w:val="Heading2"/>
      <w:lvlText w:val="%1.%2"/>
      <w:lvlJc w:val="left"/>
      <w:pPr>
        <w:tabs>
          <w:tab w:val="num" w:pos="360"/>
        </w:tabs>
        <w:ind w:left="360" w:hanging="360"/>
      </w:pPr>
      <w:rPr>
        <w:rFonts w:hint="default"/>
      </w:rPr>
    </w:lvl>
    <w:lvl w:ilvl="2">
      <w:start w:val="1"/>
      <w:numFmt w:val="decimal"/>
      <w:pStyle w:val="Heading3"/>
      <w:lvlText w:val="%1.%2.%3"/>
      <w:lvlJc w:val="left"/>
      <w:pPr>
        <w:ind w:left="360" w:hanging="360"/>
      </w:pPr>
      <w:rPr>
        <w:rFonts w:hint="default"/>
      </w:rPr>
    </w:lvl>
    <w:lvl w:ilvl="3">
      <w:start w:val="1"/>
      <w:numFmt w:val="decimal"/>
      <w:pStyle w:val="Heading4"/>
      <w:lvlText w:val="%1.%2.%3.%4"/>
      <w:lvlJc w:val="left"/>
      <w:pPr>
        <w:ind w:left="360" w:hanging="360"/>
      </w:pPr>
      <w:rPr>
        <w:rFonts w:hint="default"/>
      </w:rPr>
    </w:lvl>
    <w:lvl w:ilvl="4">
      <w:start w:val="1"/>
      <w:numFmt w:val="decimal"/>
      <w:pStyle w:val="Heading5"/>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58D6455D"/>
    <w:multiLevelType w:val="multilevel"/>
    <w:tmpl w:val="0D70C3AA"/>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5BF803F2"/>
    <w:multiLevelType w:val="multilevel"/>
    <w:tmpl w:val="B7D6275E"/>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suff w:val="nothing"/>
      <w:lvlText w:val="%1.%2.%3"/>
      <w:lvlJc w:val="left"/>
      <w:pPr>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5DF838B6"/>
    <w:multiLevelType w:val="multilevel"/>
    <w:tmpl w:val="32C05F70"/>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firstLine="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613745F6"/>
    <w:multiLevelType w:val="multilevel"/>
    <w:tmpl w:val="BB36A94A"/>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72963B1B"/>
    <w:multiLevelType w:val="multilevel"/>
    <w:tmpl w:val="04090023"/>
    <w:numStyleLink w:val="ArticleSection"/>
  </w:abstractNum>
  <w:abstractNum w:abstractNumId="18">
    <w:nsid w:val="74E55707"/>
    <w:multiLevelType w:val="multilevel"/>
    <w:tmpl w:val="21121FEE"/>
    <w:lvl w:ilvl="0">
      <w:start w:val="4"/>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7A73590C"/>
    <w:multiLevelType w:val="hybridMultilevel"/>
    <w:tmpl w:val="ACFCD466"/>
    <w:lvl w:ilvl="0" w:tplc="E5A0BFE8">
      <w:start w:val="4"/>
      <w:numFmt w:val="bullet"/>
      <w:lvlText w:val="-"/>
      <w:lvlJc w:val="left"/>
      <w:pPr>
        <w:ind w:left="720" w:hanging="360"/>
      </w:pPr>
      <w:rPr>
        <w:rFonts w:ascii="Georgia" w:eastAsiaTheme="minorEastAsia" w:hAnsi="Georg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DD47042"/>
    <w:multiLevelType w:val="multilevel"/>
    <w:tmpl w:val="6256F18E"/>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7F59401D"/>
    <w:multiLevelType w:val="multilevel"/>
    <w:tmpl w:val="0A688CAA"/>
    <w:lvl w:ilvl="0">
      <w:start w:val="1"/>
      <w:numFmt w:val="decimal"/>
      <w:lvlText w:val="Chapter %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360"/>
        </w:tabs>
        <w:ind w:left="1008" w:hanging="648"/>
      </w:pPr>
      <w:rPr>
        <w:rFonts w:hint="default"/>
      </w:rPr>
    </w:lvl>
    <w:lvl w:ilvl="4">
      <w:start w:val="1"/>
      <w:numFmt w:val="decimal"/>
      <w:lvlText w:val="%1.%2.%3.%4.%5"/>
      <w:lvlJc w:val="left"/>
      <w:pPr>
        <w:tabs>
          <w:tab w:val="num" w:pos="360"/>
        </w:tabs>
        <w:ind w:left="36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9"/>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2"/>
  </w:num>
  <w:num w:numId="6">
    <w:abstractNumId w:val="9"/>
  </w:num>
  <w:num w:numId="7">
    <w:abstractNumId w:val="18"/>
  </w:num>
  <w:num w:numId="8">
    <w:abstractNumId w:val="4"/>
  </w:num>
  <w:num w:numId="9">
    <w:abstractNumId w:val="6"/>
  </w:num>
  <w:num w:numId="10">
    <w:abstractNumId w:val="7"/>
  </w:num>
  <w:num w:numId="11">
    <w:abstractNumId w:val="3"/>
  </w:num>
  <w:num w:numId="12">
    <w:abstractNumId w:val="17"/>
  </w:num>
  <w:num w:numId="13">
    <w:abstractNumId w:val="0"/>
  </w:num>
  <w:num w:numId="14">
    <w:abstractNumId w:val="16"/>
  </w:num>
  <w:num w:numId="15">
    <w:abstractNumId w:val="1"/>
  </w:num>
  <w:num w:numId="16">
    <w:abstractNumId w:val="13"/>
  </w:num>
  <w:num w:numId="17">
    <w:abstractNumId w:val="15"/>
  </w:num>
  <w:num w:numId="18">
    <w:abstractNumId w:val="21"/>
  </w:num>
  <w:num w:numId="19">
    <w:abstractNumId w:val="5"/>
  </w:num>
  <w:num w:numId="20">
    <w:abstractNumId w:val="10"/>
  </w:num>
  <w:num w:numId="21">
    <w:abstractNumId w:val="14"/>
  </w:num>
  <w:num w:numId="22">
    <w:abstractNumId w:val="8"/>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864"/>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5F4"/>
    <w:rsid w:val="0005678F"/>
    <w:rsid w:val="000900FB"/>
    <w:rsid w:val="000C0181"/>
    <w:rsid w:val="000F48DF"/>
    <w:rsid w:val="00100926"/>
    <w:rsid w:val="00106303"/>
    <w:rsid w:val="00123E2E"/>
    <w:rsid w:val="00136D2E"/>
    <w:rsid w:val="00136DD5"/>
    <w:rsid w:val="001743A6"/>
    <w:rsid w:val="001B0269"/>
    <w:rsid w:val="001C5FE8"/>
    <w:rsid w:val="001F39D7"/>
    <w:rsid w:val="002105F4"/>
    <w:rsid w:val="00212AEF"/>
    <w:rsid w:val="002325D1"/>
    <w:rsid w:val="00243A9D"/>
    <w:rsid w:val="00252297"/>
    <w:rsid w:val="00286A73"/>
    <w:rsid w:val="00296C3B"/>
    <w:rsid w:val="00307C6F"/>
    <w:rsid w:val="003655D6"/>
    <w:rsid w:val="00365C6B"/>
    <w:rsid w:val="00395BB8"/>
    <w:rsid w:val="003964AA"/>
    <w:rsid w:val="003F39D2"/>
    <w:rsid w:val="00410D5E"/>
    <w:rsid w:val="0041351D"/>
    <w:rsid w:val="004203F5"/>
    <w:rsid w:val="00423963"/>
    <w:rsid w:val="00430E5A"/>
    <w:rsid w:val="00463647"/>
    <w:rsid w:val="00466531"/>
    <w:rsid w:val="00476BB0"/>
    <w:rsid w:val="00481D0D"/>
    <w:rsid w:val="004D0987"/>
    <w:rsid w:val="00507E04"/>
    <w:rsid w:val="00523F3D"/>
    <w:rsid w:val="00567AA8"/>
    <w:rsid w:val="005706EF"/>
    <w:rsid w:val="0057182D"/>
    <w:rsid w:val="005B1E7C"/>
    <w:rsid w:val="005B4ACF"/>
    <w:rsid w:val="005B6F0E"/>
    <w:rsid w:val="005D3D39"/>
    <w:rsid w:val="005E3A89"/>
    <w:rsid w:val="0063448C"/>
    <w:rsid w:val="0065622C"/>
    <w:rsid w:val="00656B4C"/>
    <w:rsid w:val="00664A6D"/>
    <w:rsid w:val="0069283F"/>
    <w:rsid w:val="006A6331"/>
    <w:rsid w:val="006B18D3"/>
    <w:rsid w:val="006B1D54"/>
    <w:rsid w:val="006E0239"/>
    <w:rsid w:val="006E42D8"/>
    <w:rsid w:val="007271C0"/>
    <w:rsid w:val="00770382"/>
    <w:rsid w:val="00785787"/>
    <w:rsid w:val="007A0656"/>
    <w:rsid w:val="007E6005"/>
    <w:rsid w:val="00807054"/>
    <w:rsid w:val="0081149B"/>
    <w:rsid w:val="00814304"/>
    <w:rsid w:val="00821877"/>
    <w:rsid w:val="008300F2"/>
    <w:rsid w:val="00834BDC"/>
    <w:rsid w:val="00870487"/>
    <w:rsid w:val="00891009"/>
    <w:rsid w:val="008968B3"/>
    <w:rsid w:val="008A2C17"/>
    <w:rsid w:val="008D2911"/>
    <w:rsid w:val="008E314E"/>
    <w:rsid w:val="0096718C"/>
    <w:rsid w:val="00983411"/>
    <w:rsid w:val="00991CC7"/>
    <w:rsid w:val="00993BDC"/>
    <w:rsid w:val="009E56D6"/>
    <w:rsid w:val="00A91C7C"/>
    <w:rsid w:val="00A9747D"/>
    <w:rsid w:val="00AC471D"/>
    <w:rsid w:val="00AC72CF"/>
    <w:rsid w:val="00AD5FB7"/>
    <w:rsid w:val="00AF1229"/>
    <w:rsid w:val="00B07792"/>
    <w:rsid w:val="00B226BF"/>
    <w:rsid w:val="00B23639"/>
    <w:rsid w:val="00B402AD"/>
    <w:rsid w:val="00B717A3"/>
    <w:rsid w:val="00B75416"/>
    <w:rsid w:val="00B84BFB"/>
    <w:rsid w:val="00BB15A8"/>
    <w:rsid w:val="00BB637E"/>
    <w:rsid w:val="00BC63F2"/>
    <w:rsid w:val="00BD23CC"/>
    <w:rsid w:val="00BF0BF9"/>
    <w:rsid w:val="00C02225"/>
    <w:rsid w:val="00C1779C"/>
    <w:rsid w:val="00C60161"/>
    <w:rsid w:val="00C63B76"/>
    <w:rsid w:val="00C648B4"/>
    <w:rsid w:val="00C66483"/>
    <w:rsid w:val="00C67A94"/>
    <w:rsid w:val="00CD33A3"/>
    <w:rsid w:val="00CE0336"/>
    <w:rsid w:val="00CF0455"/>
    <w:rsid w:val="00CF48E4"/>
    <w:rsid w:val="00D30FB1"/>
    <w:rsid w:val="00D34A6B"/>
    <w:rsid w:val="00D4431E"/>
    <w:rsid w:val="00D65536"/>
    <w:rsid w:val="00D66444"/>
    <w:rsid w:val="00DE4F24"/>
    <w:rsid w:val="00E02AEE"/>
    <w:rsid w:val="00E054A3"/>
    <w:rsid w:val="00E13307"/>
    <w:rsid w:val="00E22F06"/>
    <w:rsid w:val="00E35B49"/>
    <w:rsid w:val="00E40FDF"/>
    <w:rsid w:val="00E439FA"/>
    <w:rsid w:val="00E53335"/>
    <w:rsid w:val="00E600C7"/>
    <w:rsid w:val="00EB4A88"/>
    <w:rsid w:val="00EC1428"/>
    <w:rsid w:val="00EC6565"/>
    <w:rsid w:val="00ED33A9"/>
    <w:rsid w:val="00EF05E1"/>
    <w:rsid w:val="00F0138E"/>
    <w:rsid w:val="00F4040D"/>
    <w:rsid w:val="00F60236"/>
    <w:rsid w:val="00FB03CC"/>
    <w:rsid w:val="00FB24EC"/>
    <w:rsid w:val="00FC28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8661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297"/>
    <w:pPr>
      <w:spacing w:line="480" w:lineRule="auto"/>
    </w:pPr>
    <w:rPr>
      <w:rFonts w:ascii="Georgia" w:hAnsi="Georgia"/>
      <w:lang w:val="en-GB"/>
    </w:rPr>
  </w:style>
  <w:style w:type="paragraph" w:styleId="Heading1">
    <w:name w:val="heading 1"/>
    <w:basedOn w:val="Title"/>
    <w:next w:val="Normal"/>
    <w:link w:val="Heading1Char"/>
    <w:uiPriority w:val="9"/>
    <w:qFormat/>
    <w:rsid w:val="0063448C"/>
    <w:pPr>
      <w:keepNext/>
      <w:keepLines/>
      <w:numPr>
        <w:numId w:val="2"/>
      </w:numPr>
      <w:pBdr>
        <w:bottom w:val="single" w:sz="8" w:space="4" w:color="000000" w:themeColor="text1"/>
      </w:pBdr>
      <w:spacing w:before="480"/>
      <w:outlineLvl w:val="0"/>
    </w:pPr>
    <w:rPr>
      <w:bCs/>
      <w:color w:val="000000" w:themeColor="text1"/>
      <w:szCs w:val="32"/>
    </w:rPr>
  </w:style>
  <w:style w:type="paragraph" w:styleId="Heading2">
    <w:name w:val="heading 2"/>
    <w:basedOn w:val="Normal"/>
    <w:next w:val="Normal"/>
    <w:link w:val="Heading2Char"/>
    <w:uiPriority w:val="9"/>
    <w:unhideWhenUsed/>
    <w:qFormat/>
    <w:rsid w:val="0063448C"/>
    <w:pPr>
      <w:keepNext/>
      <w:keepLines/>
      <w:numPr>
        <w:ilvl w:val="1"/>
        <w:numId w:val="2"/>
      </w:numPr>
      <w:spacing w:before="200"/>
      <w:outlineLvl w:val="1"/>
    </w:pPr>
    <w:rPr>
      <w:rFonts w:ascii="Helvetica" w:eastAsiaTheme="majorEastAsia" w:hAnsi="Helvetica" w:cstheme="majorBidi"/>
      <w:b/>
      <w:bCs/>
      <w:color w:val="000000" w:themeColor="text1"/>
      <w:sz w:val="28"/>
      <w:szCs w:val="26"/>
    </w:rPr>
  </w:style>
  <w:style w:type="paragraph" w:styleId="Heading3">
    <w:name w:val="heading 3"/>
    <w:basedOn w:val="Normal"/>
    <w:next w:val="Normal"/>
    <w:link w:val="Heading3Char"/>
    <w:uiPriority w:val="9"/>
    <w:unhideWhenUsed/>
    <w:qFormat/>
    <w:rsid w:val="00A9747D"/>
    <w:pPr>
      <w:keepNext/>
      <w:keepLines/>
      <w:numPr>
        <w:ilvl w:val="2"/>
        <w:numId w:val="2"/>
      </w:numPr>
      <w:spacing w:before="200"/>
      <w:outlineLvl w:val="2"/>
    </w:pPr>
    <w:rPr>
      <w:rFonts w:ascii="Helvetica" w:eastAsiaTheme="majorEastAsia" w:hAnsi="Helvetica" w:cstheme="majorBidi"/>
      <w:bCs/>
      <w:color w:val="000000" w:themeColor="text1"/>
      <w:sz w:val="26"/>
    </w:rPr>
  </w:style>
  <w:style w:type="paragraph" w:styleId="Heading4">
    <w:name w:val="heading 4"/>
    <w:basedOn w:val="Heading3"/>
    <w:next w:val="Normal"/>
    <w:link w:val="Heading4Char"/>
    <w:uiPriority w:val="9"/>
    <w:unhideWhenUsed/>
    <w:qFormat/>
    <w:rsid w:val="00A9747D"/>
    <w:pPr>
      <w:numPr>
        <w:ilvl w:val="3"/>
      </w:numPr>
      <w:tabs>
        <w:tab w:val="left" w:pos="0"/>
        <w:tab w:val="left" w:pos="720"/>
        <w:tab w:val="left" w:pos="1008"/>
        <w:tab w:val="left" w:pos="1152"/>
      </w:tabs>
      <w:outlineLvl w:val="3"/>
    </w:pPr>
    <w:rPr>
      <w:bCs w:val="0"/>
      <w:i/>
      <w:iCs/>
    </w:rPr>
  </w:style>
  <w:style w:type="paragraph" w:styleId="Heading5">
    <w:name w:val="heading 5"/>
    <w:basedOn w:val="Normal"/>
    <w:next w:val="Normal"/>
    <w:link w:val="Heading5Char1"/>
    <w:uiPriority w:val="9"/>
    <w:unhideWhenUsed/>
    <w:qFormat/>
    <w:rsid w:val="0063448C"/>
    <w:pPr>
      <w:keepNext/>
      <w:keepLines/>
      <w:numPr>
        <w:ilvl w:val="4"/>
        <w:numId w:val="2"/>
      </w:numPr>
      <w:spacing w:before="200"/>
      <w:outlineLvl w:val="4"/>
    </w:pPr>
    <w:rPr>
      <w:rFonts w:ascii="Helvetica" w:eastAsiaTheme="majorEastAsia" w:hAnsi="Helvetica" w:cstheme="majorBidi"/>
      <w:color w:val="000000" w:themeColor="text1"/>
    </w:rPr>
  </w:style>
  <w:style w:type="paragraph" w:styleId="Heading6">
    <w:name w:val="heading 6"/>
    <w:basedOn w:val="Normal"/>
    <w:next w:val="Normal"/>
    <w:link w:val="Heading6Char"/>
    <w:uiPriority w:val="9"/>
    <w:unhideWhenUsed/>
    <w:qFormat/>
    <w:rsid w:val="008300F2"/>
    <w:pPr>
      <w:keepNext/>
      <w:keepLines/>
      <w:spacing w:before="200" w:line="240"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300F2"/>
    <w:pPr>
      <w:keepNext/>
      <w:keepLines/>
      <w:spacing w:before="200" w:line="24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300F2"/>
    <w:pPr>
      <w:keepNext/>
      <w:keepLines/>
      <w:spacing w:before="200"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8300F2"/>
    <w:pPr>
      <w:keepNext/>
      <w:keepLines/>
      <w:spacing w:before="20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39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39FA"/>
    <w:rPr>
      <w:rFonts w:ascii="Lucida Grande" w:hAnsi="Lucida Grande" w:cs="Lucida Grande"/>
      <w:sz w:val="18"/>
      <w:szCs w:val="18"/>
    </w:rPr>
  </w:style>
  <w:style w:type="character" w:customStyle="1" w:styleId="Heading1Char">
    <w:name w:val="Heading 1 Char"/>
    <w:basedOn w:val="DefaultParagraphFont"/>
    <w:link w:val="Heading1"/>
    <w:uiPriority w:val="9"/>
    <w:rsid w:val="0063448C"/>
    <w:rPr>
      <w:rFonts w:ascii="Helvetica" w:eastAsiaTheme="majorEastAsia" w:hAnsi="Helvetica" w:cstheme="majorBidi"/>
      <w:bCs/>
      <w:color w:val="000000" w:themeColor="text1"/>
      <w:spacing w:val="5"/>
      <w:kern w:val="28"/>
      <w:sz w:val="32"/>
      <w:szCs w:val="32"/>
      <w:lang w:val="en-GB"/>
    </w:rPr>
  </w:style>
  <w:style w:type="paragraph" w:styleId="Title">
    <w:name w:val="Title"/>
    <w:basedOn w:val="Normal"/>
    <w:next w:val="Normal"/>
    <w:link w:val="TitleChar"/>
    <w:uiPriority w:val="10"/>
    <w:qFormat/>
    <w:rsid w:val="00EB4A88"/>
    <w:pPr>
      <w:pBdr>
        <w:bottom w:val="single" w:sz="8" w:space="4" w:color="4F81BD" w:themeColor="accent1"/>
      </w:pBdr>
      <w:spacing w:after="300"/>
      <w:contextualSpacing/>
    </w:pPr>
    <w:rPr>
      <w:rFonts w:ascii="Helvetica" w:eastAsiaTheme="majorEastAsia" w:hAnsi="Helvetic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EB4A88"/>
    <w:rPr>
      <w:rFonts w:ascii="Helvetica" w:eastAsiaTheme="majorEastAsia" w:hAnsi="Helvetica" w:cstheme="majorBidi"/>
      <w:color w:val="17365D" w:themeColor="text2" w:themeShade="BF"/>
      <w:spacing w:val="5"/>
      <w:kern w:val="28"/>
      <w:sz w:val="32"/>
      <w:szCs w:val="52"/>
      <w:lang w:val="en-GB"/>
    </w:rPr>
  </w:style>
  <w:style w:type="character" w:styleId="BookTitle">
    <w:name w:val="Book Title"/>
    <w:uiPriority w:val="33"/>
    <w:qFormat/>
    <w:rsid w:val="00B226BF"/>
    <w:rPr>
      <w:rFonts w:ascii="Helvetica" w:hAnsi="Helvetica"/>
      <w:b w:val="0"/>
      <w:bCs/>
      <w:smallCaps/>
      <w:spacing w:val="5"/>
      <w:sz w:val="28"/>
    </w:rPr>
  </w:style>
  <w:style w:type="character" w:customStyle="1" w:styleId="Heading2Char">
    <w:name w:val="Heading 2 Char"/>
    <w:basedOn w:val="DefaultParagraphFont"/>
    <w:link w:val="Heading2"/>
    <w:uiPriority w:val="9"/>
    <w:rsid w:val="0063448C"/>
    <w:rPr>
      <w:rFonts w:ascii="Helvetica" w:eastAsiaTheme="majorEastAsia" w:hAnsi="Helvetica" w:cstheme="majorBidi"/>
      <w:b/>
      <w:bCs/>
      <w:color w:val="000000" w:themeColor="text1"/>
      <w:sz w:val="28"/>
      <w:szCs w:val="26"/>
      <w:lang w:val="en-GB"/>
    </w:rPr>
  </w:style>
  <w:style w:type="paragraph" w:styleId="NormalWeb">
    <w:name w:val="Normal (Web)"/>
    <w:basedOn w:val="Normal"/>
    <w:uiPriority w:val="99"/>
    <w:unhideWhenUsed/>
    <w:rsid w:val="00870487"/>
    <w:pPr>
      <w:spacing w:before="100" w:beforeAutospacing="1" w:after="100" w:afterAutospacing="1" w:line="240" w:lineRule="auto"/>
    </w:pPr>
    <w:rPr>
      <w:rFonts w:ascii="Times" w:hAnsi="Times" w:cs="Times New Roman"/>
      <w:sz w:val="20"/>
      <w:szCs w:val="20"/>
    </w:rPr>
  </w:style>
  <w:style w:type="paragraph" w:styleId="ListParagraph">
    <w:name w:val="List Paragraph"/>
    <w:basedOn w:val="Normal"/>
    <w:uiPriority w:val="34"/>
    <w:qFormat/>
    <w:rsid w:val="0081149B"/>
    <w:pPr>
      <w:ind w:left="720"/>
      <w:contextualSpacing/>
    </w:pPr>
  </w:style>
  <w:style w:type="character" w:styleId="CommentReference">
    <w:name w:val="annotation reference"/>
    <w:basedOn w:val="DefaultParagraphFont"/>
    <w:uiPriority w:val="99"/>
    <w:semiHidden/>
    <w:unhideWhenUsed/>
    <w:rsid w:val="008E314E"/>
    <w:rPr>
      <w:sz w:val="18"/>
      <w:szCs w:val="18"/>
    </w:rPr>
  </w:style>
  <w:style w:type="paragraph" w:styleId="CommentText">
    <w:name w:val="annotation text"/>
    <w:basedOn w:val="Normal"/>
    <w:link w:val="CommentTextChar"/>
    <w:uiPriority w:val="99"/>
    <w:semiHidden/>
    <w:unhideWhenUsed/>
    <w:rsid w:val="008E314E"/>
    <w:pPr>
      <w:spacing w:line="240" w:lineRule="auto"/>
    </w:pPr>
  </w:style>
  <w:style w:type="character" w:customStyle="1" w:styleId="CommentTextChar">
    <w:name w:val="Comment Text Char"/>
    <w:basedOn w:val="DefaultParagraphFont"/>
    <w:link w:val="CommentText"/>
    <w:uiPriority w:val="99"/>
    <w:semiHidden/>
    <w:rsid w:val="008E314E"/>
    <w:rPr>
      <w:rFonts w:ascii="Georgia" w:hAnsi="Georgia"/>
      <w:lang w:val="en-GB"/>
    </w:rPr>
  </w:style>
  <w:style w:type="paragraph" w:styleId="CommentSubject">
    <w:name w:val="annotation subject"/>
    <w:basedOn w:val="CommentText"/>
    <w:next w:val="CommentText"/>
    <w:link w:val="CommentSubjectChar"/>
    <w:uiPriority w:val="99"/>
    <w:semiHidden/>
    <w:unhideWhenUsed/>
    <w:rsid w:val="008E314E"/>
    <w:rPr>
      <w:b/>
      <w:bCs/>
      <w:sz w:val="20"/>
      <w:szCs w:val="20"/>
    </w:rPr>
  </w:style>
  <w:style w:type="character" w:customStyle="1" w:styleId="CommentSubjectChar">
    <w:name w:val="Comment Subject Char"/>
    <w:basedOn w:val="CommentTextChar"/>
    <w:link w:val="CommentSubject"/>
    <w:uiPriority w:val="99"/>
    <w:semiHidden/>
    <w:rsid w:val="008E314E"/>
    <w:rPr>
      <w:rFonts w:ascii="Georgia" w:hAnsi="Georgia"/>
      <w:b/>
      <w:bCs/>
      <w:sz w:val="20"/>
      <w:szCs w:val="20"/>
      <w:lang w:val="en-GB"/>
    </w:rPr>
  </w:style>
  <w:style w:type="character" w:customStyle="1" w:styleId="Heading3Char">
    <w:name w:val="Heading 3 Char"/>
    <w:basedOn w:val="DefaultParagraphFont"/>
    <w:link w:val="Heading3"/>
    <w:uiPriority w:val="9"/>
    <w:rsid w:val="00A9747D"/>
    <w:rPr>
      <w:rFonts w:ascii="Helvetica" w:eastAsiaTheme="majorEastAsia" w:hAnsi="Helvetica" w:cstheme="majorBidi"/>
      <w:bCs/>
      <w:color w:val="000000" w:themeColor="text1"/>
      <w:sz w:val="26"/>
      <w:lang w:val="en-GB"/>
    </w:rPr>
  </w:style>
  <w:style w:type="character" w:customStyle="1" w:styleId="Heading4Char">
    <w:name w:val="Heading 4 Char"/>
    <w:basedOn w:val="DefaultParagraphFont"/>
    <w:link w:val="Heading4"/>
    <w:uiPriority w:val="9"/>
    <w:rsid w:val="00A9747D"/>
    <w:rPr>
      <w:rFonts w:ascii="Helvetica" w:eastAsiaTheme="majorEastAsia" w:hAnsi="Helvetica" w:cstheme="majorBidi"/>
      <w:i/>
      <w:iCs/>
      <w:color w:val="000000" w:themeColor="text1"/>
      <w:sz w:val="26"/>
      <w:lang w:val="en-GB"/>
    </w:rPr>
  </w:style>
  <w:style w:type="paragraph" w:styleId="TOC1">
    <w:name w:val="toc 1"/>
    <w:basedOn w:val="Normal"/>
    <w:next w:val="Normal"/>
    <w:autoRedefine/>
    <w:uiPriority w:val="39"/>
    <w:unhideWhenUsed/>
    <w:rsid w:val="00B226BF"/>
    <w:pPr>
      <w:spacing w:before="120"/>
    </w:pPr>
    <w:rPr>
      <w:rFonts w:asciiTheme="minorHAnsi" w:hAnsiTheme="minorHAnsi"/>
      <w:b/>
    </w:rPr>
  </w:style>
  <w:style w:type="paragraph" w:styleId="TOC2">
    <w:name w:val="toc 2"/>
    <w:basedOn w:val="Normal"/>
    <w:next w:val="Normal"/>
    <w:autoRedefine/>
    <w:uiPriority w:val="39"/>
    <w:unhideWhenUsed/>
    <w:rsid w:val="00B226BF"/>
    <w:pPr>
      <w:ind w:left="240"/>
    </w:pPr>
    <w:rPr>
      <w:rFonts w:asciiTheme="minorHAnsi" w:hAnsiTheme="minorHAnsi"/>
      <w:b/>
      <w:sz w:val="22"/>
      <w:szCs w:val="22"/>
    </w:rPr>
  </w:style>
  <w:style w:type="paragraph" w:styleId="TOC3">
    <w:name w:val="toc 3"/>
    <w:basedOn w:val="Normal"/>
    <w:next w:val="Normal"/>
    <w:autoRedefine/>
    <w:uiPriority w:val="39"/>
    <w:unhideWhenUsed/>
    <w:rsid w:val="00B226BF"/>
    <w:pPr>
      <w:ind w:left="480"/>
    </w:pPr>
    <w:rPr>
      <w:rFonts w:asciiTheme="minorHAnsi" w:hAnsiTheme="minorHAnsi"/>
      <w:sz w:val="22"/>
      <w:szCs w:val="22"/>
    </w:rPr>
  </w:style>
  <w:style w:type="paragraph" w:styleId="TOC4">
    <w:name w:val="toc 4"/>
    <w:basedOn w:val="Normal"/>
    <w:next w:val="Normal"/>
    <w:autoRedefine/>
    <w:uiPriority w:val="39"/>
    <w:unhideWhenUsed/>
    <w:rsid w:val="00B226BF"/>
    <w:pPr>
      <w:ind w:left="720"/>
    </w:pPr>
    <w:rPr>
      <w:rFonts w:asciiTheme="minorHAnsi" w:hAnsiTheme="minorHAnsi"/>
      <w:sz w:val="20"/>
      <w:szCs w:val="20"/>
    </w:rPr>
  </w:style>
  <w:style w:type="paragraph" w:styleId="TOC5">
    <w:name w:val="toc 5"/>
    <w:basedOn w:val="Normal"/>
    <w:next w:val="Normal"/>
    <w:autoRedefine/>
    <w:uiPriority w:val="39"/>
    <w:unhideWhenUsed/>
    <w:rsid w:val="00B226BF"/>
    <w:pPr>
      <w:ind w:left="960"/>
    </w:pPr>
    <w:rPr>
      <w:rFonts w:asciiTheme="minorHAnsi" w:hAnsiTheme="minorHAnsi"/>
      <w:sz w:val="20"/>
      <w:szCs w:val="20"/>
    </w:rPr>
  </w:style>
  <w:style w:type="paragraph" w:styleId="TOC6">
    <w:name w:val="toc 6"/>
    <w:basedOn w:val="Normal"/>
    <w:next w:val="Normal"/>
    <w:autoRedefine/>
    <w:uiPriority w:val="39"/>
    <w:unhideWhenUsed/>
    <w:rsid w:val="00B226BF"/>
    <w:pPr>
      <w:ind w:left="1200"/>
    </w:pPr>
    <w:rPr>
      <w:rFonts w:asciiTheme="minorHAnsi" w:hAnsiTheme="minorHAnsi"/>
      <w:sz w:val="20"/>
      <w:szCs w:val="20"/>
    </w:rPr>
  </w:style>
  <w:style w:type="paragraph" w:styleId="TOC7">
    <w:name w:val="toc 7"/>
    <w:basedOn w:val="Normal"/>
    <w:next w:val="Normal"/>
    <w:autoRedefine/>
    <w:uiPriority w:val="39"/>
    <w:unhideWhenUsed/>
    <w:rsid w:val="00B226BF"/>
    <w:pPr>
      <w:ind w:left="1440"/>
    </w:pPr>
    <w:rPr>
      <w:rFonts w:asciiTheme="minorHAnsi" w:hAnsiTheme="minorHAnsi"/>
      <w:sz w:val="20"/>
      <w:szCs w:val="20"/>
    </w:rPr>
  </w:style>
  <w:style w:type="paragraph" w:styleId="TOC8">
    <w:name w:val="toc 8"/>
    <w:basedOn w:val="Normal"/>
    <w:next w:val="Normal"/>
    <w:autoRedefine/>
    <w:uiPriority w:val="39"/>
    <w:unhideWhenUsed/>
    <w:rsid w:val="00B226BF"/>
    <w:pPr>
      <w:ind w:left="1680"/>
    </w:pPr>
    <w:rPr>
      <w:rFonts w:asciiTheme="minorHAnsi" w:hAnsiTheme="minorHAnsi"/>
      <w:sz w:val="20"/>
      <w:szCs w:val="20"/>
    </w:rPr>
  </w:style>
  <w:style w:type="paragraph" w:styleId="TOC9">
    <w:name w:val="toc 9"/>
    <w:basedOn w:val="Normal"/>
    <w:next w:val="Normal"/>
    <w:autoRedefine/>
    <w:uiPriority w:val="39"/>
    <w:unhideWhenUsed/>
    <w:rsid w:val="00B226BF"/>
    <w:pPr>
      <w:ind w:left="1920"/>
    </w:pPr>
    <w:rPr>
      <w:rFonts w:asciiTheme="minorHAnsi" w:hAnsiTheme="minorHAnsi"/>
      <w:sz w:val="20"/>
      <w:szCs w:val="20"/>
    </w:rPr>
  </w:style>
  <w:style w:type="character" w:customStyle="1" w:styleId="Heading5Char">
    <w:name w:val="Heading 5 Char"/>
    <w:basedOn w:val="DefaultParagraphFont"/>
    <w:uiPriority w:val="9"/>
    <w:rsid w:val="00B226BF"/>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rsid w:val="00B226BF"/>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rsid w:val="00B226B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rsid w:val="00B226B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B226BF"/>
    <w:rPr>
      <w:rFonts w:asciiTheme="majorHAnsi" w:eastAsiaTheme="majorEastAsia" w:hAnsiTheme="majorHAnsi" w:cstheme="majorBidi"/>
      <w:i/>
      <w:iCs/>
      <w:color w:val="404040" w:themeColor="text1" w:themeTint="BF"/>
      <w:sz w:val="20"/>
      <w:szCs w:val="20"/>
      <w:lang w:val="en-GB"/>
    </w:rPr>
  </w:style>
  <w:style w:type="numbering" w:styleId="ArticleSection">
    <w:name w:val="Outline List 3"/>
    <w:basedOn w:val="NoList"/>
    <w:uiPriority w:val="99"/>
    <w:semiHidden/>
    <w:unhideWhenUsed/>
    <w:rsid w:val="00B226BF"/>
    <w:pPr>
      <w:numPr>
        <w:numId w:val="8"/>
      </w:numPr>
    </w:pPr>
  </w:style>
  <w:style w:type="character" w:customStyle="1" w:styleId="Heading5Char1">
    <w:name w:val="Heading 5 Char1"/>
    <w:basedOn w:val="DefaultParagraphFont"/>
    <w:link w:val="Heading5"/>
    <w:uiPriority w:val="9"/>
    <w:rsid w:val="0063448C"/>
    <w:rPr>
      <w:rFonts w:ascii="Helvetica" w:eastAsiaTheme="majorEastAsia" w:hAnsi="Helvetica" w:cstheme="majorBidi"/>
      <w:color w:val="000000" w:themeColor="text1"/>
      <w:lang w:val="en-GB"/>
    </w:rPr>
  </w:style>
  <w:style w:type="paragraph" w:styleId="Header">
    <w:name w:val="header"/>
    <w:basedOn w:val="Normal"/>
    <w:link w:val="HeaderChar"/>
    <w:uiPriority w:val="99"/>
    <w:unhideWhenUsed/>
    <w:rsid w:val="00423963"/>
    <w:pPr>
      <w:tabs>
        <w:tab w:val="center" w:pos="4320"/>
        <w:tab w:val="right" w:pos="8640"/>
      </w:tabs>
      <w:spacing w:line="240" w:lineRule="auto"/>
    </w:pPr>
  </w:style>
  <w:style w:type="character" w:customStyle="1" w:styleId="HeaderChar">
    <w:name w:val="Header Char"/>
    <w:basedOn w:val="DefaultParagraphFont"/>
    <w:link w:val="Header"/>
    <w:uiPriority w:val="99"/>
    <w:rsid w:val="00423963"/>
    <w:rPr>
      <w:rFonts w:ascii="Georgia" w:hAnsi="Georgia"/>
      <w:lang w:val="en-GB"/>
    </w:rPr>
  </w:style>
  <w:style w:type="paragraph" w:styleId="Footer">
    <w:name w:val="footer"/>
    <w:basedOn w:val="Normal"/>
    <w:link w:val="FooterChar"/>
    <w:uiPriority w:val="99"/>
    <w:unhideWhenUsed/>
    <w:rsid w:val="00423963"/>
    <w:pPr>
      <w:tabs>
        <w:tab w:val="center" w:pos="4320"/>
        <w:tab w:val="right" w:pos="8640"/>
      </w:tabs>
      <w:spacing w:line="240" w:lineRule="auto"/>
    </w:pPr>
  </w:style>
  <w:style w:type="character" w:customStyle="1" w:styleId="FooterChar">
    <w:name w:val="Footer Char"/>
    <w:basedOn w:val="DefaultParagraphFont"/>
    <w:link w:val="Footer"/>
    <w:uiPriority w:val="99"/>
    <w:rsid w:val="00423963"/>
    <w:rPr>
      <w:rFonts w:ascii="Georgia" w:hAnsi="Georgia"/>
      <w:lang w:val="en-GB"/>
    </w:rPr>
  </w:style>
  <w:style w:type="character" w:styleId="PageNumber">
    <w:name w:val="page number"/>
    <w:basedOn w:val="DefaultParagraphFont"/>
    <w:uiPriority w:val="99"/>
    <w:semiHidden/>
    <w:unhideWhenUsed/>
    <w:rsid w:val="00423963"/>
  </w:style>
  <w:style w:type="character" w:customStyle="1" w:styleId="Heading6Char1">
    <w:name w:val="Heading 6 Char1"/>
    <w:basedOn w:val="DefaultParagraphFont"/>
    <w:uiPriority w:val="9"/>
    <w:semiHidden/>
    <w:rsid w:val="008300F2"/>
    <w:rPr>
      <w:rFonts w:asciiTheme="majorHAnsi" w:eastAsiaTheme="majorEastAsia" w:hAnsiTheme="majorHAnsi" w:cstheme="majorBidi"/>
      <w:i/>
      <w:iCs/>
      <w:color w:val="243F60" w:themeColor="accent1" w:themeShade="7F"/>
      <w:lang w:val="en-GB"/>
    </w:rPr>
  </w:style>
  <w:style w:type="character" w:customStyle="1" w:styleId="Heading7Char1">
    <w:name w:val="Heading 7 Char1"/>
    <w:basedOn w:val="DefaultParagraphFont"/>
    <w:uiPriority w:val="9"/>
    <w:semiHidden/>
    <w:rsid w:val="008300F2"/>
    <w:rPr>
      <w:rFonts w:asciiTheme="majorHAnsi" w:eastAsiaTheme="majorEastAsia" w:hAnsiTheme="majorHAnsi" w:cstheme="majorBidi"/>
      <w:i/>
      <w:iCs/>
      <w:color w:val="404040" w:themeColor="text1" w:themeTint="BF"/>
      <w:lang w:val="en-GB"/>
    </w:rPr>
  </w:style>
  <w:style w:type="character" w:customStyle="1" w:styleId="Heading8Char1">
    <w:name w:val="Heading 8 Char1"/>
    <w:basedOn w:val="DefaultParagraphFont"/>
    <w:uiPriority w:val="9"/>
    <w:semiHidden/>
    <w:rsid w:val="008300F2"/>
    <w:rPr>
      <w:rFonts w:asciiTheme="majorHAnsi" w:eastAsiaTheme="majorEastAsia" w:hAnsiTheme="majorHAnsi" w:cstheme="majorBidi"/>
      <w:color w:val="404040" w:themeColor="text1" w:themeTint="BF"/>
      <w:sz w:val="20"/>
      <w:szCs w:val="20"/>
      <w:lang w:val="en-GB"/>
    </w:rPr>
  </w:style>
  <w:style w:type="character" w:customStyle="1" w:styleId="Heading9Char1">
    <w:name w:val="Heading 9 Char1"/>
    <w:basedOn w:val="DefaultParagraphFont"/>
    <w:uiPriority w:val="9"/>
    <w:semiHidden/>
    <w:rsid w:val="008300F2"/>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unhideWhenUsed/>
    <w:qFormat/>
    <w:rsid w:val="008300F2"/>
    <w:pPr>
      <w:spacing w:after="200" w:line="240" w:lineRule="auto"/>
    </w:pPr>
    <w:rPr>
      <w:rFonts w:eastAsia="ＭＳ 明朝" w:cs="Times New Roman"/>
      <w:b/>
      <w:bCs/>
      <w:color w:val="000000"/>
      <w:sz w:val="18"/>
      <w:szCs w:val="18"/>
    </w:rPr>
  </w:style>
  <w:style w:type="character" w:customStyle="1" w:styleId="apple-converted-space">
    <w:name w:val="apple-converted-space"/>
    <w:basedOn w:val="DefaultParagraphFont"/>
    <w:rsid w:val="008300F2"/>
  </w:style>
  <w:style w:type="character" w:styleId="Emphasis">
    <w:name w:val="Emphasis"/>
    <w:uiPriority w:val="20"/>
    <w:qFormat/>
    <w:rsid w:val="008300F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297"/>
    <w:pPr>
      <w:spacing w:line="480" w:lineRule="auto"/>
    </w:pPr>
    <w:rPr>
      <w:rFonts w:ascii="Georgia" w:hAnsi="Georgia"/>
      <w:lang w:val="en-GB"/>
    </w:rPr>
  </w:style>
  <w:style w:type="paragraph" w:styleId="Heading1">
    <w:name w:val="heading 1"/>
    <w:basedOn w:val="Title"/>
    <w:next w:val="Normal"/>
    <w:link w:val="Heading1Char"/>
    <w:uiPriority w:val="9"/>
    <w:qFormat/>
    <w:rsid w:val="0063448C"/>
    <w:pPr>
      <w:keepNext/>
      <w:keepLines/>
      <w:numPr>
        <w:numId w:val="2"/>
      </w:numPr>
      <w:pBdr>
        <w:bottom w:val="single" w:sz="8" w:space="4" w:color="000000" w:themeColor="text1"/>
      </w:pBdr>
      <w:spacing w:before="480"/>
      <w:outlineLvl w:val="0"/>
    </w:pPr>
    <w:rPr>
      <w:bCs/>
      <w:color w:val="000000" w:themeColor="text1"/>
      <w:szCs w:val="32"/>
    </w:rPr>
  </w:style>
  <w:style w:type="paragraph" w:styleId="Heading2">
    <w:name w:val="heading 2"/>
    <w:basedOn w:val="Normal"/>
    <w:next w:val="Normal"/>
    <w:link w:val="Heading2Char"/>
    <w:uiPriority w:val="9"/>
    <w:unhideWhenUsed/>
    <w:qFormat/>
    <w:rsid w:val="0063448C"/>
    <w:pPr>
      <w:keepNext/>
      <w:keepLines/>
      <w:numPr>
        <w:ilvl w:val="1"/>
        <w:numId w:val="2"/>
      </w:numPr>
      <w:spacing w:before="200"/>
      <w:outlineLvl w:val="1"/>
    </w:pPr>
    <w:rPr>
      <w:rFonts w:ascii="Helvetica" w:eastAsiaTheme="majorEastAsia" w:hAnsi="Helvetica" w:cstheme="majorBidi"/>
      <w:b/>
      <w:bCs/>
      <w:color w:val="000000" w:themeColor="text1"/>
      <w:sz w:val="28"/>
      <w:szCs w:val="26"/>
    </w:rPr>
  </w:style>
  <w:style w:type="paragraph" w:styleId="Heading3">
    <w:name w:val="heading 3"/>
    <w:basedOn w:val="Normal"/>
    <w:next w:val="Normal"/>
    <w:link w:val="Heading3Char"/>
    <w:uiPriority w:val="9"/>
    <w:unhideWhenUsed/>
    <w:qFormat/>
    <w:rsid w:val="00A9747D"/>
    <w:pPr>
      <w:keepNext/>
      <w:keepLines/>
      <w:numPr>
        <w:ilvl w:val="2"/>
        <w:numId w:val="2"/>
      </w:numPr>
      <w:spacing w:before="200"/>
      <w:outlineLvl w:val="2"/>
    </w:pPr>
    <w:rPr>
      <w:rFonts w:ascii="Helvetica" w:eastAsiaTheme="majorEastAsia" w:hAnsi="Helvetica" w:cstheme="majorBidi"/>
      <w:bCs/>
      <w:color w:val="000000" w:themeColor="text1"/>
      <w:sz w:val="26"/>
    </w:rPr>
  </w:style>
  <w:style w:type="paragraph" w:styleId="Heading4">
    <w:name w:val="heading 4"/>
    <w:basedOn w:val="Heading3"/>
    <w:next w:val="Normal"/>
    <w:link w:val="Heading4Char"/>
    <w:uiPriority w:val="9"/>
    <w:unhideWhenUsed/>
    <w:qFormat/>
    <w:rsid w:val="00A9747D"/>
    <w:pPr>
      <w:numPr>
        <w:ilvl w:val="3"/>
      </w:numPr>
      <w:tabs>
        <w:tab w:val="left" w:pos="0"/>
        <w:tab w:val="left" w:pos="720"/>
        <w:tab w:val="left" w:pos="1008"/>
        <w:tab w:val="left" w:pos="1152"/>
      </w:tabs>
      <w:outlineLvl w:val="3"/>
    </w:pPr>
    <w:rPr>
      <w:bCs w:val="0"/>
      <w:i/>
      <w:iCs/>
    </w:rPr>
  </w:style>
  <w:style w:type="paragraph" w:styleId="Heading5">
    <w:name w:val="heading 5"/>
    <w:basedOn w:val="Normal"/>
    <w:next w:val="Normal"/>
    <w:link w:val="Heading5Char1"/>
    <w:uiPriority w:val="9"/>
    <w:unhideWhenUsed/>
    <w:qFormat/>
    <w:rsid w:val="0063448C"/>
    <w:pPr>
      <w:keepNext/>
      <w:keepLines/>
      <w:numPr>
        <w:ilvl w:val="4"/>
        <w:numId w:val="2"/>
      </w:numPr>
      <w:spacing w:before="200"/>
      <w:outlineLvl w:val="4"/>
    </w:pPr>
    <w:rPr>
      <w:rFonts w:ascii="Helvetica" w:eastAsiaTheme="majorEastAsia" w:hAnsi="Helvetica" w:cstheme="majorBidi"/>
      <w:color w:val="000000" w:themeColor="text1"/>
    </w:rPr>
  </w:style>
  <w:style w:type="paragraph" w:styleId="Heading6">
    <w:name w:val="heading 6"/>
    <w:basedOn w:val="Normal"/>
    <w:next w:val="Normal"/>
    <w:link w:val="Heading6Char"/>
    <w:uiPriority w:val="9"/>
    <w:unhideWhenUsed/>
    <w:qFormat/>
    <w:rsid w:val="008300F2"/>
    <w:pPr>
      <w:keepNext/>
      <w:keepLines/>
      <w:spacing w:before="200" w:line="240"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300F2"/>
    <w:pPr>
      <w:keepNext/>
      <w:keepLines/>
      <w:spacing w:before="200" w:line="24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300F2"/>
    <w:pPr>
      <w:keepNext/>
      <w:keepLines/>
      <w:spacing w:before="200"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8300F2"/>
    <w:pPr>
      <w:keepNext/>
      <w:keepLines/>
      <w:spacing w:before="20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39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39FA"/>
    <w:rPr>
      <w:rFonts w:ascii="Lucida Grande" w:hAnsi="Lucida Grande" w:cs="Lucida Grande"/>
      <w:sz w:val="18"/>
      <w:szCs w:val="18"/>
    </w:rPr>
  </w:style>
  <w:style w:type="character" w:customStyle="1" w:styleId="Heading1Char">
    <w:name w:val="Heading 1 Char"/>
    <w:basedOn w:val="DefaultParagraphFont"/>
    <w:link w:val="Heading1"/>
    <w:uiPriority w:val="9"/>
    <w:rsid w:val="0063448C"/>
    <w:rPr>
      <w:rFonts w:ascii="Helvetica" w:eastAsiaTheme="majorEastAsia" w:hAnsi="Helvetica" w:cstheme="majorBidi"/>
      <w:bCs/>
      <w:color w:val="000000" w:themeColor="text1"/>
      <w:spacing w:val="5"/>
      <w:kern w:val="28"/>
      <w:sz w:val="32"/>
      <w:szCs w:val="32"/>
      <w:lang w:val="en-GB"/>
    </w:rPr>
  </w:style>
  <w:style w:type="paragraph" w:styleId="Title">
    <w:name w:val="Title"/>
    <w:basedOn w:val="Normal"/>
    <w:next w:val="Normal"/>
    <w:link w:val="TitleChar"/>
    <w:uiPriority w:val="10"/>
    <w:qFormat/>
    <w:rsid w:val="00EB4A88"/>
    <w:pPr>
      <w:pBdr>
        <w:bottom w:val="single" w:sz="8" w:space="4" w:color="4F81BD" w:themeColor="accent1"/>
      </w:pBdr>
      <w:spacing w:after="300"/>
      <w:contextualSpacing/>
    </w:pPr>
    <w:rPr>
      <w:rFonts w:ascii="Helvetica" w:eastAsiaTheme="majorEastAsia" w:hAnsi="Helvetic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EB4A88"/>
    <w:rPr>
      <w:rFonts w:ascii="Helvetica" w:eastAsiaTheme="majorEastAsia" w:hAnsi="Helvetica" w:cstheme="majorBidi"/>
      <w:color w:val="17365D" w:themeColor="text2" w:themeShade="BF"/>
      <w:spacing w:val="5"/>
      <w:kern w:val="28"/>
      <w:sz w:val="32"/>
      <w:szCs w:val="52"/>
      <w:lang w:val="en-GB"/>
    </w:rPr>
  </w:style>
  <w:style w:type="character" w:styleId="BookTitle">
    <w:name w:val="Book Title"/>
    <w:uiPriority w:val="33"/>
    <w:qFormat/>
    <w:rsid w:val="00B226BF"/>
    <w:rPr>
      <w:rFonts w:ascii="Helvetica" w:hAnsi="Helvetica"/>
      <w:b w:val="0"/>
      <w:bCs/>
      <w:smallCaps/>
      <w:spacing w:val="5"/>
      <w:sz w:val="28"/>
    </w:rPr>
  </w:style>
  <w:style w:type="character" w:customStyle="1" w:styleId="Heading2Char">
    <w:name w:val="Heading 2 Char"/>
    <w:basedOn w:val="DefaultParagraphFont"/>
    <w:link w:val="Heading2"/>
    <w:uiPriority w:val="9"/>
    <w:rsid w:val="0063448C"/>
    <w:rPr>
      <w:rFonts w:ascii="Helvetica" w:eastAsiaTheme="majorEastAsia" w:hAnsi="Helvetica" w:cstheme="majorBidi"/>
      <w:b/>
      <w:bCs/>
      <w:color w:val="000000" w:themeColor="text1"/>
      <w:sz w:val="28"/>
      <w:szCs w:val="26"/>
      <w:lang w:val="en-GB"/>
    </w:rPr>
  </w:style>
  <w:style w:type="paragraph" w:styleId="NormalWeb">
    <w:name w:val="Normal (Web)"/>
    <w:basedOn w:val="Normal"/>
    <w:uiPriority w:val="99"/>
    <w:unhideWhenUsed/>
    <w:rsid w:val="00870487"/>
    <w:pPr>
      <w:spacing w:before="100" w:beforeAutospacing="1" w:after="100" w:afterAutospacing="1" w:line="240" w:lineRule="auto"/>
    </w:pPr>
    <w:rPr>
      <w:rFonts w:ascii="Times" w:hAnsi="Times" w:cs="Times New Roman"/>
      <w:sz w:val="20"/>
      <w:szCs w:val="20"/>
    </w:rPr>
  </w:style>
  <w:style w:type="paragraph" w:styleId="ListParagraph">
    <w:name w:val="List Paragraph"/>
    <w:basedOn w:val="Normal"/>
    <w:uiPriority w:val="34"/>
    <w:qFormat/>
    <w:rsid w:val="0081149B"/>
    <w:pPr>
      <w:ind w:left="720"/>
      <w:contextualSpacing/>
    </w:pPr>
  </w:style>
  <w:style w:type="character" w:styleId="CommentReference">
    <w:name w:val="annotation reference"/>
    <w:basedOn w:val="DefaultParagraphFont"/>
    <w:uiPriority w:val="99"/>
    <w:semiHidden/>
    <w:unhideWhenUsed/>
    <w:rsid w:val="008E314E"/>
    <w:rPr>
      <w:sz w:val="18"/>
      <w:szCs w:val="18"/>
    </w:rPr>
  </w:style>
  <w:style w:type="paragraph" w:styleId="CommentText">
    <w:name w:val="annotation text"/>
    <w:basedOn w:val="Normal"/>
    <w:link w:val="CommentTextChar"/>
    <w:uiPriority w:val="99"/>
    <w:semiHidden/>
    <w:unhideWhenUsed/>
    <w:rsid w:val="008E314E"/>
    <w:pPr>
      <w:spacing w:line="240" w:lineRule="auto"/>
    </w:pPr>
  </w:style>
  <w:style w:type="character" w:customStyle="1" w:styleId="CommentTextChar">
    <w:name w:val="Comment Text Char"/>
    <w:basedOn w:val="DefaultParagraphFont"/>
    <w:link w:val="CommentText"/>
    <w:uiPriority w:val="99"/>
    <w:semiHidden/>
    <w:rsid w:val="008E314E"/>
    <w:rPr>
      <w:rFonts w:ascii="Georgia" w:hAnsi="Georgia"/>
      <w:lang w:val="en-GB"/>
    </w:rPr>
  </w:style>
  <w:style w:type="paragraph" w:styleId="CommentSubject">
    <w:name w:val="annotation subject"/>
    <w:basedOn w:val="CommentText"/>
    <w:next w:val="CommentText"/>
    <w:link w:val="CommentSubjectChar"/>
    <w:uiPriority w:val="99"/>
    <w:semiHidden/>
    <w:unhideWhenUsed/>
    <w:rsid w:val="008E314E"/>
    <w:rPr>
      <w:b/>
      <w:bCs/>
      <w:sz w:val="20"/>
      <w:szCs w:val="20"/>
    </w:rPr>
  </w:style>
  <w:style w:type="character" w:customStyle="1" w:styleId="CommentSubjectChar">
    <w:name w:val="Comment Subject Char"/>
    <w:basedOn w:val="CommentTextChar"/>
    <w:link w:val="CommentSubject"/>
    <w:uiPriority w:val="99"/>
    <w:semiHidden/>
    <w:rsid w:val="008E314E"/>
    <w:rPr>
      <w:rFonts w:ascii="Georgia" w:hAnsi="Georgia"/>
      <w:b/>
      <w:bCs/>
      <w:sz w:val="20"/>
      <w:szCs w:val="20"/>
      <w:lang w:val="en-GB"/>
    </w:rPr>
  </w:style>
  <w:style w:type="character" w:customStyle="1" w:styleId="Heading3Char">
    <w:name w:val="Heading 3 Char"/>
    <w:basedOn w:val="DefaultParagraphFont"/>
    <w:link w:val="Heading3"/>
    <w:uiPriority w:val="9"/>
    <w:rsid w:val="00A9747D"/>
    <w:rPr>
      <w:rFonts w:ascii="Helvetica" w:eastAsiaTheme="majorEastAsia" w:hAnsi="Helvetica" w:cstheme="majorBidi"/>
      <w:bCs/>
      <w:color w:val="000000" w:themeColor="text1"/>
      <w:sz w:val="26"/>
      <w:lang w:val="en-GB"/>
    </w:rPr>
  </w:style>
  <w:style w:type="character" w:customStyle="1" w:styleId="Heading4Char">
    <w:name w:val="Heading 4 Char"/>
    <w:basedOn w:val="DefaultParagraphFont"/>
    <w:link w:val="Heading4"/>
    <w:uiPriority w:val="9"/>
    <w:rsid w:val="00A9747D"/>
    <w:rPr>
      <w:rFonts w:ascii="Helvetica" w:eastAsiaTheme="majorEastAsia" w:hAnsi="Helvetica" w:cstheme="majorBidi"/>
      <w:i/>
      <w:iCs/>
      <w:color w:val="000000" w:themeColor="text1"/>
      <w:sz w:val="26"/>
      <w:lang w:val="en-GB"/>
    </w:rPr>
  </w:style>
  <w:style w:type="paragraph" w:styleId="TOC1">
    <w:name w:val="toc 1"/>
    <w:basedOn w:val="Normal"/>
    <w:next w:val="Normal"/>
    <w:autoRedefine/>
    <w:uiPriority w:val="39"/>
    <w:unhideWhenUsed/>
    <w:rsid w:val="00B226BF"/>
    <w:pPr>
      <w:spacing w:before="120"/>
    </w:pPr>
    <w:rPr>
      <w:rFonts w:asciiTheme="minorHAnsi" w:hAnsiTheme="minorHAnsi"/>
      <w:b/>
    </w:rPr>
  </w:style>
  <w:style w:type="paragraph" w:styleId="TOC2">
    <w:name w:val="toc 2"/>
    <w:basedOn w:val="Normal"/>
    <w:next w:val="Normal"/>
    <w:autoRedefine/>
    <w:uiPriority w:val="39"/>
    <w:unhideWhenUsed/>
    <w:rsid w:val="00B226BF"/>
    <w:pPr>
      <w:ind w:left="240"/>
    </w:pPr>
    <w:rPr>
      <w:rFonts w:asciiTheme="minorHAnsi" w:hAnsiTheme="minorHAnsi"/>
      <w:b/>
      <w:sz w:val="22"/>
      <w:szCs w:val="22"/>
    </w:rPr>
  </w:style>
  <w:style w:type="paragraph" w:styleId="TOC3">
    <w:name w:val="toc 3"/>
    <w:basedOn w:val="Normal"/>
    <w:next w:val="Normal"/>
    <w:autoRedefine/>
    <w:uiPriority w:val="39"/>
    <w:unhideWhenUsed/>
    <w:rsid w:val="00B226BF"/>
    <w:pPr>
      <w:ind w:left="480"/>
    </w:pPr>
    <w:rPr>
      <w:rFonts w:asciiTheme="minorHAnsi" w:hAnsiTheme="minorHAnsi"/>
      <w:sz w:val="22"/>
      <w:szCs w:val="22"/>
    </w:rPr>
  </w:style>
  <w:style w:type="paragraph" w:styleId="TOC4">
    <w:name w:val="toc 4"/>
    <w:basedOn w:val="Normal"/>
    <w:next w:val="Normal"/>
    <w:autoRedefine/>
    <w:uiPriority w:val="39"/>
    <w:unhideWhenUsed/>
    <w:rsid w:val="00B226BF"/>
    <w:pPr>
      <w:ind w:left="720"/>
    </w:pPr>
    <w:rPr>
      <w:rFonts w:asciiTheme="minorHAnsi" w:hAnsiTheme="minorHAnsi"/>
      <w:sz w:val="20"/>
      <w:szCs w:val="20"/>
    </w:rPr>
  </w:style>
  <w:style w:type="paragraph" w:styleId="TOC5">
    <w:name w:val="toc 5"/>
    <w:basedOn w:val="Normal"/>
    <w:next w:val="Normal"/>
    <w:autoRedefine/>
    <w:uiPriority w:val="39"/>
    <w:unhideWhenUsed/>
    <w:rsid w:val="00B226BF"/>
    <w:pPr>
      <w:ind w:left="960"/>
    </w:pPr>
    <w:rPr>
      <w:rFonts w:asciiTheme="minorHAnsi" w:hAnsiTheme="minorHAnsi"/>
      <w:sz w:val="20"/>
      <w:szCs w:val="20"/>
    </w:rPr>
  </w:style>
  <w:style w:type="paragraph" w:styleId="TOC6">
    <w:name w:val="toc 6"/>
    <w:basedOn w:val="Normal"/>
    <w:next w:val="Normal"/>
    <w:autoRedefine/>
    <w:uiPriority w:val="39"/>
    <w:unhideWhenUsed/>
    <w:rsid w:val="00B226BF"/>
    <w:pPr>
      <w:ind w:left="1200"/>
    </w:pPr>
    <w:rPr>
      <w:rFonts w:asciiTheme="minorHAnsi" w:hAnsiTheme="minorHAnsi"/>
      <w:sz w:val="20"/>
      <w:szCs w:val="20"/>
    </w:rPr>
  </w:style>
  <w:style w:type="paragraph" w:styleId="TOC7">
    <w:name w:val="toc 7"/>
    <w:basedOn w:val="Normal"/>
    <w:next w:val="Normal"/>
    <w:autoRedefine/>
    <w:uiPriority w:val="39"/>
    <w:unhideWhenUsed/>
    <w:rsid w:val="00B226BF"/>
    <w:pPr>
      <w:ind w:left="1440"/>
    </w:pPr>
    <w:rPr>
      <w:rFonts w:asciiTheme="minorHAnsi" w:hAnsiTheme="minorHAnsi"/>
      <w:sz w:val="20"/>
      <w:szCs w:val="20"/>
    </w:rPr>
  </w:style>
  <w:style w:type="paragraph" w:styleId="TOC8">
    <w:name w:val="toc 8"/>
    <w:basedOn w:val="Normal"/>
    <w:next w:val="Normal"/>
    <w:autoRedefine/>
    <w:uiPriority w:val="39"/>
    <w:unhideWhenUsed/>
    <w:rsid w:val="00B226BF"/>
    <w:pPr>
      <w:ind w:left="1680"/>
    </w:pPr>
    <w:rPr>
      <w:rFonts w:asciiTheme="minorHAnsi" w:hAnsiTheme="minorHAnsi"/>
      <w:sz w:val="20"/>
      <w:szCs w:val="20"/>
    </w:rPr>
  </w:style>
  <w:style w:type="paragraph" w:styleId="TOC9">
    <w:name w:val="toc 9"/>
    <w:basedOn w:val="Normal"/>
    <w:next w:val="Normal"/>
    <w:autoRedefine/>
    <w:uiPriority w:val="39"/>
    <w:unhideWhenUsed/>
    <w:rsid w:val="00B226BF"/>
    <w:pPr>
      <w:ind w:left="1920"/>
    </w:pPr>
    <w:rPr>
      <w:rFonts w:asciiTheme="minorHAnsi" w:hAnsiTheme="minorHAnsi"/>
      <w:sz w:val="20"/>
      <w:szCs w:val="20"/>
    </w:rPr>
  </w:style>
  <w:style w:type="character" w:customStyle="1" w:styleId="Heading5Char">
    <w:name w:val="Heading 5 Char"/>
    <w:basedOn w:val="DefaultParagraphFont"/>
    <w:uiPriority w:val="9"/>
    <w:rsid w:val="00B226BF"/>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rsid w:val="00B226BF"/>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rsid w:val="00B226B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rsid w:val="00B226B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B226BF"/>
    <w:rPr>
      <w:rFonts w:asciiTheme="majorHAnsi" w:eastAsiaTheme="majorEastAsia" w:hAnsiTheme="majorHAnsi" w:cstheme="majorBidi"/>
      <w:i/>
      <w:iCs/>
      <w:color w:val="404040" w:themeColor="text1" w:themeTint="BF"/>
      <w:sz w:val="20"/>
      <w:szCs w:val="20"/>
      <w:lang w:val="en-GB"/>
    </w:rPr>
  </w:style>
  <w:style w:type="numbering" w:styleId="ArticleSection">
    <w:name w:val="Outline List 3"/>
    <w:basedOn w:val="NoList"/>
    <w:uiPriority w:val="99"/>
    <w:semiHidden/>
    <w:unhideWhenUsed/>
    <w:rsid w:val="00B226BF"/>
    <w:pPr>
      <w:numPr>
        <w:numId w:val="8"/>
      </w:numPr>
    </w:pPr>
  </w:style>
  <w:style w:type="character" w:customStyle="1" w:styleId="Heading5Char1">
    <w:name w:val="Heading 5 Char1"/>
    <w:basedOn w:val="DefaultParagraphFont"/>
    <w:link w:val="Heading5"/>
    <w:uiPriority w:val="9"/>
    <w:rsid w:val="0063448C"/>
    <w:rPr>
      <w:rFonts w:ascii="Helvetica" w:eastAsiaTheme="majorEastAsia" w:hAnsi="Helvetica" w:cstheme="majorBidi"/>
      <w:color w:val="000000" w:themeColor="text1"/>
      <w:lang w:val="en-GB"/>
    </w:rPr>
  </w:style>
  <w:style w:type="paragraph" w:styleId="Header">
    <w:name w:val="header"/>
    <w:basedOn w:val="Normal"/>
    <w:link w:val="HeaderChar"/>
    <w:uiPriority w:val="99"/>
    <w:unhideWhenUsed/>
    <w:rsid w:val="00423963"/>
    <w:pPr>
      <w:tabs>
        <w:tab w:val="center" w:pos="4320"/>
        <w:tab w:val="right" w:pos="8640"/>
      </w:tabs>
      <w:spacing w:line="240" w:lineRule="auto"/>
    </w:pPr>
  </w:style>
  <w:style w:type="character" w:customStyle="1" w:styleId="HeaderChar">
    <w:name w:val="Header Char"/>
    <w:basedOn w:val="DefaultParagraphFont"/>
    <w:link w:val="Header"/>
    <w:uiPriority w:val="99"/>
    <w:rsid w:val="00423963"/>
    <w:rPr>
      <w:rFonts w:ascii="Georgia" w:hAnsi="Georgia"/>
      <w:lang w:val="en-GB"/>
    </w:rPr>
  </w:style>
  <w:style w:type="paragraph" w:styleId="Footer">
    <w:name w:val="footer"/>
    <w:basedOn w:val="Normal"/>
    <w:link w:val="FooterChar"/>
    <w:uiPriority w:val="99"/>
    <w:unhideWhenUsed/>
    <w:rsid w:val="00423963"/>
    <w:pPr>
      <w:tabs>
        <w:tab w:val="center" w:pos="4320"/>
        <w:tab w:val="right" w:pos="8640"/>
      </w:tabs>
      <w:spacing w:line="240" w:lineRule="auto"/>
    </w:pPr>
  </w:style>
  <w:style w:type="character" w:customStyle="1" w:styleId="FooterChar">
    <w:name w:val="Footer Char"/>
    <w:basedOn w:val="DefaultParagraphFont"/>
    <w:link w:val="Footer"/>
    <w:uiPriority w:val="99"/>
    <w:rsid w:val="00423963"/>
    <w:rPr>
      <w:rFonts w:ascii="Georgia" w:hAnsi="Georgia"/>
      <w:lang w:val="en-GB"/>
    </w:rPr>
  </w:style>
  <w:style w:type="character" w:styleId="PageNumber">
    <w:name w:val="page number"/>
    <w:basedOn w:val="DefaultParagraphFont"/>
    <w:uiPriority w:val="99"/>
    <w:semiHidden/>
    <w:unhideWhenUsed/>
    <w:rsid w:val="00423963"/>
  </w:style>
  <w:style w:type="character" w:customStyle="1" w:styleId="Heading6Char1">
    <w:name w:val="Heading 6 Char1"/>
    <w:basedOn w:val="DefaultParagraphFont"/>
    <w:uiPriority w:val="9"/>
    <w:semiHidden/>
    <w:rsid w:val="008300F2"/>
    <w:rPr>
      <w:rFonts w:asciiTheme="majorHAnsi" w:eastAsiaTheme="majorEastAsia" w:hAnsiTheme="majorHAnsi" w:cstheme="majorBidi"/>
      <w:i/>
      <w:iCs/>
      <w:color w:val="243F60" w:themeColor="accent1" w:themeShade="7F"/>
      <w:lang w:val="en-GB"/>
    </w:rPr>
  </w:style>
  <w:style w:type="character" w:customStyle="1" w:styleId="Heading7Char1">
    <w:name w:val="Heading 7 Char1"/>
    <w:basedOn w:val="DefaultParagraphFont"/>
    <w:uiPriority w:val="9"/>
    <w:semiHidden/>
    <w:rsid w:val="008300F2"/>
    <w:rPr>
      <w:rFonts w:asciiTheme="majorHAnsi" w:eastAsiaTheme="majorEastAsia" w:hAnsiTheme="majorHAnsi" w:cstheme="majorBidi"/>
      <w:i/>
      <w:iCs/>
      <w:color w:val="404040" w:themeColor="text1" w:themeTint="BF"/>
      <w:lang w:val="en-GB"/>
    </w:rPr>
  </w:style>
  <w:style w:type="character" w:customStyle="1" w:styleId="Heading8Char1">
    <w:name w:val="Heading 8 Char1"/>
    <w:basedOn w:val="DefaultParagraphFont"/>
    <w:uiPriority w:val="9"/>
    <w:semiHidden/>
    <w:rsid w:val="008300F2"/>
    <w:rPr>
      <w:rFonts w:asciiTheme="majorHAnsi" w:eastAsiaTheme="majorEastAsia" w:hAnsiTheme="majorHAnsi" w:cstheme="majorBidi"/>
      <w:color w:val="404040" w:themeColor="text1" w:themeTint="BF"/>
      <w:sz w:val="20"/>
      <w:szCs w:val="20"/>
      <w:lang w:val="en-GB"/>
    </w:rPr>
  </w:style>
  <w:style w:type="character" w:customStyle="1" w:styleId="Heading9Char1">
    <w:name w:val="Heading 9 Char1"/>
    <w:basedOn w:val="DefaultParagraphFont"/>
    <w:uiPriority w:val="9"/>
    <w:semiHidden/>
    <w:rsid w:val="008300F2"/>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unhideWhenUsed/>
    <w:qFormat/>
    <w:rsid w:val="008300F2"/>
    <w:pPr>
      <w:spacing w:after="200" w:line="240" w:lineRule="auto"/>
    </w:pPr>
    <w:rPr>
      <w:rFonts w:eastAsia="ＭＳ 明朝" w:cs="Times New Roman"/>
      <w:b/>
      <w:bCs/>
      <w:color w:val="000000"/>
      <w:sz w:val="18"/>
      <w:szCs w:val="18"/>
    </w:rPr>
  </w:style>
  <w:style w:type="character" w:customStyle="1" w:styleId="apple-converted-space">
    <w:name w:val="apple-converted-space"/>
    <w:basedOn w:val="DefaultParagraphFont"/>
    <w:rsid w:val="008300F2"/>
  </w:style>
  <w:style w:type="character" w:styleId="Emphasis">
    <w:name w:val="Emphasis"/>
    <w:uiPriority w:val="20"/>
    <w:qFormat/>
    <w:rsid w:val="008300F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5.png"/><Relationship Id="rId15" Type="http://schemas.openxmlformats.org/officeDocument/2006/relationships/image" Target="media/image7.png"/><Relationship Id="rId16" Type="http://schemas.openxmlformats.org/officeDocument/2006/relationships/image" Target="media/image6.png"/><Relationship Id="rId17" Type="http://schemas.openxmlformats.org/officeDocument/2006/relationships/image" Target="media/image9.png"/><Relationship Id="rId18" Type="http://schemas.openxmlformats.org/officeDocument/2006/relationships/image" Target="media/image8.png"/><Relationship Id="rId19" Type="http://schemas.openxmlformats.org/officeDocument/2006/relationships/image" Target="media/image9.jpeg"/><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24.emf"/><Relationship Id="rId53" Type="http://schemas.openxmlformats.org/officeDocument/2006/relationships/image" Target="media/image43.emf"/><Relationship Id="rId54" Type="http://schemas.openxmlformats.org/officeDocument/2006/relationships/footer" Target="footer1.xml"/><Relationship Id="rId55" Type="http://schemas.openxmlformats.org/officeDocument/2006/relationships/footer" Target="footer2.xml"/><Relationship Id="rId56" Type="http://schemas.openxmlformats.org/officeDocument/2006/relationships/fontTable" Target="fontTable.xml"/><Relationship Id="rId57" Type="http://schemas.openxmlformats.org/officeDocument/2006/relationships/theme" Target="theme/theme1.xml"/><Relationship Id="rId40" Type="http://schemas.openxmlformats.org/officeDocument/2006/relationships/image" Target="media/image30.jpeg"/><Relationship Id="rId41" Type="http://schemas.openxmlformats.org/officeDocument/2006/relationships/image" Target="media/image19.png"/><Relationship Id="rId42" Type="http://schemas.openxmlformats.org/officeDocument/2006/relationships/image" Target="media/image32.png"/><Relationship Id="rId43" Type="http://schemas.openxmlformats.org/officeDocument/2006/relationships/image" Target="media/image20.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21.jpg"/><Relationship Id="rId47" Type="http://schemas.openxmlformats.org/officeDocument/2006/relationships/image" Target="media/image37.jpeg"/><Relationship Id="rId48" Type="http://schemas.openxmlformats.org/officeDocument/2006/relationships/image" Target="media/image22.png"/><Relationship Id="rId4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30" Type="http://schemas.openxmlformats.org/officeDocument/2006/relationships/image" Target="media/image15.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image" Target="media/image18.jpeg"/><Relationship Id="rId20" Type="http://schemas.openxmlformats.org/officeDocument/2006/relationships/chart" Target="charts/chart1.xml"/><Relationship Id="rId21" Type="http://schemas.openxmlformats.org/officeDocument/2006/relationships/chart" Target="charts/chart2.xml"/><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4.png"/><Relationship Id="rId25" Type="http://schemas.openxmlformats.org/officeDocument/2006/relationships/image" Target="media/image12.emf"/><Relationship Id="rId26" Type="http://schemas.openxmlformats.org/officeDocument/2006/relationships/image" Target="media/image13.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4.emf"/><Relationship Id="rId10" Type="http://schemas.openxmlformats.org/officeDocument/2006/relationships/image" Target="media/image2.emf"/><Relationship Id="rId11" Type="http://schemas.openxmlformats.org/officeDocument/2006/relationships/image" Target="media/image2.png"/><Relationship Id="rId12"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lew507:Documents:York%20Uni%20PhD:Chapters:stockmanConeFundamentals.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Macintosh%20HD:Users:lew507:Documents:York%20Uni%20PhD:Chapters:stockmanConeFundamental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9602883976852"/>
          <c:y val="0.0586510263929619"/>
          <c:w val="0.832168295228156"/>
          <c:h val="0.775285196429698"/>
        </c:manualLayout>
      </c:layout>
      <c:scatterChart>
        <c:scatterStyle val="lineMarker"/>
        <c:varyColors val="0"/>
        <c:ser>
          <c:idx val="0"/>
          <c:order val="0"/>
          <c:tx>
            <c:strRef>
              <c:f>deMarco!$B$3</c:f>
              <c:strCache>
                <c:ptCount val="1"/>
                <c:pt idx="0">
                  <c:v>  S cone</c:v>
                </c:pt>
              </c:strCache>
            </c:strRef>
          </c:tx>
          <c:spPr>
            <a:ln w="25400">
              <a:solidFill>
                <a:schemeClr val="accent1">
                  <a:lumMod val="75000"/>
                </a:schemeClr>
              </a:solidFill>
            </a:ln>
          </c:spPr>
          <c:marker>
            <c:symbol val="none"/>
          </c:marker>
          <c:xVal>
            <c:numRef>
              <c:f>deMarco!$A$4:$A$64</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deMarco!$B$4:$B$64</c:f>
              <c:numCache>
                <c:formatCode>0.00E+00</c:formatCode>
                <c:ptCount val="61"/>
                <c:pt idx="0">
                  <c:v>0.10768</c:v>
                </c:pt>
                <c:pt idx="1">
                  <c:v>0.17946</c:v>
                </c:pt>
                <c:pt idx="2">
                  <c:v>0.28485</c:v>
                </c:pt>
                <c:pt idx="3">
                  <c:v>0.45258</c:v>
                </c:pt>
                <c:pt idx="4">
                  <c:v>0.65924</c:v>
                </c:pt>
                <c:pt idx="5">
                  <c:v>0.81312</c:v>
                </c:pt>
                <c:pt idx="6">
                  <c:v>0.90754</c:v>
                </c:pt>
                <c:pt idx="7">
                  <c:v>0.97713</c:v>
                </c:pt>
                <c:pt idx="8">
                  <c:v>1.0</c:v>
                </c:pt>
                <c:pt idx="9">
                  <c:v>0.97017</c:v>
                </c:pt>
                <c:pt idx="10">
                  <c:v>0.91046</c:v>
                </c:pt>
                <c:pt idx="11">
                  <c:v>0.85005</c:v>
                </c:pt>
                <c:pt idx="12">
                  <c:v>0.79913</c:v>
                </c:pt>
                <c:pt idx="13">
                  <c:v>0.77451</c:v>
                </c:pt>
                <c:pt idx="14">
                  <c:v>0.6891</c:v>
                </c:pt>
                <c:pt idx="15">
                  <c:v>0.58169</c:v>
                </c:pt>
                <c:pt idx="16">
                  <c:v>0.46772</c:v>
                </c:pt>
                <c:pt idx="17">
                  <c:v>0.36158</c:v>
                </c:pt>
                <c:pt idx="18">
                  <c:v>0.27638</c:v>
                </c:pt>
                <c:pt idx="19">
                  <c:v>0.21151</c:v>
                </c:pt>
                <c:pt idx="20">
                  <c:v>0.16357</c:v>
                </c:pt>
                <c:pt idx="21">
                  <c:v>0.12802</c:v>
                </c:pt>
                <c:pt idx="22">
                  <c:v>0.095566</c:v>
                </c:pt>
                <c:pt idx="23">
                  <c:v>0.067565</c:v>
                </c:pt>
                <c:pt idx="24">
                  <c:v>0.047387</c:v>
                </c:pt>
                <c:pt idx="25">
                  <c:v>0.034711</c:v>
                </c:pt>
                <c:pt idx="26">
                  <c:v>0.025602</c:v>
                </c:pt>
                <c:pt idx="27">
                  <c:v>0.018168</c:v>
                </c:pt>
                <c:pt idx="28">
                  <c:v>0.012414</c:v>
                </c:pt>
                <c:pt idx="29">
                  <c:v>0.0082552</c:v>
                </c:pt>
                <c:pt idx="30">
                  <c:v>0.0054539</c:v>
                </c:pt>
                <c:pt idx="31">
                  <c:v>0.0036473</c:v>
                </c:pt>
                <c:pt idx="32">
                  <c:v>0.0025331</c:v>
                </c:pt>
                <c:pt idx="33">
                  <c:v>0.0018392</c:v>
                </c:pt>
                <c:pt idx="34">
                  <c:v>0.0014446</c:v>
                </c:pt>
                <c:pt idx="35">
                  <c:v>0.0012585</c:v>
                </c:pt>
                <c:pt idx="36">
                  <c:v>0.0011608</c:v>
                </c:pt>
                <c:pt idx="37">
                  <c:v>0.0010018</c:v>
                </c:pt>
                <c:pt idx="38">
                  <c:v>0.00081208</c:v>
                </c:pt>
                <c:pt idx="39">
                  <c:v>0.00074104</c:v>
                </c:pt>
                <c:pt idx="40">
                  <c:v>0.00061</c:v>
                </c:pt>
                <c:pt idx="41">
                  <c:v>0.00047883</c:v>
                </c:pt>
                <c:pt idx="42">
                  <c:v>0.00031212</c:v>
                </c:pt>
                <c:pt idx="43">
                  <c:v>0.00024036</c:v>
                </c:pt>
                <c:pt idx="44">
                  <c:v>0.00019817</c:v>
                </c:pt>
                <c:pt idx="45">
                  <c:v>0.00013211</c:v>
                </c:pt>
                <c:pt idx="46">
                  <c:v>9.0315E-5</c:v>
                </c:pt>
                <c:pt idx="47">
                  <c:v>6.7831E-5</c:v>
                </c:pt>
                <c:pt idx="48">
                  <c:v>5.2457E-5</c:v>
                </c:pt>
                <c:pt idx="49">
                  <c:v>3.8166E-5</c:v>
                </c:pt>
                <c:pt idx="50">
                  <c:v>2.5084E-5</c:v>
                </c:pt>
                <c:pt idx="51">
                  <c:v>1.9184E-5</c:v>
                </c:pt>
                <c:pt idx="52">
                  <c:v>1.437E-5</c:v>
                </c:pt>
                <c:pt idx="53">
                  <c:v>1.0516E-5</c:v>
                </c:pt>
                <c:pt idx="54">
                  <c:v>7.5565E-6</c:v>
                </c:pt>
                <c:pt idx="55">
                  <c:v>5.4846E-6</c:v>
                </c:pt>
                <c:pt idx="56">
                  <c:v>4.022E-6</c:v>
                </c:pt>
                <c:pt idx="57">
                  <c:v>2.8222E-6</c:v>
                </c:pt>
                <c:pt idx="58">
                  <c:v>1.9449E-6</c:v>
                </c:pt>
                <c:pt idx="59">
                  <c:v>1.3559E-6</c:v>
                </c:pt>
                <c:pt idx="60">
                  <c:v>9.7208E-7</c:v>
                </c:pt>
              </c:numCache>
            </c:numRef>
          </c:yVal>
          <c:smooth val="0"/>
        </c:ser>
        <c:ser>
          <c:idx val="1"/>
          <c:order val="1"/>
          <c:tx>
            <c:strRef>
              <c:f>deMarco!$C$3</c:f>
              <c:strCache>
                <c:ptCount val="1"/>
                <c:pt idx="0">
                  <c:v>  M cone</c:v>
                </c:pt>
              </c:strCache>
            </c:strRef>
          </c:tx>
          <c:spPr>
            <a:ln w="25400">
              <a:solidFill>
                <a:schemeClr val="accent3">
                  <a:lumMod val="50000"/>
                </a:schemeClr>
              </a:solidFill>
            </a:ln>
          </c:spPr>
          <c:marker>
            <c:symbol val="none"/>
          </c:marker>
          <c:xVal>
            <c:numRef>
              <c:f>deMarco!$A$4:$A$64</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deMarco!$C$4:$C$64</c:f>
              <c:numCache>
                <c:formatCode>0.00E+00</c:formatCode>
                <c:ptCount val="61"/>
                <c:pt idx="0">
                  <c:v>0.0028229</c:v>
                </c:pt>
                <c:pt idx="1">
                  <c:v>0.0047486</c:v>
                </c:pt>
                <c:pt idx="2">
                  <c:v>0.00767</c:v>
                </c:pt>
                <c:pt idx="3">
                  <c:v>0.012424</c:v>
                </c:pt>
                <c:pt idx="4">
                  <c:v>0.018901</c:v>
                </c:pt>
                <c:pt idx="5">
                  <c:v>0.025365</c:v>
                </c:pt>
                <c:pt idx="6">
                  <c:v>0.031709</c:v>
                </c:pt>
                <c:pt idx="7">
                  <c:v>0.039462</c:v>
                </c:pt>
                <c:pt idx="8">
                  <c:v>0.047706</c:v>
                </c:pt>
                <c:pt idx="9">
                  <c:v>0.055456</c:v>
                </c:pt>
                <c:pt idx="10">
                  <c:v>0.063547</c:v>
                </c:pt>
                <c:pt idx="11">
                  <c:v>0.07307</c:v>
                </c:pt>
                <c:pt idx="12">
                  <c:v>0.085998</c:v>
                </c:pt>
                <c:pt idx="13">
                  <c:v>0.10675</c:v>
                </c:pt>
                <c:pt idx="14">
                  <c:v>0.13009</c:v>
                </c:pt>
                <c:pt idx="15">
                  <c:v>0.15739</c:v>
                </c:pt>
                <c:pt idx="16">
                  <c:v>0.18879</c:v>
                </c:pt>
                <c:pt idx="17">
                  <c:v>0.22358</c:v>
                </c:pt>
                <c:pt idx="18">
                  <c:v>0.26703</c:v>
                </c:pt>
                <c:pt idx="19">
                  <c:v>0.32389</c:v>
                </c:pt>
                <c:pt idx="20">
                  <c:v>0.39624</c:v>
                </c:pt>
                <c:pt idx="21">
                  <c:v>0.49056</c:v>
                </c:pt>
                <c:pt idx="22">
                  <c:v>0.59483</c:v>
                </c:pt>
                <c:pt idx="23">
                  <c:v>0.70561</c:v>
                </c:pt>
                <c:pt idx="24">
                  <c:v>0.80775</c:v>
                </c:pt>
                <c:pt idx="25">
                  <c:v>0.8844</c:v>
                </c:pt>
                <c:pt idx="26">
                  <c:v>0.94098</c:v>
                </c:pt>
                <c:pt idx="27">
                  <c:v>0.9775</c:v>
                </c:pt>
                <c:pt idx="28">
                  <c:v>0.99658</c:v>
                </c:pt>
                <c:pt idx="29">
                  <c:v>0.9991</c:v>
                </c:pt>
                <c:pt idx="30">
                  <c:v>0.98652</c:v>
                </c:pt>
                <c:pt idx="31">
                  <c:v>0.96103</c:v>
                </c:pt>
                <c:pt idx="32">
                  <c:v>0.92249</c:v>
                </c:pt>
                <c:pt idx="33">
                  <c:v>0.87024</c:v>
                </c:pt>
                <c:pt idx="34">
                  <c:v>0.80635</c:v>
                </c:pt>
                <c:pt idx="35">
                  <c:v>0.73228</c:v>
                </c:pt>
                <c:pt idx="36">
                  <c:v>0.65073</c:v>
                </c:pt>
                <c:pt idx="37">
                  <c:v>0.56418</c:v>
                </c:pt>
                <c:pt idx="38">
                  <c:v>0.47699</c:v>
                </c:pt>
                <c:pt idx="39">
                  <c:v>0.39346</c:v>
                </c:pt>
                <c:pt idx="40">
                  <c:v>0.31763</c:v>
                </c:pt>
                <c:pt idx="41">
                  <c:v>0.25012</c:v>
                </c:pt>
                <c:pt idx="42">
                  <c:v>0.19331</c:v>
                </c:pt>
                <c:pt idx="43">
                  <c:v>0.14701</c:v>
                </c:pt>
                <c:pt idx="44">
                  <c:v>0.11015</c:v>
                </c:pt>
                <c:pt idx="45">
                  <c:v>0.080815</c:v>
                </c:pt>
                <c:pt idx="46">
                  <c:v>0.058332</c:v>
                </c:pt>
                <c:pt idx="47">
                  <c:v>0.041757</c:v>
                </c:pt>
                <c:pt idx="48">
                  <c:v>0.029558</c:v>
                </c:pt>
                <c:pt idx="49">
                  <c:v>0.020664</c:v>
                </c:pt>
                <c:pt idx="50">
                  <c:v>0.01443</c:v>
                </c:pt>
                <c:pt idx="51">
                  <c:v>0.010063</c:v>
                </c:pt>
                <c:pt idx="52">
                  <c:v>0.0069904</c:v>
                </c:pt>
                <c:pt idx="53">
                  <c:v>0.0048495</c:v>
                </c:pt>
                <c:pt idx="54">
                  <c:v>0.0033299</c:v>
                </c:pt>
                <c:pt idx="55">
                  <c:v>0.0023257</c:v>
                </c:pt>
                <c:pt idx="56">
                  <c:v>0.0016414</c:v>
                </c:pt>
                <c:pt idx="57">
                  <c:v>0.0011111</c:v>
                </c:pt>
                <c:pt idx="58">
                  <c:v>0.00075025</c:v>
                </c:pt>
                <c:pt idx="59">
                  <c:v>0.00051682</c:v>
                </c:pt>
                <c:pt idx="60">
                  <c:v>0.00036828</c:v>
                </c:pt>
              </c:numCache>
            </c:numRef>
          </c:yVal>
          <c:smooth val="0"/>
        </c:ser>
        <c:ser>
          <c:idx val="2"/>
          <c:order val="2"/>
          <c:tx>
            <c:strRef>
              <c:f>deMarco!$D$3</c:f>
              <c:strCache>
                <c:ptCount val="1"/>
                <c:pt idx="0">
                  <c:v>  L cone</c:v>
                </c:pt>
              </c:strCache>
            </c:strRef>
          </c:tx>
          <c:spPr>
            <a:ln w="25400">
              <a:solidFill>
                <a:schemeClr val="accent2">
                  <a:lumMod val="75000"/>
                </a:schemeClr>
              </a:solidFill>
            </a:ln>
          </c:spPr>
          <c:marker>
            <c:symbol val="none"/>
          </c:marker>
          <c:xVal>
            <c:numRef>
              <c:f>deMarco!$A$4:$A$64</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deMarco!$D$4:$D$64</c:f>
              <c:numCache>
                <c:formatCode>0.00E+00</c:formatCode>
                <c:ptCount val="61"/>
                <c:pt idx="0">
                  <c:v>0.0026555</c:v>
                </c:pt>
                <c:pt idx="1">
                  <c:v>0.0043826</c:v>
                </c:pt>
                <c:pt idx="2">
                  <c:v>0.0068892</c:v>
                </c:pt>
                <c:pt idx="3">
                  <c:v>0.010833</c:v>
                </c:pt>
                <c:pt idx="4">
                  <c:v>0.015822</c:v>
                </c:pt>
                <c:pt idx="5">
                  <c:v>0.019967</c:v>
                </c:pt>
                <c:pt idx="6">
                  <c:v>0.023314</c:v>
                </c:pt>
                <c:pt idx="7">
                  <c:v>0.026833</c:v>
                </c:pt>
                <c:pt idx="8">
                  <c:v>0.030096</c:v>
                </c:pt>
                <c:pt idx="9">
                  <c:v>0.032371</c:v>
                </c:pt>
                <c:pt idx="10">
                  <c:v>0.034307</c:v>
                </c:pt>
                <c:pt idx="11">
                  <c:v>0.036796</c:v>
                </c:pt>
                <c:pt idx="12">
                  <c:v>0.041195</c:v>
                </c:pt>
                <c:pt idx="13">
                  <c:v>0.050228</c:v>
                </c:pt>
                <c:pt idx="14">
                  <c:v>0.062656</c:v>
                </c:pt>
                <c:pt idx="15">
                  <c:v>0.079771</c:v>
                </c:pt>
                <c:pt idx="16">
                  <c:v>0.10189</c:v>
                </c:pt>
                <c:pt idx="17">
                  <c:v>0.12799</c:v>
                </c:pt>
                <c:pt idx="18">
                  <c:v>0.16199</c:v>
                </c:pt>
                <c:pt idx="19">
                  <c:v>0.20635</c:v>
                </c:pt>
                <c:pt idx="20">
                  <c:v>0.26285</c:v>
                </c:pt>
                <c:pt idx="21">
                  <c:v>0.33706</c:v>
                </c:pt>
                <c:pt idx="22">
                  <c:v>0.42302</c:v>
                </c:pt>
                <c:pt idx="23">
                  <c:v>0.51989</c:v>
                </c:pt>
                <c:pt idx="24">
                  <c:v>0.61674</c:v>
                </c:pt>
                <c:pt idx="25">
                  <c:v>0.7001</c:v>
                </c:pt>
                <c:pt idx="26">
                  <c:v>0.77322</c:v>
                </c:pt>
                <c:pt idx="27">
                  <c:v>0.83367</c:v>
                </c:pt>
                <c:pt idx="28">
                  <c:v>0.88336</c:v>
                </c:pt>
                <c:pt idx="29">
                  <c:v>0.92308</c:v>
                </c:pt>
                <c:pt idx="30">
                  <c:v>0.95381</c:v>
                </c:pt>
                <c:pt idx="31">
                  <c:v>0.97743</c:v>
                </c:pt>
                <c:pt idx="32">
                  <c:v>0.99332</c:v>
                </c:pt>
                <c:pt idx="33">
                  <c:v>0.99976</c:v>
                </c:pt>
                <c:pt idx="34">
                  <c:v>0.99737</c:v>
                </c:pt>
                <c:pt idx="35">
                  <c:v>0.98555</c:v>
                </c:pt>
                <c:pt idx="36">
                  <c:v>0.96453</c:v>
                </c:pt>
                <c:pt idx="37">
                  <c:v>0.93356</c:v>
                </c:pt>
                <c:pt idx="38">
                  <c:v>0.8942</c:v>
                </c:pt>
                <c:pt idx="39">
                  <c:v>0.84818</c:v>
                </c:pt>
                <c:pt idx="40">
                  <c:v>0.7946</c:v>
                </c:pt>
                <c:pt idx="41">
                  <c:v>0.73544</c:v>
                </c:pt>
                <c:pt idx="42">
                  <c:v>0.6703</c:v>
                </c:pt>
                <c:pt idx="43">
                  <c:v>0.60183</c:v>
                </c:pt>
                <c:pt idx="44">
                  <c:v>0.53006</c:v>
                </c:pt>
                <c:pt idx="45">
                  <c:v>0.45397</c:v>
                </c:pt>
                <c:pt idx="46">
                  <c:v>0.37994</c:v>
                </c:pt>
                <c:pt idx="47">
                  <c:v>0.31482</c:v>
                </c:pt>
                <c:pt idx="48">
                  <c:v>0.25642</c:v>
                </c:pt>
                <c:pt idx="49">
                  <c:v>0.20415</c:v>
                </c:pt>
                <c:pt idx="50">
                  <c:v>0.15903</c:v>
                </c:pt>
                <c:pt idx="51">
                  <c:v>0.12186</c:v>
                </c:pt>
                <c:pt idx="52">
                  <c:v>0.091421</c:v>
                </c:pt>
                <c:pt idx="53">
                  <c:v>0.066972</c:v>
                </c:pt>
                <c:pt idx="54">
                  <c:v>0.048166</c:v>
                </c:pt>
                <c:pt idx="55">
                  <c:v>0.034975</c:v>
                </c:pt>
                <c:pt idx="56">
                  <c:v>0.025667</c:v>
                </c:pt>
                <c:pt idx="57">
                  <c:v>0.018022</c:v>
                </c:pt>
                <c:pt idx="58">
                  <c:v>0.012422</c:v>
                </c:pt>
                <c:pt idx="59">
                  <c:v>0.0086627</c:v>
                </c:pt>
                <c:pt idx="60">
                  <c:v>0.0062104</c:v>
                </c:pt>
              </c:numCache>
            </c:numRef>
          </c:yVal>
          <c:smooth val="0"/>
        </c:ser>
        <c:dLbls>
          <c:showLegendKey val="0"/>
          <c:showVal val="0"/>
          <c:showCatName val="0"/>
          <c:showSerName val="0"/>
          <c:showPercent val="0"/>
          <c:showBubbleSize val="0"/>
        </c:dLbls>
        <c:axId val="2094561992"/>
        <c:axId val="2069566664"/>
      </c:scatterChart>
      <c:valAx>
        <c:axId val="2094561992"/>
        <c:scaling>
          <c:orientation val="minMax"/>
          <c:max val="700.0"/>
          <c:min val="400.0"/>
        </c:scaling>
        <c:delete val="0"/>
        <c:axPos val="b"/>
        <c:majorGridlines/>
        <c:title>
          <c:tx>
            <c:rich>
              <a:bodyPr/>
              <a:lstStyle/>
              <a:p>
                <a:pPr>
                  <a:defRPr sz="1200" b="0">
                    <a:latin typeface="Times New Roman"/>
                    <a:cs typeface="Times New Roman"/>
                  </a:defRPr>
                </a:pPr>
                <a:r>
                  <a:rPr lang="en-US" sz="1200" b="0">
                    <a:latin typeface="Times New Roman"/>
                    <a:cs typeface="Times New Roman"/>
                  </a:rPr>
                  <a:t>Wavelength</a:t>
                </a:r>
                <a:r>
                  <a:rPr lang="en-US" sz="1200" b="0" baseline="0">
                    <a:latin typeface="Times New Roman"/>
                    <a:cs typeface="Times New Roman"/>
                  </a:rPr>
                  <a:t> (nm)</a:t>
                </a:r>
                <a:endParaRPr lang="en-US" sz="1200" b="0">
                  <a:latin typeface="Times New Roman"/>
                  <a:cs typeface="Times New Roman"/>
                </a:endParaRPr>
              </a:p>
            </c:rich>
          </c:tx>
          <c:layout>
            <c:manualLayout>
              <c:xMode val="edge"/>
              <c:yMode val="edge"/>
              <c:x val="0.426619672540932"/>
              <c:y val="0.939003163460872"/>
            </c:manualLayout>
          </c:layout>
          <c:overlay val="0"/>
        </c:title>
        <c:numFmt formatCode="0" sourceLinked="1"/>
        <c:majorTickMark val="out"/>
        <c:minorTickMark val="none"/>
        <c:tickLblPos val="nextTo"/>
        <c:spPr>
          <a:ln w="12700">
            <a:solidFill>
              <a:schemeClr val="tx1"/>
            </a:solidFill>
          </a:ln>
        </c:spPr>
        <c:txPr>
          <a:bodyPr/>
          <a:lstStyle/>
          <a:p>
            <a:pPr>
              <a:defRPr sz="1000">
                <a:latin typeface="Times New Roman"/>
                <a:cs typeface="Times New Roman"/>
              </a:defRPr>
            </a:pPr>
            <a:endParaRPr lang="en-US"/>
          </a:p>
        </c:txPr>
        <c:crossAx val="2069566664"/>
        <c:crossesAt val="0.0"/>
        <c:crossBetween val="midCat"/>
      </c:valAx>
      <c:valAx>
        <c:axId val="2069566664"/>
        <c:scaling>
          <c:orientation val="minMax"/>
          <c:max val="1.0"/>
        </c:scaling>
        <c:delete val="0"/>
        <c:axPos val="l"/>
        <c:title>
          <c:tx>
            <c:rich>
              <a:bodyPr rot="-5400000" vert="horz"/>
              <a:lstStyle/>
              <a:p>
                <a:pPr>
                  <a:defRPr sz="1200" b="0">
                    <a:latin typeface="Times New Roman"/>
                    <a:cs typeface="Times New Roman"/>
                  </a:defRPr>
                </a:pPr>
                <a:r>
                  <a:rPr lang="en-US" sz="1200" b="0">
                    <a:latin typeface="Times New Roman"/>
                    <a:cs typeface="Times New Roman"/>
                  </a:rPr>
                  <a:t>Sensitivity</a:t>
                </a:r>
              </a:p>
            </c:rich>
          </c:tx>
          <c:layout>
            <c:manualLayout>
              <c:xMode val="edge"/>
              <c:yMode val="edge"/>
              <c:x val="0.0136759155105612"/>
              <c:y val="0.307078763248436"/>
            </c:manualLayout>
          </c:layout>
          <c:overlay val="0"/>
        </c:title>
        <c:numFmt formatCode="#,##0.0" sourceLinked="0"/>
        <c:majorTickMark val="out"/>
        <c:minorTickMark val="none"/>
        <c:tickLblPos val="nextTo"/>
        <c:spPr>
          <a:ln w="12700">
            <a:solidFill>
              <a:schemeClr val="tx1"/>
            </a:solidFill>
          </a:ln>
        </c:spPr>
        <c:txPr>
          <a:bodyPr/>
          <a:lstStyle/>
          <a:p>
            <a:pPr>
              <a:defRPr sz="1000">
                <a:latin typeface="Times New Roman"/>
                <a:cs typeface="Times New Roman"/>
              </a:defRPr>
            </a:pPr>
            <a:endParaRPr lang="en-US"/>
          </a:p>
        </c:txPr>
        <c:crossAx val="2094561992"/>
        <c:crossesAt val="-8.0"/>
        <c:crossBetween val="midCat"/>
        <c:majorUnit val="0.5"/>
      </c:valAx>
    </c:plotArea>
    <c:legend>
      <c:legendPos val="r"/>
      <c:layout>
        <c:manualLayout>
          <c:xMode val="edge"/>
          <c:yMode val="edge"/>
          <c:x val="0.736740536950953"/>
          <c:y val="0.0739270514159906"/>
          <c:w val="0.212997059102552"/>
          <c:h val="0.302851964296983"/>
        </c:manualLayout>
      </c:layout>
      <c:overlay val="0"/>
      <c:txPr>
        <a:bodyPr/>
        <a:lstStyle/>
        <a:p>
          <a:pPr>
            <a:defRPr sz="1200">
              <a:latin typeface="Times New Roman"/>
              <a:cs typeface="Times New Roman"/>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7996774499573"/>
          <c:y val="0.0279569892473118"/>
          <c:w val="0.823464946399772"/>
          <c:h val="0.814808828994328"/>
        </c:manualLayout>
      </c:layout>
      <c:scatterChart>
        <c:scatterStyle val="lineMarker"/>
        <c:varyColors val="0"/>
        <c:ser>
          <c:idx val="0"/>
          <c:order val="0"/>
          <c:tx>
            <c:strRef>
              <c:f>overlaid!$B$1</c:f>
              <c:strCache>
                <c:ptCount val="1"/>
                <c:pt idx="0">
                  <c:v>  DeMarco et al L cone</c:v>
                </c:pt>
              </c:strCache>
            </c:strRef>
          </c:tx>
          <c:spPr>
            <a:ln w="25400">
              <a:solidFill>
                <a:schemeClr val="accent2">
                  <a:lumMod val="75000"/>
                </a:schemeClr>
              </a:solidFill>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B$2:$B$62</c:f>
              <c:numCache>
                <c:formatCode>0.00E+00</c:formatCode>
                <c:ptCount val="61"/>
                <c:pt idx="0">
                  <c:v>0.0026555</c:v>
                </c:pt>
                <c:pt idx="1">
                  <c:v>0.0043826</c:v>
                </c:pt>
                <c:pt idx="2">
                  <c:v>0.0068892</c:v>
                </c:pt>
                <c:pt idx="3">
                  <c:v>0.010833</c:v>
                </c:pt>
                <c:pt idx="4">
                  <c:v>0.015822</c:v>
                </c:pt>
                <c:pt idx="5">
                  <c:v>0.019967</c:v>
                </c:pt>
                <c:pt idx="6">
                  <c:v>0.023314</c:v>
                </c:pt>
                <c:pt idx="7">
                  <c:v>0.026833</c:v>
                </c:pt>
                <c:pt idx="8">
                  <c:v>0.030096</c:v>
                </c:pt>
                <c:pt idx="9">
                  <c:v>0.032371</c:v>
                </c:pt>
                <c:pt idx="10">
                  <c:v>0.034307</c:v>
                </c:pt>
                <c:pt idx="11">
                  <c:v>0.036796</c:v>
                </c:pt>
                <c:pt idx="12">
                  <c:v>0.041195</c:v>
                </c:pt>
                <c:pt idx="13">
                  <c:v>0.050228</c:v>
                </c:pt>
                <c:pt idx="14">
                  <c:v>0.062656</c:v>
                </c:pt>
                <c:pt idx="15">
                  <c:v>0.079771</c:v>
                </c:pt>
                <c:pt idx="16">
                  <c:v>0.10189</c:v>
                </c:pt>
                <c:pt idx="17">
                  <c:v>0.12799</c:v>
                </c:pt>
                <c:pt idx="18">
                  <c:v>0.16199</c:v>
                </c:pt>
                <c:pt idx="19">
                  <c:v>0.20635</c:v>
                </c:pt>
                <c:pt idx="20">
                  <c:v>0.26285</c:v>
                </c:pt>
                <c:pt idx="21">
                  <c:v>0.33706</c:v>
                </c:pt>
                <c:pt idx="22">
                  <c:v>0.42302</c:v>
                </c:pt>
                <c:pt idx="23">
                  <c:v>0.51989</c:v>
                </c:pt>
                <c:pt idx="24">
                  <c:v>0.61674</c:v>
                </c:pt>
                <c:pt idx="25">
                  <c:v>0.7001</c:v>
                </c:pt>
                <c:pt idx="26">
                  <c:v>0.77322</c:v>
                </c:pt>
                <c:pt idx="27">
                  <c:v>0.83367</c:v>
                </c:pt>
                <c:pt idx="28">
                  <c:v>0.88336</c:v>
                </c:pt>
                <c:pt idx="29">
                  <c:v>0.92308</c:v>
                </c:pt>
                <c:pt idx="30">
                  <c:v>0.95381</c:v>
                </c:pt>
                <c:pt idx="31">
                  <c:v>0.97743</c:v>
                </c:pt>
                <c:pt idx="32">
                  <c:v>0.99332</c:v>
                </c:pt>
                <c:pt idx="33">
                  <c:v>0.99976</c:v>
                </c:pt>
                <c:pt idx="34">
                  <c:v>0.99737</c:v>
                </c:pt>
                <c:pt idx="35">
                  <c:v>0.98555</c:v>
                </c:pt>
                <c:pt idx="36">
                  <c:v>0.96453</c:v>
                </c:pt>
                <c:pt idx="37">
                  <c:v>0.93356</c:v>
                </c:pt>
                <c:pt idx="38">
                  <c:v>0.8942</c:v>
                </c:pt>
                <c:pt idx="39">
                  <c:v>0.84818</c:v>
                </c:pt>
                <c:pt idx="40">
                  <c:v>0.7946</c:v>
                </c:pt>
                <c:pt idx="41">
                  <c:v>0.73544</c:v>
                </c:pt>
                <c:pt idx="42">
                  <c:v>0.6703</c:v>
                </c:pt>
                <c:pt idx="43">
                  <c:v>0.60183</c:v>
                </c:pt>
                <c:pt idx="44">
                  <c:v>0.53006</c:v>
                </c:pt>
                <c:pt idx="45">
                  <c:v>0.45397</c:v>
                </c:pt>
                <c:pt idx="46">
                  <c:v>0.37994</c:v>
                </c:pt>
                <c:pt idx="47">
                  <c:v>0.31482</c:v>
                </c:pt>
                <c:pt idx="48">
                  <c:v>0.25642</c:v>
                </c:pt>
                <c:pt idx="49">
                  <c:v>0.20415</c:v>
                </c:pt>
                <c:pt idx="50">
                  <c:v>0.15903</c:v>
                </c:pt>
                <c:pt idx="51">
                  <c:v>0.12186</c:v>
                </c:pt>
                <c:pt idx="52">
                  <c:v>0.091421</c:v>
                </c:pt>
                <c:pt idx="53">
                  <c:v>0.066972</c:v>
                </c:pt>
                <c:pt idx="54">
                  <c:v>0.048166</c:v>
                </c:pt>
                <c:pt idx="55">
                  <c:v>0.034975</c:v>
                </c:pt>
                <c:pt idx="56">
                  <c:v>0.025667</c:v>
                </c:pt>
                <c:pt idx="57">
                  <c:v>0.018022</c:v>
                </c:pt>
                <c:pt idx="58">
                  <c:v>0.012422</c:v>
                </c:pt>
                <c:pt idx="59">
                  <c:v>0.0086627</c:v>
                </c:pt>
                <c:pt idx="60">
                  <c:v>0.0062104</c:v>
                </c:pt>
              </c:numCache>
            </c:numRef>
          </c:yVal>
          <c:smooth val="0"/>
        </c:ser>
        <c:ser>
          <c:idx val="1"/>
          <c:order val="1"/>
          <c:tx>
            <c:strRef>
              <c:f>overlaid!$C$1</c:f>
              <c:strCache>
                <c:ptCount val="1"/>
                <c:pt idx="0">
                  <c:v>  DeMarco et al M cone</c:v>
                </c:pt>
              </c:strCache>
            </c:strRef>
          </c:tx>
          <c:spPr>
            <a:ln w="25400">
              <a:solidFill>
                <a:schemeClr val="accent3">
                  <a:lumMod val="50000"/>
                </a:schemeClr>
              </a:solidFill>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C$2:$C$62</c:f>
              <c:numCache>
                <c:formatCode>0.00E+00</c:formatCode>
                <c:ptCount val="61"/>
                <c:pt idx="0">
                  <c:v>0.0028229</c:v>
                </c:pt>
                <c:pt idx="1">
                  <c:v>0.0047486</c:v>
                </c:pt>
                <c:pt idx="2">
                  <c:v>0.00767</c:v>
                </c:pt>
                <c:pt idx="3">
                  <c:v>0.012424</c:v>
                </c:pt>
                <c:pt idx="4">
                  <c:v>0.018901</c:v>
                </c:pt>
                <c:pt idx="5">
                  <c:v>0.025365</c:v>
                </c:pt>
                <c:pt idx="6">
                  <c:v>0.031709</c:v>
                </c:pt>
                <c:pt idx="7">
                  <c:v>0.039462</c:v>
                </c:pt>
                <c:pt idx="8">
                  <c:v>0.047706</c:v>
                </c:pt>
                <c:pt idx="9">
                  <c:v>0.055456</c:v>
                </c:pt>
                <c:pt idx="10">
                  <c:v>0.063547</c:v>
                </c:pt>
                <c:pt idx="11">
                  <c:v>0.07307</c:v>
                </c:pt>
                <c:pt idx="12">
                  <c:v>0.085998</c:v>
                </c:pt>
                <c:pt idx="13">
                  <c:v>0.10675</c:v>
                </c:pt>
                <c:pt idx="14">
                  <c:v>0.13009</c:v>
                </c:pt>
                <c:pt idx="15">
                  <c:v>0.15739</c:v>
                </c:pt>
                <c:pt idx="16">
                  <c:v>0.18879</c:v>
                </c:pt>
                <c:pt idx="17">
                  <c:v>0.22358</c:v>
                </c:pt>
                <c:pt idx="18">
                  <c:v>0.26703</c:v>
                </c:pt>
                <c:pt idx="19">
                  <c:v>0.32389</c:v>
                </c:pt>
                <c:pt idx="20">
                  <c:v>0.39624</c:v>
                </c:pt>
                <c:pt idx="21">
                  <c:v>0.49056</c:v>
                </c:pt>
                <c:pt idx="22">
                  <c:v>0.59483</c:v>
                </c:pt>
                <c:pt idx="23">
                  <c:v>0.70561</c:v>
                </c:pt>
                <c:pt idx="24">
                  <c:v>0.80775</c:v>
                </c:pt>
                <c:pt idx="25">
                  <c:v>0.8844</c:v>
                </c:pt>
                <c:pt idx="26">
                  <c:v>0.94098</c:v>
                </c:pt>
                <c:pt idx="27">
                  <c:v>0.9775</c:v>
                </c:pt>
                <c:pt idx="28">
                  <c:v>0.99658</c:v>
                </c:pt>
                <c:pt idx="29">
                  <c:v>0.9991</c:v>
                </c:pt>
                <c:pt idx="30">
                  <c:v>0.98652</c:v>
                </c:pt>
                <c:pt idx="31">
                  <c:v>0.96103</c:v>
                </c:pt>
                <c:pt idx="32">
                  <c:v>0.92249</c:v>
                </c:pt>
                <c:pt idx="33">
                  <c:v>0.87024</c:v>
                </c:pt>
                <c:pt idx="34">
                  <c:v>0.80635</c:v>
                </c:pt>
                <c:pt idx="35">
                  <c:v>0.73228</c:v>
                </c:pt>
                <c:pt idx="36">
                  <c:v>0.65073</c:v>
                </c:pt>
                <c:pt idx="37">
                  <c:v>0.56418</c:v>
                </c:pt>
                <c:pt idx="38">
                  <c:v>0.47699</c:v>
                </c:pt>
                <c:pt idx="39">
                  <c:v>0.39346</c:v>
                </c:pt>
                <c:pt idx="40">
                  <c:v>0.31763</c:v>
                </c:pt>
                <c:pt idx="41">
                  <c:v>0.25012</c:v>
                </c:pt>
                <c:pt idx="42">
                  <c:v>0.19331</c:v>
                </c:pt>
                <c:pt idx="43">
                  <c:v>0.14701</c:v>
                </c:pt>
                <c:pt idx="44">
                  <c:v>0.11015</c:v>
                </c:pt>
                <c:pt idx="45">
                  <c:v>0.080815</c:v>
                </c:pt>
                <c:pt idx="46">
                  <c:v>0.058332</c:v>
                </c:pt>
                <c:pt idx="47">
                  <c:v>0.041757</c:v>
                </c:pt>
                <c:pt idx="48">
                  <c:v>0.029558</c:v>
                </c:pt>
                <c:pt idx="49">
                  <c:v>0.020664</c:v>
                </c:pt>
                <c:pt idx="50">
                  <c:v>0.01443</c:v>
                </c:pt>
                <c:pt idx="51">
                  <c:v>0.010063</c:v>
                </c:pt>
                <c:pt idx="52">
                  <c:v>0.0069904</c:v>
                </c:pt>
                <c:pt idx="53">
                  <c:v>0.0048495</c:v>
                </c:pt>
                <c:pt idx="54">
                  <c:v>0.0033299</c:v>
                </c:pt>
                <c:pt idx="55">
                  <c:v>0.0023257</c:v>
                </c:pt>
                <c:pt idx="56">
                  <c:v>0.0016414</c:v>
                </c:pt>
                <c:pt idx="57">
                  <c:v>0.0011111</c:v>
                </c:pt>
                <c:pt idx="58">
                  <c:v>0.00075025</c:v>
                </c:pt>
                <c:pt idx="59">
                  <c:v>0.00051682</c:v>
                </c:pt>
                <c:pt idx="60">
                  <c:v>0.00036828</c:v>
                </c:pt>
              </c:numCache>
            </c:numRef>
          </c:yVal>
          <c:smooth val="0"/>
        </c:ser>
        <c:ser>
          <c:idx val="2"/>
          <c:order val="2"/>
          <c:tx>
            <c:strRef>
              <c:f>overlaid!$D$1</c:f>
              <c:strCache>
                <c:ptCount val="1"/>
                <c:pt idx="0">
                  <c:v>  DeMarco et al S cone</c:v>
                </c:pt>
              </c:strCache>
            </c:strRef>
          </c:tx>
          <c:spPr>
            <a:ln w="25400">
              <a:solidFill>
                <a:schemeClr val="accent1">
                  <a:lumMod val="75000"/>
                </a:schemeClr>
              </a:solidFill>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D$2:$D$62</c:f>
              <c:numCache>
                <c:formatCode>0.00E+00</c:formatCode>
                <c:ptCount val="61"/>
                <c:pt idx="0">
                  <c:v>0.10768</c:v>
                </c:pt>
                <c:pt idx="1">
                  <c:v>0.17946</c:v>
                </c:pt>
                <c:pt idx="2">
                  <c:v>0.28485</c:v>
                </c:pt>
                <c:pt idx="3">
                  <c:v>0.45258</c:v>
                </c:pt>
                <c:pt idx="4">
                  <c:v>0.65924</c:v>
                </c:pt>
                <c:pt idx="5">
                  <c:v>0.81312</c:v>
                </c:pt>
                <c:pt idx="6">
                  <c:v>0.90754</c:v>
                </c:pt>
                <c:pt idx="7">
                  <c:v>0.97713</c:v>
                </c:pt>
                <c:pt idx="8">
                  <c:v>1.0</c:v>
                </c:pt>
                <c:pt idx="9">
                  <c:v>0.97017</c:v>
                </c:pt>
                <c:pt idx="10">
                  <c:v>0.91046</c:v>
                </c:pt>
                <c:pt idx="11">
                  <c:v>0.85005</c:v>
                </c:pt>
                <c:pt idx="12">
                  <c:v>0.79913</c:v>
                </c:pt>
                <c:pt idx="13">
                  <c:v>0.77451</c:v>
                </c:pt>
                <c:pt idx="14">
                  <c:v>0.6891</c:v>
                </c:pt>
                <c:pt idx="15">
                  <c:v>0.58169</c:v>
                </c:pt>
                <c:pt idx="16">
                  <c:v>0.46772</c:v>
                </c:pt>
                <c:pt idx="17">
                  <c:v>0.36158</c:v>
                </c:pt>
                <c:pt idx="18">
                  <c:v>0.27638</c:v>
                </c:pt>
                <c:pt idx="19">
                  <c:v>0.21151</c:v>
                </c:pt>
                <c:pt idx="20">
                  <c:v>0.16357</c:v>
                </c:pt>
                <c:pt idx="21">
                  <c:v>0.12802</c:v>
                </c:pt>
                <c:pt idx="22">
                  <c:v>0.095566</c:v>
                </c:pt>
                <c:pt idx="23">
                  <c:v>0.067565</c:v>
                </c:pt>
                <c:pt idx="24">
                  <c:v>0.047387</c:v>
                </c:pt>
                <c:pt idx="25">
                  <c:v>0.034711</c:v>
                </c:pt>
                <c:pt idx="26">
                  <c:v>0.025602</c:v>
                </c:pt>
                <c:pt idx="27">
                  <c:v>0.018168</c:v>
                </c:pt>
                <c:pt idx="28">
                  <c:v>0.012414</c:v>
                </c:pt>
                <c:pt idx="29">
                  <c:v>0.0082552</c:v>
                </c:pt>
                <c:pt idx="30">
                  <c:v>0.0054539</c:v>
                </c:pt>
                <c:pt idx="31">
                  <c:v>0.0036473</c:v>
                </c:pt>
                <c:pt idx="32">
                  <c:v>0.0025331</c:v>
                </c:pt>
                <c:pt idx="33">
                  <c:v>0.0018392</c:v>
                </c:pt>
                <c:pt idx="34">
                  <c:v>0.0014446</c:v>
                </c:pt>
                <c:pt idx="35">
                  <c:v>0.0012585</c:v>
                </c:pt>
                <c:pt idx="36">
                  <c:v>0.0011608</c:v>
                </c:pt>
                <c:pt idx="37">
                  <c:v>0.0010018</c:v>
                </c:pt>
                <c:pt idx="38">
                  <c:v>0.00081208</c:v>
                </c:pt>
                <c:pt idx="39">
                  <c:v>0.00074104</c:v>
                </c:pt>
                <c:pt idx="40">
                  <c:v>0.00061</c:v>
                </c:pt>
                <c:pt idx="41">
                  <c:v>0.00047883</c:v>
                </c:pt>
                <c:pt idx="42">
                  <c:v>0.00031212</c:v>
                </c:pt>
                <c:pt idx="43">
                  <c:v>0.00024036</c:v>
                </c:pt>
                <c:pt idx="44">
                  <c:v>0.00019817</c:v>
                </c:pt>
                <c:pt idx="45">
                  <c:v>0.00013211</c:v>
                </c:pt>
                <c:pt idx="46">
                  <c:v>9.0315E-5</c:v>
                </c:pt>
                <c:pt idx="47">
                  <c:v>6.7831E-5</c:v>
                </c:pt>
                <c:pt idx="48">
                  <c:v>5.2457E-5</c:v>
                </c:pt>
                <c:pt idx="49">
                  <c:v>3.8166E-5</c:v>
                </c:pt>
                <c:pt idx="50">
                  <c:v>2.5084E-5</c:v>
                </c:pt>
                <c:pt idx="51">
                  <c:v>1.9184E-5</c:v>
                </c:pt>
                <c:pt idx="52">
                  <c:v>1.437E-5</c:v>
                </c:pt>
                <c:pt idx="53">
                  <c:v>1.0516E-5</c:v>
                </c:pt>
                <c:pt idx="54">
                  <c:v>7.5565E-6</c:v>
                </c:pt>
                <c:pt idx="55">
                  <c:v>5.4846E-6</c:v>
                </c:pt>
                <c:pt idx="56">
                  <c:v>4.022E-6</c:v>
                </c:pt>
                <c:pt idx="57">
                  <c:v>2.8222E-6</c:v>
                </c:pt>
                <c:pt idx="58">
                  <c:v>1.9449E-6</c:v>
                </c:pt>
                <c:pt idx="59">
                  <c:v>1.3559E-6</c:v>
                </c:pt>
                <c:pt idx="60">
                  <c:v>9.7208E-7</c:v>
                </c:pt>
              </c:numCache>
            </c:numRef>
          </c:yVal>
          <c:smooth val="0"/>
        </c:ser>
        <c:ser>
          <c:idx val="3"/>
          <c:order val="3"/>
          <c:tx>
            <c:strRef>
              <c:f>overlaid!$E$1</c:f>
              <c:strCache>
                <c:ptCount val="1"/>
                <c:pt idx="0">
                  <c:v>  Stockman &amp; Sharpe L cone</c:v>
                </c:pt>
              </c:strCache>
            </c:strRef>
          </c:tx>
          <c:spPr>
            <a:ln w="25400">
              <a:solidFill>
                <a:schemeClr val="accent2">
                  <a:lumMod val="75000"/>
                </a:schemeClr>
              </a:solidFill>
              <a:prstDash val="sysDash"/>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E$2:$E$62</c:f>
              <c:numCache>
                <c:formatCode>0.00E+00</c:formatCode>
                <c:ptCount val="61"/>
                <c:pt idx="0">
                  <c:v>0.00240836</c:v>
                </c:pt>
                <c:pt idx="1">
                  <c:v>0.00483339</c:v>
                </c:pt>
                <c:pt idx="2">
                  <c:v>0.00872127</c:v>
                </c:pt>
                <c:pt idx="3">
                  <c:v>0.0133837</c:v>
                </c:pt>
                <c:pt idx="4">
                  <c:v>0.018448</c:v>
                </c:pt>
                <c:pt idx="5">
                  <c:v>0.0229317</c:v>
                </c:pt>
                <c:pt idx="6">
                  <c:v>0.0281877</c:v>
                </c:pt>
                <c:pt idx="7">
                  <c:v>0.0341054</c:v>
                </c:pt>
                <c:pt idx="8">
                  <c:v>0.0402563</c:v>
                </c:pt>
                <c:pt idx="9">
                  <c:v>0.044938</c:v>
                </c:pt>
                <c:pt idx="10">
                  <c:v>0.0498639</c:v>
                </c:pt>
                <c:pt idx="11">
                  <c:v>0.0553418</c:v>
                </c:pt>
                <c:pt idx="12">
                  <c:v>0.0647164</c:v>
                </c:pt>
                <c:pt idx="13">
                  <c:v>0.0806894</c:v>
                </c:pt>
                <c:pt idx="14">
                  <c:v>0.0994755</c:v>
                </c:pt>
                <c:pt idx="15">
                  <c:v>0.118802</c:v>
                </c:pt>
                <c:pt idx="16">
                  <c:v>0.140145</c:v>
                </c:pt>
                <c:pt idx="17">
                  <c:v>0.163952</c:v>
                </c:pt>
                <c:pt idx="18">
                  <c:v>0.191556</c:v>
                </c:pt>
                <c:pt idx="19">
                  <c:v>0.232926</c:v>
                </c:pt>
                <c:pt idx="20">
                  <c:v>0.288959</c:v>
                </c:pt>
                <c:pt idx="21">
                  <c:v>0.359716</c:v>
                </c:pt>
                <c:pt idx="22">
                  <c:v>0.443683</c:v>
                </c:pt>
                <c:pt idx="23">
                  <c:v>0.536494</c:v>
                </c:pt>
                <c:pt idx="24">
                  <c:v>0.628561</c:v>
                </c:pt>
                <c:pt idx="25">
                  <c:v>0.70472</c:v>
                </c:pt>
                <c:pt idx="26">
                  <c:v>0.77063</c:v>
                </c:pt>
                <c:pt idx="27">
                  <c:v>0.825711</c:v>
                </c:pt>
                <c:pt idx="28">
                  <c:v>0.881011</c:v>
                </c:pt>
                <c:pt idx="29">
                  <c:v>0.919067</c:v>
                </c:pt>
                <c:pt idx="30">
                  <c:v>0.940198</c:v>
                </c:pt>
                <c:pt idx="31">
                  <c:v>0.965733</c:v>
                </c:pt>
                <c:pt idx="32">
                  <c:v>0.981445</c:v>
                </c:pt>
                <c:pt idx="33">
                  <c:v>0.994486</c:v>
                </c:pt>
                <c:pt idx="34">
                  <c:v>0.999993</c:v>
                </c:pt>
                <c:pt idx="35">
                  <c:v>0.99231</c:v>
                </c:pt>
                <c:pt idx="36">
                  <c:v>0.969429</c:v>
                </c:pt>
                <c:pt idx="37">
                  <c:v>0.955602</c:v>
                </c:pt>
                <c:pt idx="38">
                  <c:v>0.927673</c:v>
                </c:pt>
                <c:pt idx="39">
                  <c:v>0.885969</c:v>
                </c:pt>
                <c:pt idx="40">
                  <c:v>0.833982</c:v>
                </c:pt>
                <c:pt idx="41">
                  <c:v>0.775103</c:v>
                </c:pt>
                <c:pt idx="42">
                  <c:v>0.705713</c:v>
                </c:pt>
                <c:pt idx="43">
                  <c:v>0.630773</c:v>
                </c:pt>
                <c:pt idx="44">
                  <c:v>0.554224</c:v>
                </c:pt>
                <c:pt idx="45">
                  <c:v>0.479941</c:v>
                </c:pt>
                <c:pt idx="46">
                  <c:v>0.400711</c:v>
                </c:pt>
                <c:pt idx="47">
                  <c:v>0.327864</c:v>
                </c:pt>
                <c:pt idx="48">
                  <c:v>0.265784</c:v>
                </c:pt>
                <c:pt idx="49">
                  <c:v>0.213284</c:v>
                </c:pt>
                <c:pt idx="50">
                  <c:v>0.165141</c:v>
                </c:pt>
                <c:pt idx="51">
                  <c:v>0.124749</c:v>
                </c:pt>
                <c:pt idx="52">
                  <c:v>0.0930085</c:v>
                </c:pt>
                <c:pt idx="53">
                  <c:v>0.06851</c:v>
                </c:pt>
                <c:pt idx="54">
                  <c:v>0.0498661</c:v>
                </c:pt>
                <c:pt idx="55">
                  <c:v>0.0358233</c:v>
                </c:pt>
                <c:pt idx="56">
                  <c:v>0.025379</c:v>
                </c:pt>
                <c:pt idx="57">
                  <c:v>0.0177201</c:v>
                </c:pt>
                <c:pt idx="58">
                  <c:v>0.0121701</c:v>
                </c:pt>
                <c:pt idx="59">
                  <c:v>0.0084717</c:v>
                </c:pt>
                <c:pt idx="60">
                  <c:v>0.00589749</c:v>
                </c:pt>
              </c:numCache>
            </c:numRef>
          </c:yVal>
          <c:smooth val="0"/>
        </c:ser>
        <c:ser>
          <c:idx val="4"/>
          <c:order val="4"/>
          <c:tx>
            <c:strRef>
              <c:f>overlaid!$F$1</c:f>
              <c:strCache>
                <c:ptCount val="1"/>
                <c:pt idx="0">
                  <c:v>  Stockman &amp; Sharpe M cone</c:v>
                </c:pt>
              </c:strCache>
            </c:strRef>
          </c:tx>
          <c:spPr>
            <a:ln w="25400">
              <a:solidFill>
                <a:schemeClr val="accent3">
                  <a:lumMod val="50000"/>
                </a:schemeClr>
              </a:solidFill>
              <a:prstDash val="sysDash"/>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F$2:$F$62</c:f>
              <c:numCache>
                <c:formatCode>0.00E+00</c:formatCode>
                <c:ptCount val="61"/>
                <c:pt idx="0">
                  <c:v>0.00226991</c:v>
                </c:pt>
                <c:pt idx="1">
                  <c:v>0.0047001</c:v>
                </c:pt>
                <c:pt idx="2">
                  <c:v>0.00879369</c:v>
                </c:pt>
                <c:pt idx="3">
                  <c:v>0.0145277</c:v>
                </c:pt>
                <c:pt idx="4">
                  <c:v>0.0216649</c:v>
                </c:pt>
                <c:pt idx="5">
                  <c:v>0.0295714</c:v>
                </c:pt>
                <c:pt idx="6">
                  <c:v>0.0394566</c:v>
                </c:pt>
                <c:pt idx="7">
                  <c:v>0.0518199</c:v>
                </c:pt>
                <c:pt idx="8">
                  <c:v>0.0647782</c:v>
                </c:pt>
                <c:pt idx="9">
                  <c:v>0.0758812</c:v>
                </c:pt>
                <c:pt idx="10">
                  <c:v>0.0870524</c:v>
                </c:pt>
                <c:pt idx="11">
                  <c:v>0.0981934</c:v>
                </c:pt>
                <c:pt idx="12">
                  <c:v>0.116272</c:v>
                </c:pt>
                <c:pt idx="13">
                  <c:v>0.144541</c:v>
                </c:pt>
                <c:pt idx="14">
                  <c:v>0.175893</c:v>
                </c:pt>
                <c:pt idx="15">
                  <c:v>0.205398</c:v>
                </c:pt>
                <c:pt idx="16">
                  <c:v>0.235754</c:v>
                </c:pt>
                <c:pt idx="17">
                  <c:v>0.268063</c:v>
                </c:pt>
                <c:pt idx="18">
                  <c:v>0.30363</c:v>
                </c:pt>
                <c:pt idx="19">
                  <c:v>0.357061</c:v>
                </c:pt>
                <c:pt idx="20">
                  <c:v>0.427764</c:v>
                </c:pt>
                <c:pt idx="21">
                  <c:v>0.515587</c:v>
                </c:pt>
                <c:pt idx="22">
                  <c:v>0.61552</c:v>
                </c:pt>
                <c:pt idx="23">
                  <c:v>0.719154</c:v>
                </c:pt>
                <c:pt idx="24">
                  <c:v>0.81661</c:v>
                </c:pt>
                <c:pt idx="25">
                  <c:v>0.88555</c:v>
                </c:pt>
                <c:pt idx="26">
                  <c:v>0.935687</c:v>
                </c:pt>
                <c:pt idx="27">
                  <c:v>0.968858</c:v>
                </c:pt>
                <c:pt idx="28">
                  <c:v>0.995217</c:v>
                </c:pt>
                <c:pt idx="29">
                  <c:v>0.997193</c:v>
                </c:pt>
                <c:pt idx="30">
                  <c:v>0.977193</c:v>
                </c:pt>
                <c:pt idx="31">
                  <c:v>0.956583</c:v>
                </c:pt>
                <c:pt idx="32">
                  <c:v>0.91775</c:v>
                </c:pt>
                <c:pt idx="33">
                  <c:v>0.873205</c:v>
                </c:pt>
                <c:pt idx="34">
                  <c:v>0.813509</c:v>
                </c:pt>
                <c:pt idx="35">
                  <c:v>0.740291</c:v>
                </c:pt>
                <c:pt idx="36">
                  <c:v>0.653274</c:v>
                </c:pt>
                <c:pt idx="37">
                  <c:v>0.572597</c:v>
                </c:pt>
                <c:pt idx="38">
                  <c:v>0.492599</c:v>
                </c:pt>
                <c:pt idx="39">
                  <c:v>0.411246</c:v>
                </c:pt>
                <c:pt idx="40">
                  <c:v>0.334429</c:v>
                </c:pt>
                <c:pt idx="41">
                  <c:v>0.264872</c:v>
                </c:pt>
                <c:pt idx="42">
                  <c:v>0.205273</c:v>
                </c:pt>
                <c:pt idx="43">
                  <c:v>0.156243</c:v>
                </c:pt>
                <c:pt idx="44">
                  <c:v>0.116641</c:v>
                </c:pt>
                <c:pt idx="45">
                  <c:v>0.0855872</c:v>
                </c:pt>
                <c:pt idx="46">
                  <c:v>0.062112</c:v>
                </c:pt>
                <c:pt idx="47">
                  <c:v>0.0444879</c:v>
                </c:pt>
                <c:pt idx="48">
                  <c:v>0.0314282</c:v>
                </c:pt>
                <c:pt idx="49">
                  <c:v>0.0218037</c:v>
                </c:pt>
                <c:pt idx="50">
                  <c:v>0.015448</c:v>
                </c:pt>
                <c:pt idx="51">
                  <c:v>0.010712</c:v>
                </c:pt>
                <c:pt idx="52">
                  <c:v>0.00730255</c:v>
                </c:pt>
                <c:pt idx="53">
                  <c:v>0.00497179</c:v>
                </c:pt>
                <c:pt idx="54">
                  <c:v>0.00343667</c:v>
                </c:pt>
                <c:pt idx="55">
                  <c:v>0.00237617</c:v>
                </c:pt>
                <c:pt idx="56">
                  <c:v>0.00163734</c:v>
                </c:pt>
                <c:pt idx="57">
                  <c:v>0.00112128</c:v>
                </c:pt>
                <c:pt idx="58">
                  <c:v>0.000761051</c:v>
                </c:pt>
                <c:pt idx="59">
                  <c:v>0.000525457</c:v>
                </c:pt>
                <c:pt idx="60">
                  <c:v>0.000365317</c:v>
                </c:pt>
              </c:numCache>
            </c:numRef>
          </c:yVal>
          <c:smooth val="0"/>
        </c:ser>
        <c:ser>
          <c:idx val="5"/>
          <c:order val="5"/>
          <c:tx>
            <c:strRef>
              <c:f>overlaid!$G$1</c:f>
              <c:strCache>
                <c:ptCount val="1"/>
                <c:pt idx="0">
                  <c:v>  Stockman &amp; Sharpe S cone</c:v>
                </c:pt>
              </c:strCache>
            </c:strRef>
          </c:tx>
          <c:spPr>
            <a:ln w="25400">
              <a:solidFill>
                <a:schemeClr val="accent1">
                  <a:lumMod val="75000"/>
                </a:schemeClr>
              </a:solidFill>
              <a:prstDash val="sysDash"/>
            </a:ln>
          </c:spPr>
          <c:marker>
            <c:symbol val="none"/>
          </c:marker>
          <c:xVal>
            <c:numRef>
              <c:f>overlaid!$A$2:$A$62</c:f>
              <c:numCache>
                <c:formatCode>0</c:formatCode>
                <c:ptCount val="61"/>
                <c:pt idx="0">
                  <c:v>400.0</c:v>
                </c:pt>
                <c:pt idx="1">
                  <c:v>405.0</c:v>
                </c:pt>
                <c:pt idx="2">
                  <c:v>410.0</c:v>
                </c:pt>
                <c:pt idx="3">
                  <c:v>415.0</c:v>
                </c:pt>
                <c:pt idx="4">
                  <c:v>420.0</c:v>
                </c:pt>
                <c:pt idx="5">
                  <c:v>425.0</c:v>
                </c:pt>
                <c:pt idx="6">
                  <c:v>430.0</c:v>
                </c:pt>
                <c:pt idx="7">
                  <c:v>435.0</c:v>
                </c:pt>
                <c:pt idx="8">
                  <c:v>440.0</c:v>
                </c:pt>
                <c:pt idx="9">
                  <c:v>445.0</c:v>
                </c:pt>
                <c:pt idx="10">
                  <c:v>450.0</c:v>
                </c:pt>
                <c:pt idx="11">
                  <c:v>455.0</c:v>
                </c:pt>
                <c:pt idx="12">
                  <c:v>460.0</c:v>
                </c:pt>
                <c:pt idx="13">
                  <c:v>465.0</c:v>
                </c:pt>
                <c:pt idx="14">
                  <c:v>470.0</c:v>
                </c:pt>
                <c:pt idx="15">
                  <c:v>475.0</c:v>
                </c:pt>
                <c:pt idx="16">
                  <c:v>480.0</c:v>
                </c:pt>
                <c:pt idx="17">
                  <c:v>485.0</c:v>
                </c:pt>
                <c:pt idx="18">
                  <c:v>490.0</c:v>
                </c:pt>
                <c:pt idx="19">
                  <c:v>495.0</c:v>
                </c:pt>
                <c:pt idx="20">
                  <c:v>500.0</c:v>
                </c:pt>
                <c:pt idx="21">
                  <c:v>505.0</c:v>
                </c:pt>
                <c:pt idx="22">
                  <c:v>510.0</c:v>
                </c:pt>
                <c:pt idx="23">
                  <c:v>515.0</c:v>
                </c:pt>
                <c:pt idx="24">
                  <c:v>520.0</c:v>
                </c:pt>
                <c:pt idx="25">
                  <c:v>525.0</c:v>
                </c:pt>
                <c:pt idx="26">
                  <c:v>530.0</c:v>
                </c:pt>
                <c:pt idx="27">
                  <c:v>535.0</c:v>
                </c:pt>
                <c:pt idx="28">
                  <c:v>540.0</c:v>
                </c:pt>
                <c:pt idx="29">
                  <c:v>545.0</c:v>
                </c:pt>
                <c:pt idx="30">
                  <c:v>550.0</c:v>
                </c:pt>
                <c:pt idx="31">
                  <c:v>555.0</c:v>
                </c:pt>
                <c:pt idx="32">
                  <c:v>560.0</c:v>
                </c:pt>
                <c:pt idx="33">
                  <c:v>565.0</c:v>
                </c:pt>
                <c:pt idx="34">
                  <c:v>570.0</c:v>
                </c:pt>
                <c:pt idx="35">
                  <c:v>575.0</c:v>
                </c:pt>
                <c:pt idx="36">
                  <c:v>580.0</c:v>
                </c:pt>
                <c:pt idx="37">
                  <c:v>585.0</c:v>
                </c:pt>
                <c:pt idx="38">
                  <c:v>590.0</c:v>
                </c:pt>
                <c:pt idx="39">
                  <c:v>595.0</c:v>
                </c:pt>
                <c:pt idx="40">
                  <c:v>600.0</c:v>
                </c:pt>
                <c:pt idx="41">
                  <c:v>605.0</c:v>
                </c:pt>
                <c:pt idx="42">
                  <c:v>610.0</c:v>
                </c:pt>
                <c:pt idx="43">
                  <c:v>615.0</c:v>
                </c:pt>
                <c:pt idx="44">
                  <c:v>620.0</c:v>
                </c:pt>
                <c:pt idx="45">
                  <c:v>625.0</c:v>
                </c:pt>
                <c:pt idx="46">
                  <c:v>630.0</c:v>
                </c:pt>
                <c:pt idx="47">
                  <c:v>635.0</c:v>
                </c:pt>
                <c:pt idx="48">
                  <c:v>640.0</c:v>
                </c:pt>
                <c:pt idx="49">
                  <c:v>645.0</c:v>
                </c:pt>
                <c:pt idx="50">
                  <c:v>650.0</c:v>
                </c:pt>
                <c:pt idx="51">
                  <c:v>655.0</c:v>
                </c:pt>
                <c:pt idx="52">
                  <c:v>660.0</c:v>
                </c:pt>
                <c:pt idx="53">
                  <c:v>665.0</c:v>
                </c:pt>
                <c:pt idx="54">
                  <c:v>670.0</c:v>
                </c:pt>
                <c:pt idx="55">
                  <c:v>675.0</c:v>
                </c:pt>
                <c:pt idx="56">
                  <c:v>680.0</c:v>
                </c:pt>
                <c:pt idx="57">
                  <c:v>685.0</c:v>
                </c:pt>
                <c:pt idx="58">
                  <c:v>690.0</c:v>
                </c:pt>
                <c:pt idx="59">
                  <c:v>695.0</c:v>
                </c:pt>
                <c:pt idx="60">
                  <c:v>700.0</c:v>
                </c:pt>
              </c:numCache>
            </c:numRef>
          </c:xVal>
          <c:yVal>
            <c:numRef>
              <c:f>overlaid!$G$2:$G$62</c:f>
              <c:numCache>
                <c:formatCode>0.00E+00</c:formatCode>
                <c:ptCount val="61"/>
                <c:pt idx="0">
                  <c:v>0.0566498</c:v>
                </c:pt>
                <c:pt idx="1">
                  <c:v>0.122451</c:v>
                </c:pt>
                <c:pt idx="2">
                  <c:v>0.233008</c:v>
                </c:pt>
                <c:pt idx="3">
                  <c:v>0.381363</c:v>
                </c:pt>
                <c:pt idx="4">
                  <c:v>0.543618</c:v>
                </c:pt>
                <c:pt idx="5">
                  <c:v>0.674474</c:v>
                </c:pt>
                <c:pt idx="6">
                  <c:v>0.802555</c:v>
                </c:pt>
                <c:pt idx="7">
                  <c:v>0.903573</c:v>
                </c:pt>
                <c:pt idx="8">
                  <c:v>0.99102</c:v>
                </c:pt>
                <c:pt idx="9">
                  <c:v>0.991515</c:v>
                </c:pt>
                <c:pt idx="10">
                  <c:v>0.955393</c:v>
                </c:pt>
                <c:pt idx="11">
                  <c:v>0.86024</c:v>
                </c:pt>
                <c:pt idx="12">
                  <c:v>0.786704</c:v>
                </c:pt>
                <c:pt idx="13">
                  <c:v>0.738268</c:v>
                </c:pt>
                <c:pt idx="14">
                  <c:v>0.646359</c:v>
                </c:pt>
                <c:pt idx="15">
                  <c:v>0.516411</c:v>
                </c:pt>
                <c:pt idx="16">
                  <c:v>0.390333</c:v>
                </c:pt>
                <c:pt idx="17">
                  <c:v>0.290322</c:v>
                </c:pt>
                <c:pt idx="18">
                  <c:v>0.211867</c:v>
                </c:pt>
                <c:pt idx="19">
                  <c:v>0.160526</c:v>
                </c:pt>
                <c:pt idx="20">
                  <c:v>0.122839</c:v>
                </c:pt>
                <c:pt idx="21">
                  <c:v>0.0888965</c:v>
                </c:pt>
                <c:pt idx="22">
                  <c:v>0.060821</c:v>
                </c:pt>
                <c:pt idx="23">
                  <c:v>0.0428123</c:v>
                </c:pt>
                <c:pt idx="24">
                  <c:v>0.0292033</c:v>
                </c:pt>
                <c:pt idx="25">
                  <c:v>0.0193912</c:v>
                </c:pt>
                <c:pt idx="26">
                  <c:v>0.0126013</c:v>
                </c:pt>
                <c:pt idx="27">
                  <c:v>0.00809453</c:v>
                </c:pt>
                <c:pt idx="28">
                  <c:v>0.005089</c:v>
                </c:pt>
                <c:pt idx="29">
                  <c:v>0.00316893</c:v>
                </c:pt>
                <c:pt idx="30">
                  <c:v>0.00195896</c:v>
                </c:pt>
                <c:pt idx="31">
                  <c:v>0.00120277</c:v>
                </c:pt>
                <c:pt idx="32">
                  <c:v>0.000740174</c:v>
                </c:pt>
                <c:pt idx="33">
                  <c:v>0.000455979</c:v>
                </c:pt>
                <c:pt idx="34">
                  <c:v>0.0002818</c:v>
                </c:pt>
                <c:pt idx="35">
                  <c:v>0.000175039</c:v>
                </c:pt>
                <c:pt idx="36">
                  <c:v>0.000109454</c:v>
                </c:pt>
                <c:pt idx="37">
                  <c:v>6.89991E-5</c:v>
                </c:pt>
                <c:pt idx="38">
                  <c:v>4.39024E-5</c:v>
                </c:pt>
                <c:pt idx="39">
                  <c:v>2.82228E-5</c:v>
                </c:pt>
                <c:pt idx="40">
                  <c:v>1.83459E-5</c:v>
                </c:pt>
                <c:pt idx="41">
                  <c:v>1.20667E-5</c:v>
                </c:pt>
                <c:pt idx="42">
                  <c:v>8.03488E-6</c:v>
                </c:pt>
                <c:pt idx="43">
                  <c:v>5.41843E-6</c:v>
                </c:pt>
              </c:numCache>
            </c:numRef>
          </c:yVal>
          <c:smooth val="0"/>
        </c:ser>
        <c:dLbls>
          <c:showLegendKey val="0"/>
          <c:showVal val="0"/>
          <c:showCatName val="0"/>
          <c:showSerName val="0"/>
          <c:showPercent val="0"/>
          <c:showBubbleSize val="0"/>
        </c:dLbls>
        <c:axId val="2079391416"/>
        <c:axId val="2079397528"/>
      </c:scatterChart>
      <c:valAx>
        <c:axId val="2079391416"/>
        <c:scaling>
          <c:orientation val="minMax"/>
          <c:max val="700.0"/>
          <c:min val="400.0"/>
        </c:scaling>
        <c:delete val="0"/>
        <c:axPos val="b"/>
        <c:majorGridlines/>
        <c:title>
          <c:tx>
            <c:rich>
              <a:bodyPr/>
              <a:lstStyle/>
              <a:p>
                <a:pPr>
                  <a:defRPr sz="1200" b="0">
                    <a:latin typeface="Times New Roman"/>
                    <a:cs typeface="Times New Roman"/>
                  </a:defRPr>
                </a:pPr>
                <a:r>
                  <a:rPr lang="en-US" sz="1200" b="0">
                    <a:latin typeface="Times New Roman"/>
                    <a:cs typeface="Times New Roman"/>
                  </a:rPr>
                  <a:t>Wavelength (nm)</a:t>
                </a:r>
              </a:p>
            </c:rich>
          </c:tx>
          <c:layout/>
          <c:overlay val="0"/>
        </c:title>
        <c:numFmt formatCode="0" sourceLinked="1"/>
        <c:majorTickMark val="out"/>
        <c:minorTickMark val="none"/>
        <c:tickLblPos val="nextTo"/>
        <c:spPr>
          <a:ln w="12700">
            <a:solidFill>
              <a:srgbClr val="000000"/>
            </a:solidFill>
          </a:ln>
        </c:spPr>
        <c:txPr>
          <a:bodyPr/>
          <a:lstStyle/>
          <a:p>
            <a:pPr>
              <a:defRPr>
                <a:latin typeface="Times New Roman"/>
                <a:cs typeface="Times New Roman"/>
              </a:defRPr>
            </a:pPr>
            <a:endParaRPr lang="en-US"/>
          </a:p>
        </c:txPr>
        <c:crossAx val="2079397528"/>
        <c:crosses val="autoZero"/>
        <c:crossBetween val="midCat"/>
      </c:valAx>
      <c:valAx>
        <c:axId val="2079397528"/>
        <c:scaling>
          <c:orientation val="minMax"/>
          <c:max val="1.0"/>
        </c:scaling>
        <c:delete val="0"/>
        <c:axPos val="l"/>
        <c:title>
          <c:tx>
            <c:rich>
              <a:bodyPr rot="-5400000" vert="horz"/>
              <a:lstStyle/>
              <a:p>
                <a:pPr>
                  <a:defRPr sz="1200" b="0">
                    <a:latin typeface="Times New Roman"/>
                    <a:cs typeface="Times New Roman"/>
                  </a:defRPr>
                </a:pPr>
                <a:r>
                  <a:rPr lang="en-US" sz="1200" b="0">
                    <a:latin typeface="Times New Roman"/>
                    <a:cs typeface="Times New Roman"/>
                  </a:rPr>
                  <a:t>Sensitivity</a:t>
                </a:r>
              </a:p>
            </c:rich>
          </c:tx>
          <c:layout>
            <c:manualLayout>
              <c:xMode val="edge"/>
              <c:yMode val="edge"/>
              <c:x val="0.00822578502988331"/>
              <c:y val="0.343958537298336"/>
            </c:manualLayout>
          </c:layout>
          <c:overlay val="0"/>
        </c:title>
        <c:numFmt formatCode="#,##0.0" sourceLinked="0"/>
        <c:majorTickMark val="out"/>
        <c:minorTickMark val="none"/>
        <c:tickLblPos val="nextTo"/>
        <c:spPr>
          <a:ln w="12700">
            <a:solidFill>
              <a:schemeClr val="tx1"/>
            </a:solidFill>
          </a:ln>
        </c:spPr>
        <c:txPr>
          <a:bodyPr/>
          <a:lstStyle/>
          <a:p>
            <a:pPr>
              <a:defRPr sz="1000">
                <a:latin typeface="Times New Roman"/>
                <a:cs typeface="Times New Roman"/>
              </a:defRPr>
            </a:pPr>
            <a:endParaRPr lang="en-US"/>
          </a:p>
        </c:txPr>
        <c:crossAx val="2079391416"/>
        <c:crosses val="autoZero"/>
        <c:crossBetween val="midCat"/>
        <c:majorUnit val="0.5"/>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93</Pages>
  <Words>55712</Words>
  <Characters>317561</Characters>
  <Application>Microsoft Macintosh Word</Application>
  <DocSecurity>0</DocSecurity>
  <Lines>2646</Lines>
  <Paragraphs>745</Paragraphs>
  <ScaleCrop>false</ScaleCrop>
  <Company>UoY</Company>
  <LinksUpToDate>false</LinksUpToDate>
  <CharactersWithSpaces>372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Welbourne</dc:creator>
  <cp:keywords/>
  <dc:description/>
  <cp:lastModifiedBy>Lauren Welbourne</cp:lastModifiedBy>
  <cp:revision>2</cp:revision>
  <dcterms:created xsi:type="dcterms:W3CDTF">2015-12-16T13:15:00Z</dcterms:created>
  <dcterms:modified xsi:type="dcterms:W3CDTF">2015-12-16T13:15:00Z</dcterms:modified>
</cp:coreProperties>
</file>